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78C8A" w14:textId="424A8F92" w:rsidR="002340B9" w:rsidRPr="00931188" w:rsidRDefault="006D4F28" w:rsidP="00931188">
      <w:pPr>
        <w:spacing w:after="0"/>
        <w:jc w:val="center"/>
        <w:rPr>
          <w:sz w:val="36"/>
          <w:szCs w:val="36"/>
        </w:rPr>
      </w:pPr>
      <w:r w:rsidRPr="00931188">
        <w:rPr>
          <w:sz w:val="36"/>
          <w:szCs w:val="36"/>
        </w:rPr>
        <w:t>Crystal Violet and Sodium Hydroxide Reaction Kinetics</w:t>
      </w:r>
    </w:p>
    <w:p w14:paraId="38CB22C8" w14:textId="2191115A" w:rsidR="002340B9" w:rsidRPr="00054025" w:rsidRDefault="002340B9" w:rsidP="00931188">
      <w:pPr>
        <w:spacing w:after="0"/>
        <w:jc w:val="center"/>
      </w:pPr>
      <w:r w:rsidRPr="006D4F28">
        <w:t xml:space="preserve">Nathan Gillispie. </w:t>
      </w:r>
      <w:r w:rsidRPr="00054025">
        <w:t xml:space="preserve">Lab Partners: </w:t>
      </w:r>
      <w:r w:rsidR="00067E7F">
        <w:t>Aaron Heck, Will Hamilton</w:t>
      </w:r>
    </w:p>
    <w:p w14:paraId="5DFD2896" w14:textId="7A862EAB" w:rsidR="002340B9" w:rsidRDefault="002340B9" w:rsidP="00931188">
      <w:pPr>
        <w:spacing w:after="0"/>
        <w:jc w:val="center"/>
      </w:pPr>
      <w:r>
        <w:t>Date of experiment:</w:t>
      </w:r>
      <w:r w:rsidR="006D4F28">
        <w:t xml:space="preserve"> November </w:t>
      </w:r>
      <w:r w:rsidR="00C105EF">
        <w:t>9</w:t>
      </w:r>
      <w:r>
        <w:t>, 2022</w:t>
      </w:r>
    </w:p>
    <w:p w14:paraId="08B95773" w14:textId="77777777" w:rsidR="00931188" w:rsidRDefault="00931188" w:rsidP="00931188">
      <w:pPr>
        <w:spacing w:after="0"/>
        <w:jc w:val="center"/>
      </w:pPr>
    </w:p>
    <w:p w14:paraId="7E643B0C" w14:textId="0B129739" w:rsidR="0096679E" w:rsidRPr="00760201" w:rsidRDefault="0096679E" w:rsidP="008814C7">
      <w:pPr>
        <w:rPr>
          <w:sz w:val="32"/>
          <w:szCs w:val="32"/>
        </w:rPr>
      </w:pPr>
      <w:r w:rsidRPr="00760201">
        <w:rPr>
          <w:sz w:val="32"/>
          <w:szCs w:val="32"/>
        </w:rPr>
        <w:t>Intro</w:t>
      </w:r>
      <w:r w:rsidR="008E1463">
        <w:rPr>
          <w:sz w:val="32"/>
          <w:szCs w:val="32"/>
        </w:rPr>
        <w:t>duction</w:t>
      </w:r>
    </w:p>
    <w:p w14:paraId="7F837D2C" w14:textId="37887AC7" w:rsidR="008814C7" w:rsidRDefault="00D147EC" w:rsidP="008814C7">
      <w:pPr>
        <w:pStyle w:val="Caption"/>
        <w:spacing w:line="360" w:lineRule="auto"/>
        <w:ind w:firstLine="720"/>
        <w:rPr>
          <w:i w:val="0"/>
          <w:iCs w:val="0"/>
          <w:color w:val="auto"/>
          <w:sz w:val="22"/>
          <w:szCs w:val="22"/>
        </w:rPr>
      </w:pPr>
      <w:r>
        <w:rPr>
          <w:i w:val="0"/>
          <w:color w:val="auto"/>
          <w:sz w:val="22"/>
        </w:rPr>
        <w:t xml:space="preserve">Crystal Violet or </w:t>
      </w:r>
      <w:r w:rsidRPr="00D147EC">
        <w:rPr>
          <w:i w:val="0"/>
          <w:color w:val="auto"/>
          <w:sz w:val="22"/>
        </w:rPr>
        <w:t>hexamethyl pararosaniline chloride</w:t>
      </w:r>
      <w:r>
        <w:rPr>
          <w:i w:val="0"/>
          <w:color w:val="auto"/>
          <w:sz w:val="22"/>
        </w:rPr>
        <w:t xml:space="preserve"> is a compound used in Grams stains. It has a vibrant purple color that </w:t>
      </w:r>
      <w:r w:rsidR="007E265D">
        <w:rPr>
          <w:i w:val="0"/>
          <w:color w:val="auto"/>
          <w:sz w:val="22"/>
        </w:rPr>
        <w:t xml:space="preserve">decreases in intensity </w:t>
      </w:r>
      <w:r>
        <w:rPr>
          <w:i w:val="0"/>
          <w:color w:val="auto"/>
          <w:sz w:val="22"/>
        </w:rPr>
        <w:t xml:space="preserve">upon reaction </w:t>
      </w:r>
      <w:r w:rsidR="007E265D">
        <w:rPr>
          <w:i w:val="0"/>
          <w:color w:val="auto"/>
          <w:sz w:val="22"/>
        </w:rPr>
        <w:t>with</w:t>
      </w:r>
      <w:r>
        <w:rPr>
          <w:i w:val="0"/>
          <w:color w:val="auto"/>
          <w:sz w:val="22"/>
        </w:rPr>
        <w:t xml:space="preserve"> sodium hydroxide. </w:t>
      </w:r>
      <w:r w:rsidR="00E10116">
        <w:rPr>
          <w:i w:val="0"/>
          <w:color w:val="auto"/>
          <w:sz w:val="22"/>
        </w:rPr>
        <w:t>Thus, Beer’s law can be used to determine the concentration of crystal violet at any point in time</w:t>
      </w:r>
      <w:r w:rsidR="00D95917">
        <w:rPr>
          <w:i w:val="0"/>
          <w:color w:val="auto"/>
          <w:sz w:val="22"/>
        </w:rPr>
        <w:t xml:space="preserve"> through a calibration curve. </w:t>
      </w:r>
      <w:r w:rsidR="00E10116">
        <w:rPr>
          <w:i w:val="0"/>
          <w:color w:val="auto"/>
          <w:sz w:val="22"/>
        </w:rPr>
        <w:t>When measured a</w:t>
      </w:r>
      <w:r w:rsidR="00413790">
        <w:rPr>
          <w:i w:val="0"/>
          <w:color w:val="auto"/>
          <w:sz w:val="22"/>
        </w:rPr>
        <w:t>cross time, the reaction order and rate of hydroxide (OH</w:t>
      </w:r>
      <w:r w:rsidR="00413790" w:rsidRPr="00120EBB">
        <w:rPr>
          <w:i w:val="0"/>
          <w:color w:val="auto"/>
          <w:sz w:val="22"/>
          <w:vertAlign w:val="superscript"/>
        </w:rPr>
        <w:t>-</w:t>
      </w:r>
      <w:r w:rsidR="00413790">
        <w:rPr>
          <w:i w:val="0"/>
          <w:color w:val="auto"/>
          <w:sz w:val="22"/>
        </w:rPr>
        <w:t xml:space="preserve">) and crystal violet </w:t>
      </w:r>
      <w:r w:rsidR="008814C7">
        <w:rPr>
          <w:i w:val="0"/>
          <w:color w:val="auto"/>
          <w:sz w:val="22"/>
        </w:rPr>
        <w:t xml:space="preserve">cation </w:t>
      </w:r>
      <w:r w:rsidR="00413790">
        <w:rPr>
          <w:i w:val="0"/>
          <w:color w:val="auto"/>
          <w:sz w:val="22"/>
        </w:rPr>
        <w:t>(Vi</w:t>
      </w:r>
      <w:r w:rsidR="00413790" w:rsidRPr="00120EBB">
        <w:rPr>
          <w:i w:val="0"/>
          <w:color w:val="auto"/>
          <w:sz w:val="22"/>
          <w:vertAlign w:val="superscript"/>
        </w:rPr>
        <w:t>+</w:t>
      </w:r>
      <w:r w:rsidR="00413790">
        <w:rPr>
          <w:i w:val="0"/>
          <w:color w:val="auto"/>
          <w:sz w:val="22"/>
        </w:rPr>
        <w:t>) can be determined.</w:t>
      </w:r>
      <w:r w:rsidR="008814C7">
        <w:rPr>
          <w:i w:val="0"/>
          <w:iCs w:val="0"/>
          <w:color w:val="auto"/>
          <w:sz w:val="22"/>
          <w:szCs w:val="22"/>
        </w:rPr>
        <w:t xml:space="preserve"> </w:t>
      </w:r>
      <w:r w:rsidR="008961AE">
        <w:rPr>
          <w:i w:val="0"/>
          <w:iCs w:val="0"/>
          <w:color w:val="auto"/>
          <w:sz w:val="22"/>
          <w:szCs w:val="22"/>
        </w:rPr>
        <w:t>F</w:t>
      </w:r>
      <w:r w:rsidR="00120EBB">
        <w:rPr>
          <w:i w:val="0"/>
          <w:iCs w:val="0"/>
          <w:color w:val="auto"/>
          <w:sz w:val="22"/>
          <w:szCs w:val="22"/>
        </w:rPr>
        <w:t xml:space="preserve">or the </w:t>
      </w:r>
      <w:r w:rsidR="00C12B75">
        <w:rPr>
          <w:i w:val="0"/>
          <w:iCs w:val="0"/>
          <w:color w:val="auto"/>
          <w:sz w:val="22"/>
          <w:szCs w:val="22"/>
        </w:rPr>
        <w:t>following reaction, the reaction rate is defined</w:t>
      </w:r>
      <w:r w:rsidR="00CC4751">
        <w:rPr>
          <w:i w:val="0"/>
          <w:iCs w:val="0"/>
          <w:color w:val="auto"/>
          <w:sz w:val="22"/>
          <w:szCs w:val="22"/>
        </w:rPr>
        <w:t xml:space="preserve"> with </w:t>
      </w:r>
      <w:r w:rsidR="00CC4751" w:rsidRPr="00CC4751">
        <w:rPr>
          <w:color w:val="auto"/>
          <w:sz w:val="22"/>
          <w:szCs w:val="22"/>
        </w:rPr>
        <w:t>k</w:t>
      </w:r>
      <w:r w:rsidR="00CC4751">
        <w:rPr>
          <w:i w:val="0"/>
          <w:iCs w:val="0"/>
          <w:color w:val="auto"/>
          <w:sz w:val="22"/>
          <w:szCs w:val="22"/>
        </w:rPr>
        <w:t xml:space="preserve"> being the overall rate constant and </w:t>
      </w:r>
      <w:r w:rsidR="00CC4751" w:rsidRPr="00CC4751">
        <w:rPr>
          <w:color w:val="auto"/>
          <w:sz w:val="22"/>
          <w:szCs w:val="22"/>
        </w:rPr>
        <w:t>a</w:t>
      </w:r>
      <w:r w:rsidR="00CC4751">
        <w:rPr>
          <w:i w:val="0"/>
          <w:iCs w:val="0"/>
          <w:color w:val="auto"/>
          <w:sz w:val="22"/>
          <w:szCs w:val="22"/>
        </w:rPr>
        <w:t xml:space="preserve"> and </w:t>
      </w:r>
      <w:r w:rsidR="00CC4751" w:rsidRPr="00CC4751">
        <w:rPr>
          <w:color w:val="auto"/>
          <w:sz w:val="22"/>
          <w:szCs w:val="22"/>
        </w:rPr>
        <w:t>b</w:t>
      </w:r>
      <w:r w:rsidR="00CC4751">
        <w:rPr>
          <w:i w:val="0"/>
          <w:iCs w:val="0"/>
          <w:color w:val="auto"/>
          <w:sz w:val="22"/>
          <w:szCs w:val="22"/>
        </w:rPr>
        <w:t xml:space="preserve"> as the reaction orders with respect to crystal violet cation and hydroxide</w:t>
      </w:r>
      <w:r w:rsidR="00C12B75">
        <w:rPr>
          <w:i w:val="0"/>
          <w:iCs w:val="0"/>
          <w:color w:val="auto"/>
          <w:sz w:val="22"/>
          <w:szCs w:val="22"/>
        </w:rPr>
        <w:t>.</w:t>
      </w:r>
    </w:p>
    <w:p w14:paraId="1D599294" w14:textId="03175268" w:rsidR="00D54120" w:rsidRDefault="00000000" w:rsidP="00C12B75">
      <w:pPr>
        <w:jc w:val="center"/>
        <w:rPr>
          <w:rFonts w:eastAsiaTheme="minorEastAsia"/>
        </w:rPr>
      </w:pPr>
      <m:oMathPara>
        <m:oMath>
          <m:sSup>
            <m:sSupPr>
              <m:ctrlPr>
                <w:rPr>
                  <w:rFonts w:ascii="Cambria Math" w:hAnsi="Cambria Math"/>
                  <w:i/>
                </w:rPr>
              </m:ctrlPr>
            </m:sSupPr>
            <m:e>
              <m:r>
                <m:rPr>
                  <m:sty m:val="p"/>
                </m:rPr>
                <w:rPr>
                  <w:rFonts w:ascii="Cambria Math" w:hAnsi="Cambria Math"/>
                </w:rPr>
                <m:t>Vi</m:t>
              </m:r>
            </m:e>
            <m:sup>
              <m:r>
                <w:rPr>
                  <w:rFonts w:ascii="Cambria Math" w:hAnsi="Cambria Math"/>
                </w:rPr>
                <m:t>+</m:t>
              </m:r>
            </m:sup>
          </m:sSup>
          <m:d>
            <m:dPr>
              <m:ctrlPr>
                <w:rPr>
                  <w:rFonts w:ascii="Cambria Math" w:hAnsi="Cambria Math"/>
                  <w:i/>
                </w:rPr>
              </m:ctrlPr>
            </m:dPr>
            <m:e>
              <m:r>
                <w:rPr>
                  <w:rFonts w:ascii="Cambria Math" w:hAnsi="Cambria Math"/>
                </w:rPr>
                <m:t>aq</m:t>
              </m:r>
            </m:e>
          </m:d>
          <m:r>
            <w:rPr>
              <w:rFonts w:ascii="Cambria Math" w:hAnsi="Cambria Math"/>
            </w:rPr>
            <m:t>+</m:t>
          </m:r>
          <m:sSup>
            <m:sSupPr>
              <m:ctrlPr>
                <w:rPr>
                  <w:rFonts w:ascii="Cambria Math" w:hAnsi="Cambria Math"/>
                  <w:iCs/>
                </w:rPr>
              </m:ctrlPr>
            </m:sSupPr>
            <m:e>
              <m:r>
                <m:rPr>
                  <m:sty m:val="p"/>
                </m:rPr>
                <w:rPr>
                  <w:rFonts w:ascii="Cambria Math" w:hAnsi="Cambria Math"/>
                </w:rPr>
                <m:t>OH</m:t>
              </m:r>
            </m:e>
            <m:sup>
              <m:r>
                <m:rPr>
                  <m:sty m:val="p"/>
                </m:rPr>
                <w:rPr>
                  <w:rFonts w:ascii="Cambria Math" w:hAnsi="Cambria Math"/>
                </w:rPr>
                <m:t>-</m:t>
              </m:r>
            </m:sup>
          </m:sSup>
          <m:d>
            <m:dPr>
              <m:ctrlPr>
                <w:rPr>
                  <w:rFonts w:ascii="Cambria Math" w:hAnsi="Cambria Math"/>
                  <w:i/>
                </w:rPr>
              </m:ctrlPr>
            </m:dPr>
            <m:e>
              <m:r>
                <w:rPr>
                  <w:rFonts w:ascii="Cambria Math" w:hAnsi="Cambria Math"/>
                </w:rPr>
                <m:t>aq</m:t>
              </m:r>
            </m:e>
          </m:d>
          <m:r>
            <w:rPr>
              <w:rFonts w:ascii="Cambria Math" w:hAnsi="Cambria Math"/>
            </w:rPr>
            <m:t>→</m:t>
          </m:r>
          <m:r>
            <m:rPr>
              <m:sty m:val="p"/>
            </m:rPr>
            <w:rPr>
              <w:rFonts w:ascii="Cambria Math" w:hAnsi="Cambria Math"/>
            </w:rPr>
            <m:t>ViOH</m:t>
          </m:r>
          <m:d>
            <m:dPr>
              <m:ctrlPr>
                <w:rPr>
                  <w:rFonts w:ascii="Cambria Math" w:hAnsi="Cambria Math"/>
                  <w:i/>
                </w:rPr>
              </m:ctrlPr>
            </m:dPr>
            <m:e>
              <m:r>
                <w:rPr>
                  <w:rFonts w:ascii="Cambria Math" w:hAnsi="Cambria Math"/>
                </w:rPr>
                <m:t>aq</m:t>
              </m:r>
            </m:e>
          </m:d>
        </m:oMath>
      </m:oMathPara>
    </w:p>
    <w:p w14:paraId="1BB0027E" w14:textId="066AECFA" w:rsidR="008961AE" w:rsidRDefault="00830F29" w:rsidP="00337CE4">
      <w:pPr>
        <w:spacing w:after="0" w:line="240" w:lineRule="auto"/>
        <w:jc w:val="center"/>
        <w:rPr>
          <w:rFonts w:eastAsiaTheme="minorEastAsia"/>
        </w:rPr>
      </w:pPr>
      <m:oMath>
        <m:r>
          <m:rPr>
            <m:sty m:val="p"/>
          </m:rPr>
          <w:rPr>
            <w:rFonts w:ascii="Cambria Math" w:eastAsiaTheme="minorEastAsia" w:hAnsi="Cambria Math"/>
          </w:rPr>
          <m:t>Rate</m:t>
        </m:r>
        <m:r>
          <w:rPr>
            <w:rFonts w:ascii="Cambria Math" w:eastAsiaTheme="minorEastAsia" w:hAnsi="Cambria Math"/>
          </w:rPr>
          <m:t xml:space="preserve"> :</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k</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H</m:t>
                </m:r>
              </m:e>
              <m:sup>
                <m:r>
                  <w:rPr>
                    <w:rFonts w:ascii="Cambria Math" w:eastAsiaTheme="minorEastAsia" w:hAnsi="Cambria Math"/>
                  </w:rPr>
                  <m:t>-</m:t>
                </m:r>
              </m:sup>
            </m:sSup>
            <m:r>
              <w:rPr>
                <w:rFonts w:ascii="Cambria Math" w:eastAsiaTheme="minorEastAsia" w:hAnsi="Cambria Math"/>
              </w:rPr>
              <m:t>]</m:t>
            </m:r>
          </m:e>
          <m:sup>
            <m:r>
              <w:rPr>
                <w:rFonts w:ascii="Cambria Math" w:eastAsiaTheme="minorEastAsia" w:hAnsi="Cambria Math"/>
              </w:rPr>
              <m:t>b</m:t>
            </m:r>
          </m:sup>
        </m:sSup>
        <m:sSup>
          <m:sSupPr>
            <m:ctrlPr>
              <w:rPr>
                <w:rFonts w:ascii="Cambria Math" w:eastAsiaTheme="minorEastAsia" w:hAnsi="Cambria Math"/>
                <w:i/>
              </w:rPr>
            </m:ctrlPr>
          </m:sSupPr>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i</m:t>
                </m:r>
              </m:e>
              <m:sup>
                <m:r>
                  <w:rPr>
                    <w:rFonts w:ascii="Cambria Math" w:eastAsiaTheme="minorEastAsia" w:hAnsi="Cambria Math"/>
                  </w:rPr>
                  <m:t>+</m:t>
                </m:r>
              </m:sup>
            </m:sSup>
            <m:r>
              <w:rPr>
                <w:rFonts w:ascii="Cambria Math" w:eastAsiaTheme="minorEastAsia" w:hAnsi="Cambria Math"/>
              </w:rPr>
              <m:t>]</m:t>
            </m:r>
          </m:e>
          <m:sup>
            <m:r>
              <w:rPr>
                <w:rFonts w:ascii="Cambria Math" w:eastAsiaTheme="minorEastAsia" w:hAnsi="Cambria Math"/>
              </w:rPr>
              <m:t>a</m:t>
            </m:r>
          </m:sup>
        </m:sSup>
      </m:oMath>
      <w:r w:rsidR="00120EBB">
        <w:rPr>
          <w:rFonts w:eastAsiaTheme="minorEastAsia"/>
        </w:rPr>
        <w:t xml:space="preserve"> </w:t>
      </w:r>
    </w:p>
    <w:p w14:paraId="4F11DAC2" w14:textId="422DDBEF" w:rsidR="00337CE4" w:rsidRDefault="00337CE4" w:rsidP="00337CE4">
      <w:pPr>
        <w:spacing w:after="0" w:line="480" w:lineRule="auto"/>
        <w:jc w:val="right"/>
        <w:rPr>
          <w:rFonts w:eastAsiaTheme="minorEastAsia"/>
        </w:rPr>
      </w:pPr>
      <w:r>
        <w:rPr>
          <w:rFonts w:eastAsiaTheme="minorEastAsia"/>
        </w:rPr>
        <w:t>(1)</w:t>
      </w:r>
    </w:p>
    <w:p w14:paraId="33FD5EE8" w14:textId="023DF2BB" w:rsidR="008961AE" w:rsidRDefault="008961AE" w:rsidP="008961AE">
      <w:pPr>
        <w:rPr>
          <w:rFonts w:eastAsiaTheme="minorEastAsia"/>
        </w:rPr>
      </w:pPr>
      <w:r w:rsidRPr="008814C7">
        <w:t xml:space="preserve">In large excess of sodium hydroxide, </w:t>
      </w:r>
      <w:r>
        <w:t xml:space="preserve">its respective </w:t>
      </w:r>
      <w:r w:rsidRPr="008814C7">
        <w:t xml:space="preserve">term of the rate law </w:t>
      </w:r>
      <w:r>
        <w:t>is effectively constant</w:t>
      </w:r>
      <w:r>
        <w:t xml:space="preserve">. Therefore, making the following substitution results in a new rate law with pseudo-rate constant </w:t>
      </w:r>
      <w:r w:rsidRPr="008961AE">
        <w:rPr>
          <w:i/>
          <w:iCs/>
        </w:rPr>
        <w:t>k</w:t>
      </w:r>
      <w:proofErr w:type="gramStart"/>
      <w:r w:rsidRPr="008961AE">
        <w:rPr>
          <w:i/>
          <w:iCs/>
        </w:rPr>
        <w:t>’</w:t>
      </w:r>
      <w:r>
        <w:t>.</w:t>
      </w:r>
      <w:proofErr w:type="gramEnd"/>
      <w:r>
        <w:t xml:space="preserve"> </w:t>
      </w:r>
    </w:p>
    <w:p w14:paraId="6A258CFE" w14:textId="3EA73495" w:rsidR="008961AE" w:rsidRPr="00337CE4" w:rsidRDefault="008961AE" w:rsidP="00337CE4">
      <w:pPr>
        <w:spacing w:after="0" w:line="24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m:t>
              </m:r>
            </m:sup>
          </m:sSup>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OH</m:t>
                  </m:r>
                </m:e>
                <m:sup>
                  <m:r>
                    <w:rPr>
                      <w:rFonts w:ascii="Cambria Math" w:eastAsiaTheme="minorEastAsia" w:hAnsi="Cambria Math"/>
                    </w:rPr>
                    <m:t>-</m:t>
                  </m:r>
                </m:sup>
              </m:sSup>
              <m:r>
                <w:rPr>
                  <w:rFonts w:ascii="Cambria Math" w:eastAsiaTheme="minorEastAsia" w:hAnsi="Cambria Math"/>
                </w:rPr>
                <m:t>]</m:t>
              </m:r>
            </m:e>
            <m:sup>
              <m:r>
                <w:rPr>
                  <w:rFonts w:ascii="Cambria Math" w:eastAsiaTheme="minorEastAsia" w:hAnsi="Cambria Math"/>
                </w:rPr>
                <m:t>b</m:t>
              </m:r>
            </m:sup>
          </m:sSup>
        </m:oMath>
      </m:oMathPara>
    </w:p>
    <w:p w14:paraId="2F98FEB6" w14:textId="29C9D7B1" w:rsidR="00337CE4" w:rsidRPr="008814C7" w:rsidRDefault="00337CE4" w:rsidP="00337CE4">
      <w:pPr>
        <w:spacing w:after="0" w:line="240" w:lineRule="auto"/>
        <w:jc w:val="right"/>
      </w:pPr>
      <w:r>
        <w:t>(2)</w:t>
      </w:r>
    </w:p>
    <w:p w14:paraId="07628C4D" w14:textId="1B706A01" w:rsidR="00D95917" w:rsidRPr="00337CE4" w:rsidRDefault="00120EBB" w:rsidP="00337CE4">
      <w:pPr>
        <w:spacing w:after="0" w:line="240" w:lineRule="auto"/>
        <w:jc w:val="center"/>
        <w:rPr>
          <w:rFonts w:eastAsiaTheme="minorEastAsia"/>
        </w:rPr>
      </w:pPr>
      <m:oMathPara>
        <m:oMath>
          <m:r>
            <m:rPr>
              <m:sty m:val="p"/>
            </m:rPr>
            <w:rPr>
              <w:rFonts w:ascii="Cambria Math" w:eastAsiaTheme="minorEastAsia" w:hAnsi="Cambria Math"/>
            </w:rPr>
            <m:t>Rate</m:t>
          </m:r>
          <m:r>
            <w:rPr>
              <w:rFonts w:ascii="Cambria Math" w:eastAsiaTheme="minorEastAsia" w:hAnsi="Cambria Math"/>
            </w:rPr>
            <m:t>=</m:t>
          </m:r>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i</m:t>
                  </m:r>
                </m:e>
                <m:sup>
                  <m:r>
                    <w:rPr>
                      <w:rFonts w:ascii="Cambria Math" w:eastAsiaTheme="minorEastAsia" w:hAnsi="Cambria Math"/>
                    </w:rPr>
                    <m:t>+</m:t>
                  </m:r>
                </m:sup>
              </m:sSup>
              <m:r>
                <w:rPr>
                  <w:rFonts w:ascii="Cambria Math" w:eastAsiaTheme="minorEastAsia" w:hAnsi="Cambria Math"/>
                </w:rPr>
                <m:t>]</m:t>
              </m:r>
            </m:e>
            <m:sup>
              <m:r>
                <w:rPr>
                  <w:rFonts w:ascii="Cambria Math" w:eastAsiaTheme="minorEastAsia" w:hAnsi="Cambria Math"/>
                </w:rPr>
                <m:t>a</m:t>
              </m:r>
            </m:sup>
          </m:sSup>
        </m:oMath>
      </m:oMathPara>
    </w:p>
    <w:p w14:paraId="429F72B1" w14:textId="7A1831E3" w:rsidR="00337CE4" w:rsidRPr="00AC48F2" w:rsidRDefault="00337CE4" w:rsidP="00337CE4">
      <w:pPr>
        <w:jc w:val="right"/>
        <w:rPr>
          <w:rFonts w:eastAsiaTheme="minorEastAsia"/>
        </w:rPr>
      </w:pPr>
      <w:r>
        <w:rPr>
          <w:rFonts w:eastAsiaTheme="minorEastAsia"/>
        </w:rPr>
        <w:t>(3)</w:t>
      </w:r>
    </w:p>
    <w:p w14:paraId="1858A9FC" w14:textId="59F54665" w:rsidR="00A37E43" w:rsidRDefault="00297489" w:rsidP="008814C7">
      <w:r>
        <w:t>T</w:t>
      </w:r>
      <w:r w:rsidR="00A344E8">
        <w:t xml:space="preserve">he reaction </w:t>
      </w:r>
      <w:proofErr w:type="gramStart"/>
      <w:r w:rsidR="00A344E8">
        <w:t>order</w:t>
      </w:r>
      <w:proofErr w:type="gramEnd"/>
      <w:r w:rsidR="00A344E8">
        <w:t xml:space="preserve"> </w:t>
      </w:r>
      <w:r w:rsidR="00A344E8" w:rsidRPr="00A344E8">
        <w:rPr>
          <w:i/>
          <w:iCs/>
        </w:rPr>
        <w:t>a</w:t>
      </w:r>
      <w:r w:rsidR="00A344E8">
        <w:t xml:space="preserve"> is solved by fitting the </w:t>
      </w:r>
      <w:r w:rsidR="00AC48F2">
        <w:t>concentration of crystal violet</w:t>
      </w:r>
      <w:r w:rsidR="005A1ACC">
        <w:t xml:space="preserve"> at time </w:t>
      </w:r>
      <w:r w:rsidR="005A1ACC" w:rsidRPr="005A1ACC">
        <w:rPr>
          <w:i/>
          <w:iCs/>
        </w:rPr>
        <w:t>t</w:t>
      </w:r>
      <w:r w:rsidR="005A1ACC">
        <w:t xml:space="preserve"> </w:t>
      </w:r>
      <w:r w:rsidR="00A344E8">
        <w:t>to the</w:t>
      </w:r>
      <w:r w:rsidR="00507CAA">
        <w:t xml:space="preserve"> linear forms of the</w:t>
      </w:r>
      <w:r w:rsidR="00A344E8">
        <w:t xml:space="preserve"> </w:t>
      </w:r>
      <w:r w:rsidR="001B260D">
        <w:t xml:space="preserve">following possible </w:t>
      </w:r>
      <w:r w:rsidR="00A344E8">
        <w:t>integrated rate laws</w:t>
      </w:r>
      <w:r w:rsidR="00442EF7">
        <w:t xml:space="preserve"> derived from eq. 3</w:t>
      </w:r>
      <w:r w:rsidR="001B260D">
        <w:t>.</w:t>
      </w:r>
    </w:p>
    <w:p w14:paraId="27E436D5" w14:textId="437E9CC6" w:rsidR="00337CE4" w:rsidRPr="00337CE4" w:rsidRDefault="00337CE4" w:rsidP="00337CE4">
      <w:pPr>
        <w:spacing w:line="240" w:lineRule="auto"/>
        <w:ind w:left="1440" w:right="1440"/>
        <w:jc w:val="center"/>
        <w:rPr>
          <w:sz w:val="20"/>
          <w:szCs w:val="20"/>
        </w:rPr>
      </w:pPr>
      <w:r w:rsidRPr="00337CE4">
        <w:rPr>
          <w:b/>
          <w:bCs/>
          <w:sz w:val="20"/>
          <w:szCs w:val="20"/>
        </w:rPr>
        <w:t xml:space="preserve">Table </w:t>
      </w:r>
      <w:r w:rsidRPr="00337CE4">
        <w:rPr>
          <w:b/>
          <w:bCs/>
          <w:sz w:val="20"/>
          <w:szCs w:val="20"/>
        </w:rPr>
        <w:fldChar w:fldCharType="begin"/>
      </w:r>
      <w:r w:rsidRPr="00337CE4">
        <w:rPr>
          <w:b/>
          <w:bCs/>
          <w:sz w:val="20"/>
          <w:szCs w:val="20"/>
        </w:rPr>
        <w:instrText xml:space="preserve"> SEQ Table \* ARABIC </w:instrText>
      </w:r>
      <w:r w:rsidRPr="00337CE4">
        <w:rPr>
          <w:b/>
          <w:bCs/>
          <w:sz w:val="20"/>
          <w:szCs w:val="20"/>
        </w:rPr>
        <w:fldChar w:fldCharType="separate"/>
      </w:r>
      <w:r w:rsidR="005C3ABE">
        <w:rPr>
          <w:b/>
          <w:bCs/>
          <w:noProof/>
          <w:sz w:val="20"/>
          <w:szCs w:val="20"/>
        </w:rPr>
        <w:t>1</w:t>
      </w:r>
      <w:r w:rsidRPr="00337CE4">
        <w:rPr>
          <w:b/>
          <w:bCs/>
          <w:sz w:val="20"/>
          <w:szCs w:val="20"/>
        </w:rPr>
        <w:fldChar w:fldCharType="end"/>
      </w:r>
      <w:r w:rsidRPr="00337CE4">
        <w:rPr>
          <w:b/>
          <w:bCs/>
          <w:sz w:val="20"/>
          <w:szCs w:val="20"/>
        </w:rPr>
        <w:t>:</w:t>
      </w:r>
      <w:r w:rsidRPr="00337CE4">
        <w:rPr>
          <w:sz w:val="20"/>
          <w:szCs w:val="20"/>
        </w:rPr>
        <w:t xml:space="preserve"> Integrated rate laws. The laws are expressed in a form compatible with the linear equation</w:t>
      </w:r>
      <w:r w:rsidR="0094766D">
        <w:rPr>
          <w:sz w:val="20"/>
          <w:szCs w:val="20"/>
        </w:rPr>
        <w:t xml:space="preserve"> (y=</w:t>
      </w:r>
      <w:proofErr w:type="spellStart"/>
      <w:r w:rsidR="0094766D">
        <w:rPr>
          <w:sz w:val="20"/>
          <w:szCs w:val="20"/>
        </w:rPr>
        <w:t>mx+b</w:t>
      </w:r>
      <w:proofErr w:type="spellEnd"/>
      <w:r w:rsidR="0094766D">
        <w:rPr>
          <w:sz w:val="20"/>
          <w:szCs w:val="20"/>
        </w:rPr>
        <w:t>)</w:t>
      </w:r>
      <w:r w:rsidRPr="00337CE4">
        <w:rPr>
          <w:sz w:val="20"/>
          <w:szCs w:val="20"/>
        </w:rPr>
        <w:t xml:space="preserve"> where terms are</w:t>
      </w:r>
      <w:r w:rsidR="00AF30E4">
        <w:rPr>
          <w:sz w:val="20"/>
          <w:szCs w:val="20"/>
        </w:rPr>
        <w:t xml:space="preserve"> easily exchanged</w:t>
      </w:r>
      <w:r w:rsidRPr="00337CE4">
        <w:rPr>
          <w:sz w:val="20"/>
          <w:szCs w:val="20"/>
        </w:rPr>
        <w:t>.</w:t>
      </w:r>
    </w:p>
    <w:tbl>
      <w:tblPr>
        <w:tblStyle w:val="TableGrid"/>
        <w:tblW w:w="0" w:type="auto"/>
        <w:jc w:val="center"/>
        <w:tblLook w:val="04A0" w:firstRow="1" w:lastRow="0" w:firstColumn="1" w:lastColumn="0" w:noHBand="0" w:noVBand="1"/>
      </w:tblPr>
      <w:tblGrid>
        <w:gridCol w:w="2104"/>
        <w:gridCol w:w="4237"/>
      </w:tblGrid>
      <w:tr w:rsidR="00A37E43" w14:paraId="4BB9CEB9" w14:textId="77777777" w:rsidTr="00A37E43">
        <w:trPr>
          <w:trHeight w:val="775"/>
          <w:jc w:val="center"/>
        </w:trPr>
        <w:tc>
          <w:tcPr>
            <w:tcW w:w="2104" w:type="dxa"/>
            <w:vAlign w:val="center"/>
          </w:tcPr>
          <w:p w14:paraId="5B0B13E4" w14:textId="491B9371" w:rsidR="00A37E43" w:rsidRDefault="00A37E43" w:rsidP="00A37E43">
            <w:pPr>
              <w:jc w:val="center"/>
            </w:pPr>
            <w:r>
              <w:t xml:space="preserve">Zeroth order in </w:t>
            </w:r>
            <w:r w:rsidR="00186475" w:rsidRPr="00186475">
              <w:rPr>
                <w:i/>
                <w:iCs/>
              </w:rPr>
              <w:t>a</w:t>
            </w:r>
          </w:p>
        </w:tc>
        <w:tc>
          <w:tcPr>
            <w:tcW w:w="4237" w:type="dxa"/>
            <w:vAlign w:val="center"/>
          </w:tcPr>
          <w:p w14:paraId="5306ECDD" w14:textId="05D58E16" w:rsidR="00A37E43" w:rsidRDefault="00A37E43" w:rsidP="00A37E43">
            <w:pPr>
              <w:jc w:val="center"/>
            </w:pPr>
            <m:oMathPara>
              <m:oMath>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Vi</m:t>
                        </m:r>
                      </m:e>
                      <m:sup>
                        <m:r>
                          <w:rPr>
                            <w:rFonts w:ascii="Cambria Math" w:hAnsi="Cambria Math"/>
                          </w:rPr>
                          <m:t>+</m:t>
                        </m:r>
                      </m:sup>
                    </m:sSup>
                    <m:r>
                      <w:rPr>
                        <w:rFonts w:ascii="Cambria Math" w:hAnsi="Cambria Math"/>
                      </w:rPr>
                      <m:t>]</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t+</m:t>
                </m:r>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Vi</m:t>
                        </m:r>
                      </m:e>
                      <m:sup>
                        <m:r>
                          <w:rPr>
                            <w:rFonts w:ascii="Cambria Math" w:hAnsi="Cambria Math"/>
                          </w:rPr>
                          <m:t>+</m:t>
                        </m:r>
                      </m:sup>
                    </m:sSup>
                    <m:r>
                      <w:rPr>
                        <w:rFonts w:ascii="Cambria Math" w:hAnsi="Cambria Math"/>
                      </w:rPr>
                      <m:t>]</m:t>
                    </m:r>
                  </m:e>
                  <m:sub>
                    <m:r>
                      <w:rPr>
                        <w:rFonts w:ascii="Cambria Math" w:hAnsi="Cambria Math"/>
                      </w:rPr>
                      <m:t>0</m:t>
                    </m:r>
                  </m:sub>
                </m:sSub>
              </m:oMath>
            </m:oMathPara>
          </w:p>
        </w:tc>
      </w:tr>
      <w:tr w:rsidR="00A37E43" w14:paraId="6EB9F834" w14:textId="77777777" w:rsidTr="00A37E43">
        <w:trPr>
          <w:trHeight w:val="775"/>
          <w:jc w:val="center"/>
        </w:trPr>
        <w:tc>
          <w:tcPr>
            <w:tcW w:w="2104" w:type="dxa"/>
            <w:vAlign w:val="center"/>
          </w:tcPr>
          <w:p w14:paraId="323C7363" w14:textId="4E03C4D7" w:rsidR="00A37E43" w:rsidRDefault="00A37E43" w:rsidP="00A37E43">
            <w:pPr>
              <w:jc w:val="center"/>
            </w:pPr>
            <w:r>
              <w:t>First</w:t>
            </w:r>
            <w:r>
              <w:t xml:space="preserve"> order in </w:t>
            </w:r>
            <w:r w:rsidR="00186475">
              <w:rPr>
                <w:i/>
                <w:iCs/>
              </w:rPr>
              <w:t>a</w:t>
            </w:r>
          </w:p>
        </w:tc>
        <w:tc>
          <w:tcPr>
            <w:tcW w:w="4237" w:type="dxa"/>
            <w:vAlign w:val="center"/>
          </w:tcPr>
          <w:p w14:paraId="5423712F" w14:textId="0B07FF48" w:rsidR="00A37E43" w:rsidRDefault="00A37E43" w:rsidP="00A37E43">
            <w:pPr>
              <w:jc w:val="center"/>
            </w:pPr>
            <m:oMathPara>
              <m:oMath>
                <m:r>
                  <m:rPr>
                    <m:sty m:val="p"/>
                  </m:rPr>
                  <w:rPr>
                    <w:rFonts w:ascii="Cambria Math" w:hAnsi="Cambria Math"/>
                  </w:rPr>
                  <m:t>ln</m:t>
                </m:r>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Vi</m:t>
                        </m:r>
                      </m:e>
                      <m:sup>
                        <m:r>
                          <w:rPr>
                            <w:rFonts w:ascii="Cambria Math" w:hAnsi="Cambria Math"/>
                          </w:rPr>
                          <m:t>+</m:t>
                        </m:r>
                      </m:sup>
                    </m:sSup>
                    <m:r>
                      <w:rPr>
                        <w:rFonts w:ascii="Cambria Math" w:hAnsi="Cambria Math"/>
                      </w:rPr>
                      <m:t>]</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t+</m:t>
                </m:r>
                <m:r>
                  <m:rPr>
                    <m:sty m:val="p"/>
                  </m:rPr>
                  <w:rPr>
                    <w:rFonts w:ascii="Cambria Math" w:hAnsi="Cambria Math"/>
                  </w:rPr>
                  <m:t>ln</m:t>
                </m:r>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Vi</m:t>
                        </m:r>
                      </m:e>
                      <m:sup>
                        <m:r>
                          <w:rPr>
                            <w:rFonts w:ascii="Cambria Math" w:hAnsi="Cambria Math"/>
                          </w:rPr>
                          <m:t>+</m:t>
                        </m:r>
                      </m:sup>
                    </m:sSup>
                    <m:r>
                      <w:rPr>
                        <w:rFonts w:ascii="Cambria Math" w:hAnsi="Cambria Math"/>
                      </w:rPr>
                      <m:t>]</m:t>
                    </m:r>
                  </m:e>
                  <m:sub>
                    <m:r>
                      <w:rPr>
                        <w:rFonts w:ascii="Cambria Math" w:hAnsi="Cambria Math"/>
                      </w:rPr>
                      <m:t>0</m:t>
                    </m:r>
                  </m:sub>
                </m:sSub>
              </m:oMath>
            </m:oMathPara>
          </w:p>
        </w:tc>
      </w:tr>
      <w:tr w:rsidR="00A37E43" w14:paraId="35BBD605" w14:textId="77777777" w:rsidTr="00A37E43">
        <w:trPr>
          <w:trHeight w:val="740"/>
          <w:jc w:val="center"/>
        </w:trPr>
        <w:tc>
          <w:tcPr>
            <w:tcW w:w="2104" w:type="dxa"/>
            <w:vAlign w:val="center"/>
          </w:tcPr>
          <w:p w14:paraId="6F73E4D0" w14:textId="6E189998" w:rsidR="00A37E43" w:rsidRDefault="00A37E43" w:rsidP="00A37E43">
            <w:pPr>
              <w:jc w:val="center"/>
            </w:pPr>
            <w:r>
              <w:t>Second</w:t>
            </w:r>
            <w:r>
              <w:t xml:space="preserve"> order in </w:t>
            </w:r>
            <w:r w:rsidR="00186475">
              <w:rPr>
                <w:i/>
                <w:iCs/>
              </w:rPr>
              <w:t>a</w:t>
            </w:r>
          </w:p>
        </w:tc>
        <w:tc>
          <w:tcPr>
            <w:tcW w:w="4237" w:type="dxa"/>
            <w:vAlign w:val="center"/>
          </w:tcPr>
          <w:p w14:paraId="4C1DFE91" w14:textId="1E9A9BDB" w:rsidR="00A37E43" w:rsidRDefault="00A37E43" w:rsidP="00A37E43">
            <w:pPr>
              <w:jc w:val="center"/>
            </w:pPr>
            <m:oMathPara>
              <m:oMath>
                <m:f>
                  <m:fPr>
                    <m:ctrlPr>
                      <w:rPr>
                        <w:rFonts w:ascii="Cambria Math" w:hAnsi="Cambria Math"/>
                        <w:i/>
                      </w:rPr>
                    </m:ctrlPr>
                  </m:fPr>
                  <m:num>
                    <m:r>
                      <w:rPr>
                        <w:rFonts w:ascii="Cambria Math" w:hAnsi="Cambria Math"/>
                      </w:rPr>
                      <m:t>1</m:t>
                    </m:r>
                  </m:num>
                  <m:den>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Vi</m:t>
                            </m:r>
                          </m:e>
                          <m:sup>
                            <m:r>
                              <w:rPr>
                                <w:rFonts w:ascii="Cambria Math" w:hAnsi="Cambria Math"/>
                              </w:rPr>
                              <m:t>+</m:t>
                            </m:r>
                          </m:sup>
                        </m:sSup>
                        <m:r>
                          <w:rPr>
                            <w:rFonts w:ascii="Cambria Math" w:hAnsi="Cambria Math"/>
                          </w:rPr>
                          <m:t>]</m:t>
                        </m:r>
                      </m:e>
                      <m:sub>
                        <m:r>
                          <w:rPr>
                            <w:rFonts w:ascii="Cambria Math" w:hAnsi="Cambria Math"/>
                          </w:rPr>
                          <m:t>t</m:t>
                        </m:r>
                      </m:sub>
                    </m:sSub>
                  </m:den>
                </m:f>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m:t>
                    </m:r>
                  </m:sup>
                </m:sSup>
                <m:r>
                  <w:rPr>
                    <w:rFonts w:ascii="Cambria Math" w:hAnsi="Cambria Math"/>
                  </w:rPr>
                  <m:t>t+</m:t>
                </m:r>
                <m:f>
                  <m:fPr>
                    <m:ctrlPr>
                      <w:rPr>
                        <w:rFonts w:ascii="Cambria Math" w:hAnsi="Cambria Math"/>
                        <w:i/>
                      </w:rPr>
                    </m:ctrlPr>
                  </m:fPr>
                  <m:num>
                    <m:r>
                      <w:rPr>
                        <w:rFonts w:ascii="Cambria Math" w:hAnsi="Cambria Math"/>
                      </w:rPr>
                      <m:t>1</m:t>
                    </m:r>
                  </m:num>
                  <m:den>
                    <m:r>
                      <w:rPr>
                        <w:rFonts w:ascii="Cambria Math" w:hAnsi="Cambria Math"/>
                      </w:rPr>
                      <m:t>[</m:t>
                    </m:r>
                    <m:sSub>
                      <m:sSubPr>
                        <m:ctrlPr>
                          <w:rPr>
                            <w:rFonts w:ascii="Cambria Math" w:hAnsi="Cambria Math"/>
                            <w:i/>
                          </w:rPr>
                        </m:ctrlPr>
                      </m:sSubPr>
                      <m:e>
                        <m:sSup>
                          <m:sSupPr>
                            <m:ctrlPr>
                              <w:rPr>
                                <w:rFonts w:ascii="Cambria Math" w:hAnsi="Cambria Math"/>
                                <w:i/>
                              </w:rPr>
                            </m:ctrlPr>
                          </m:sSupPr>
                          <m:e>
                            <m:r>
                              <m:rPr>
                                <m:sty m:val="p"/>
                              </m:rPr>
                              <w:rPr>
                                <w:rFonts w:ascii="Cambria Math" w:hAnsi="Cambria Math"/>
                              </w:rPr>
                              <m:t>Vi</m:t>
                            </m:r>
                          </m:e>
                          <m:sup>
                            <m:r>
                              <w:rPr>
                                <w:rFonts w:ascii="Cambria Math" w:hAnsi="Cambria Math"/>
                              </w:rPr>
                              <m:t>+</m:t>
                            </m:r>
                          </m:sup>
                        </m:sSup>
                        <m:r>
                          <w:rPr>
                            <w:rFonts w:ascii="Cambria Math" w:hAnsi="Cambria Math"/>
                          </w:rPr>
                          <m:t>]</m:t>
                        </m:r>
                      </m:e>
                      <m:sub>
                        <m:r>
                          <w:rPr>
                            <w:rFonts w:ascii="Cambria Math" w:hAnsi="Cambria Math"/>
                          </w:rPr>
                          <m:t>0</m:t>
                        </m:r>
                      </m:sub>
                    </m:sSub>
                  </m:den>
                </m:f>
              </m:oMath>
            </m:oMathPara>
          </w:p>
        </w:tc>
      </w:tr>
    </w:tbl>
    <w:p w14:paraId="26E3FC05" w14:textId="77777777" w:rsidR="00A37E43" w:rsidRDefault="00A37E43" w:rsidP="008814C7"/>
    <w:p w14:paraId="23BCAABC" w14:textId="3974657F" w:rsidR="0096679E" w:rsidRDefault="001D0467" w:rsidP="008814C7">
      <w:r>
        <w:t xml:space="preserve">The </w:t>
      </w:r>
      <w:r w:rsidR="00A344E8">
        <w:t xml:space="preserve">reaction order </w:t>
      </w:r>
      <w:r w:rsidR="00A344E8" w:rsidRPr="00A344E8">
        <w:rPr>
          <w:i/>
          <w:iCs/>
        </w:rPr>
        <w:t>b</w:t>
      </w:r>
      <w:r w:rsidR="00A344E8">
        <w:t xml:space="preserve"> </w:t>
      </w:r>
      <w:r>
        <w:t>is determined by selecting two concentrations of hydroxide [OH</w:t>
      </w:r>
      <w:r w:rsidRPr="001D0467">
        <w:rPr>
          <w:vertAlign w:val="superscript"/>
        </w:rPr>
        <w:t>-</w:t>
      </w:r>
      <w:r>
        <w:t>]</w:t>
      </w:r>
      <w:r w:rsidRPr="001D0467">
        <w:rPr>
          <w:vertAlign w:val="subscript"/>
        </w:rPr>
        <w:t>1</w:t>
      </w:r>
      <w:r>
        <w:t xml:space="preserve"> and [OH</w:t>
      </w:r>
      <w:r w:rsidRPr="001D0467">
        <w:rPr>
          <w:vertAlign w:val="superscript"/>
        </w:rPr>
        <w:t>-</w:t>
      </w:r>
      <w:r>
        <w:t>]</w:t>
      </w:r>
      <w:r w:rsidRPr="001D0467">
        <w:rPr>
          <w:vertAlign w:val="subscript"/>
        </w:rPr>
        <w:t>2</w:t>
      </w:r>
      <w:r>
        <w:t xml:space="preserve"> such that </w:t>
      </w:r>
    </w:p>
    <w:p w14:paraId="416680A8" w14:textId="14786562" w:rsidR="001D0467" w:rsidRPr="00BD5DD9" w:rsidRDefault="001D0467" w:rsidP="00BD5DD9">
      <w:pPr>
        <w:spacing w:after="0" w:line="240" w:lineRule="auto"/>
        <w:rPr>
          <w:rFonts w:eastAsiaTheme="minorEastAsia"/>
        </w:rPr>
      </w:pPr>
      <m:oMathPara>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Cs/>
                        </w:rPr>
                      </m:ctrlPr>
                    </m:sSupPr>
                    <m:e>
                      <m:r>
                        <m:rPr>
                          <m:sty m:val="p"/>
                        </m:rPr>
                        <w:rPr>
                          <w:rFonts w:ascii="Cambria Math" w:hAnsi="Cambria Math"/>
                        </w:rPr>
                        <m:t>OH</m:t>
                      </m:r>
                      <m:ctrlPr>
                        <w:rPr>
                          <w:rFonts w:ascii="Cambria Math" w:hAnsi="Cambria Math"/>
                          <w:i/>
                        </w:rPr>
                      </m:ctrlPr>
                    </m:e>
                    <m:sup>
                      <m:r>
                        <w:rPr>
                          <w:rFonts w:ascii="Cambria Math" w:hAnsi="Cambria Math"/>
                        </w:rPr>
                        <m:t>-</m:t>
                      </m:r>
                    </m:sup>
                  </m:sSup>
                </m:e>
              </m:d>
            </m:e>
            <m:sub>
              <m:r>
                <w:rPr>
                  <w:rFonts w:ascii="Cambria Math" w:hAnsi="Cambria Math"/>
                </w:rPr>
                <m:t>2</m:t>
              </m:r>
            </m:sub>
          </m:sSub>
          <m:r>
            <w:rPr>
              <w:rFonts w:ascii="Cambria Math" w:hAnsi="Cambria Math"/>
            </w:rPr>
            <m:t>=2</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Cs/>
                        </w:rPr>
                      </m:ctrlPr>
                    </m:sSupPr>
                    <m:e>
                      <m:r>
                        <m:rPr>
                          <m:sty m:val="p"/>
                        </m:rPr>
                        <w:rPr>
                          <w:rFonts w:ascii="Cambria Math" w:hAnsi="Cambria Math"/>
                        </w:rPr>
                        <m:t>OH</m:t>
                      </m:r>
                      <m:ctrlPr>
                        <w:rPr>
                          <w:rFonts w:ascii="Cambria Math" w:hAnsi="Cambria Math"/>
                          <w:i/>
                        </w:rPr>
                      </m:ctrlPr>
                    </m:e>
                    <m:sup>
                      <m:r>
                        <w:rPr>
                          <w:rFonts w:ascii="Cambria Math" w:hAnsi="Cambria Math"/>
                        </w:rPr>
                        <m:t>-</m:t>
                      </m:r>
                    </m:sup>
                  </m:sSup>
                </m:e>
              </m:d>
            </m:e>
            <m:sub>
              <m:r>
                <w:rPr>
                  <w:rFonts w:ascii="Cambria Math" w:hAnsi="Cambria Math"/>
                </w:rPr>
                <m:t>1</m:t>
              </m:r>
            </m:sub>
          </m:sSub>
        </m:oMath>
      </m:oMathPara>
    </w:p>
    <w:p w14:paraId="69D6260F" w14:textId="3B1270A8" w:rsidR="00BD5DD9" w:rsidRPr="00120EBB" w:rsidRDefault="00BD5DD9" w:rsidP="00BD5DD9">
      <w:pPr>
        <w:jc w:val="right"/>
        <w:rPr>
          <w:rFonts w:eastAsiaTheme="minorEastAsia"/>
        </w:rPr>
      </w:pPr>
      <w:r>
        <w:rPr>
          <w:rFonts w:eastAsiaTheme="minorEastAsia"/>
        </w:rPr>
        <w:t>(4)</w:t>
      </w:r>
    </w:p>
    <w:p w14:paraId="2C379ACC" w14:textId="52B6AFA7" w:rsidR="00120EBB" w:rsidRDefault="00F94470" w:rsidP="00F94470">
      <w:r>
        <w:t>Calculating the ratio of pseudo-rate constants at these concentrations results in the following expression</w:t>
      </w:r>
    </w:p>
    <w:p w14:paraId="457D839E" w14:textId="4D78A796" w:rsidR="00F94470" w:rsidRPr="00BD5DD9" w:rsidRDefault="00F94470" w:rsidP="00BD5DD9">
      <w:pPr>
        <w:spacing w:after="0" w:line="240" w:lineRule="auto"/>
        <w:rPr>
          <w:rFonts w:eastAsiaTheme="minorEastAsia"/>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num>
            <m:den>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m:t>
                  </m:r>
                  <m:r>
                    <w:rPr>
                      <w:rFonts w:ascii="Cambria Math" w:hAnsi="Cambria Math"/>
                    </w:rPr>
                    <m:t>2</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Cs/>
                                </w:rPr>
                              </m:ctrlPr>
                            </m:sSupPr>
                            <m:e>
                              <m:r>
                                <m:rPr>
                                  <m:sty m:val="p"/>
                                </m:rPr>
                                <w:rPr>
                                  <w:rFonts w:ascii="Cambria Math" w:hAnsi="Cambria Math"/>
                                </w:rPr>
                                <m:t>OH</m:t>
                              </m:r>
                              <m:ctrlPr>
                                <w:rPr>
                                  <w:rFonts w:ascii="Cambria Math" w:hAnsi="Cambria Math"/>
                                  <w:i/>
                                </w:rPr>
                              </m:ctrlPr>
                            </m:e>
                            <m:sup>
                              <m:r>
                                <w:rPr>
                                  <w:rFonts w:ascii="Cambria Math" w:hAnsi="Cambria Math"/>
                                </w:rPr>
                                <m:t>-</m:t>
                              </m:r>
                            </m:sup>
                          </m:sSup>
                        </m:e>
                      </m:d>
                    </m:e>
                    <m:sub>
                      <m:r>
                        <w:rPr>
                          <w:rFonts w:ascii="Cambria Math" w:hAnsi="Cambria Math"/>
                        </w:rPr>
                        <m:t>1</m:t>
                      </m:r>
                    </m:sub>
                  </m:sSub>
                  <m:r>
                    <w:rPr>
                      <w:rFonts w:ascii="Cambria Math" w:hAnsi="Cambria Math"/>
                    </w:rPr>
                    <m:t>)</m:t>
                  </m:r>
                </m:e>
                <m:sup>
                  <m:r>
                    <w:rPr>
                      <w:rFonts w:ascii="Cambria Math" w:hAnsi="Cambria Math"/>
                    </w:rPr>
                    <m:t>b</m:t>
                  </m:r>
                </m:sup>
              </m:sSup>
            </m:num>
            <m:den>
              <m:r>
                <w:rPr>
                  <w:rFonts w:ascii="Cambria Math" w:hAnsi="Cambria Math"/>
                </w:rPr>
                <m:t>k</m:t>
              </m:r>
              <m:sSup>
                <m:sSupPr>
                  <m:ctrlPr>
                    <w:rPr>
                      <w:rFonts w:ascii="Cambria Math" w:hAnsi="Cambria Math"/>
                      <w:i/>
                    </w:rPr>
                  </m:ctrlPr>
                </m:sSupPr>
                <m:e>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Cs/>
                                </w:rPr>
                              </m:ctrlPr>
                            </m:sSupPr>
                            <m:e>
                              <m:r>
                                <m:rPr>
                                  <m:sty m:val="p"/>
                                </m:rPr>
                                <w:rPr>
                                  <w:rFonts w:ascii="Cambria Math" w:hAnsi="Cambria Math"/>
                                </w:rPr>
                                <m:t>OH</m:t>
                              </m:r>
                              <m:ctrlPr>
                                <w:rPr>
                                  <w:rFonts w:ascii="Cambria Math" w:hAnsi="Cambria Math"/>
                                  <w:i/>
                                </w:rPr>
                              </m:ctrlPr>
                            </m:e>
                            <m:sup>
                              <m:r>
                                <w:rPr>
                                  <w:rFonts w:ascii="Cambria Math" w:hAnsi="Cambria Math"/>
                                </w:rPr>
                                <m:t>-</m:t>
                              </m:r>
                            </m:sup>
                          </m:sSup>
                        </m:e>
                      </m:d>
                    </m:e>
                    <m:sub>
                      <m:r>
                        <w:rPr>
                          <w:rFonts w:ascii="Cambria Math" w:hAnsi="Cambria Math"/>
                        </w:rPr>
                        <m:t>1</m:t>
                      </m:r>
                    </m:sub>
                  </m:sSub>
                </m:e>
                <m:sup>
                  <m:r>
                    <w:rPr>
                      <w:rFonts w:ascii="Cambria Math" w:hAnsi="Cambria Math"/>
                    </w:rPr>
                    <m:t>b</m:t>
                  </m:r>
                </m:sup>
              </m:sSup>
            </m:den>
          </m:f>
          <m:r>
            <w:rPr>
              <w:rFonts w:ascii="Cambria Math" w:hAnsi="Cambria Math"/>
            </w:rPr>
            <m:t>=</m:t>
          </m:r>
          <m:sSup>
            <m:sSupPr>
              <m:ctrlPr>
                <w:rPr>
                  <w:rFonts w:ascii="Cambria Math" w:hAnsi="Cambria Math"/>
                  <w:i/>
                </w:rPr>
              </m:ctrlPr>
            </m:sSupPr>
            <m:e>
              <m:r>
                <w:rPr>
                  <w:rFonts w:ascii="Cambria Math" w:hAnsi="Cambria Math"/>
                </w:rPr>
                <m:t>2</m:t>
              </m:r>
            </m:e>
            <m:sup>
              <m:r>
                <w:rPr>
                  <w:rFonts w:ascii="Cambria Math" w:hAnsi="Cambria Math"/>
                </w:rPr>
                <m:t>b</m:t>
              </m:r>
            </m:sup>
          </m:sSup>
        </m:oMath>
      </m:oMathPara>
    </w:p>
    <w:p w14:paraId="28C1F511" w14:textId="7283F483" w:rsidR="00BD5DD9" w:rsidRPr="00733163" w:rsidRDefault="00BD5DD9" w:rsidP="00BD5DD9">
      <w:pPr>
        <w:jc w:val="right"/>
        <w:rPr>
          <w:rFonts w:eastAsiaTheme="minorEastAsia"/>
        </w:rPr>
      </w:pPr>
      <w:r>
        <w:rPr>
          <w:rFonts w:eastAsiaTheme="minorEastAsia"/>
        </w:rPr>
        <w:t>(5)</w:t>
      </w:r>
    </w:p>
    <w:p w14:paraId="393F6E6B" w14:textId="5F21EE60" w:rsidR="00733163" w:rsidRDefault="00733163" w:rsidP="00F94470">
      <w:pPr>
        <w:rPr>
          <w:rFonts w:eastAsiaTheme="minorEastAsia"/>
        </w:rPr>
      </w:pPr>
      <w:r>
        <w:rPr>
          <w:rFonts w:eastAsiaTheme="minorEastAsia"/>
        </w:rPr>
        <w:t xml:space="preserve">Since </w:t>
      </w:r>
      <m:oMath>
        <m:r>
          <w:rPr>
            <w:rFonts w:ascii="Cambria Math" w:eastAsiaTheme="minorEastAsia" w:hAnsi="Cambria Math"/>
          </w:rPr>
          <m:t>b∈</m:t>
        </m:r>
        <m:d>
          <m:dPr>
            <m:begChr m:val="{"/>
            <m:endChr m:val="}"/>
            <m:ctrlPr>
              <w:rPr>
                <w:rFonts w:ascii="Cambria Math" w:eastAsiaTheme="minorEastAsia" w:hAnsi="Cambria Math"/>
                <w:i/>
              </w:rPr>
            </m:ctrlPr>
          </m:dPr>
          <m:e>
            <m:r>
              <w:rPr>
                <w:rFonts w:ascii="Cambria Math" w:eastAsiaTheme="minorEastAsia" w:hAnsi="Cambria Math"/>
              </w:rPr>
              <m:t>0, 1, 2</m:t>
            </m:r>
          </m:e>
        </m:d>
      </m:oMath>
      <w:r>
        <w:rPr>
          <w:rFonts w:eastAsiaTheme="minorEastAsia"/>
        </w:rPr>
        <w:t xml:space="preserve">, determination of the reaction order with respect to hydroxide </w:t>
      </w:r>
      <w:r w:rsidR="004C70B1">
        <w:rPr>
          <w:rFonts w:eastAsiaTheme="minorEastAsia"/>
        </w:rPr>
        <w:t>becomes</w:t>
      </w:r>
      <w:r>
        <w:rPr>
          <w:rFonts w:eastAsiaTheme="minorEastAsia"/>
        </w:rPr>
        <w:t xml:space="preserve"> trivial.</w:t>
      </w:r>
      <w:r w:rsidR="00432972">
        <w:rPr>
          <w:rFonts w:eastAsiaTheme="minorEastAsia"/>
        </w:rPr>
        <w:t xml:space="preserve"> Finally, the overall rate constant </w:t>
      </w:r>
      <w:r w:rsidR="005E7E75">
        <w:rPr>
          <w:rFonts w:eastAsiaTheme="minorEastAsia"/>
        </w:rPr>
        <w:t>and rate law can be determined.</w:t>
      </w:r>
    </w:p>
    <w:p w14:paraId="03BE614C" w14:textId="5F65660B" w:rsidR="002F78AD" w:rsidRDefault="002F78AD" w:rsidP="002F78AD">
      <w:pPr>
        <w:rPr>
          <w:sz w:val="32"/>
          <w:szCs w:val="32"/>
        </w:rPr>
      </w:pPr>
      <w:r>
        <w:rPr>
          <w:sz w:val="32"/>
          <w:szCs w:val="32"/>
        </w:rPr>
        <w:t>Method</w:t>
      </w:r>
      <w:r w:rsidR="005C5CDA">
        <w:rPr>
          <w:sz w:val="32"/>
          <w:szCs w:val="32"/>
        </w:rPr>
        <w:t>s</w:t>
      </w:r>
    </w:p>
    <w:p w14:paraId="149587F0" w14:textId="1DABE42B" w:rsidR="000D76E8" w:rsidRDefault="00AF232B" w:rsidP="008814C7">
      <w:pPr>
        <w:ind w:firstLine="720"/>
      </w:pPr>
      <w:r>
        <w:t>Six solutions of crystal violet were prepared by the lab instructor in advance. The solutions had the following concentrations:</w:t>
      </w:r>
      <w:r w:rsidR="004D5F06">
        <w:t xml:space="preserve"> (1.5, 0.75, 0.325, 0.162, 0.081, 0.0405)</w:t>
      </w:r>
      <w:r w:rsidR="0099672C">
        <w:t xml:space="preserve"> </w:t>
      </w:r>
      <w:r w:rsidR="004D5F06">
        <w:t>x10</w:t>
      </w:r>
      <w:r w:rsidR="004D5F06">
        <w:rPr>
          <w:vertAlign w:val="superscript"/>
        </w:rPr>
        <w:t>-5</w:t>
      </w:r>
      <w:r w:rsidR="004D5F06">
        <w:t xml:space="preserve"> M</w:t>
      </w:r>
      <w:r>
        <w:t xml:space="preserve">. The </w:t>
      </w:r>
      <w:r w:rsidR="004D5F06">
        <w:t>1.5x10</w:t>
      </w:r>
      <w:r w:rsidR="004D5F06" w:rsidRPr="004D5F06">
        <w:rPr>
          <w:vertAlign w:val="superscript"/>
        </w:rPr>
        <w:t>-5</w:t>
      </w:r>
      <w:r>
        <w:t xml:space="preserve">M </w:t>
      </w:r>
      <w:r w:rsidR="004D5F06">
        <w:t xml:space="preserve">solution </w:t>
      </w:r>
      <w:r>
        <w:t xml:space="preserve">was placed in a cuvette and measured with </w:t>
      </w:r>
      <w:r w:rsidR="001C2CA3">
        <w:t>the</w:t>
      </w:r>
      <w:r>
        <w:t xml:space="preserve"> desktop UV-vis spectrometer</w:t>
      </w:r>
      <w:r w:rsidR="00C211A7">
        <w:t xml:space="preserve"> (Spec-20)</w:t>
      </w:r>
      <w:r>
        <w:t xml:space="preserve"> to determine its wavelength of maximum absorbance.</w:t>
      </w:r>
      <w:r w:rsidR="000D76E8">
        <w:t xml:space="preserve"> </w:t>
      </w:r>
      <w:r w:rsidR="00B61227">
        <w:t>DI-water was used as the blank.</w:t>
      </w:r>
      <w:r w:rsidR="00EC0E21">
        <w:t xml:space="preserve"> </w:t>
      </w:r>
      <w:r>
        <w:t>This wavelength was used as the standard by which all other measurements were made.</w:t>
      </w:r>
      <w:r w:rsidR="004E6725">
        <w:t xml:space="preserve"> The remaining five concentrations were used to determine the calibration curve. Each solution</w:t>
      </w:r>
      <w:r w:rsidR="00D4185F">
        <w:t>s</w:t>
      </w:r>
      <w:r w:rsidR="004E6725">
        <w:t xml:space="preserve"> absorbance was measured </w:t>
      </w:r>
      <w:r w:rsidR="00D4185F">
        <w:t xml:space="preserve">beginning with the lowest </w:t>
      </w:r>
      <w:r w:rsidR="00054025">
        <w:t>concentration with DI-water rinses between each measurement.</w:t>
      </w:r>
      <w:r w:rsidR="0067371D">
        <w:t xml:space="preserve"> </w:t>
      </w:r>
      <w:r w:rsidR="006F6773">
        <w:t xml:space="preserve">Before beginning the kinetics runs, two graduated cylinders were prepared along with a 100-mL reaction vessel. One graduated cylinder was filled with </w:t>
      </w:r>
      <w:r w:rsidR="00724744">
        <w:t>25</w:t>
      </w:r>
      <w:r w:rsidR="003930EB">
        <w:t xml:space="preserve"> </w:t>
      </w:r>
      <w:r w:rsidR="00724744">
        <w:t xml:space="preserve">mL of </w:t>
      </w:r>
      <w:r w:rsidR="006F6773">
        <w:t>1.5x10</w:t>
      </w:r>
      <w:r w:rsidR="006F6773" w:rsidRPr="004D5F06">
        <w:rPr>
          <w:vertAlign w:val="superscript"/>
        </w:rPr>
        <w:t>-5</w:t>
      </w:r>
      <w:r w:rsidR="006F6773">
        <w:t xml:space="preserve">M crystal violet solution. The other was filled with </w:t>
      </w:r>
      <w:r w:rsidR="00724744">
        <w:t xml:space="preserve">25 mL of </w:t>
      </w:r>
      <w:r w:rsidR="006F6773">
        <w:t>0.2M sodium hydroxide</w:t>
      </w:r>
      <w:r w:rsidR="00724744">
        <w:t xml:space="preserve"> solution.</w:t>
      </w:r>
      <w:r w:rsidR="005232A9">
        <w:t xml:space="preserve"> A stopwatch was started (t=0) when the two solutions were mixed. In quick succession the mixture was stirred, used to rinse a cuvette twice and finally placed in </w:t>
      </w:r>
      <w:r w:rsidR="008B57E5">
        <w:t>the</w:t>
      </w:r>
      <w:r w:rsidR="005232A9">
        <w:t xml:space="preserve"> cuvette for measurement</w:t>
      </w:r>
      <w:r w:rsidR="00A37CD1">
        <w:t xml:space="preserve"> in kinetics mode</w:t>
      </w:r>
      <w:r w:rsidR="005232A9">
        <w:t xml:space="preserve">. </w:t>
      </w:r>
      <w:r w:rsidR="003501FB">
        <w:t xml:space="preserve">The time at which measurement began was recorded and required to be less than </w:t>
      </w:r>
      <w:r w:rsidR="00227748">
        <w:t>t=</w:t>
      </w:r>
      <w:r w:rsidR="003501FB">
        <w:t>2</w:t>
      </w:r>
      <w:r w:rsidR="00881875">
        <w:t>5</w:t>
      </w:r>
      <w:r w:rsidR="003501FB">
        <w:t xml:space="preserve"> seconds.</w:t>
      </w:r>
      <w:r w:rsidR="008B57E5">
        <w:t xml:space="preserve"> The time at which the measurement ended was when absorbance reached 10% of its peak recorded value.</w:t>
      </w:r>
      <w:r w:rsidR="00C211A7">
        <w:t xml:space="preserve"> </w:t>
      </w:r>
      <w:r w:rsidR="00130658">
        <w:t xml:space="preserve">Two trials for 0.2M NaOH and two trials for 0.4M NaOH </w:t>
      </w:r>
      <w:r w:rsidR="00AF47DD">
        <w:t>(</w:t>
      </w:r>
      <w:r w:rsidR="00AF47DD">
        <w:t>consistent with eq. 4</w:t>
      </w:r>
      <w:r w:rsidR="00AF47DD">
        <w:t xml:space="preserve">) </w:t>
      </w:r>
      <w:r w:rsidR="00130658">
        <w:t>were conducted holding all other variables constant.</w:t>
      </w:r>
      <w:r w:rsidR="005868C1">
        <w:t xml:space="preserve"> </w:t>
      </w:r>
    </w:p>
    <w:p w14:paraId="76739AA8" w14:textId="6B22C94D" w:rsidR="000D76E8" w:rsidRPr="000F60AD" w:rsidRDefault="005868C1" w:rsidP="000F60AD">
      <w:pPr>
        <w:ind w:firstLine="720"/>
      </w:pPr>
      <w:r>
        <w:t>The calibration curve fit was used to translate absorbance for the four trials into concentration of crystal violet.</w:t>
      </w:r>
      <w:r w:rsidR="00D31F3F">
        <w:t xml:space="preserve"> One trial was chosen to be fitted to each of the three rate laws in table 1.</w:t>
      </w:r>
      <w:r w:rsidR="007371EA">
        <w:t xml:space="preserve"> </w:t>
      </w:r>
      <w:r w:rsidR="000F60AD">
        <w:t xml:space="preserve">The rate constant </w:t>
      </w:r>
      <w:r w:rsidR="000F60AD" w:rsidRPr="000F60AD">
        <w:rPr>
          <w:i/>
          <w:iCs/>
        </w:rPr>
        <w:t>a</w:t>
      </w:r>
      <w:r w:rsidR="000F60AD">
        <w:t xml:space="preserve"> corresponding to the most linear fit was </w:t>
      </w:r>
      <w:r w:rsidR="007371EA">
        <w:t>used as the for each of the other trials.</w:t>
      </w:r>
      <w:r w:rsidR="000D76E8">
        <w:t xml:space="preserve"> </w:t>
      </w:r>
      <w:r w:rsidR="000F60AD">
        <w:t>k' is determined for each plot</w:t>
      </w:r>
      <w:r w:rsidR="00D65EDC">
        <w:t>,</w:t>
      </w:r>
      <w:r w:rsidR="000F60AD">
        <w:t xml:space="preserve"> therefore </w:t>
      </w:r>
      <w:r w:rsidR="000F60AD" w:rsidRPr="000F60AD">
        <w:rPr>
          <w:i/>
          <w:iCs/>
        </w:rPr>
        <w:t>b</w:t>
      </w:r>
      <w:r w:rsidR="000F60AD">
        <w:t xml:space="preserve"> was also determined.</w:t>
      </w:r>
      <w:r w:rsidR="00D65EDC">
        <w:t xml:space="preserve"> Finally, the rate constant </w:t>
      </w:r>
      <w:r w:rsidR="00D65EDC" w:rsidRPr="00D65EDC">
        <w:rPr>
          <w:i/>
          <w:iCs/>
        </w:rPr>
        <w:t>k</w:t>
      </w:r>
      <w:r w:rsidR="00D65EDC">
        <w:t xml:space="preserve"> was compared to literature values for the reaction.</w:t>
      </w:r>
    </w:p>
    <w:p w14:paraId="0BFEF9BC" w14:textId="77777777" w:rsidR="00D316E8" w:rsidRDefault="00D316E8">
      <w:pPr>
        <w:rPr>
          <w:sz w:val="32"/>
          <w:szCs w:val="32"/>
        </w:rPr>
      </w:pPr>
      <w:r>
        <w:rPr>
          <w:sz w:val="32"/>
          <w:szCs w:val="32"/>
        </w:rPr>
        <w:br w:type="page"/>
      </w:r>
    </w:p>
    <w:p w14:paraId="356921DD" w14:textId="4DD5EE24" w:rsidR="00A10631" w:rsidRDefault="00C150AE" w:rsidP="00A10631">
      <w:pPr>
        <w:rPr>
          <w:sz w:val="32"/>
          <w:szCs w:val="32"/>
        </w:rPr>
      </w:pPr>
      <w:r>
        <w:rPr>
          <w:noProof/>
        </w:rPr>
        <w:lastRenderedPageBreak/>
        <mc:AlternateContent>
          <mc:Choice Requires="wps">
            <w:drawing>
              <wp:anchor distT="0" distB="0" distL="114300" distR="114300" simplePos="0" relativeHeight="251670528" behindDoc="0" locked="0" layoutInCell="1" allowOverlap="1" wp14:anchorId="6FBC3348" wp14:editId="21CA68A1">
                <wp:simplePos x="0" y="0"/>
                <wp:positionH relativeFrom="column">
                  <wp:posOffset>3090041</wp:posOffset>
                </wp:positionH>
                <wp:positionV relativeFrom="paragraph">
                  <wp:posOffset>8512744</wp:posOffset>
                </wp:positionV>
                <wp:extent cx="3308985" cy="163195"/>
                <wp:effectExtent l="0" t="0" r="5715" b="8255"/>
                <wp:wrapSquare wrapText="bothSides"/>
                <wp:docPr id="10" name="Text Box 10"/>
                <wp:cNvGraphicFramePr/>
                <a:graphic xmlns:a="http://schemas.openxmlformats.org/drawingml/2006/main">
                  <a:graphicData uri="http://schemas.microsoft.com/office/word/2010/wordprocessingShape">
                    <wps:wsp>
                      <wps:cNvSpPr txBox="1"/>
                      <wps:spPr>
                        <a:xfrm>
                          <a:off x="0" y="0"/>
                          <a:ext cx="3308985" cy="163195"/>
                        </a:xfrm>
                        <a:prstGeom prst="rect">
                          <a:avLst/>
                        </a:prstGeom>
                        <a:solidFill>
                          <a:prstClr val="white"/>
                        </a:solidFill>
                        <a:ln>
                          <a:noFill/>
                        </a:ln>
                      </wps:spPr>
                      <wps:txbx>
                        <w:txbxContent>
                          <w:p w14:paraId="7B950767" w14:textId="23BA4942" w:rsidR="007E348C" w:rsidRPr="007E348C" w:rsidRDefault="007E348C" w:rsidP="007E348C">
                            <w:pPr>
                              <w:pStyle w:val="Caption"/>
                              <w:rPr>
                                <w:i w:val="0"/>
                                <w:iCs w:val="0"/>
                                <w:noProof/>
                                <w:color w:val="auto"/>
                                <w:sz w:val="20"/>
                                <w:szCs w:val="20"/>
                              </w:rPr>
                            </w:pPr>
                            <w:r w:rsidRPr="007E348C">
                              <w:rPr>
                                <w:b/>
                                <w:bCs/>
                                <w:i w:val="0"/>
                                <w:iCs w:val="0"/>
                                <w:noProof/>
                                <w:color w:val="auto"/>
                                <w:sz w:val="20"/>
                                <w:szCs w:val="20"/>
                              </w:rPr>
                              <w:t>Figure 4:</w:t>
                            </w:r>
                            <w:r w:rsidRPr="007E348C">
                              <w:rPr>
                                <w:i w:val="0"/>
                                <w:iCs w:val="0"/>
                                <w:noProof/>
                                <w:color w:val="auto"/>
                                <w:sz w:val="20"/>
                                <w:szCs w:val="20"/>
                              </w:rPr>
                              <w:t xml:space="preserve"> Kinetic run two; second-order f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FBC3348" id="_x0000_t202" coordsize="21600,21600" o:spt="202" path="m,l,21600r21600,l21600,xe">
                <v:stroke joinstyle="miter"/>
                <v:path gradientshapeok="t" o:connecttype="rect"/>
              </v:shapetype>
              <v:shape id="Text Box 10" o:spid="_x0000_s1026" type="#_x0000_t202" style="position:absolute;left:0;text-align:left;margin-left:243.3pt;margin-top:670.3pt;width:260.55pt;height:12.8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" stroked="f">
                <v:textbox inset="0,0,0,0">
                  <w:txbxContent>
                    <w:p w14:paraId="7B950767" w14:textId="23BA4942" w:rsidR="007E348C" w:rsidRPr="007E348C" w:rsidRDefault="007E348C" w:rsidP="007E348C">
                      <w:pPr>
                        <w:pStyle w:val="Caption"/>
                        <w:rPr>
                          <w:i w:val="0"/>
                          <w:iCs w:val="0"/>
                          <w:noProof/>
                          <w:color w:val="auto"/>
                          <w:sz w:val="20"/>
                          <w:szCs w:val="20"/>
                        </w:rPr>
                      </w:pPr>
                      <w:r w:rsidRPr="007E348C">
                        <w:rPr>
                          <w:b/>
                          <w:bCs/>
                          <w:i w:val="0"/>
                          <w:iCs w:val="0"/>
                          <w:noProof/>
                          <w:color w:val="auto"/>
                          <w:sz w:val="20"/>
                          <w:szCs w:val="20"/>
                        </w:rPr>
                        <w:t>Figure 4:</w:t>
                      </w:r>
                      <w:r w:rsidRPr="007E348C">
                        <w:rPr>
                          <w:i w:val="0"/>
                          <w:iCs w:val="0"/>
                          <w:noProof/>
                          <w:color w:val="auto"/>
                          <w:sz w:val="20"/>
                          <w:szCs w:val="20"/>
                        </w:rPr>
                        <w:t xml:space="preserve"> Kinetic run two; second-order fit.</w:t>
                      </w:r>
                    </w:p>
                  </w:txbxContent>
                </v:textbox>
                <w10:wrap type="square"/>
              </v:shape>
            </w:pict>
          </mc:Fallback>
        </mc:AlternateContent>
      </w:r>
      <w:r>
        <w:rPr>
          <w:noProof/>
        </w:rPr>
        <w:drawing>
          <wp:anchor distT="0" distB="0" distL="114300" distR="114300" simplePos="0" relativeHeight="251660288" behindDoc="0" locked="0" layoutInCell="1" allowOverlap="1" wp14:anchorId="46610496" wp14:editId="392D526E">
            <wp:simplePos x="0" y="0"/>
            <wp:positionH relativeFrom="margin">
              <wp:posOffset>3090041</wp:posOffset>
            </wp:positionH>
            <wp:positionV relativeFrom="paragraph">
              <wp:posOffset>6542690</wp:posOffset>
            </wp:positionV>
            <wp:extent cx="3308985" cy="1901190"/>
            <wp:effectExtent l="0" t="0" r="5715" b="3810"/>
            <wp:wrapSquare wrapText="bothSides"/>
            <wp:docPr id="5" name="Chart 5">
              <a:extLst xmlns:a="http://schemas.openxmlformats.org/drawingml/2006/main">
                <a:ext uri="{FF2B5EF4-FFF2-40B4-BE49-F238E27FC236}">
                  <a16:creationId xmlns:a16="http://schemas.microsoft.com/office/drawing/2014/main" id="{D284B83F-A094-40B5-BD8C-74B40D269E7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0" locked="0" layoutInCell="1" allowOverlap="1" wp14:anchorId="4AA4FD95" wp14:editId="69C966F2">
            <wp:simplePos x="0" y="0"/>
            <wp:positionH relativeFrom="margin">
              <wp:posOffset>3105807</wp:posOffset>
            </wp:positionH>
            <wp:positionV relativeFrom="paragraph">
              <wp:posOffset>2435772</wp:posOffset>
            </wp:positionV>
            <wp:extent cx="3293110" cy="1808480"/>
            <wp:effectExtent l="0" t="0" r="2540" b="1270"/>
            <wp:wrapSquare wrapText="bothSides"/>
            <wp:docPr id="1" name="Chart 1">
              <a:extLst xmlns:a="http://schemas.openxmlformats.org/drawingml/2006/main">
                <a:ext uri="{FF2B5EF4-FFF2-40B4-BE49-F238E27FC236}">
                  <a16:creationId xmlns:a16="http://schemas.microsoft.com/office/drawing/2014/main" id="{2A027658-2DB8-21D1-CC5F-2DC1949F92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4384" behindDoc="0" locked="0" layoutInCell="1" allowOverlap="1" wp14:anchorId="4FDF185E" wp14:editId="79FB0439">
                <wp:simplePos x="0" y="0"/>
                <wp:positionH relativeFrom="margin">
                  <wp:posOffset>3105807</wp:posOffset>
                </wp:positionH>
                <wp:positionV relativeFrom="paragraph">
                  <wp:posOffset>2073166</wp:posOffset>
                </wp:positionV>
                <wp:extent cx="3289300" cy="282575"/>
                <wp:effectExtent l="0" t="0" r="6350" b="3175"/>
                <wp:wrapSquare wrapText="bothSides"/>
                <wp:docPr id="7" name="Text Box 7"/>
                <wp:cNvGraphicFramePr/>
                <a:graphic xmlns:a="http://schemas.openxmlformats.org/drawingml/2006/main">
                  <a:graphicData uri="http://schemas.microsoft.com/office/word/2010/wordprocessingShape">
                    <wps:wsp>
                      <wps:cNvSpPr txBox="1"/>
                      <wps:spPr>
                        <a:xfrm>
                          <a:off x="0" y="0"/>
                          <a:ext cx="3289300" cy="282575"/>
                        </a:xfrm>
                        <a:prstGeom prst="rect">
                          <a:avLst/>
                        </a:prstGeom>
                        <a:solidFill>
                          <a:prstClr val="white"/>
                        </a:solidFill>
                        <a:ln>
                          <a:noFill/>
                        </a:ln>
                      </wps:spPr>
                      <wps:txbx>
                        <w:txbxContent>
                          <w:p w14:paraId="3B4BB4AD" w14:textId="7B270873" w:rsidR="00D316E8" w:rsidRPr="00F53635" w:rsidRDefault="00D316E8" w:rsidP="00D316E8">
                            <w:pPr>
                              <w:pStyle w:val="Caption"/>
                              <w:rPr>
                                <w:i w:val="0"/>
                                <w:iCs w:val="0"/>
                                <w:noProof/>
                                <w:color w:val="auto"/>
                                <w:sz w:val="20"/>
                                <w:szCs w:val="20"/>
                              </w:rPr>
                            </w:pPr>
                            <w:r w:rsidRPr="00F53635">
                              <w:rPr>
                                <w:b/>
                                <w:bCs/>
                                <w:i w:val="0"/>
                                <w:iCs w:val="0"/>
                                <w:color w:val="auto"/>
                                <w:sz w:val="20"/>
                                <w:szCs w:val="20"/>
                              </w:rPr>
                              <w:t>Figure</w:t>
                            </w:r>
                            <w:r w:rsidR="00446AD6">
                              <w:rPr>
                                <w:b/>
                                <w:bCs/>
                                <w:i w:val="0"/>
                                <w:iCs w:val="0"/>
                                <w:color w:val="auto"/>
                                <w:sz w:val="20"/>
                                <w:szCs w:val="20"/>
                              </w:rPr>
                              <w:t xml:space="preserve"> 1</w:t>
                            </w:r>
                            <w:r w:rsidR="00F53635" w:rsidRPr="00F53635">
                              <w:rPr>
                                <w:b/>
                                <w:bCs/>
                                <w:i w:val="0"/>
                                <w:iCs w:val="0"/>
                                <w:color w:val="auto"/>
                                <w:sz w:val="20"/>
                                <w:szCs w:val="20"/>
                              </w:rPr>
                              <w:t>:</w:t>
                            </w:r>
                            <w:r w:rsidR="00F53635" w:rsidRPr="00F53635">
                              <w:rPr>
                                <w:i w:val="0"/>
                                <w:iCs w:val="0"/>
                                <w:color w:val="auto"/>
                                <w:sz w:val="20"/>
                                <w:szCs w:val="20"/>
                              </w:rPr>
                              <w:t xml:space="preserve"> Bee</w:t>
                            </w:r>
                            <w:r w:rsidR="00F53635">
                              <w:rPr>
                                <w:i w:val="0"/>
                                <w:iCs w:val="0"/>
                                <w:color w:val="auto"/>
                                <w:sz w:val="20"/>
                                <w:szCs w:val="20"/>
                              </w:rPr>
                              <w:t>r’s law calibration</w:t>
                            </w:r>
                            <w:r w:rsidR="00F53635" w:rsidRPr="00F53635">
                              <w:rPr>
                                <w:i w:val="0"/>
                                <w:iCs w:val="0"/>
                                <w:color w:val="auto"/>
                                <w:sz w:val="20"/>
                                <w:szCs w:val="20"/>
                              </w:rPr>
                              <w:t xml:space="preserve"> plot. The slope was determined to be 1.6065E-5 M/A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FDF185E" id="Text Box 7" o:spid="_x0000_s1027" type="#_x0000_t202" style="position:absolute;left:0;text-align:left;margin-left:244.55pt;margin-top:163.25pt;width:259pt;height:22.25pt;z-index:25166438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" stroked="f">
                <v:textbox inset="0,0,0,0">
                  <w:txbxContent>
                    <w:p w14:paraId="3B4BB4AD" w14:textId="7B270873" w:rsidR="00D316E8" w:rsidRPr="00F53635" w:rsidRDefault="00D316E8" w:rsidP="00D316E8">
                      <w:pPr>
                        <w:pStyle w:val="Caption"/>
                        <w:rPr>
                          <w:i w:val="0"/>
                          <w:iCs w:val="0"/>
                          <w:noProof/>
                          <w:color w:val="auto"/>
                          <w:sz w:val="20"/>
                          <w:szCs w:val="20"/>
                        </w:rPr>
                      </w:pPr>
                      <w:r w:rsidRPr="00F53635">
                        <w:rPr>
                          <w:b/>
                          <w:bCs/>
                          <w:i w:val="0"/>
                          <w:iCs w:val="0"/>
                          <w:color w:val="auto"/>
                          <w:sz w:val="20"/>
                          <w:szCs w:val="20"/>
                        </w:rPr>
                        <w:t>Figure</w:t>
                      </w:r>
                      <w:r w:rsidR="00446AD6">
                        <w:rPr>
                          <w:b/>
                          <w:bCs/>
                          <w:i w:val="0"/>
                          <w:iCs w:val="0"/>
                          <w:color w:val="auto"/>
                          <w:sz w:val="20"/>
                          <w:szCs w:val="20"/>
                        </w:rPr>
                        <w:t xml:space="preserve"> 1</w:t>
                      </w:r>
                      <w:r w:rsidR="00F53635" w:rsidRPr="00F53635">
                        <w:rPr>
                          <w:b/>
                          <w:bCs/>
                          <w:i w:val="0"/>
                          <w:iCs w:val="0"/>
                          <w:color w:val="auto"/>
                          <w:sz w:val="20"/>
                          <w:szCs w:val="20"/>
                        </w:rPr>
                        <w:t>:</w:t>
                      </w:r>
                      <w:r w:rsidR="00F53635" w:rsidRPr="00F53635">
                        <w:rPr>
                          <w:i w:val="0"/>
                          <w:iCs w:val="0"/>
                          <w:color w:val="auto"/>
                          <w:sz w:val="20"/>
                          <w:szCs w:val="20"/>
                        </w:rPr>
                        <w:t xml:space="preserve"> Bee</w:t>
                      </w:r>
                      <w:r w:rsidR="00F53635">
                        <w:rPr>
                          <w:i w:val="0"/>
                          <w:iCs w:val="0"/>
                          <w:color w:val="auto"/>
                          <w:sz w:val="20"/>
                          <w:szCs w:val="20"/>
                        </w:rPr>
                        <w:t>r’s law calibration</w:t>
                      </w:r>
                      <w:r w:rsidR="00F53635" w:rsidRPr="00F53635">
                        <w:rPr>
                          <w:i w:val="0"/>
                          <w:iCs w:val="0"/>
                          <w:color w:val="auto"/>
                          <w:sz w:val="20"/>
                          <w:szCs w:val="20"/>
                        </w:rPr>
                        <w:t xml:space="preserve"> plot. The slope was determined to be 1.6065E-5 M/AU.</w:t>
                      </w:r>
                    </w:p>
                  </w:txbxContent>
                </v:textbox>
                <w10:wrap type="square" anchorx="margin"/>
              </v:shape>
            </w:pict>
          </mc:Fallback>
        </mc:AlternateContent>
      </w:r>
      <w:r>
        <w:rPr>
          <w:noProof/>
        </w:rPr>
        <mc:AlternateContent>
          <mc:Choice Requires="wps">
            <w:drawing>
              <wp:anchor distT="0" distB="0" distL="114300" distR="114300" simplePos="0" relativeHeight="251666432" behindDoc="0" locked="0" layoutInCell="1" allowOverlap="1" wp14:anchorId="0669272A" wp14:editId="551381C3">
                <wp:simplePos x="0" y="0"/>
                <wp:positionH relativeFrom="margin">
                  <wp:posOffset>3105807</wp:posOffset>
                </wp:positionH>
                <wp:positionV relativeFrom="paragraph">
                  <wp:posOffset>4280338</wp:posOffset>
                </wp:positionV>
                <wp:extent cx="3293110" cy="159385"/>
                <wp:effectExtent l="0" t="0" r="2540" b="0"/>
                <wp:wrapSquare wrapText="bothSides"/>
                <wp:docPr id="8" name="Text Box 8"/>
                <wp:cNvGraphicFramePr/>
                <a:graphic xmlns:a="http://schemas.openxmlformats.org/drawingml/2006/main">
                  <a:graphicData uri="http://schemas.microsoft.com/office/word/2010/wordprocessingShape">
                    <wps:wsp>
                      <wps:cNvSpPr txBox="1"/>
                      <wps:spPr>
                        <a:xfrm>
                          <a:off x="0" y="0"/>
                          <a:ext cx="3293110" cy="159385"/>
                        </a:xfrm>
                        <a:prstGeom prst="rect">
                          <a:avLst/>
                        </a:prstGeom>
                        <a:solidFill>
                          <a:prstClr val="white"/>
                        </a:solidFill>
                        <a:ln>
                          <a:noFill/>
                        </a:ln>
                      </wps:spPr>
                      <wps:txbx>
                        <w:txbxContent>
                          <w:p w14:paraId="56FF4D51" w14:textId="3A5C40BD" w:rsidR="00446AD6" w:rsidRPr="00446AD6" w:rsidRDefault="00446AD6" w:rsidP="00446AD6">
                            <w:pPr>
                              <w:pStyle w:val="Caption"/>
                              <w:rPr>
                                <w:i w:val="0"/>
                                <w:iCs w:val="0"/>
                                <w:noProof/>
                                <w:color w:val="auto"/>
                                <w:sz w:val="20"/>
                                <w:szCs w:val="20"/>
                              </w:rPr>
                            </w:pPr>
                            <w:r w:rsidRPr="00446AD6">
                              <w:rPr>
                                <w:b/>
                                <w:bCs/>
                                <w:i w:val="0"/>
                                <w:iCs w:val="0"/>
                                <w:color w:val="auto"/>
                                <w:sz w:val="20"/>
                                <w:szCs w:val="20"/>
                              </w:rPr>
                              <w:t>Figure 2:</w:t>
                            </w:r>
                            <w:r w:rsidRPr="00446AD6">
                              <w:rPr>
                                <w:i w:val="0"/>
                                <w:iCs w:val="0"/>
                                <w:color w:val="auto"/>
                                <w:sz w:val="20"/>
                                <w:szCs w:val="20"/>
                              </w:rPr>
                              <w:t xml:space="preserve"> Kinetic run </w:t>
                            </w:r>
                            <w:r>
                              <w:rPr>
                                <w:i w:val="0"/>
                                <w:iCs w:val="0"/>
                                <w:color w:val="auto"/>
                                <w:sz w:val="20"/>
                                <w:szCs w:val="20"/>
                              </w:rPr>
                              <w:t>two;</w:t>
                            </w:r>
                            <w:r w:rsidRPr="00446AD6">
                              <w:rPr>
                                <w:i w:val="0"/>
                                <w:iCs w:val="0"/>
                                <w:color w:val="auto"/>
                                <w:sz w:val="20"/>
                                <w:szCs w:val="20"/>
                              </w:rPr>
                              <w:t xml:space="preserve"> zero</w:t>
                            </w:r>
                            <w:r>
                              <w:rPr>
                                <w:i w:val="0"/>
                                <w:iCs w:val="0"/>
                                <w:color w:val="auto"/>
                                <w:sz w:val="20"/>
                                <w:szCs w:val="20"/>
                              </w:rPr>
                              <w:t>-</w:t>
                            </w:r>
                            <w:r w:rsidRPr="00446AD6">
                              <w:rPr>
                                <w:i w:val="0"/>
                                <w:iCs w:val="0"/>
                                <w:color w:val="auto"/>
                                <w:sz w:val="20"/>
                                <w:szCs w:val="20"/>
                              </w:rPr>
                              <w:t>order fi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69272A" id="Text Box 8" o:spid="_x0000_s1028" type="#_x0000_t202" style="position:absolute;left:0;text-align:left;margin-left:244.55pt;margin-top:337.05pt;width:259.3pt;height:12.55pt;z-index:2516664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" stroked="f">
                <v:textbox inset="0,0,0,0">
                  <w:txbxContent>
                    <w:p w14:paraId="56FF4D51" w14:textId="3A5C40BD" w:rsidR="00446AD6" w:rsidRPr="00446AD6" w:rsidRDefault="00446AD6" w:rsidP="00446AD6">
                      <w:pPr>
                        <w:pStyle w:val="Caption"/>
                        <w:rPr>
                          <w:i w:val="0"/>
                          <w:iCs w:val="0"/>
                          <w:noProof/>
                          <w:color w:val="auto"/>
                          <w:sz w:val="20"/>
                          <w:szCs w:val="20"/>
                        </w:rPr>
                      </w:pPr>
                      <w:r w:rsidRPr="00446AD6">
                        <w:rPr>
                          <w:b/>
                          <w:bCs/>
                          <w:i w:val="0"/>
                          <w:iCs w:val="0"/>
                          <w:color w:val="auto"/>
                          <w:sz w:val="20"/>
                          <w:szCs w:val="20"/>
                        </w:rPr>
                        <w:t>Figure 2:</w:t>
                      </w:r>
                      <w:r w:rsidRPr="00446AD6">
                        <w:rPr>
                          <w:i w:val="0"/>
                          <w:iCs w:val="0"/>
                          <w:color w:val="auto"/>
                          <w:sz w:val="20"/>
                          <w:szCs w:val="20"/>
                        </w:rPr>
                        <w:t xml:space="preserve"> Kinetic run </w:t>
                      </w:r>
                      <w:r>
                        <w:rPr>
                          <w:i w:val="0"/>
                          <w:iCs w:val="0"/>
                          <w:color w:val="auto"/>
                          <w:sz w:val="20"/>
                          <w:szCs w:val="20"/>
                        </w:rPr>
                        <w:t>two;</w:t>
                      </w:r>
                      <w:r w:rsidRPr="00446AD6">
                        <w:rPr>
                          <w:i w:val="0"/>
                          <w:iCs w:val="0"/>
                          <w:color w:val="auto"/>
                          <w:sz w:val="20"/>
                          <w:szCs w:val="20"/>
                        </w:rPr>
                        <w:t xml:space="preserve"> zero</w:t>
                      </w:r>
                      <w:r>
                        <w:rPr>
                          <w:i w:val="0"/>
                          <w:iCs w:val="0"/>
                          <w:color w:val="auto"/>
                          <w:sz w:val="20"/>
                          <w:szCs w:val="20"/>
                        </w:rPr>
                        <w:t>-</w:t>
                      </w:r>
                      <w:r w:rsidRPr="00446AD6">
                        <w:rPr>
                          <w:i w:val="0"/>
                          <w:iCs w:val="0"/>
                          <w:color w:val="auto"/>
                          <w:sz w:val="20"/>
                          <w:szCs w:val="20"/>
                        </w:rPr>
                        <w:t>order fit.</w:t>
                      </w:r>
                    </w:p>
                  </w:txbxContent>
                </v:textbox>
                <w10:wrap type="square" anchorx="margin"/>
              </v:shape>
            </w:pict>
          </mc:Fallback>
        </mc:AlternateContent>
      </w:r>
      <w:r>
        <w:rPr>
          <w:noProof/>
        </w:rPr>
        <mc:AlternateContent>
          <mc:Choice Requires="wps">
            <w:drawing>
              <wp:anchor distT="0" distB="0" distL="114300" distR="114300" simplePos="0" relativeHeight="251668480" behindDoc="0" locked="0" layoutInCell="1" allowOverlap="1" wp14:anchorId="036AB44C" wp14:editId="4EC19ED2">
                <wp:simplePos x="0" y="0"/>
                <wp:positionH relativeFrom="margin">
                  <wp:posOffset>3090041</wp:posOffset>
                </wp:positionH>
                <wp:positionV relativeFrom="paragraph">
                  <wp:posOffset>6337738</wp:posOffset>
                </wp:positionV>
                <wp:extent cx="3307080" cy="167005"/>
                <wp:effectExtent l="0" t="0" r="7620" b="4445"/>
                <wp:wrapSquare wrapText="bothSides"/>
                <wp:docPr id="9" name="Text Box 9"/>
                <wp:cNvGraphicFramePr/>
                <a:graphic xmlns:a="http://schemas.openxmlformats.org/drawingml/2006/main">
                  <a:graphicData uri="http://schemas.microsoft.com/office/word/2010/wordprocessingShape">
                    <wps:wsp>
                      <wps:cNvSpPr txBox="1"/>
                      <wps:spPr>
                        <a:xfrm>
                          <a:off x="0" y="0"/>
                          <a:ext cx="3307080" cy="167005"/>
                        </a:xfrm>
                        <a:prstGeom prst="rect">
                          <a:avLst/>
                        </a:prstGeom>
                        <a:solidFill>
                          <a:prstClr val="white"/>
                        </a:solidFill>
                        <a:ln>
                          <a:noFill/>
                        </a:ln>
                      </wps:spPr>
                      <wps:txbx>
                        <w:txbxContent>
                          <w:p w14:paraId="56833B2C" w14:textId="5FAC4AAC" w:rsidR="00446AD6" w:rsidRPr="00446AD6" w:rsidRDefault="00446AD6" w:rsidP="00446AD6">
                            <w:pPr>
                              <w:rPr>
                                <w:noProof/>
                                <w:sz w:val="20"/>
                                <w:szCs w:val="20"/>
                              </w:rPr>
                            </w:pPr>
                            <w:r w:rsidRPr="00446AD6">
                              <w:rPr>
                                <w:b/>
                                <w:bCs/>
                                <w:noProof/>
                                <w:sz w:val="20"/>
                                <w:szCs w:val="20"/>
                              </w:rPr>
                              <w:t>Figure 3:</w:t>
                            </w:r>
                            <w:r w:rsidRPr="00446AD6">
                              <w:rPr>
                                <w:noProof/>
                                <w:sz w:val="20"/>
                                <w:szCs w:val="20"/>
                              </w:rPr>
                              <w:t xml:space="preserve"> Kinetic run two; first-order fi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6AB44C" id="Text Box 9" o:spid="_x0000_s1029" type="#_x0000_t202" style="position:absolute;left:0;text-align:left;margin-left:243.3pt;margin-top:499.05pt;width:260.4pt;height:13.15pt;z-index:25166848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" stroked="f">
                <v:textbox inset="0,0,0,0">
                  <w:txbxContent>
                    <w:p w14:paraId="56833B2C" w14:textId="5FAC4AAC" w:rsidR="00446AD6" w:rsidRPr="00446AD6" w:rsidRDefault="00446AD6" w:rsidP="00446AD6">
                      <w:pPr>
                        <w:rPr>
                          <w:noProof/>
                          <w:sz w:val="20"/>
                          <w:szCs w:val="20"/>
                        </w:rPr>
                      </w:pPr>
                      <w:r w:rsidRPr="00446AD6">
                        <w:rPr>
                          <w:b/>
                          <w:bCs/>
                          <w:noProof/>
                          <w:sz w:val="20"/>
                          <w:szCs w:val="20"/>
                        </w:rPr>
                        <w:t>Figure 3:</w:t>
                      </w:r>
                      <w:r w:rsidRPr="00446AD6">
                        <w:rPr>
                          <w:noProof/>
                          <w:sz w:val="20"/>
                          <w:szCs w:val="20"/>
                        </w:rPr>
                        <w:t xml:space="preserve"> Kinetic run two; first-order fit. </w:t>
                      </w:r>
                    </w:p>
                  </w:txbxContent>
                </v:textbox>
                <w10:wrap type="square" anchorx="margin"/>
              </v:shape>
            </w:pict>
          </mc:Fallback>
        </mc:AlternateContent>
      </w:r>
      <w:r>
        <w:rPr>
          <w:noProof/>
        </w:rPr>
        <w:drawing>
          <wp:anchor distT="0" distB="0" distL="114300" distR="114300" simplePos="0" relativeHeight="251659264" behindDoc="0" locked="0" layoutInCell="1" allowOverlap="1" wp14:anchorId="4A052A17" wp14:editId="57DDBD73">
            <wp:simplePos x="0" y="0"/>
            <wp:positionH relativeFrom="margin">
              <wp:posOffset>3090041</wp:posOffset>
            </wp:positionH>
            <wp:positionV relativeFrom="paragraph">
              <wp:posOffset>4508938</wp:posOffset>
            </wp:positionV>
            <wp:extent cx="3307080" cy="1784985"/>
            <wp:effectExtent l="0" t="0" r="7620" b="5715"/>
            <wp:wrapSquare wrapText="bothSides"/>
            <wp:docPr id="4" name="Chart 4">
              <a:extLst xmlns:a="http://schemas.openxmlformats.org/drawingml/2006/main">
                <a:ext uri="{FF2B5EF4-FFF2-40B4-BE49-F238E27FC236}">
                  <a16:creationId xmlns:a16="http://schemas.microsoft.com/office/drawing/2014/main" id="{1240BDD4-823F-2F8D-2E9F-0E35F47D44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r w:rsidR="00D316E8">
        <w:rPr>
          <w:noProof/>
        </w:rPr>
        <w:drawing>
          <wp:anchor distT="0" distB="0" distL="114300" distR="114300" simplePos="0" relativeHeight="251662336" behindDoc="0" locked="0" layoutInCell="1" allowOverlap="1" wp14:anchorId="09C282BB" wp14:editId="358BD2B2">
            <wp:simplePos x="0" y="0"/>
            <wp:positionH relativeFrom="margin">
              <wp:align>right</wp:align>
            </wp:positionH>
            <wp:positionV relativeFrom="paragraph">
              <wp:posOffset>7861</wp:posOffset>
            </wp:positionV>
            <wp:extent cx="3289300" cy="2025650"/>
            <wp:effectExtent l="0" t="0" r="6350" b="12700"/>
            <wp:wrapSquare wrapText="bothSides"/>
            <wp:docPr id="3" name="Chart 3">
              <a:extLst xmlns:a="http://schemas.openxmlformats.org/drawingml/2006/main">
                <a:ext uri="{FF2B5EF4-FFF2-40B4-BE49-F238E27FC236}">
                  <a16:creationId xmlns:a16="http://schemas.microsoft.com/office/drawing/2014/main" id="{85289545-B0D3-C6C7-10D6-A5FB10B5B5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anchor>
        </w:drawing>
      </w:r>
      <w:r w:rsidR="0096679E" w:rsidRPr="00760201">
        <w:rPr>
          <w:sz w:val="32"/>
          <w:szCs w:val="32"/>
        </w:rPr>
        <w:t>Data</w:t>
      </w:r>
      <w:r w:rsidR="000C47B2">
        <w:rPr>
          <w:sz w:val="32"/>
          <w:szCs w:val="32"/>
        </w:rPr>
        <w:t xml:space="preserve"> and Results</w:t>
      </w:r>
    </w:p>
    <w:p w14:paraId="23F02A7E" w14:textId="24BDCAC1" w:rsidR="00C150AE" w:rsidRDefault="00C150AE" w:rsidP="00D316E8">
      <w:pPr>
        <w:ind w:firstLine="720"/>
      </w:pPr>
      <w:r>
        <w:t>After testing the absorbance of the solution on the standard reaction concentration of 7.5E-6 M Vi, the wavelength of peak absorbance was visually identified and chosen to be 579 nm. Upon analysis of the data, the true peak was found to be 577nm.</w:t>
      </w:r>
      <w:r w:rsidR="00454C29">
        <w:t xml:space="preserve"> </w:t>
      </w:r>
    </w:p>
    <w:p w14:paraId="75C5291A" w14:textId="77777777" w:rsidR="00A10631" w:rsidRDefault="00A10631" w:rsidP="00D316E8">
      <w:pPr>
        <w:ind w:firstLine="720"/>
      </w:pPr>
      <w:r>
        <w:t xml:space="preserve">The calibration curve </w:t>
      </w:r>
      <w:r w:rsidR="00371B75">
        <w:t xml:space="preserve">as shown in figure 1 was made by plotting concentration over absorbance. This was done so that each absorbance in the data simply had to be multiplied by the slope of the calibration plot, 1.6065E-5 M/AU, to get the molarity of the solution at time </w:t>
      </w:r>
      <w:r w:rsidR="00371B75" w:rsidRPr="00371B75">
        <w:rPr>
          <w:i/>
          <w:iCs/>
        </w:rPr>
        <w:t>t</w:t>
      </w:r>
      <w:r w:rsidR="00371B75">
        <w:t>.</w:t>
      </w:r>
      <w:r w:rsidR="00D316E8">
        <w:t xml:space="preserve"> </w:t>
      </w:r>
    </w:p>
    <w:p w14:paraId="04DEF02D" w14:textId="4E19C636" w:rsidR="000C47B2" w:rsidRPr="000C47B2" w:rsidRDefault="00D316E8" w:rsidP="00446AD6">
      <w:pPr>
        <w:ind w:firstLine="720"/>
      </w:pPr>
      <w:r>
        <w:t xml:space="preserve">Next, the reaction </w:t>
      </w:r>
      <w:proofErr w:type="gramStart"/>
      <w:r>
        <w:t>order</w:t>
      </w:r>
      <w:proofErr w:type="gramEnd"/>
      <w:r>
        <w:t xml:space="preserve"> </w:t>
      </w:r>
      <w:r w:rsidRPr="00D316E8">
        <w:rPr>
          <w:i/>
          <w:iCs/>
        </w:rPr>
        <w:t>a</w:t>
      </w:r>
      <w:r>
        <w:t xml:space="preserve"> was determined. The second trial 0.2M NaOH run was chosen to test the linearity of the three rate laws. The plots were generated by determining the substituted variables</w:t>
      </w:r>
      <w:r w:rsidR="000C47B2">
        <w:t xml:space="preserve"> of the laws</w:t>
      </w:r>
      <w:r>
        <w:t>. For example,</w:t>
      </w:r>
      <w:r w:rsidR="000C47B2">
        <w:t xml:space="preserve"> figure 3</w:t>
      </w:r>
      <w:r>
        <w:t xml:space="preserve"> plot</w:t>
      </w:r>
      <w:r w:rsidR="000C47B2">
        <w:t xml:space="preserve">s the time versus the natural logarithm of the concentration of crystal violet, implying that the slope is equivalent to </w:t>
      </w:r>
      <w:r w:rsidR="000C47B2" w:rsidRPr="000C47B2">
        <w:rPr>
          <w:i/>
          <w:iCs/>
        </w:rPr>
        <w:t>-k’</w:t>
      </w:r>
      <w:r w:rsidR="000C47B2">
        <w:t xml:space="preserve">. </w:t>
      </w:r>
    </w:p>
    <w:p w14:paraId="1D0F2340" w14:textId="0A2FC759" w:rsidR="000C47B2" w:rsidRDefault="000C47B2" w:rsidP="00446AD6">
      <w:pPr>
        <w:ind w:firstLine="720"/>
      </w:pPr>
      <w:r>
        <w:t xml:space="preserve"> </w:t>
      </w:r>
      <w:r>
        <w:t>The R</w:t>
      </w:r>
      <w:r w:rsidRPr="00D316E8">
        <w:rPr>
          <w:vertAlign w:val="superscript"/>
        </w:rPr>
        <w:t>2</w:t>
      </w:r>
      <w:r>
        <w:t>-value was maximized for the first order rate fit showing that a=1.</w:t>
      </w:r>
    </w:p>
    <w:p w14:paraId="58C4893F" w14:textId="6F9D8A95" w:rsidR="000C47B2" w:rsidRPr="000C47B2" w:rsidRDefault="000C47B2" w:rsidP="000C47B2">
      <w:r>
        <w:br w:type="page"/>
      </w:r>
      <w:r w:rsidR="005E2100">
        <w:rPr>
          <w:noProof/>
        </w:rPr>
        <w:lastRenderedPageBreak/>
        <w:drawing>
          <wp:anchor distT="0" distB="0" distL="114300" distR="114300" simplePos="0" relativeHeight="251672576" behindDoc="0" locked="0" layoutInCell="1" allowOverlap="1" wp14:anchorId="0903F0FA" wp14:editId="4B4C5BC3">
            <wp:simplePos x="0" y="0"/>
            <wp:positionH relativeFrom="margin">
              <wp:posOffset>3097924</wp:posOffset>
            </wp:positionH>
            <wp:positionV relativeFrom="paragraph">
              <wp:posOffset>575441</wp:posOffset>
            </wp:positionV>
            <wp:extent cx="3307080" cy="1784985"/>
            <wp:effectExtent l="0" t="0" r="7620" b="5715"/>
            <wp:wrapSquare wrapText="bothSides"/>
            <wp:docPr id="13" name="Chart 13">
              <a:extLst xmlns:a="http://schemas.openxmlformats.org/drawingml/2006/main">
                <a:ext uri="{FF2B5EF4-FFF2-40B4-BE49-F238E27FC236}">
                  <a16:creationId xmlns:a16="http://schemas.microsoft.com/office/drawing/2014/main" id="{1240BDD4-823F-2F8D-2E9F-0E35F47D44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margin">
              <wp14:pctWidth>0</wp14:pctWidth>
            </wp14:sizeRelH>
            <wp14:sizeRelV relativeFrom="margin">
              <wp14:pctHeight>0</wp14:pctHeight>
            </wp14:sizeRelV>
          </wp:anchor>
        </w:drawing>
      </w:r>
      <w:r w:rsidR="005E2100">
        <w:rPr>
          <w:noProof/>
        </w:rPr>
        <w:drawing>
          <wp:anchor distT="0" distB="0" distL="114300" distR="114300" simplePos="0" relativeHeight="251661312" behindDoc="0" locked="0" layoutInCell="1" allowOverlap="1" wp14:anchorId="5B58E5F8" wp14:editId="64EFFBF9">
            <wp:simplePos x="0" y="0"/>
            <wp:positionH relativeFrom="margin">
              <wp:align>left</wp:align>
            </wp:positionH>
            <wp:positionV relativeFrom="paragraph">
              <wp:posOffset>575310</wp:posOffset>
            </wp:positionV>
            <wp:extent cx="3081655" cy="1765300"/>
            <wp:effectExtent l="0" t="0" r="4445" b="6350"/>
            <wp:wrapSquare wrapText="bothSides"/>
            <wp:docPr id="6" name="Chart 6">
              <a:extLst xmlns:a="http://schemas.openxmlformats.org/drawingml/2006/main">
                <a:ext uri="{FF2B5EF4-FFF2-40B4-BE49-F238E27FC236}">
                  <a16:creationId xmlns:a16="http://schemas.microsoft.com/office/drawing/2014/main" id="{A725A2A7-3819-4CEC-AC1F-CAA513D0F5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margin">
              <wp14:pctWidth>0</wp14:pctWidth>
            </wp14:sizeRelH>
            <wp14:sizeRelV relativeFrom="margin">
              <wp14:pctHeight>0</wp14:pctHeight>
            </wp14:sizeRelV>
          </wp:anchor>
        </w:drawing>
      </w:r>
      <w:r>
        <w:t xml:space="preserve">Next, the pseudo-rate constant was calculated for each of the trials. Figures 5 and 6 show the kinetic data for each of the trials grouped by concentration. </w:t>
      </w:r>
    </w:p>
    <w:p w14:paraId="3331AFBC" w14:textId="09DA627B" w:rsidR="005E2100" w:rsidRDefault="008A3AF0" w:rsidP="005E2100">
      <w:pPr>
        <w:keepNext/>
      </w:pPr>
      <w:r>
        <w:rPr>
          <w:noProof/>
        </w:rPr>
        <w:drawing>
          <wp:anchor distT="0" distB="0" distL="114300" distR="114300" simplePos="0" relativeHeight="251673600" behindDoc="1" locked="0" layoutInCell="1" allowOverlap="1" wp14:anchorId="3B0FFCE2" wp14:editId="6FEEC8C1">
            <wp:simplePos x="0" y="0"/>
            <wp:positionH relativeFrom="margin">
              <wp:align>right</wp:align>
            </wp:positionH>
            <wp:positionV relativeFrom="paragraph">
              <wp:posOffset>1812093</wp:posOffset>
            </wp:positionV>
            <wp:extent cx="3159760" cy="1781175"/>
            <wp:effectExtent l="0" t="0" r="2540" b="9525"/>
            <wp:wrapTight wrapText="bothSides">
              <wp:wrapPolygon edited="0">
                <wp:start x="0" y="0"/>
                <wp:lineTo x="0" y="21484"/>
                <wp:lineTo x="21487" y="21484"/>
                <wp:lineTo x="21487" y="0"/>
                <wp:lineTo x="0" y="0"/>
              </wp:wrapPolygon>
            </wp:wrapTight>
            <wp:docPr id="16" name="Chart 16">
              <a:extLst xmlns:a="http://schemas.openxmlformats.org/drawingml/2006/main">
                <a:ext uri="{FF2B5EF4-FFF2-40B4-BE49-F238E27FC236}">
                  <a16:creationId xmlns:a16="http://schemas.microsoft.com/office/drawing/2014/main" id="{B15EB7E2-1FF1-4F91-BE4A-F8202CF023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14:sizeRelH relativeFrom="margin">
              <wp14:pctWidth>0</wp14:pctWidth>
            </wp14:sizeRelH>
            <wp14:sizeRelV relativeFrom="margin">
              <wp14:pctHeight>0</wp14:pctHeight>
            </wp14:sizeRelV>
          </wp:anchor>
        </w:drawing>
      </w:r>
      <w:r w:rsidR="00E80DF3">
        <w:rPr>
          <w:noProof/>
        </w:rPr>
        <w:drawing>
          <wp:inline distT="0" distB="0" distL="0" distR="0" wp14:anchorId="3174FA4B" wp14:editId="6E358CB6">
            <wp:extent cx="3097924" cy="1773620"/>
            <wp:effectExtent l="0" t="0" r="7620" b="17145"/>
            <wp:docPr id="11" name="Chart 11">
              <a:extLst xmlns:a="http://schemas.openxmlformats.org/drawingml/2006/main">
                <a:ext uri="{FF2B5EF4-FFF2-40B4-BE49-F238E27FC236}">
                  <a16:creationId xmlns:a16="http://schemas.microsoft.com/office/drawing/2014/main" id="{55FEDAEF-C8DC-4EEA-9154-2C2D7E26A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5E2100" w:rsidRPr="005E2100">
        <w:rPr>
          <w:noProof/>
        </w:rPr>
        <w:t xml:space="preserve"> </w:t>
      </w:r>
    </w:p>
    <w:p w14:paraId="7A3C2176" w14:textId="73FBB104" w:rsidR="005E2100" w:rsidRPr="005E2100" w:rsidRDefault="005E2100" w:rsidP="005E2100">
      <w:pPr>
        <w:pStyle w:val="Caption"/>
        <w:ind w:left="576" w:right="576"/>
        <w:rPr>
          <w:i w:val="0"/>
          <w:iCs w:val="0"/>
          <w:noProof/>
          <w:color w:val="auto"/>
          <w:sz w:val="20"/>
          <w:szCs w:val="20"/>
        </w:rPr>
      </w:pPr>
      <w:r w:rsidRPr="005E2100">
        <w:rPr>
          <w:b/>
          <w:bCs/>
          <w:i w:val="0"/>
          <w:iCs w:val="0"/>
          <w:color w:val="auto"/>
          <w:sz w:val="20"/>
          <w:szCs w:val="20"/>
        </w:rPr>
        <w:t xml:space="preserve">Figure </w:t>
      </w:r>
      <w:r w:rsidRPr="005E2100">
        <w:rPr>
          <w:b/>
          <w:bCs/>
          <w:i w:val="0"/>
          <w:iCs w:val="0"/>
          <w:color w:val="auto"/>
          <w:sz w:val="20"/>
          <w:szCs w:val="20"/>
        </w:rPr>
        <w:fldChar w:fldCharType="begin"/>
      </w:r>
      <w:r w:rsidRPr="005E2100">
        <w:rPr>
          <w:b/>
          <w:bCs/>
          <w:i w:val="0"/>
          <w:iCs w:val="0"/>
          <w:color w:val="auto"/>
          <w:sz w:val="20"/>
          <w:szCs w:val="20"/>
        </w:rPr>
        <w:instrText xml:space="preserve"> SEQ Figure \* ARABIC </w:instrText>
      </w:r>
      <w:r w:rsidRPr="005E2100">
        <w:rPr>
          <w:b/>
          <w:bCs/>
          <w:i w:val="0"/>
          <w:iCs w:val="0"/>
          <w:color w:val="auto"/>
          <w:sz w:val="20"/>
          <w:szCs w:val="20"/>
        </w:rPr>
        <w:fldChar w:fldCharType="separate"/>
      </w:r>
      <w:r w:rsidR="005C3ABE">
        <w:rPr>
          <w:b/>
          <w:bCs/>
          <w:i w:val="0"/>
          <w:iCs w:val="0"/>
          <w:noProof/>
          <w:color w:val="auto"/>
          <w:sz w:val="20"/>
          <w:szCs w:val="20"/>
        </w:rPr>
        <w:t>1</w:t>
      </w:r>
      <w:r w:rsidRPr="005E2100">
        <w:rPr>
          <w:b/>
          <w:bCs/>
          <w:i w:val="0"/>
          <w:iCs w:val="0"/>
          <w:color w:val="auto"/>
          <w:sz w:val="20"/>
          <w:szCs w:val="20"/>
        </w:rPr>
        <w:fldChar w:fldCharType="end"/>
      </w:r>
      <w:r w:rsidRPr="005E2100">
        <w:rPr>
          <w:b/>
          <w:bCs/>
          <w:i w:val="0"/>
          <w:iCs w:val="0"/>
          <w:color w:val="auto"/>
          <w:sz w:val="20"/>
          <w:szCs w:val="20"/>
        </w:rPr>
        <w:t>:</w:t>
      </w:r>
      <w:r>
        <w:rPr>
          <w:i w:val="0"/>
          <w:iCs w:val="0"/>
          <w:color w:val="auto"/>
          <w:sz w:val="20"/>
          <w:szCs w:val="20"/>
        </w:rPr>
        <w:t xml:space="preserve"> First-order fits for each four trials. The top left plot is trial one next to trial two on the top right. The bottom left plot is trial three next to trial four on the bottom right. Notice the similarity in the slopes of each fit.</w:t>
      </w:r>
    </w:p>
    <w:p w14:paraId="5BB2A653" w14:textId="151547B0" w:rsidR="00E469A8" w:rsidRDefault="0009603D" w:rsidP="00E469A8">
      <w:r>
        <w:t>The average of the pseudo rate constants were calculated as follows</w:t>
      </w:r>
      <w:r w:rsidR="00E469A8">
        <w:t xml:space="preserve">: </w:t>
      </w:r>
      <w:r w:rsidR="00E469A8" w:rsidRPr="00E469A8">
        <w:rPr>
          <w:i/>
          <w:iCs/>
        </w:rPr>
        <w:t>k</w:t>
      </w:r>
      <w:r w:rsidR="00E469A8" w:rsidRPr="00E469A8">
        <w:rPr>
          <w:i/>
          <w:iCs/>
          <w:vertAlign w:val="subscript"/>
        </w:rPr>
        <w:t>1</w:t>
      </w:r>
      <w:r w:rsidRPr="00E469A8">
        <w:rPr>
          <w:i/>
          <w:iCs/>
        </w:rPr>
        <w:t>'</w:t>
      </w:r>
      <w:r>
        <w:rPr>
          <w:vertAlign w:val="subscript"/>
        </w:rPr>
        <w:t xml:space="preserve"> </w:t>
      </w:r>
      <w:r>
        <w:t xml:space="preserve">= </w:t>
      </w:r>
      <w:proofErr w:type="gramStart"/>
      <w:r>
        <w:t>½( 0</w:t>
      </w:r>
      <w:proofErr w:type="gramEnd"/>
      <w:r>
        <w:t>.00602+0.00656)</w:t>
      </w:r>
      <w:r w:rsidR="00E469A8">
        <w:t xml:space="preserve"> ln(M)/s</w:t>
      </w:r>
      <w:r>
        <w:t>=0.00629</w:t>
      </w:r>
      <w:r w:rsidR="00E469A8" w:rsidRPr="00E469A8">
        <w:t xml:space="preserve"> </w:t>
      </w:r>
      <w:r w:rsidR="00E469A8">
        <w:t>ln(M)/s</w:t>
      </w:r>
      <w:r w:rsidR="00E469A8">
        <w:t xml:space="preserve"> and </w:t>
      </w:r>
      <w:r w:rsidR="00E469A8" w:rsidRPr="00E469A8">
        <w:rPr>
          <w:i/>
          <w:iCs/>
        </w:rPr>
        <w:t>k</w:t>
      </w:r>
      <w:r w:rsidR="00E469A8" w:rsidRPr="00E469A8">
        <w:rPr>
          <w:i/>
          <w:iCs/>
          <w:vertAlign w:val="subscript"/>
        </w:rPr>
        <w:t>2</w:t>
      </w:r>
      <w:r w:rsidR="00E469A8" w:rsidRPr="00E469A8">
        <w:rPr>
          <w:i/>
          <w:iCs/>
        </w:rPr>
        <w:t>'</w:t>
      </w:r>
      <w:r w:rsidR="00E469A8">
        <w:rPr>
          <w:vertAlign w:val="subscript"/>
        </w:rPr>
        <w:t xml:space="preserve"> </w:t>
      </w:r>
      <w:r w:rsidR="00E469A8">
        <w:t>= ½( 0.0</w:t>
      </w:r>
      <w:r w:rsidR="00E469A8">
        <w:t>0910</w:t>
      </w:r>
      <w:r w:rsidR="00E469A8">
        <w:t>+0.00</w:t>
      </w:r>
      <w:r w:rsidR="008A3AF0">
        <w:t>421</w:t>
      </w:r>
      <w:r w:rsidR="00E469A8">
        <w:t>)</w:t>
      </w:r>
      <w:r w:rsidR="00E469A8" w:rsidRPr="00E469A8">
        <w:t xml:space="preserve"> </w:t>
      </w:r>
      <w:r w:rsidR="00E469A8">
        <w:t>ln(M)/s</w:t>
      </w:r>
      <w:r w:rsidR="00E469A8">
        <w:t xml:space="preserve"> </w:t>
      </w:r>
      <w:r w:rsidR="00E469A8">
        <w:t>=0.00</w:t>
      </w:r>
      <w:r w:rsidR="008A3AF0">
        <w:t>666</w:t>
      </w:r>
      <w:r w:rsidR="00E469A8" w:rsidRPr="00E469A8">
        <w:t xml:space="preserve"> </w:t>
      </w:r>
      <w:r w:rsidR="00E469A8">
        <w:t>ln(M)/s</w:t>
      </w:r>
      <w:r w:rsidR="00E469A8">
        <w:t xml:space="preserve">. </w:t>
      </w:r>
    </w:p>
    <w:p w14:paraId="1BB226F5" w14:textId="2908D4FB" w:rsidR="00E469A8" w:rsidRDefault="00E469A8" w:rsidP="00E469A8">
      <w:pPr>
        <w:rPr>
          <w:i/>
          <w:iCs/>
        </w:rPr>
      </w:pPr>
      <w:r>
        <w:t xml:space="preserve">Using </w:t>
      </w:r>
      <w:r w:rsidR="00506428">
        <w:t>eq. 5</w:t>
      </w:r>
      <w:r w:rsidR="00EB6FEE">
        <w:t>,</w:t>
      </w:r>
      <w:r w:rsidR="00506428">
        <w:t xml:space="preserve"> </w:t>
      </w:r>
      <w:r w:rsidR="00506428" w:rsidRPr="00506428">
        <w:rPr>
          <w:i/>
          <w:iCs/>
        </w:rPr>
        <w:t>b</w:t>
      </w:r>
      <w:r w:rsidR="00962B87">
        <w:t xml:space="preserve"> </w:t>
      </w:r>
      <w:r w:rsidR="00EB6FEE">
        <w:t xml:space="preserve">was calculated </w:t>
      </w:r>
      <w:r w:rsidR="00962B87">
        <w:t>to be 0</w:t>
      </w:r>
      <w:r w:rsidR="00506428">
        <w:rPr>
          <w:i/>
          <w:iCs/>
        </w:rPr>
        <w:t>:</w:t>
      </w:r>
    </w:p>
    <w:p w14:paraId="369DDD12" w14:textId="5D4775FE" w:rsidR="00E469A8" w:rsidRPr="00454C29" w:rsidRDefault="00506428" w:rsidP="0009603D">
      <w:pPr>
        <w:rPr>
          <w:rFonts w:eastAsiaTheme="minorEastAsia"/>
        </w:rPr>
      </w:pPr>
      <m:oMathPara>
        <m:oMath>
          <m:r>
            <w:rPr>
              <w:rFonts w:ascii="Cambria Math" w:hAnsi="Cambria Math"/>
            </w:rPr>
            <m:t>b=</m:t>
          </m:r>
          <m:func>
            <m:funcPr>
              <m:ctrlPr>
                <w:rPr>
                  <w:rFonts w:ascii="Cambria Math" w:eastAsiaTheme="minorEastAsia" w:hAnsi="Cambria Math"/>
                  <w:i/>
                </w:rPr>
              </m:ctrlPr>
            </m:funcPr>
            <m:fName>
              <m:sSub>
                <m:sSubPr>
                  <m:ctrlPr>
                    <w:rPr>
                      <w:rFonts w:ascii="Cambria Math" w:eastAsiaTheme="minorEastAsia" w:hAnsi="Cambria Math"/>
                    </w:rPr>
                  </m:ctrlPr>
                </m:sSubPr>
                <m:e>
                  <m:r>
                    <m:rPr>
                      <m:sty m:val="p"/>
                    </m:rPr>
                    <w:rPr>
                      <w:rFonts w:ascii="Cambria Math" w:eastAsiaTheme="minorEastAsia" w:hAnsi="Cambria Math"/>
                    </w:rPr>
                    <m:t>log</m:t>
                  </m:r>
                </m:e>
                <m:sub>
                  <m:r>
                    <w:rPr>
                      <w:rFonts w:ascii="Cambria Math" w:eastAsiaTheme="minorEastAsia" w:hAnsi="Cambria Math"/>
                    </w:rPr>
                    <m:t>2</m:t>
                  </m:r>
                </m:sub>
              </m:sSub>
            </m:fNa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r>
                    <w:rPr>
                      <w:rFonts w:ascii="Cambria Math" w:eastAsiaTheme="minorEastAsia" w:hAnsi="Cambria Math"/>
                    </w:rPr>
                    <m:t>'</m:t>
                  </m:r>
                </m:num>
                <m:den>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den>
              </m:f>
            </m:e>
          </m:func>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log</m:t>
              </m:r>
            </m:e>
            <m:sub>
              <m:r>
                <w:rPr>
                  <w:rFonts w:ascii="Cambria Math" w:eastAsiaTheme="minorEastAsia" w:hAnsi="Cambria Math"/>
                </w:rPr>
                <m:t>2</m:t>
              </m:r>
            </m:sub>
          </m:sSub>
          <m:f>
            <m:fPr>
              <m:ctrlPr>
                <w:rPr>
                  <w:rFonts w:ascii="Cambria Math" w:eastAsiaTheme="minorEastAsia" w:hAnsi="Cambria Math"/>
                  <w:i/>
                </w:rPr>
              </m:ctrlPr>
            </m:fPr>
            <m:num>
              <m:r>
                <w:rPr>
                  <w:rFonts w:ascii="Cambria Math" w:eastAsiaTheme="minorEastAsia" w:hAnsi="Cambria Math"/>
                </w:rPr>
                <m:t>0.00</m:t>
              </m:r>
              <m:r>
                <w:rPr>
                  <w:rFonts w:ascii="Cambria Math" w:eastAsiaTheme="minorEastAsia" w:hAnsi="Cambria Math"/>
                </w:rPr>
                <m:t>666</m:t>
              </m:r>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M</m:t>
                  </m:r>
                </m:e>
              </m:func>
              <m:r>
                <w:rPr>
                  <w:rFonts w:ascii="Cambria Math" w:eastAsiaTheme="minorEastAsia" w:hAnsi="Cambria Math"/>
                </w:rPr>
                <m:t>/s</m:t>
              </m:r>
            </m:num>
            <m:den>
              <m:r>
                <w:rPr>
                  <w:rFonts w:ascii="Cambria Math" w:eastAsiaTheme="minorEastAsia" w:hAnsi="Cambria Math"/>
                </w:rPr>
                <m:t>0.00629</m:t>
              </m:r>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M</m:t>
                  </m:r>
                </m:e>
              </m:func>
              <m:r>
                <w:rPr>
                  <w:rFonts w:ascii="Cambria Math" w:eastAsiaTheme="minorEastAsia" w:hAnsi="Cambria Math"/>
                </w:rPr>
                <m:t>/s</m:t>
              </m:r>
            </m:den>
          </m:f>
          <m:r>
            <w:rPr>
              <w:rFonts w:ascii="Cambria Math" w:eastAsiaTheme="minorEastAsia" w:hAnsi="Cambria Math"/>
            </w:rPr>
            <m:t>=</m:t>
          </m:r>
          <m:r>
            <w:rPr>
              <w:rFonts w:ascii="Cambria Math" w:eastAsiaTheme="minorEastAsia" w:hAnsi="Cambria Math"/>
            </w:rPr>
            <m:t>0.0</m:t>
          </m:r>
          <m:r>
            <w:rPr>
              <w:rFonts w:ascii="Cambria Math" w:eastAsiaTheme="minorEastAsia" w:hAnsi="Cambria Math"/>
            </w:rPr>
            <m:t>824</m:t>
          </m:r>
          <m:r>
            <w:rPr>
              <w:rFonts w:ascii="Cambria Math" w:eastAsiaTheme="minorEastAsia" w:hAnsi="Cambria Math"/>
            </w:rPr>
            <m:t>≈0</m:t>
          </m:r>
        </m:oMath>
      </m:oMathPara>
    </w:p>
    <w:p w14:paraId="0AE88CEE" w14:textId="182C8781" w:rsidR="00454C29" w:rsidRDefault="00454C29" w:rsidP="00EB6FEE">
      <w:pPr>
        <w:rPr>
          <w:rFonts w:eastAsiaTheme="minorEastAsia"/>
        </w:rPr>
      </w:pPr>
      <w:r>
        <w:rPr>
          <w:rFonts w:eastAsiaTheme="minorEastAsia"/>
        </w:rPr>
        <w:t>Using eq. 2</w:t>
      </w:r>
      <w:r w:rsidR="00EB6FEE">
        <w:rPr>
          <w:rFonts w:eastAsiaTheme="minorEastAsia"/>
        </w:rPr>
        <w:t>:</w:t>
      </w:r>
    </w:p>
    <w:p w14:paraId="20D0FB4C" w14:textId="6BFE5D8E" w:rsidR="00F52D39" w:rsidRPr="00F52D39" w:rsidRDefault="00F52D39" w:rsidP="00454C29">
      <w:pPr>
        <w:rPr>
          <w:rFonts w:eastAsiaTheme="minorEastAsia"/>
        </w:rPr>
      </w:pPr>
      <m:oMathPara>
        <m:oMath>
          <m:r>
            <w:rPr>
              <w:rFonts w:ascii="Cambria Math" w:eastAsiaTheme="minorEastAsia" w:hAnsi="Cambria Math"/>
            </w:rPr>
            <m:t>k=</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k</m:t>
                  </m:r>
                </m:e>
                <m:sub>
                  <m:r>
                    <w:rPr>
                      <w:rFonts w:ascii="Cambria Math" w:eastAsiaTheme="minorEastAsia" w:hAnsi="Cambria Math"/>
                    </w:rPr>
                    <m:t>1</m:t>
                  </m:r>
                </m:sub>
                <m:sup>
                  <m:r>
                    <w:rPr>
                      <w:rFonts w:ascii="Cambria Math" w:eastAsiaTheme="minorEastAsia" w:hAnsi="Cambria Math"/>
                    </w:rPr>
                    <m:t>'</m:t>
                  </m:r>
                </m:sup>
              </m:sSubSup>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Cs/>
                            </w:rPr>
                          </m:ctrlPr>
                        </m:sSupPr>
                        <m:e>
                          <m:r>
                            <m:rPr>
                              <m:sty m:val="p"/>
                            </m:rPr>
                            <w:rPr>
                              <w:rFonts w:ascii="Cambria Math" w:eastAsiaTheme="minorEastAsia" w:hAnsi="Cambria Math"/>
                            </w:rPr>
                            <m:t>OH</m:t>
                          </m:r>
                        </m:e>
                        <m:sup>
                          <m:r>
                            <m:rPr>
                              <m:sty m:val="p"/>
                            </m:rPr>
                            <w:rPr>
                              <w:rFonts w:ascii="Cambria Math" w:eastAsiaTheme="minorEastAsia" w:hAnsi="Cambria Math"/>
                            </w:rPr>
                            <m:t>-</m:t>
                          </m:r>
                        </m:sup>
                      </m:sSup>
                    </m:e>
                  </m:d>
                </m:e>
                <m:sub>
                  <m:r>
                    <w:rPr>
                      <w:rFonts w:ascii="Cambria Math" w:eastAsiaTheme="minorEastAsia" w:hAnsi="Cambria Math"/>
                    </w:rPr>
                    <m:t>1</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00629</m:t>
              </m:r>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M</m:t>
                  </m:r>
                </m:e>
              </m:func>
              <m:r>
                <w:rPr>
                  <w:rFonts w:ascii="Cambria Math" w:eastAsiaTheme="minorEastAsia" w:hAnsi="Cambria Math"/>
                </w:rPr>
                <m:t>/s</m:t>
              </m:r>
            </m:num>
            <m:den>
              <m:r>
                <w:rPr>
                  <w:rFonts w:ascii="Cambria Math" w:eastAsiaTheme="minorEastAsia" w:hAnsi="Cambria Math"/>
                </w:rPr>
                <m:t>0.2M</m:t>
              </m:r>
            </m:den>
          </m:f>
          <m:r>
            <w:rPr>
              <w:rFonts w:ascii="Cambria Math" w:eastAsiaTheme="minorEastAsia" w:hAnsi="Cambria Math"/>
            </w:rPr>
            <m:t>=0.0315</m:t>
          </m:r>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M</m:t>
              </m:r>
            </m:e>
          </m:func>
          <m:r>
            <w:rPr>
              <w:rFonts w:ascii="Cambria Math" w:eastAsiaTheme="minorEastAsia" w:hAnsi="Cambria Math"/>
            </w:rPr>
            <m:t>/Ms</m:t>
          </m:r>
        </m:oMath>
      </m:oMathPara>
    </w:p>
    <w:p w14:paraId="4CFDE1D2" w14:textId="5B5B195B" w:rsidR="00F52D39" w:rsidRDefault="00454C29" w:rsidP="00EB6FEE">
      <w:pPr>
        <w:ind w:firstLine="720"/>
        <w:rPr>
          <w:rFonts w:eastAsiaTheme="minorEastAsia"/>
        </w:rPr>
      </w:pPr>
      <w:r>
        <w:rPr>
          <w:rFonts w:eastAsiaTheme="minorEastAsia"/>
        </w:rPr>
        <w:t>Compared to the literature, for the same reaction the overall rate constant is 0.054 M/s.</w:t>
      </w:r>
      <w:r w:rsidR="00785992">
        <w:rPr>
          <w:rFonts w:eastAsiaTheme="minorEastAsia"/>
        </w:rPr>
        <w:fldChar w:fldCharType="begin"/>
      </w:r>
      <w:r w:rsidR="00785992">
        <w:rPr>
          <w:rFonts w:eastAsiaTheme="minorEastAsia"/>
        </w:rPr>
        <w:instrText xml:space="preserve"> ADDIN ZOTERO_ITEM CSL_CITATION {"citationID":"RG3LDknG","properties":{"formattedCitation":"\\super 1\\nosupersub{}","plainCitation":"1","noteIndex":0},"citationItems":[{"id":173,"uris":["http://zotero.org/users/local/YFsU4dqp/items/ST8F7P6E"],"itemData":{"id":173,"type":"article-journal","abstract":"Hydrolysis reaction was carried out at varying NaOH concentrations of 0.008, 0.016 and 0.024 M, variable temperature of 6 and 21 °C, and constant initial crystal violet (CV) concentration of 2.6 × 10–5 M. Kinetic data of the reaction were generated using UV–Vis Spectrophotometer. Analysis of the reaction kinetics shows that the overall rate order of the hydrolysis reaction was 1st order. The individual rate order of the reaction with respect to NaOH and CV was temperature dependent. At 21 °C the rate order with respect to NaOH and CV were 0.24th and 0.76th, respectively. While at 6 °C the individual rate order were 0.38th and 0.62th with respect to NaOH and CV, respectively. Values of the reaction rate constant (k) at 21 and 6 °C were 7.2 and 1.9 $$\\left( {\\frac{{{\\text{mol}}}}{{\\text{L}}}} \\right)^{{ - 0.9}} min^{-1}$$, respectively. The activation energy of the reaction was determined as 60.57 kJ/mol. The reaction was an endothermic reaction having enthalpy values of 58.13 and 58.29 kJ/mol at 21 and 6 °C, respectively. The entropy and Gibbs free energy of the hydrolysis reaction at ambient temperature of 21 °C were − 64.72 J/mol K and 77.15 kJ/K, respectively. At 6 °C the entropy and Gibbs free energy of the reaction were − 64.29 J/mol K and 76.19 kJ/K, respectively.","container-title":"Scientific Reports","DOI":"10.1038/s41598-020-78937-4","ISSN":"2045-2322","issue":"1","journalAbbreviation":"Sci Rep","language":"en","license":"2020 The Author(s)","note":"number: 1\npublisher: Nature Publishing Group","page":"21929","source":"www-nature-com.libsrv.wku.edu","title":"Kinetics and thermodynamics of hydrolysis of crystal violet at ambient and below ambient temperatures","volume":"10","author":[{"family":"Salahudeen","given":"Nurudeen"},{"family":"Rasheed","given":"Adamu A."}],"issued":{"date-parts":[["2020",12,14]]}}}],"schema":"https://github.com/citation-style-language/schema/raw/master/csl-citation.json"} </w:instrText>
      </w:r>
      <w:r w:rsidR="00785992">
        <w:rPr>
          <w:rFonts w:eastAsiaTheme="minorEastAsia"/>
        </w:rPr>
        <w:fldChar w:fldCharType="separate"/>
      </w:r>
      <w:r w:rsidR="00785992" w:rsidRPr="00785992">
        <w:rPr>
          <w:szCs w:val="24"/>
          <w:vertAlign w:val="superscript"/>
        </w:rPr>
        <w:t>1</w:t>
      </w:r>
      <w:r w:rsidR="00785992">
        <w:rPr>
          <w:rFonts w:eastAsiaTheme="minorEastAsia"/>
        </w:rPr>
        <w:fldChar w:fldCharType="end"/>
      </w:r>
      <w:r w:rsidR="00F52D39">
        <w:rPr>
          <w:rFonts w:eastAsiaTheme="minorEastAsia"/>
        </w:rPr>
        <w:t xml:space="preserve"> Since these are on the same order of magnitude it is safe to assume that </w:t>
      </w:r>
      <w:r w:rsidR="0085641B">
        <w:rPr>
          <w:rFonts w:eastAsiaTheme="minorEastAsia"/>
        </w:rPr>
        <w:t xml:space="preserve">our results agree. It is difficult to determine uncertainty. Although first order was the best linear fit for trail two, trial four deviates strongly from the linear fit. It appears as though the reaction significantly slowed after 100 seconds creating a fit with large uncertainty. </w:t>
      </w:r>
    </w:p>
    <w:p w14:paraId="65B8AE41" w14:textId="77777777" w:rsidR="00E70C47" w:rsidRDefault="00E70C47">
      <w:pPr>
        <w:rPr>
          <w:rFonts w:eastAsiaTheme="minorEastAsia"/>
        </w:rPr>
      </w:pPr>
      <w:r>
        <w:rPr>
          <w:rFonts w:eastAsiaTheme="minorEastAsia"/>
        </w:rPr>
        <w:br w:type="page"/>
      </w:r>
    </w:p>
    <w:p w14:paraId="50E88C34" w14:textId="3730C9C0" w:rsidR="008878CE" w:rsidRDefault="008878CE" w:rsidP="00454C29">
      <w:pPr>
        <w:rPr>
          <w:rFonts w:eastAsiaTheme="minorEastAsia"/>
        </w:rPr>
      </w:pPr>
      <w:r>
        <w:rPr>
          <w:rFonts w:eastAsiaTheme="minorEastAsia"/>
        </w:rPr>
        <w:lastRenderedPageBreak/>
        <w:t xml:space="preserve">Plugging all the calculated values back into eq. 2 we get our overall rate law as </w:t>
      </w:r>
    </w:p>
    <w:p w14:paraId="02FA7081" w14:textId="298358AF" w:rsidR="008878CE" w:rsidRPr="00454C29" w:rsidRDefault="008878CE" w:rsidP="00454C29">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0.0315</m:t>
              </m:r>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M</m:t>
                  </m:r>
                </m:e>
              </m:func>
            </m:num>
            <m:den>
              <m:r>
                <w:rPr>
                  <w:rFonts w:ascii="Cambria Math" w:eastAsiaTheme="minorEastAsia" w:hAnsi="Cambria Math"/>
                </w:rPr>
                <m:t>Ms</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Vi</m:t>
                          </m:r>
                        </m:e>
                        <m:sup>
                          <m:r>
                            <w:rPr>
                              <w:rFonts w:ascii="Cambria Math" w:eastAsiaTheme="minorEastAsia" w:hAnsi="Cambria Math"/>
                            </w:rPr>
                            <m:t>+</m:t>
                          </m:r>
                        </m:sup>
                      </m:sSup>
                    </m:e>
                  </m:d>
                </m:e>
                <m:sup>
                  <m:r>
                    <w:rPr>
                      <w:rFonts w:ascii="Cambria Math" w:eastAsiaTheme="minorEastAsia" w:hAnsi="Cambria Math"/>
                    </w:rPr>
                    <m:t>1</m:t>
                  </m:r>
                </m:sup>
              </m:sSup>
            </m:den>
          </m:f>
          <m:r>
            <w:rPr>
              <w:rFonts w:ascii="Cambria Math" w:eastAsiaTheme="minorEastAsia" w:hAnsi="Cambria Math"/>
            </w:rPr>
            <m:t>=</m:t>
          </m:r>
          <m:r>
            <m:rPr>
              <m:sty m:val="p"/>
            </m:rPr>
            <w:rPr>
              <w:rFonts w:ascii="Cambria Math" w:eastAsiaTheme="minorEastAsia" w:hAnsi="Cambria Math"/>
            </w:rPr>
            <m:t>Rate</m:t>
          </m:r>
        </m:oMath>
      </m:oMathPara>
    </w:p>
    <w:p w14:paraId="3A5D582E" w14:textId="4E51258C" w:rsidR="0096679E" w:rsidRDefault="0096679E" w:rsidP="008814C7">
      <w:pPr>
        <w:rPr>
          <w:sz w:val="32"/>
          <w:szCs w:val="32"/>
        </w:rPr>
      </w:pPr>
      <w:r w:rsidRPr="00760201">
        <w:rPr>
          <w:sz w:val="32"/>
          <w:szCs w:val="32"/>
        </w:rPr>
        <w:t>Conclusion</w:t>
      </w:r>
    </w:p>
    <w:p w14:paraId="58E4A060" w14:textId="7D71B006" w:rsidR="008754F9" w:rsidRDefault="00454C29" w:rsidP="008878CE">
      <w:r>
        <w:t xml:space="preserve">The overall rate constant k was found to be </w:t>
      </w:r>
      <w:r w:rsidR="005E1DFF">
        <w:t xml:space="preserve">0.0315 ln M / </w:t>
      </w:r>
      <w:proofErr w:type="spellStart"/>
      <w:r w:rsidR="005E1DFF">
        <w:t>Ms</w:t>
      </w:r>
      <w:proofErr w:type="spellEnd"/>
      <w:r w:rsidR="005E1DFF">
        <w:t xml:space="preserve"> which on the same order of magnitude as the literature value.</w:t>
      </w:r>
      <w:r w:rsidR="008878CE">
        <w:t xml:space="preserve"> In our overall reaction rate, the hydroxide term fell out and we were left with </w:t>
      </w:r>
      <m:oMath>
        <m:r>
          <w:rPr>
            <w:rFonts w:ascii="Cambria Math" w:eastAsiaTheme="minorEastAsia" w:hAnsi="Cambria Math"/>
          </w:rPr>
          <m:t>0.0315</m:t>
        </m:r>
        <m:func>
          <m:funcPr>
            <m:ctrlPr>
              <w:rPr>
                <w:rFonts w:ascii="Cambria Math" w:eastAsiaTheme="minorEastAsia" w:hAnsi="Cambria Math"/>
                <w:i/>
              </w:rPr>
            </m:ctrlPr>
          </m:funcPr>
          <m:fName>
            <m:r>
              <m:rPr>
                <m:sty m:val="p"/>
              </m:rPr>
              <w:rPr>
                <w:rFonts w:ascii="Cambria Math" w:eastAsiaTheme="minorEastAsia" w:hAnsi="Cambria Math"/>
              </w:rPr>
              <m:t>ln</m:t>
            </m:r>
          </m:fName>
          <m:e>
            <m:r>
              <w:rPr>
                <w:rFonts w:ascii="Cambria Math" w:eastAsiaTheme="minorEastAsia" w:hAnsi="Cambria Math"/>
              </w:rPr>
              <m:t>M</m:t>
            </m:r>
          </m:e>
        </m:func>
        <m:r>
          <w:rPr>
            <w:rFonts w:ascii="Cambria Math" w:eastAsiaTheme="minorEastAsia" w:hAnsi="Cambria Math"/>
          </w:rPr>
          <m:t>/Ms</m:t>
        </m:r>
        <m:sSup>
          <m:sSupPr>
            <m:ctrlPr>
              <w:rPr>
                <w:rFonts w:ascii="Cambria Math" w:eastAsiaTheme="minorEastAsia" w:hAnsi="Cambria Math"/>
                <w:i/>
              </w:rPr>
            </m:ctrlPr>
          </m:sSupPr>
          <m:e>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i</m:t>
                </m:r>
              </m:e>
              <m:sup>
                <m:r>
                  <w:rPr>
                    <w:rFonts w:ascii="Cambria Math" w:eastAsiaTheme="minorEastAsia" w:hAnsi="Cambria Math"/>
                  </w:rPr>
                  <m:t>+</m:t>
                </m:r>
              </m:sup>
            </m:sSup>
            <m:r>
              <w:rPr>
                <w:rFonts w:ascii="Cambria Math" w:eastAsiaTheme="minorEastAsia" w:hAnsi="Cambria Math"/>
              </w:rPr>
              <m:t>]</m:t>
            </m:r>
          </m:e>
          <m:sup>
            <m:r>
              <w:rPr>
                <w:rFonts w:ascii="Cambria Math" w:eastAsiaTheme="minorEastAsia" w:hAnsi="Cambria Math"/>
              </w:rPr>
              <m:t>1</m:t>
            </m:r>
          </m:sup>
        </m:sSup>
      </m:oMath>
      <w:r w:rsidR="008878CE">
        <w:rPr>
          <w:rFonts w:eastAsiaTheme="minorEastAsia"/>
        </w:rPr>
        <w:t>.</w:t>
      </w:r>
    </w:p>
    <w:p w14:paraId="68469C48" w14:textId="5E2A780C" w:rsidR="00F52D39" w:rsidRDefault="00F52D39" w:rsidP="008814C7">
      <w:pPr>
        <w:ind w:firstLine="720"/>
      </w:pPr>
      <w:r>
        <w:t xml:space="preserve">Generally speaking, our approach to measuring kinetics works well when the time constraints are met. </w:t>
      </w:r>
      <w:r w:rsidR="005E1DFF">
        <w:t xml:space="preserve">Obviously, if the reaction goes to completion before 20 </w:t>
      </w:r>
      <w:proofErr w:type="gramStart"/>
      <w:r w:rsidR="005E1DFF">
        <w:t>seconds</w:t>
      </w:r>
      <w:proofErr w:type="gramEnd"/>
      <w:r w:rsidR="005E1DFF">
        <w:t xml:space="preserve"> then this method will not work. Alternatively, if the reaction takes days to go to completion, any method without high precision would be far </w:t>
      </w:r>
      <w:proofErr w:type="spellStart"/>
      <w:r w:rsidR="005E1DFF">
        <w:t>to</w:t>
      </w:r>
      <w:proofErr w:type="spellEnd"/>
      <w:r w:rsidR="005E1DFF">
        <w:t xml:space="preserve"> unwieldy to use. It appears as though a half life of around one to fifteen minutes seems reasonable for this method. Also, it is necessary that the reaction obeys the integrated rate laws, which some reactions do not. </w:t>
      </w:r>
    </w:p>
    <w:p w14:paraId="0DEBDBCC" w14:textId="455C0038" w:rsidR="0096679E" w:rsidRPr="00760201" w:rsidRDefault="0096679E" w:rsidP="008814C7">
      <w:pPr>
        <w:rPr>
          <w:sz w:val="32"/>
          <w:szCs w:val="32"/>
        </w:rPr>
      </w:pPr>
      <w:r w:rsidRPr="00760201">
        <w:rPr>
          <w:sz w:val="32"/>
          <w:szCs w:val="32"/>
        </w:rPr>
        <w:t>Safety</w:t>
      </w:r>
    </w:p>
    <w:p w14:paraId="0AD017F4" w14:textId="545F5C3D" w:rsidR="0096679E" w:rsidRDefault="00E02B4B" w:rsidP="00664D66">
      <w:pPr>
        <w:ind w:firstLine="720"/>
      </w:pPr>
      <w:r>
        <w:t xml:space="preserve">Sodium </w:t>
      </w:r>
      <w:r w:rsidR="00664D66">
        <w:t>hydroxide is very corrosive and detrimental to skin and eyes.</w:t>
      </w:r>
      <w:r w:rsidR="00664D66">
        <w:fldChar w:fldCharType="begin"/>
      </w:r>
      <w:r w:rsidR="00664D66">
        <w:instrText xml:space="preserve"> ADDIN ZOTERO_ITEM CSL_CITATION {"citationID":"J8E5ti3V","properties":{"formattedCitation":"\\super 1\\nosupersub{}","plainCitation":"1","noteIndex":0},"citationItems":[{"id":176,"uris":["http://zotero.org/users/local/YFsU4dqp/items/HVN7GLYH"],"itemData":{"id":176,"type":"webpage","title":"Sodium Hydroxide SDS (Safety Data Sheet) | Flinn Scientific","URL":"https://www.flinnsci.com/sds_734-sodium-hydroxide/sds_734/","accessed":{"date-parts":[["2022",11,28]]}}}],"schema":"https://github.com/citation-style-language/schema/raw/master/csl-citation.json"} </w:instrText>
      </w:r>
      <w:r w:rsidR="00664D66">
        <w:fldChar w:fldCharType="separate"/>
      </w:r>
      <w:r w:rsidR="00664D66" w:rsidRPr="00664D66">
        <w:rPr>
          <w:szCs w:val="24"/>
          <w:vertAlign w:val="superscript"/>
        </w:rPr>
        <w:t>1</w:t>
      </w:r>
      <w:r w:rsidR="00664D66">
        <w:fldChar w:fldCharType="end"/>
      </w:r>
      <w:r w:rsidR="00664D66">
        <w:t xml:space="preserve"> Crystal violet is harmful to the eyes and acutely toxic. It is also suspected to be carcinogenic.</w:t>
      </w:r>
      <w:r w:rsidR="00664D66">
        <w:fldChar w:fldCharType="begin"/>
      </w:r>
      <w:r w:rsidR="00664D66">
        <w:instrText xml:space="preserve"> ADDIN ZOTERO_ITEM CSL_CITATION {"citationID":"7IWPCQy9","properties":{"formattedCitation":"\\super 2\\nosupersub{}","plainCitation":"2","noteIndex":0},"citationItems":[{"id":178,"uris":["http://zotero.org/users/local/YFsU4dqp/items/9CHDT3RQ"],"itemData":{"id":178,"type":"webpage","title":"Crystal Violet SDS (Safety Data Sheet) | Flinn Scientific","URL":"https://www.flinnsci.com/sds_276-crystal-violet/sds_276/","accessed":{"date-parts":[["2022",11,28]]}}}],"schema":"https://github.com/citation-style-language/schema/raw/master/csl-citation.json"} </w:instrText>
      </w:r>
      <w:r w:rsidR="00664D66">
        <w:fldChar w:fldCharType="separate"/>
      </w:r>
      <w:r w:rsidR="00664D66" w:rsidRPr="00664D66">
        <w:rPr>
          <w:szCs w:val="24"/>
          <w:vertAlign w:val="superscript"/>
        </w:rPr>
        <w:t>2</w:t>
      </w:r>
      <w:r w:rsidR="00664D66">
        <w:fldChar w:fldCharType="end"/>
      </w:r>
    </w:p>
    <w:p w14:paraId="4BAC9AA6" w14:textId="6D10F1B9" w:rsidR="001C6FA5" w:rsidRDefault="009B5529" w:rsidP="008814C7">
      <w:pPr>
        <w:rPr>
          <w:sz w:val="32"/>
          <w:szCs w:val="32"/>
        </w:rPr>
      </w:pPr>
      <w:r w:rsidRPr="009B5529">
        <w:rPr>
          <w:sz w:val="32"/>
          <w:szCs w:val="32"/>
        </w:rPr>
        <w:t>References</w:t>
      </w:r>
    </w:p>
    <w:p w14:paraId="24B7690B" w14:textId="77777777" w:rsidR="00785992" w:rsidRPr="00785992" w:rsidRDefault="00785992" w:rsidP="00785992">
      <w:pPr>
        <w:pStyle w:val="Bibliography"/>
      </w:pPr>
      <w:r>
        <w:rPr>
          <w:rStyle w:val="IntenseEmphasis"/>
          <w:iCs w:val="0"/>
        </w:rPr>
        <w:fldChar w:fldCharType="begin"/>
      </w:r>
      <w:r>
        <w:rPr>
          <w:rStyle w:val="IntenseEmphasis"/>
          <w:iCs w:val="0"/>
        </w:rPr>
        <w:instrText xml:space="preserve"> ADDIN ZOTERO_BIBL {"uncited":[],"omitted":[],"custom":[]} CSL_BIBLIOGRAPHY </w:instrText>
      </w:r>
      <w:r>
        <w:rPr>
          <w:rStyle w:val="IntenseEmphasis"/>
          <w:iCs w:val="0"/>
        </w:rPr>
        <w:fldChar w:fldCharType="separate"/>
      </w:r>
      <w:r w:rsidRPr="00785992">
        <w:t>(1)</w:t>
      </w:r>
      <w:r w:rsidRPr="00785992">
        <w:tab/>
      </w:r>
      <w:proofErr w:type="spellStart"/>
      <w:r w:rsidRPr="00785992">
        <w:t>Salahudeen</w:t>
      </w:r>
      <w:proofErr w:type="spellEnd"/>
      <w:r w:rsidRPr="00785992">
        <w:t xml:space="preserve">, N.; Rasheed, A. A. Kinetics and Thermodynamics of Hydrolysis of Crystal Violet at Ambient and below Ambient Temperatures. </w:t>
      </w:r>
      <w:r w:rsidRPr="00785992">
        <w:rPr>
          <w:i/>
          <w:iCs/>
        </w:rPr>
        <w:t>Sci Rep</w:t>
      </w:r>
      <w:r w:rsidRPr="00785992">
        <w:t xml:space="preserve"> </w:t>
      </w:r>
      <w:r w:rsidRPr="00785992">
        <w:rPr>
          <w:b/>
          <w:bCs/>
        </w:rPr>
        <w:t>2020</w:t>
      </w:r>
      <w:r w:rsidRPr="00785992">
        <w:t xml:space="preserve">, </w:t>
      </w:r>
      <w:r w:rsidRPr="00785992">
        <w:rPr>
          <w:i/>
          <w:iCs/>
        </w:rPr>
        <w:t>10</w:t>
      </w:r>
      <w:r w:rsidRPr="00785992">
        <w:t xml:space="preserve"> (1), 21929. https://doi.org/10.1038/s41598-020-78937-4.</w:t>
      </w:r>
    </w:p>
    <w:p w14:paraId="2B458657" w14:textId="77777777" w:rsidR="00785992" w:rsidRPr="00785992" w:rsidRDefault="00785992" w:rsidP="00785992">
      <w:pPr>
        <w:pStyle w:val="Bibliography"/>
      </w:pPr>
      <w:r w:rsidRPr="00785992">
        <w:t>(2)</w:t>
      </w:r>
      <w:r w:rsidRPr="00785992">
        <w:tab/>
      </w:r>
      <w:r w:rsidRPr="00785992">
        <w:rPr>
          <w:i/>
          <w:iCs/>
        </w:rPr>
        <w:t>Sodium Hydroxide SDS (Safety Data Sheet) | Flinn Scientific</w:t>
      </w:r>
      <w:r w:rsidRPr="00785992">
        <w:t>. https://www.flinnsci.com/sds_734-sodium-hydroxide/sds_734/ (accessed 2022-11-28).</w:t>
      </w:r>
    </w:p>
    <w:p w14:paraId="253F8C0D" w14:textId="77777777" w:rsidR="00785992" w:rsidRPr="00785992" w:rsidRDefault="00785992" w:rsidP="00785992">
      <w:pPr>
        <w:pStyle w:val="Bibliography"/>
      </w:pPr>
      <w:r w:rsidRPr="00785992">
        <w:t>(3)</w:t>
      </w:r>
      <w:r w:rsidRPr="00785992">
        <w:tab/>
      </w:r>
      <w:r w:rsidRPr="00785992">
        <w:rPr>
          <w:i/>
          <w:iCs/>
        </w:rPr>
        <w:t>Crystal Violet SDS (Safety Data Sheet) | Flinn Scientific</w:t>
      </w:r>
      <w:r w:rsidRPr="00785992">
        <w:t>. https://www.flinnsci.com/sds_276-crystal-violet/sds_276/ (accessed 2022-11-28).</w:t>
      </w:r>
    </w:p>
    <w:p w14:paraId="3E163B65" w14:textId="058B943B" w:rsidR="00785992" w:rsidRPr="00E02B4B" w:rsidRDefault="00785992" w:rsidP="008814C7">
      <w:pPr>
        <w:rPr>
          <w:rStyle w:val="IntenseEmphasis"/>
          <w:iCs w:val="0"/>
        </w:rPr>
      </w:pPr>
      <w:r>
        <w:rPr>
          <w:rStyle w:val="IntenseEmphasis"/>
          <w:iCs w:val="0"/>
        </w:rPr>
        <w:fldChar w:fldCharType="end"/>
      </w:r>
    </w:p>
    <w:sectPr w:rsidR="00785992" w:rsidRPr="00E02B4B" w:rsidSect="00A51723">
      <w:pgSz w:w="12240" w:h="15840"/>
      <w:pgMar w:top="1080" w:right="1080" w:bottom="108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116A"/>
    <w:rsid w:val="00022326"/>
    <w:rsid w:val="000308B0"/>
    <w:rsid w:val="00034512"/>
    <w:rsid w:val="00054025"/>
    <w:rsid w:val="00067E7F"/>
    <w:rsid w:val="0009603D"/>
    <w:rsid w:val="000A6E72"/>
    <w:rsid w:val="000C13EC"/>
    <w:rsid w:val="000C47B2"/>
    <w:rsid w:val="000C7EAC"/>
    <w:rsid w:val="000D2C41"/>
    <w:rsid w:val="000D76E8"/>
    <w:rsid w:val="000F60AD"/>
    <w:rsid w:val="000F7564"/>
    <w:rsid w:val="00111481"/>
    <w:rsid w:val="00120EBB"/>
    <w:rsid w:val="00130658"/>
    <w:rsid w:val="00144776"/>
    <w:rsid w:val="0016494B"/>
    <w:rsid w:val="00180CA3"/>
    <w:rsid w:val="00186475"/>
    <w:rsid w:val="001B03A9"/>
    <w:rsid w:val="001B260D"/>
    <w:rsid w:val="001C2CA3"/>
    <w:rsid w:val="001C6FA5"/>
    <w:rsid w:val="001D0467"/>
    <w:rsid w:val="001F5084"/>
    <w:rsid w:val="00203AA7"/>
    <w:rsid w:val="00205F04"/>
    <w:rsid w:val="00227748"/>
    <w:rsid w:val="002340B9"/>
    <w:rsid w:val="00255EFB"/>
    <w:rsid w:val="00260EAE"/>
    <w:rsid w:val="00263227"/>
    <w:rsid w:val="00264CC7"/>
    <w:rsid w:val="00275AED"/>
    <w:rsid w:val="00297489"/>
    <w:rsid w:val="002E24DB"/>
    <w:rsid w:val="002F57DE"/>
    <w:rsid w:val="002F78AD"/>
    <w:rsid w:val="00321864"/>
    <w:rsid w:val="00337CE4"/>
    <w:rsid w:val="003501FB"/>
    <w:rsid w:val="00352213"/>
    <w:rsid w:val="00355F44"/>
    <w:rsid w:val="0036352A"/>
    <w:rsid w:val="00371B75"/>
    <w:rsid w:val="00390043"/>
    <w:rsid w:val="003930EB"/>
    <w:rsid w:val="003A4E52"/>
    <w:rsid w:val="003B29DD"/>
    <w:rsid w:val="003C0C6A"/>
    <w:rsid w:val="003E6EE3"/>
    <w:rsid w:val="003F116A"/>
    <w:rsid w:val="00413790"/>
    <w:rsid w:val="00425FBE"/>
    <w:rsid w:val="00432972"/>
    <w:rsid w:val="00442EF7"/>
    <w:rsid w:val="00446AD6"/>
    <w:rsid w:val="00451523"/>
    <w:rsid w:val="00454C29"/>
    <w:rsid w:val="004645BE"/>
    <w:rsid w:val="00483AE7"/>
    <w:rsid w:val="004B0350"/>
    <w:rsid w:val="004B4D6D"/>
    <w:rsid w:val="004C2BA6"/>
    <w:rsid w:val="004C70B1"/>
    <w:rsid w:val="004D26D6"/>
    <w:rsid w:val="004D5F06"/>
    <w:rsid w:val="004E6725"/>
    <w:rsid w:val="00506428"/>
    <w:rsid w:val="00507CAA"/>
    <w:rsid w:val="005232A9"/>
    <w:rsid w:val="00526834"/>
    <w:rsid w:val="0052701E"/>
    <w:rsid w:val="00532C5A"/>
    <w:rsid w:val="005421E6"/>
    <w:rsid w:val="00571886"/>
    <w:rsid w:val="0058102D"/>
    <w:rsid w:val="005868C1"/>
    <w:rsid w:val="005A1ACC"/>
    <w:rsid w:val="005A2D4F"/>
    <w:rsid w:val="005B0157"/>
    <w:rsid w:val="005C3ABE"/>
    <w:rsid w:val="005C5CDA"/>
    <w:rsid w:val="005C75C8"/>
    <w:rsid w:val="005E1DFF"/>
    <w:rsid w:val="005E2100"/>
    <w:rsid w:val="005E7E75"/>
    <w:rsid w:val="0061206C"/>
    <w:rsid w:val="00664D66"/>
    <w:rsid w:val="0066777A"/>
    <w:rsid w:val="0067371D"/>
    <w:rsid w:val="00692A09"/>
    <w:rsid w:val="006B3A1B"/>
    <w:rsid w:val="006D4F28"/>
    <w:rsid w:val="006F2A0A"/>
    <w:rsid w:val="006F6773"/>
    <w:rsid w:val="0072006D"/>
    <w:rsid w:val="00724744"/>
    <w:rsid w:val="00733163"/>
    <w:rsid w:val="007371EA"/>
    <w:rsid w:val="00752D89"/>
    <w:rsid w:val="00760201"/>
    <w:rsid w:val="00784BC1"/>
    <w:rsid w:val="00785992"/>
    <w:rsid w:val="007A46F1"/>
    <w:rsid w:val="007B28E0"/>
    <w:rsid w:val="007E265D"/>
    <w:rsid w:val="007E348C"/>
    <w:rsid w:val="007E3542"/>
    <w:rsid w:val="0080030D"/>
    <w:rsid w:val="00830F29"/>
    <w:rsid w:val="0085641B"/>
    <w:rsid w:val="00863A0E"/>
    <w:rsid w:val="008754F9"/>
    <w:rsid w:val="008814C7"/>
    <w:rsid w:val="00881875"/>
    <w:rsid w:val="008878CE"/>
    <w:rsid w:val="008961AE"/>
    <w:rsid w:val="008A3AF0"/>
    <w:rsid w:val="008B36B1"/>
    <w:rsid w:val="008B57E5"/>
    <w:rsid w:val="008D1251"/>
    <w:rsid w:val="008D3553"/>
    <w:rsid w:val="008D7209"/>
    <w:rsid w:val="008E1463"/>
    <w:rsid w:val="00903DC2"/>
    <w:rsid w:val="009060E2"/>
    <w:rsid w:val="00922A65"/>
    <w:rsid w:val="00931188"/>
    <w:rsid w:val="0094766D"/>
    <w:rsid w:val="00954F97"/>
    <w:rsid w:val="00962B87"/>
    <w:rsid w:val="0096679E"/>
    <w:rsid w:val="0098555B"/>
    <w:rsid w:val="00992B42"/>
    <w:rsid w:val="0099672C"/>
    <w:rsid w:val="009A2357"/>
    <w:rsid w:val="009A4E6E"/>
    <w:rsid w:val="009B5529"/>
    <w:rsid w:val="009D3550"/>
    <w:rsid w:val="00A10631"/>
    <w:rsid w:val="00A218C5"/>
    <w:rsid w:val="00A26137"/>
    <w:rsid w:val="00A30BCF"/>
    <w:rsid w:val="00A30F05"/>
    <w:rsid w:val="00A327E8"/>
    <w:rsid w:val="00A344E8"/>
    <w:rsid w:val="00A37CD1"/>
    <w:rsid w:val="00A37E43"/>
    <w:rsid w:val="00A44BCD"/>
    <w:rsid w:val="00A51723"/>
    <w:rsid w:val="00A60918"/>
    <w:rsid w:val="00A80469"/>
    <w:rsid w:val="00AC48F2"/>
    <w:rsid w:val="00AE4E36"/>
    <w:rsid w:val="00AF232B"/>
    <w:rsid w:val="00AF30E4"/>
    <w:rsid w:val="00AF47DD"/>
    <w:rsid w:val="00AF63A9"/>
    <w:rsid w:val="00B2287E"/>
    <w:rsid w:val="00B35CF3"/>
    <w:rsid w:val="00B61227"/>
    <w:rsid w:val="00BB1FEE"/>
    <w:rsid w:val="00BD5DD9"/>
    <w:rsid w:val="00C105EF"/>
    <w:rsid w:val="00C12B75"/>
    <w:rsid w:val="00C150AE"/>
    <w:rsid w:val="00C211A7"/>
    <w:rsid w:val="00C547E3"/>
    <w:rsid w:val="00C70811"/>
    <w:rsid w:val="00C84933"/>
    <w:rsid w:val="00C91E73"/>
    <w:rsid w:val="00CC4751"/>
    <w:rsid w:val="00CE1126"/>
    <w:rsid w:val="00CE6E50"/>
    <w:rsid w:val="00D147EC"/>
    <w:rsid w:val="00D316E8"/>
    <w:rsid w:val="00D31F3F"/>
    <w:rsid w:val="00D4185F"/>
    <w:rsid w:val="00D54120"/>
    <w:rsid w:val="00D65EDC"/>
    <w:rsid w:val="00D66B73"/>
    <w:rsid w:val="00D95917"/>
    <w:rsid w:val="00DD3C95"/>
    <w:rsid w:val="00E02B4B"/>
    <w:rsid w:val="00E10116"/>
    <w:rsid w:val="00E469A8"/>
    <w:rsid w:val="00E56D9D"/>
    <w:rsid w:val="00E70C47"/>
    <w:rsid w:val="00E80DF3"/>
    <w:rsid w:val="00E97A8B"/>
    <w:rsid w:val="00EB6FEE"/>
    <w:rsid w:val="00EC0E21"/>
    <w:rsid w:val="00F42330"/>
    <w:rsid w:val="00F52D39"/>
    <w:rsid w:val="00F535FE"/>
    <w:rsid w:val="00F53635"/>
    <w:rsid w:val="00F815F1"/>
    <w:rsid w:val="00F8372F"/>
    <w:rsid w:val="00F92674"/>
    <w:rsid w:val="00F94470"/>
    <w:rsid w:val="00FC134C"/>
    <w:rsid w:val="00FC3DEB"/>
    <w:rsid w:val="00FD40D8"/>
    <w:rsid w:val="00FE1FBF"/>
    <w:rsid w:val="00FE7EC6"/>
    <w:rsid w:val="00FF0B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A884B"/>
  <w15:chartTrackingRefBased/>
  <w15:docId w15:val="{AA08DD37-874D-45C0-A69B-517F16AD1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7209"/>
  </w:style>
  <w:style w:type="paragraph" w:styleId="Heading1">
    <w:name w:val="heading 1"/>
    <w:basedOn w:val="Normal"/>
    <w:next w:val="Normal"/>
    <w:link w:val="Heading1Char"/>
    <w:uiPriority w:val="9"/>
    <w:qFormat/>
    <w:rsid w:val="00A327E8"/>
    <w:pPr>
      <w:keepNext/>
      <w:keepLines/>
      <w:spacing w:before="240" w:after="0"/>
      <w:outlineLvl w:val="0"/>
    </w:pPr>
    <w:rPr>
      <w:rFonts w:eastAsiaTheme="majorEastAsia" w:cstheme="majorBidi"/>
      <w:b/>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A327E8"/>
    <w:rPr>
      <w:rFonts w:ascii="Times New Roman" w:hAnsi="Times New Roman"/>
      <w:i w:val="0"/>
      <w:iCs/>
      <w:color w:val="auto"/>
      <w:sz w:val="22"/>
    </w:rPr>
  </w:style>
  <w:style w:type="character" w:customStyle="1" w:styleId="Heading1Char">
    <w:name w:val="Heading 1 Char"/>
    <w:basedOn w:val="DefaultParagraphFont"/>
    <w:link w:val="Heading1"/>
    <w:uiPriority w:val="9"/>
    <w:rsid w:val="00A327E8"/>
    <w:rPr>
      <w:rFonts w:eastAsiaTheme="majorEastAsia" w:cstheme="majorBidi"/>
      <w:b/>
      <w:sz w:val="32"/>
      <w:szCs w:val="32"/>
    </w:rPr>
  </w:style>
  <w:style w:type="paragraph" w:styleId="Caption">
    <w:name w:val="caption"/>
    <w:basedOn w:val="Normal"/>
    <w:next w:val="Normal"/>
    <w:uiPriority w:val="35"/>
    <w:unhideWhenUsed/>
    <w:qFormat/>
    <w:rsid w:val="00C84933"/>
    <w:pPr>
      <w:spacing w:after="200" w:line="240" w:lineRule="auto"/>
    </w:pPr>
    <w:rPr>
      <w:i/>
      <w:iCs/>
      <w:color w:val="44546A" w:themeColor="text2"/>
      <w:sz w:val="18"/>
      <w:szCs w:val="18"/>
    </w:rPr>
  </w:style>
  <w:style w:type="character" w:styleId="IntenseEmphasis">
    <w:name w:val="Intense Emphasis"/>
    <w:basedOn w:val="DefaultParagraphFont"/>
    <w:uiPriority w:val="21"/>
    <w:qFormat/>
    <w:rsid w:val="00C84933"/>
    <w:rPr>
      <w:rFonts w:ascii="Times New Roman" w:hAnsi="Times New Roman"/>
      <w:i w:val="0"/>
      <w:iCs/>
      <w:color w:val="auto"/>
      <w:sz w:val="22"/>
    </w:rPr>
  </w:style>
  <w:style w:type="character" w:styleId="PlaceholderText">
    <w:name w:val="Placeholder Text"/>
    <w:basedOn w:val="DefaultParagraphFont"/>
    <w:uiPriority w:val="99"/>
    <w:semiHidden/>
    <w:rsid w:val="00352213"/>
    <w:rPr>
      <w:color w:val="808080"/>
    </w:rPr>
  </w:style>
  <w:style w:type="paragraph" w:styleId="Bibliography">
    <w:name w:val="Bibliography"/>
    <w:basedOn w:val="Normal"/>
    <w:next w:val="Normal"/>
    <w:uiPriority w:val="37"/>
    <w:unhideWhenUsed/>
    <w:rsid w:val="009B5529"/>
    <w:pPr>
      <w:tabs>
        <w:tab w:val="left" w:pos="384"/>
      </w:tabs>
      <w:spacing w:after="0" w:line="240" w:lineRule="auto"/>
      <w:ind w:left="384" w:hanging="384"/>
    </w:pPr>
  </w:style>
  <w:style w:type="character" w:styleId="Strong">
    <w:name w:val="Strong"/>
    <w:basedOn w:val="DefaultParagraphFont"/>
    <w:uiPriority w:val="22"/>
    <w:qFormat/>
    <w:rsid w:val="004D26D6"/>
    <w:rPr>
      <w:b/>
      <w:bCs/>
    </w:rPr>
  </w:style>
  <w:style w:type="table" w:styleId="TableGrid">
    <w:name w:val="Table Grid"/>
    <w:basedOn w:val="TableNormal"/>
    <w:uiPriority w:val="39"/>
    <w:rsid w:val="000308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564028">
      <w:bodyDiv w:val="1"/>
      <w:marLeft w:val="0"/>
      <w:marRight w:val="0"/>
      <w:marTop w:val="0"/>
      <w:marBottom w:val="0"/>
      <w:divBdr>
        <w:top w:val="none" w:sz="0" w:space="0" w:color="auto"/>
        <w:left w:val="none" w:sz="0" w:space="0" w:color="auto"/>
        <w:bottom w:val="none" w:sz="0" w:space="0" w:color="auto"/>
        <w:right w:val="none" w:sz="0" w:space="0" w:color="auto"/>
      </w:divBdr>
    </w:div>
    <w:div w:id="340473013">
      <w:bodyDiv w:val="1"/>
      <w:marLeft w:val="0"/>
      <w:marRight w:val="0"/>
      <w:marTop w:val="0"/>
      <w:marBottom w:val="0"/>
      <w:divBdr>
        <w:top w:val="none" w:sz="0" w:space="0" w:color="auto"/>
        <w:left w:val="none" w:sz="0" w:space="0" w:color="auto"/>
        <w:bottom w:val="none" w:sz="0" w:space="0" w:color="auto"/>
        <w:right w:val="none" w:sz="0" w:space="0" w:color="auto"/>
      </w:divBdr>
    </w:div>
    <w:div w:id="530727034">
      <w:bodyDiv w:val="1"/>
      <w:marLeft w:val="0"/>
      <w:marRight w:val="0"/>
      <w:marTop w:val="0"/>
      <w:marBottom w:val="0"/>
      <w:divBdr>
        <w:top w:val="none" w:sz="0" w:space="0" w:color="auto"/>
        <w:left w:val="none" w:sz="0" w:space="0" w:color="auto"/>
        <w:bottom w:val="none" w:sz="0" w:space="0" w:color="auto"/>
        <w:right w:val="none" w:sz="0" w:space="0" w:color="auto"/>
      </w:divBdr>
    </w:div>
    <w:div w:id="541868362">
      <w:bodyDiv w:val="1"/>
      <w:marLeft w:val="0"/>
      <w:marRight w:val="0"/>
      <w:marTop w:val="0"/>
      <w:marBottom w:val="0"/>
      <w:divBdr>
        <w:top w:val="none" w:sz="0" w:space="0" w:color="auto"/>
        <w:left w:val="none" w:sz="0" w:space="0" w:color="auto"/>
        <w:bottom w:val="none" w:sz="0" w:space="0" w:color="auto"/>
        <w:right w:val="none" w:sz="0" w:space="0" w:color="auto"/>
      </w:divBdr>
    </w:div>
    <w:div w:id="918978470">
      <w:bodyDiv w:val="1"/>
      <w:marLeft w:val="0"/>
      <w:marRight w:val="0"/>
      <w:marTop w:val="0"/>
      <w:marBottom w:val="0"/>
      <w:divBdr>
        <w:top w:val="none" w:sz="0" w:space="0" w:color="auto"/>
        <w:left w:val="none" w:sz="0" w:space="0" w:color="auto"/>
        <w:bottom w:val="none" w:sz="0" w:space="0" w:color="auto"/>
        <w:right w:val="none" w:sz="0" w:space="0" w:color="auto"/>
      </w:divBdr>
    </w:div>
    <w:div w:id="1203980531">
      <w:bodyDiv w:val="1"/>
      <w:marLeft w:val="0"/>
      <w:marRight w:val="0"/>
      <w:marTop w:val="0"/>
      <w:marBottom w:val="0"/>
      <w:divBdr>
        <w:top w:val="none" w:sz="0" w:space="0" w:color="auto"/>
        <w:left w:val="none" w:sz="0" w:space="0" w:color="auto"/>
        <w:bottom w:val="none" w:sz="0" w:space="0" w:color="auto"/>
        <w:right w:val="none" w:sz="0" w:space="0" w:color="auto"/>
      </w:divBdr>
    </w:div>
    <w:div w:id="1394430595">
      <w:bodyDiv w:val="1"/>
      <w:marLeft w:val="0"/>
      <w:marRight w:val="0"/>
      <w:marTop w:val="0"/>
      <w:marBottom w:val="0"/>
      <w:divBdr>
        <w:top w:val="none" w:sz="0" w:space="0" w:color="auto"/>
        <w:left w:val="none" w:sz="0" w:space="0" w:color="auto"/>
        <w:bottom w:val="none" w:sz="0" w:space="0" w:color="auto"/>
        <w:right w:val="none" w:sz="0" w:space="0" w:color="auto"/>
      </w:divBdr>
    </w:div>
    <w:div w:id="1610236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3.xml"/><Relationship Id="rId12" Type="http://schemas.openxmlformats.org/officeDocument/2006/relationships/chart" Target="charts/chart8.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2.xml"/><Relationship Id="rId11" Type="http://schemas.openxmlformats.org/officeDocument/2006/relationships/chart" Target="charts/chart7.xml"/><Relationship Id="rId5" Type="http://schemas.openxmlformats.org/officeDocument/2006/relationships/chart" Target="charts/chart1.xml"/><Relationship Id="rId10" Type="http://schemas.openxmlformats.org/officeDocument/2006/relationships/chart" Target="charts/chart6.xml"/><Relationship Id="rId4" Type="http://schemas.openxmlformats.org/officeDocument/2006/relationships/webSettings" Target="webSettings.xml"/><Relationship Id="rId9" Type="http://schemas.openxmlformats.org/officeDocument/2006/relationships/chart" Target="charts/chart5.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natha\repos\Courses-Fall2022\PChemLab\6%20-%20Crystal%20Violet\Lab%206%20Graphs\Trial%201%20lab%206%20.2M.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atha\repos\Courses-Fall2022\PChemLab\6%20-%20Crystal%20Violet\Lab%206%20Graphs\Trial%201%20lab%206%20.2M.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atha\repos\Courses-Fall2022\PChemLab\6%20-%20Crystal%20Violet\Lab%206%20Graphs\Trial%201%20lab%206%20.2M.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atha\repos\Courses-Fall2022\PChemLab\6%20-%20Crystal%20Violet\Dat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atha\repos\Courses-Fall2022\PChemLab\6%20-%20Crystal%20Violet\Lab%206%20Graphs\Trial%201%20lab%206%20.2M.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atha\repos\Courses-Fall2022\PChemLab\6%20-%20Crystal%20Violet\Lab%206%20Graphs\Trial%201%20lab%206%20.2M.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atha\repos\Courses-Fall2022\PChemLab\6%20-%20Crystal%20Violet\Lab%206%20Graphs\Trial%204%20lab%206%20.4M.csv"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natha\repos\Courses-Fall2022\PChemLab\6%20-%20Crystal%20Violet\Lab%206%20Graphs\Trial%203%20lab%206%20.4M.csv"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634493658931668"/>
          <c:y val="7.0807853234631471E-2"/>
          <c:w val="0.72437469495933038"/>
          <c:h val="0.75971786091868776"/>
        </c:manualLayout>
      </c:layout>
      <c:scatterChart>
        <c:scatterStyle val="smoothMarker"/>
        <c:varyColors val="0"/>
        <c:ser>
          <c:idx val="0"/>
          <c:order val="0"/>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0.14920043457434834"/>
                  <c:y val="-4.007490045708214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Trial 1 lab 6 .2M'!$H$2:$H$2004</c:f>
              <c:numCache>
                <c:formatCode>General</c:formatCode>
                <c:ptCount val="2003"/>
                <c:pt idx="0">
                  <c:v>20.754999999999999</c:v>
                </c:pt>
                <c:pt idx="1">
                  <c:v>20.954999999999998</c:v>
                </c:pt>
                <c:pt idx="2">
                  <c:v>21.154999999999998</c:v>
                </c:pt>
                <c:pt idx="3">
                  <c:v>21.355</c:v>
                </c:pt>
                <c:pt idx="4">
                  <c:v>21.555</c:v>
                </c:pt>
                <c:pt idx="5">
                  <c:v>21.754999999999999</c:v>
                </c:pt>
                <c:pt idx="6">
                  <c:v>21.954999999999998</c:v>
                </c:pt>
                <c:pt idx="7">
                  <c:v>22.154999999999998</c:v>
                </c:pt>
                <c:pt idx="8">
                  <c:v>22.355</c:v>
                </c:pt>
                <c:pt idx="9">
                  <c:v>22.555</c:v>
                </c:pt>
                <c:pt idx="10">
                  <c:v>22.754999999999999</c:v>
                </c:pt>
                <c:pt idx="11">
                  <c:v>22.954999999999998</c:v>
                </c:pt>
                <c:pt idx="12">
                  <c:v>23.154999999999998</c:v>
                </c:pt>
                <c:pt idx="13">
                  <c:v>23.355</c:v>
                </c:pt>
                <c:pt idx="14">
                  <c:v>23.555</c:v>
                </c:pt>
                <c:pt idx="15">
                  <c:v>23.754999999999999</c:v>
                </c:pt>
                <c:pt idx="16">
                  <c:v>23.954999999999998</c:v>
                </c:pt>
                <c:pt idx="17">
                  <c:v>24.154999999999998</c:v>
                </c:pt>
                <c:pt idx="18">
                  <c:v>24.355</c:v>
                </c:pt>
                <c:pt idx="19">
                  <c:v>24.555</c:v>
                </c:pt>
                <c:pt idx="20">
                  <c:v>24.754999999999999</c:v>
                </c:pt>
                <c:pt idx="21">
                  <c:v>24.954999999999998</c:v>
                </c:pt>
                <c:pt idx="22">
                  <c:v>25.155000000000001</c:v>
                </c:pt>
                <c:pt idx="23">
                  <c:v>25.354999999999997</c:v>
                </c:pt>
                <c:pt idx="24">
                  <c:v>25.555</c:v>
                </c:pt>
                <c:pt idx="25">
                  <c:v>25.754999999999999</c:v>
                </c:pt>
                <c:pt idx="26">
                  <c:v>25.954999999999998</c:v>
                </c:pt>
                <c:pt idx="27">
                  <c:v>26.155000000000001</c:v>
                </c:pt>
                <c:pt idx="28">
                  <c:v>26.354999999999997</c:v>
                </c:pt>
                <c:pt idx="29">
                  <c:v>26.555</c:v>
                </c:pt>
                <c:pt idx="30">
                  <c:v>26.754999999999999</c:v>
                </c:pt>
                <c:pt idx="31">
                  <c:v>26.954999999999998</c:v>
                </c:pt>
                <c:pt idx="32">
                  <c:v>27.155000000000001</c:v>
                </c:pt>
                <c:pt idx="33">
                  <c:v>27.354999999999997</c:v>
                </c:pt>
                <c:pt idx="34">
                  <c:v>27.555</c:v>
                </c:pt>
                <c:pt idx="35">
                  <c:v>27.754999999999999</c:v>
                </c:pt>
                <c:pt idx="36">
                  <c:v>27.954999999999998</c:v>
                </c:pt>
                <c:pt idx="37">
                  <c:v>28.155000000000001</c:v>
                </c:pt>
                <c:pt idx="38">
                  <c:v>28.354999999999997</c:v>
                </c:pt>
                <c:pt idx="39">
                  <c:v>28.555</c:v>
                </c:pt>
                <c:pt idx="40">
                  <c:v>28.754999999999999</c:v>
                </c:pt>
                <c:pt idx="41">
                  <c:v>28.954999999999998</c:v>
                </c:pt>
                <c:pt idx="42">
                  <c:v>29.155000000000001</c:v>
                </c:pt>
                <c:pt idx="43">
                  <c:v>29.354999999999997</c:v>
                </c:pt>
                <c:pt idx="44">
                  <c:v>29.555</c:v>
                </c:pt>
                <c:pt idx="45">
                  <c:v>29.754999999999999</c:v>
                </c:pt>
                <c:pt idx="46">
                  <c:v>29.954999999999998</c:v>
                </c:pt>
                <c:pt idx="47">
                  <c:v>30.155000000000001</c:v>
                </c:pt>
                <c:pt idx="48">
                  <c:v>30.354999999999997</c:v>
                </c:pt>
                <c:pt idx="49">
                  <c:v>30.555</c:v>
                </c:pt>
                <c:pt idx="50">
                  <c:v>30.754999999999999</c:v>
                </c:pt>
                <c:pt idx="51">
                  <c:v>30.954999999999998</c:v>
                </c:pt>
                <c:pt idx="52">
                  <c:v>31.155000000000001</c:v>
                </c:pt>
                <c:pt idx="53">
                  <c:v>31.354999999999997</c:v>
                </c:pt>
                <c:pt idx="54">
                  <c:v>31.555</c:v>
                </c:pt>
                <c:pt idx="55">
                  <c:v>31.754999999999999</c:v>
                </c:pt>
                <c:pt idx="56">
                  <c:v>31.954999999999998</c:v>
                </c:pt>
                <c:pt idx="57">
                  <c:v>32.155000000000001</c:v>
                </c:pt>
                <c:pt idx="58">
                  <c:v>32.354999999999997</c:v>
                </c:pt>
                <c:pt idx="59">
                  <c:v>32.555</c:v>
                </c:pt>
                <c:pt idx="60">
                  <c:v>32.754999999999995</c:v>
                </c:pt>
                <c:pt idx="61">
                  <c:v>32.954999999999998</c:v>
                </c:pt>
                <c:pt idx="62">
                  <c:v>33.155000000000001</c:v>
                </c:pt>
                <c:pt idx="63">
                  <c:v>33.354999999999997</c:v>
                </c:pt>
                <c:pt idx="64">
                  <c:v>33.555</c:v>
                </c:pt>
                <c:pt idx="65">
                  <c:v>33.754999999999995</c:v>
                </c:pt>
                <c:pt idx="66">
                  <c:v>33.954999999999998</c:v>
                </c:pt>
                <c:pt idx="67">
                  <c:v>34.155000000000001</c:v>
                </c:pt>
                <c:pt idx="68">
                  <c:v>34.354999999999997</c:v>
                </c:pt>
                <c:pt idx="69">
                  <c:v>34.555</c:v>
                </c:pt>
                <c:pt idx="70">
                  <c:v>34.754999999999995</c:v>
                </c:pt>
                <c:pt idx="71">
                  <c:v>34.954999999999998</c:v>
                </c:pt>
                <c:pt idx="72">
                  <c:v>35.155000000000001</c:v>
                </c:pt>
                <c:pt idx="73">
                  <c:v>35.354999999999997</c:v>
                </c:pt>
                <c:pt idx="74">
                  <c:v>35.555</c:v>
                </c:pt>
                <c:pt idx="75">
                  <c:v>35.754999999999995</c:v>
                </c:pt>
                <c:pt idx="76">
                  <c:v>35.954999999999998</c:v>
                </c:pt>
                <c:pt idx="77">
                  <c:v>36.155000000000001</c:v>
                </c:pt>
                <c:pt idx="78">
                  <c:v>36.354999999999997</c:v>
                </c:pt>
                <c:pt idx="79">
                  <c:v>36.555</c:v>
                </c:pt>
                <c:pt idx="80">
                  <c:v>36.754999999999995</c:v>
                </c:pt>
                <c:pt idx="81">
                  <c:v>36.954999999999998</c:v>
                </c:pt>
                <c:pt idx="82">
                  <c:v>37.155000000000001</c:v>
                </c:pt>
                <c:pt idx="83">
                  <c:v>37.355000000000004</c:v>
                </c:pt>
                <c:pt idx="84">
                  <c:v>37.555</c:v>
                </c:pt>
                <c:pt idx="85">
                  <c:v>37.754999999999995</c:v>
                </c:pt>
                <c:pt idx="86">
                  <c:v>37.954999999999998</c:v>
                </c:pt>
                <c:pt idx="87">
                  <c:v>38.155000000000001</c:v>
                </c:pt>
                <c:pt idx="88">
                  <c:v>38.355000000000004</c:v>
                </c:pt>
                <c:pt idx="89">
                  <c:v>38.555</c:v>
                </c:pt>
                <c:pt idx="90">
                  <c:v>38.754999999999995</c:v>
                </c:pt>
                <c:pt idx="91">
                  <c:v>38.954999999999998</c:v>
                </c:pt>
                <c:pt idx="92">
                  <c:v>39.155000000000001</c:v>
                </c:pt>
                <c:pt idx="93">
                  <c:v>39.355000000000004</c:v>
                </c:pt>
                <c:pt idx="94">
                  <c:v>39.555</c:v>
                </c:pt>
                <c:pt idx="95">
                  <c:v>39.754999999999995</c:v>
                </c:pt>
                <c:pt idx="96">
                  <c:v>39.954999999999998</c:v>
                </c:pt>
                <c:pt idx="97">
                  <c:v>40.155000000000001</c:v>
                </c:pt>
                <c:pt idx="98">
                  <c:v>40.355000000000004</c:v>
                </c:pt>
                <c:pt idx="99">
                  <c:v>40.555</c:v>
                </c:pt>
                <c:pt idx="100">
                  <c:v>40.754999999999995</c:v>
                </c:pt>
                <c:pt idx="101">
                  <c:v>40.954999999999998</c:v>
                </c:pt>
                <c:pt idx="102">
                  <c:v>41.155000000000001</c:v>
                </c:pt>
                <c:pt idx="103">
                  <c:v>41.355000000000004</c:v>
                </c:pt>
                <c:pt idx="104">
                  <c:v>41.555</c:v>
                </c:pt>
                <c:pt idx="105">
                  <c:v>41.754999999999995</c:v>
                </c:pt>
                <c:pt idx="106">
                  <c:v>41.954999999999998</c:v>
                </c:pt>
                <c:pt idx="107">
                  <c:v>42.155000000000001</c:v>
                </c:pt>
                <c:pt idx="108">
                  <c:v>42.355000000000004</c:v>
                </c:pt>
                <c:pt idx="109">
                  <c:v>42.555</c:v>
                </c:pt>
                <c:pt idx="110">
                  <c:v>42.754999999999995</c:v>
                </c:pt>
                <c:pt idx="111">
                  <c:v>42.954999999999998</c:v>
                </c:pt>
                <c:pt idx="112">
                  <c:v>43.155000000000001</c:v>
                </c:pt>
                <c:pt idx="113">
                  <c:v>43.355000000000004</c:v>
                </c:pt>
                <c:pt idx="114">
                  <c:v>43.555</c:v>
                </c:pt>
                <c:pt idx="115">
                  <c:v>43.754999999999995</c:v>
                </c:pt>
                <c:pt idx="116">
                  <c:v>43.954999999999998</c:v>
                </c:pt>
                <c:pt idx="117">
                  <c:v>44.155000000000001</c:v>
                </c:pt>
                <c:pt idx="118">
                  <c:v>44.355000000000004</c:v>
                </c:pt>
                <c:pt idx="119">
                  <c:v>44.555</c:v>
                </c:pt>
                <c:pt idx="120">
                  <c:v>44.754999999999995</c:v>
                </c:pt>
                <c:pt idx="121">
                  <c:v>44.954999999999998</c:v>
                </c:pt>
                <c:pt idx="122">
                  <c:v>45.155000000000001</c:v>
                </c:pt>
                <c:pt idx="123">
                  <c:v>45.355000000000004</c:v>
                </c:pt>
                <c:pt idx="124">
                  <c:v>45.555</c:v>
                </c:pt>
                <c:pt idx="125">
                  <c:v>45.754999999999995</c:v>
                </c:pt>
                <c:pt idx="126">
                  <c:v>45.954999999999998</c:v>
                </c:pt>
                <c:pt idx="127">
                  <c:v>46.155000000000001</c:v>
                </c:pt>
                <c:pt idx="128">
                  <c:v>46.355000000000004</c:v>
                </c:pt>
                <c:pt idx="129">
                  <c:v>46.555</c:v>
                </c:pt>
                <c:pt idx="130">
                  <c:v>46.754999999999995</c:v>
                </c:pt>
                <c:pt idx="131">
                  <c:v>46.954999999999998</c:v>
                </c:pt>
                <c:pt idx="132">
                  <c:v>47.155000000000001</c:v>
                </c:pt>
                <c:pt idx="133">
                  <c:v>47.355000000000004</c:v>
                </c:pt>
                <c:pt idx="134">
                  <c:v>47.555</c:v>
                </c:pt>
                <c:pt idx="135">
                  <c:v>47.754999999999995</c:v>
                </c:pt>
                <c:pt idx="136">
                  <c:v>47.954999999999998</c:v>
                </c:pt>
                <c:pt idx="137">
                  <c:v>48.155000000000001</c:v>
                </c:pt>
                <c:pt idx="138">
                  <c:v>48.355000000000004</c:v>
                </c:pt>
                <c:pt idx="139">
                  <c:v>48.555</c:v>
                </c:pt>
                <c:pt idx="140">
                  <c:v>48.754999999999995</c:v>
                </c:pt>
                <c:pt idx="141">
                  <c:v>48.954999999999998</c:v>
                </c:pt>
                <c:pt idx="142">
                  <c:v>49.155000000000001</c:v>
                </c:pt>
                <c:pt idx="143">
                  <c:v>49.355000000000004</c:v>
                </c:pt>
                <c:pt idx="144">
                  <c:v>49.555</c:v>
                </c:pt>
                <c:pt idx="145">
                  <c:v>49.754999999999995</c:v>
                </c:pt>
                <c:pt idx="146">
                  <c:v>49.954999999999998</c:v>
                </c:pt>
                <c:pt idx="147">
                  <c:v>50.155000000000001</c:v>
                </c:pt>
                <c:pt idx="148">
                  <c:v>50.355000000000004</c:v>
                </c:pt>
                <c:pt idx="149">
                  <c:v>50.555</c:v>
                </c:pt>
                <c:pt idx="150">
                  <c:v>50.754999999999995</c:v>
                </c:pt>
                <c:pt idx="151">
                  <c:v>50.954999999999998</c:v>
                </c:pt>
                <c:pt idx="152">
                  <c:v>51.155000000000001</c:v>
                </c:pt>
                <c:pt idx="153">
                  <c:v>51.355000000000004</c:v>
                </c:pt>
                <c:pt idx="154">
                  <c:v>51.555</c:v>
                </c:pt>
                <c:pt idx="155">
                  <c:v>51.754999999999995</c:v>
                </c:pt>
                <c:pt idx="156">
                  <c:v>51.954999999999998</c:v>
                </c:pt>
                <c:pt idx="157">
                  <c:v>52.155000000000001</c:v>
                </c:pt>
                <c:pt idx="158">
                  <c:v>52.355000000000004</c:v>
                </c:pt>
                <c:pt idx="159">
                  <c:v>52.555</c:v>
                </c:pt>
                <c:pt idx="160">
                  <c:v>52.754999999999995</c:v>
                </c:pt>
                <c:pt idx="161">
                  <c:v>52.954999999999998</c:v>
                </c:pt>
                <c:pt idx="162">
                  <c:v>53.155000000000001</c:v>
                </c:pt>
                <c:pt idx="163">
                  <c:v>53.355000000000004</c:v>
                </c:pt>
                <c:pt idx="164">
                  <c:v>53.554999999999993</c:v>
                </c:pt>
                <c:pt idx="165">
                  <c:v>53.754999999999995</c:v>
                </c:pt>
                <c:pt idx="166">
                  <c:v>53.954999999999998</c:v>
                </c:pt>
                <c:pt idx="167">
                  <c:v>54.155000000000001</c:v>
                </c:pt>
                <c:pt idx="168">
                  <c:v>54.355000000000004</c:v>
                </c:pt>
                <c:pt idx="169">
                  <c:v>54.554999999999993</c:v>
                </c:pt>
                <c:pt idx="170">
                  <c:v>54.754999999999995</c:v>
                </c:pt>
                <c:pt idx="171">
                  <c:v>54.954999999999998</c:v>
                </c:pt>
                <c:pt idx="172">
                  <c:v>55.155000000000001</c:v>
                </c:pt>
                <c:pt idx="173">
                  <c:v>55.355000000000004</c:v>
                </c:pt>
                <c:pt idx="174">
                  <c:v>55.554999999999993</c:v>
                </c:pt>
                <c:pt idx="175">
                  <c:v>55.754999999999995</c:v>
                </c:pt>
                <c:pt idx="176">
                  <c:v>55.954999999999998</c:v>
                </c:pt>
                <c:pt idx="177">
                  <c:v>56.155000000000001</c:v>
                </c:pt>
                <c:pt idx="178">
                  <c:v>56.355000000000004</c:v>
                </c:pt>
                <c:pt idx="179">
                  <c:v>56.554999999999993</c:v>
                </c:pt>
                <c:pt idx="180">
                  <c:v>56.754999999999995</c:v>
                </c:pt>
                <c:pt idx="181">
                  <c:v>56.954999999999998</c:v>
                </c:pt>
                <c:pt idx="182">
                  <c:v>57.155000000000001</c:v>
                </c:pt>
                <c:pt idx="183">
                  <c:v>57.355000000000004</c:v>
                </c:pt>
                <c:pt idx="184">
                  <c:v>57.554999999999993</c:v>
                </c:pt>
                <c:pt idx="185">
                  <c:v>57.754999999999995</c:v>
                </c:pt>
                <c:pt idx="186">
                  <c:v>57.954999999999998</c:v>
                </c:pt>
                <c:pt idx="187">
                  <c:v>58.155000000000001</c:v>
                </c:pt>
                <c:pt idx="188">
                  <c:v>58.355000000000004</c:v>
                </c:pt>
                <c:pt idx="189">
                  <c:v>58.554999999999993</c:v>
                </c:pt>
                <c:pt idx="190">
                  <c:v>58.754999999999995</c:v>
                </c:pt>
                <c:pt idx="191">
                  <c:v>58.954999999999998</c:v>
                </c:pt>
                <c:pt idx="192">
                  <c:v>59.155000000000001</c:v>
                </c:pt>
                <c:pt idx="193">
                  <c:v>59.355000000000004</c:v>
                </c:pt>
                <c:pt idx="194">
                  <c:v>59.554999999999993</c:v>
                </c:pt>
                <c:pt idx="195">
                  <c:v>59.754999999999995</c:v>
                </c:pt>
                <c:pt idx="196">
                  <c:v>59.954999999999998</c:v>
                </c:pt>
                <c:pt idx="197">
                  <c:v>60.155000000000001</c:v>
                </c:pt>
                <c:pt idx="198">
                  <c:v>60.355000000000004</c:v>
                </c:pt>
                <c:pt idx="199">
                  <c:v>60.554999999999993</c:v>
                </c:pt>
                <c:pt idx="200">
                  <c:v>60.754999999999995</c:v>
                </c:pt>
                <c:pt idx="201">
                  <c:v>60.954999999999998</c:v>
                </c:pt>
                <c:pt idx="202">
                  <c:v>61.155000000000001</c:v>
                </c:pt>
                <c:pt idx="203">
                  <c:v>61.355000000000004</c:v>
                </c:pt>
                <c:pt idx="204">
                  <c:v>61.554999999999993</c:v>
                </c:pt>
                <c:pt idx="205">
                  <c:v>61.754999999999995</c:v>
                </c:pt>
                <c:pt idx="206">
                  <c:v>61.954999999999998</c:v>
                </c:pt>
                <c:pt idx="207">
                  <c:v>62.155000000000001</c:v>
                </c:pt>
                <c:pt idx="208">
                  <c:v>62.355000000000004</c:v>
                </c:pt>
                <c:pt idx="209">
                  <c:v>62.554999999999993</c:v>
                </c:pt>
                <c:pt idx="210">
                  <c:v>62.754999999999995</c:v>
                </c:pt>
                <c:pt idx="211">
                  <c:v>62.954999999999998</c:v>
                </c:pt>
                <c:pt idx="212">
                  <c:v>63.155000000000001</c:v>
                </c:pt>
                <c:pt idx="213">
                  <c:v>63.355000000000004</c:v>
                </c:pt>
                <c:pt idx="214">
                  <c:v>63.554999999999993</c:v>
                </c:pt>
                <c:pt idx="215">
                  <c:v>63.754999999999995</c:v>
                </c:pt>
                <c:pt idx="216">
                  <c:v>63.954999999999998</c:v>
                </c:pt>
                <c:pt idx="217">
                  <c:v>64.155000000000001</c:v>
                </c:pt>
                <c:pt idx="218">
                  <c:v>64.355000000000004</c:v>
                </c:pt>
                <c:pt idx="219">
                  <c:v>64.554999999999993</c:v>
                </c:pt>
                <c:pt idx="220">
                  <c:v>64.754999999999995</c:v>
                </c:pt>
                <c:pt idx="221">
                  <c:v>64.954999999999998</c:v>
                </c:pt>
                <c:pt idx="222">
                  <c:v>65.155000000000001</c:v>
                </c:pt>
                <c:pt idx="223">
                  <c:v>65.355000000000004</c:v>
                </c:pt>
                <c:pt idx="224">
                  <c:v>65.554999999999993</c:v>
                </c:pt>
                <c:pt idx="225">
                  <c:v>65.754999999999995</c:v>
                </c:pt>
                <c:pt idx="226">
                  <c:v>65.954999999999998</c:v>
                </c:pt>
                <c:pt idx="227">
                  <c:v>66.155000000000001</c:v>
                </c:pt>
                <c:pt idx="228">
                  <c:v>66.355000000000004</c:v>
                </c:pt>
                <c:pt idx="229">
                  <c:v>66.554999999999993</c:v>
                </c:pt>
                <c:pt idx="230">
                  <c:v>66.754999999999995</c:v>
                </c:pt>
                <c:pt idx="231">
                  <c:v>66.954999999999998</c:v>
                </c:pt>
                <c:pt idx="232">
                  <c:v>67.155000000000001</c:v>
                </c:pt>
                <c:pt idx="233">
                  <c:v>67.355000000000004</c:v>
                </c:pt>
                <c:pt idx="234">
                  <c:v>67.554999999999993</c:v>
                </c:pt>
                <c:pt idx="235">
                  <c:v>67.754999999999995</c:v>
                </c:pt>
                <c:pt idx="236">
                  <c:v>67.954999999999998</c:v>
                </c:pt>
                <c:pt idx="237">
                  <c:v>68.155000000000001</c:v>
                </c:pt>
                <c:pt idx="238">
                  <c:v>68.355000000000004</c:v>
                </c:pt>
                <c:pt idx="239">
                  <c:v>68.554999999999993</c:v>
                </c:pt>
                <c:pt idx="240">
                  <c:v>68.754999999999995</c:v>
                </c:pt>
                <c:pt idx="241">
                  <c:v>68.954999999999998</c:v>
                </c:pt>
                <c:pt idx="242">
                  <c:v>69.155000000000001</c:v>
                </c:pt>
                <c:pt idx="243">
                  <c:v>69.355000000000004</c:v>
                </c:pt>
                <c:pt idx="244">
                  <c:v>69.554999999999993</c:v>
                </c:pt>
                <c:pt idx="245">
                  <c:v>69.754999999999995</c:v>
                </c:pt>
                <c:pt idx="246">
                  <c:v>69.954999999999998</c:v>
                </c:pt>
                <c:pt idx="247">
                  <c:v>70.155000000000001</c:v>
                </c:pt>
                <c:pt idx="248">
                  <c:v>70.355000000000004</c:v>
                </c:pt>
                <c:pt idx="249">
                  <c:v>70.554999999999993</c:v>
                </c:pt>
                <c:pt idx="250">
                  <c:v>70.754999999999995</c:v>
                </c:pt>
                <c:pt idx="251">
                  <c:v>70.954999999999998</c:v>
                </c:pt>
                <c:pt idx="252">
                  <c:v>71.155000000000001</c:v>
                </c:pt>
                <c:pt idx="253">
                  <c:v>71.355000000000004</c:v>
                </c:pt>
                <c:pt idx="254">
                  <c:v>71.554999999999993</c:v>
                </c:pt>
                <c:pt idx="255">
                  <c:v>71.754999999999995</c:v>
                </c:pt>
                <c:pt idx="256">
                  <c:v>71.954999999999998</c:v>
                </c:pt>
                <c:pt idx="257">
                  <c:v>72.155000000000001</c:v>
                </c:pt>
                <c:pt idx="258">
                  <c:v>72.355000000000004</c:v>
                </c:pt>
                <c:pt idx="259">
                  <c:v>72.554999999999993</c:v>
                </c:pt>
                <c:pt idx="260">
                  <c:v>72.754999999999995</c:v>
                </c:pt>
                <c:pt idx="261">
                  <c:v>72.954999999999998</c:v>
                </c:pt>
                <c:pt idx="262">
                  <c:v>73.155000000000001</c:v>
                </c:pt>
                <c:pt idx="263">
                  <c:v>73.355000000000004</c:v>
                </c:pt>
                <c:pt idx="264">
                  <c:v>73.554999999999993</c:v>
                </c:pt>
                <c:pt idx="265">
                  <c:v>73.754999999999995</c:v>
                </c:pt>
                <c:pt idx="266">
                  <c:v>73.954999999999998</c:v>
                </c:pt>
                <c:pt idx="267">
                  <c:v>74.155000000000001</c:v>
                </c:pt>
                <c:pt idx="268">
                  <c:v>74.355000000000004</c:v>
                </c:pt>
                <c:pt idx="269">
                  <c:v>74.554999999999993</c:v>
                </c:pt>
                <c:pt idx="270">
                  <c:v>74.754999999999995</c:v>
                </c:pt>
                <c:pt idx="271">
                  <c:v>74.954999999999998</c:v>
                </c:pt>
                <c:pt idx="272">
                  <c:v>75.155000000000001</c:v>
                </c:pt>
                <c:pt idx="273">
                  <c:v>75.355000000000004</c:v>
                </c:pt>
                <c:pt idx="274">
                  <c:v>75.554999999999993</c:v>
                </c:pt>
                <c:pt idx="275">
                  <c:v>75.754999999999995</c:v>
                </c:pt>
                <c:pt idx="276">
                  <c:v>75.954999999999998</c:v>
                </c:pt>
                <c:pt idx="277">
                  <c:v>76.155000000000001</c:v>
                </c:pt>
                <c:pt idx="278">
                  <c:v>76.355000000000004</c:v>
                </c:pt>
                <c:pt idx="279">
                  <c:v>76.554999999999993</c:v>
                </c:pt>
                <c:pt idx="280">
                  <c:v>76.754999999999995</c:v>
                </c:pt>
                <c:pt idx="281">
                  <c:v>76.954999999999998</c:v>
                </c:pt>
                <c:pt idx="282">
                  <c:v>77.155000000000001</c:v>
                </c:pt>
                <c:pt idx="283">
                  <c:v>77.355000000000004</c:v>
                </c:pt>
                <c:pt idx="284">
                  <c:v>77.554999999999993</c:v>
                </c:pt>
                <c:pt idx="285">
                  <c:v>77.754999999999995</c:v>
                </c:pt>
                <c:pt idx="286">
                  <c:v>77.954999999999998</c:v>
                </c:pt>
                <c:pt idx="287">
                  <c:v>78.155000000000001</c:v>
                </c:pt>
                <c:pt idx="288">
                  <c:v>78.355000000000004</c:v>
                </c:pt>
                <c:pt idx="289">
                  <c:v>78.554999999999993</c:v>
                </c:pt>
                <c:pt idx="290">
                  <c:v>78.754999999999995</c:v>
                </c:pt>
                <c:pt idx="291">
                  <c:v>78.954999999999998</c:v>
                </c:pt>
                <c:pt idx="292">
                  <c:v>79.155000000000001</c:v>
                </c:pt>
                <c:pt idx="293">
                  <c:v>79.355000000000004</c:v>
                </c:pt>
                <c:pt idx="294">
                  <c:v>79.554999999999993</c:v>
                </c:pt>
                <c:pt idx="295">
                  <c:v>79.754999999999995</c:v>
                </c:pt>
                <c:pt idx="296">
                  <c:v>79.954999999999998</c:v>
                </c:pt>
                <c:pt idx="297">
                  <c:v>80.155000000000001</c:v>
                </c:pt>
                <c:pt idx="298">
                  <c:v>80.355000000000004</c:v>
                </c:pt>
                <c:pt idx="299">
                  <c:v>80.554999999999993</c:v>
                </c:pt>
                <c:pt idx="300">
                  <c:v>80.754999999999995</c:v>
                </c:pt>
                <c:pt idx="301">
                  <c:v>80.954999999999998</c:v>
                </c:pt>
                <c:pt idx="302">
                  <c:v>81.155000000000001</c:v>
                </c:pt>
                <c:pt idx="303">
                  <c:v>81.355000000000004</c:v>
                </c:pt>
                <c:pt idx="304">
                  <c:v>81.554999999999993</c:v>
                </c:pt>
                <c:pt idx="305">
                  <c:v>81.754999999999995</c:v>
                </c:pt>
                <c:pt idx="306">
                  <c:v>81.954999999999998</c:v>
                </c:pt>
                <c:pt idx="307">
                  <c:v>82.155000000000001</c:v>
                </c:pt>
                <c:pt idx="308">
                  <c:v>82.355000000000004</c:v>
                </c:pt>
                <c:pt idx="309">
                  <c:v>82.554999999999993</c:v>
                </c:pt>
                <c:pt idx="310">
                  <c:v>82.754999999999995</c:v>
                </c:pt>
                <c:pt idx="311">
                  <c:v>82.954999999999998</c:v>
                </c:pt>
                <c:pt idx="312">
                  <c:v>83.155000000000001</c:v>
                </c:pt>
                <c:pt idx="313">
                  <c:v>83.355000000000004</c:v>
                </c:pt>
                <c:pt idx="314">
                  <c:v>83.554999999999993</c:v>
                </c:pt>
                <c:pt idx="315">
                  <c:v>83.754999999999995</c:v>
                </c:pt>
                <c:pt idx="316">
                  <c:v>83.954999999999998</c:v>
                </c:pt>
                <c:pt idx="317">
                  <c:v>84.155000000000001</c:v>
                </c:pt>
                <c:pt idx="318">
                  <c:v>84.355000000000004</c:v>
                </c:pt>
                <c:pt idx="319">
                  <c:v>84.554999999999993</c:v>
                </c:pt>
                <c:pt idx="320">
                  <c:v>84.754999999999995</c:v>
                </c:pt>
                <c:pt idx="321">
                  <c:v>84.954999999999998</c:v>
                </c:pt>
                <c:pt idx="322">
                  <c:v>85.155000000000001</c:v>
                </c:pt>
                <c:pt idx="323">
                  <c:v>85.35499999999999</c:v>
                </c:pt>
                <c:pt idx="324">
                  <c:v>85.554999999999993</c:v>
                </c:pt>
                <c:pt idx="325">
                  <c:v>85.754999999999995</c:v>
                </c:pt>
                <c:pt idx="326">
                  <c:v>85.954999999999998</c:v>
                </c:pt>
                <c:pt idx="327">
                  <c:v>86.155000000000001</c:v>
                </c:pt>
                <c:pt idx="328">
                  <c:v>86.35499999999999</c:v>
                </c:pt>
                <c:pt idx="329">
                  <c:v>86.554999999999993</c:v>
                </c:pt>
                <c:pt idx="330">
                  <c:v>86.754999999999995</c:v>
                </c:pt>
                <c:pt idx="331">
                  <c:v>86.954999999999998</c:v>
                </c:pt>
                <c:pt idx="332">
                  <c:v>87.155000000000001</c:v>
                </c:pt>
                <c:pt idx="333">
                  <c:v>87.35499999999999</c:v>
                </c:pt>
                <c:pt idx="334">
                  <c:v>87.554999999999993</c:v>
                </c:pt>
                <c:pt idx="335">
                  <c:v>87.754999999999995</c:v>
                </c:pt>
                <c:pt idx="336">
                  <c:v>87.954999999999998</c:v>
                </c:pt>
                <c:pt idx="337">
                  <c:v>88.155000000000001</c:v>
                </c:pt>
                <c:pt idx="338">
                  <c:v>88.35499999999999</c:v>
                </c:pt>
                <c:pt idx="339">
                  <c:v>88.554999999999993</c:v>
                </c:pt>
                <c:pt idx="340">
                  <c:v>88.754999999999995</c:v>
                </c:pt>
                <c:pt idx="341">
                  <c:v>88.954999999999998</c:v>
                </c:pt>
                <c:pt idx="342">
                  <c:v>89.155000000000001</c:v>
                </c:pt>
                <c:pt idx="343">
                  <c:v>89.35499999999999</c:v>
                </c:pt>
                <c:pt idx="344">
                  <c:v>89.554999999999993</c:v>
                </c:pt>
                <c:pt idx="345">
                  <c:v>89.754999999999995</c:v>
                </c:pt>
                <c:pt idx="346">
                  <c:v>89.954999999999998</c:v>
                </c:pt>
                <c:pt idx="347">
                  <c:v>90.155000000000001</c:v>
                </c:pt>
                <c:pt idx="348">
                  <c:v>90.35499999999999</c:v>
                </c:pt>
                <c:pt idx="349">
                  <c:v>90.554999999999993</c:v>
                </c:pt>
                <c:pt idx="350">
                  <c:v>90.754999999999995</c:v>
                </c:pt>
                <c:pt idx="351">
                  <c:v>90.954999999999998</c:v>
                </c:pt>
                <c:pt idx="352">
                  <c:v>91.155000000000001</c:v>
                </c:pt>
                <c:pt idx="353">
                  <c:v>91.35499999999999</c:v>
                </c:pt>
                <c:pt idx="354">
                  <c:v>91.554999999999993</c:v>
                </c:pt>
                <c:pt idx="355">
                  <c:v>91.754999999999995</c:v>
                </c:pt>
                <c:pt idx="356">
                  <c:v>91.954999999999998</c:v>
                </c:pt>
                <c:pt idx="357">
                  <c:v>92.155000000000001</c:v>
                </c:pt>
                <c:pt idx="358">
                  <c:v>92.35499999999999</c:v>
                </c:pt>
                <c:pt idx="359">
                  <c:v>92.554999999999993</c:v>
                </c:pt>
                <c:pt idx="360">
                  <c:v>92.754999999999995</c:v>
                </c:pt>
                <c:pt idx="361">
                  <c:v>92.954999999999998</c:v>
                </c:pt>
                <c:pt idx="362">
                  <c:v>93.155000000000001</c:v>
                </c:pt>
                <c:pt idx="363">
                  <c:v>93.35499999999999</c:v>
                </c:pt>
                <c:pt idx="364">
                  <c:v>93.554999999999993</c:v>
                </c:pt>
                <c:pt idx="365">
                  <c:v>93.754999999999995</c:v>
                </c:pt>
                <c:pt idx="366">
                  <c:v>93.954999999999998</c:v>
                </c:pt>
                <c:pt idx="367">
                  <c:v>94.155000000000001</c:v>
                </c:pt>
                <c:pt idx="368">
                  <c:v>94.35499999999999</c:v>
                </c:pt>
                <c:pt idx="369">
                  <c:v>94.554999999999993</c:v>
                </c:pt>
                <c:pt idx="370">
                  <c:v>94.754999999999995</c:v>
                </c:pt>
                <c:pt idx="371">
                  <c:v>94.954999999999998</c:v>
                </c:pt>
                <c:pt idx="372">
                  <c:v>95.155000000000001</c:v>
                </c:pt>
                <c:pt idx="373">
                  <c:v>95.35499999999999</c:v>
                </c:pt>
                <c:pt idx="374">
                  <c:v>95.554999999999993</c:v>
                </c:pt>
                <c:pt idx="375">
                  <c:v>95.754999999999995</c:v>
                </c:pt>
                <c:pt idx="376">
                  <c:v>95.954999999999998</c:v>
                </c:pt>
                <c:pt idx="377">
                  <c:v>96.155000000000001</c:v>
                </c:pt>
                <c:pt idx="378">
                  <c:v>96.35499999999999</c:v>
                </c:pt>
                <c:pt idx="379">
                  <c:v>96.554999999999993</c:v>
                </c:pt>
                <c:pt idx="380">
                  <c:v>96.754999999999995</c:v>
                </c:pt>
                <c:pt idx="381">
                  <c:v>96.954999999999998</c:v>
                </c:pt>
                <c:pt idx="382">
                  <c:v>97.155000000000001</c:v>
                </c:pt>
                <c:pt idx="383">
                  <c:v>97.35499999999999</c:v>
                </c:pt>
                <c:pt idx="384">
                  <c:v>97.554999999999993</c:v>
                </c:pt>
                <c:pt idx="385">
                  <c:v>97.754999999999995</c:v>
                </c:pt>
                <c:pt idx="386">
                  <c:v>97.954999999999998</c:v>
                </c:pt>
                <c:pt idx="387">
                  <c:v>98.155000000000001</c:v>
                </c:pt>
                <c:pt idx="388">
                  <c:v>98.35499999999999</c:v>
                </c:pt>
                <c:pt idx="389">
                  <c:v>98.554999999999993</c:v>
                </c:pt>
                <c:pt idx="390">
                  <c:v>98.754999999999995</c:v>
                </c:pt>
                <c:pt idx="391">
                  <c:v>98.954999999999998</c:v>
                </c:pt>
                <c:pt idx="392">
                  <c:v>99.155000000000001</c:v>
                </c:pt>
                <c:pt idx="393">
                  <c:v>99.35499999999999</c:v>
                </c:pt>
                <c:pt idx="394">
                  <c:v>99.554999999999993</c:v>
                </c:pt>
                <c:pt idx="395">
                  <c:v>99.754999999999995</c:v>
                </c:pt>
                <c:pt idx="396">
                  <c:v>99.954999999999998</c:v>
                </c:pt>
                <c:pt idx="397">
                  <c:v>100.155</c:v>
                </c:pt>
                <c:pt idx="398">
                  <c:v>100.35499999999999</c:v>
                </c:pt>
                <c:pt idx="399">
                  <c:v>100.55499999999999</c:v>
                </c:pt>
                <c:pt idx="400">
                  <c:v>100.755</c:v>
                </c:pt>
                <c:pt idx="401">
                  <c:v>100.955</c:v>
                </c:pt>
                <c:pt idx="402">
                  <c:v>101.155</c:v>
                </c:pt>
                <c:pt idx="403">
                  <c:v>101.35499999999999</c:v>
                </c:pt>
                <c:pt idx="404">
                  <c:v>101.55499999999999</c:v>
                </c:pt>
                <c:pt idx="405">
                  <c:v>101.755</c:v>
                </c:pt>
                <c:pt idx="406">
                  <c:v>101.955</c:v>
                </c:pt>
                <c:pt idx="407">
                  <c:v>102.155</c:v>
                </c:pt>
                <c:pt idx="408">
                  <c:v>102.35499999999999</c:v>
                </c:pt>
                <c:pt idx="409">
                  <c:v>102.55499999999999</c:v>
                </c:pt>
                <c:pt idx="410">
                  <c:v>102.755</c:v>
                </c:pt>
                <c:pt idx="411">
                  <c:v>102.955</c:v>
                </c:pt>
                <c:pt idx="412">
                  <c:v>103.155</c:v>
                </c:pt>
                <c:pt idx="413">
                  <c:v>103.35499999999999</c:v>
                </c:pt>
                <c:pt idx="414">
                  <c:v>103.55499999999999</c:v>
                </c:pt>
                <c:pt idx="415">
                  <c:v>103.755</c:v>
                </c:pt>
                <c:pt idx="416">
                  <c:v>103.955</c:v>
                </c:pt>
                <c:pt idx="417">
                  <c:v>104.155</c:v>
                </c:pt>
                <c:pt idx="418">
                  <c:v>104.35499999999999</c:v>
                </c:pt>
                <c:pt idx="419">
                  <c:v>104.55499999999999</c:v>
                </c:pt>
                <c:pt idx="420">
                  <c:v>104.755</c:v>
                </c:pt>
                <c:pt idx="421">
                  <c:v>104.955</c:v>
                </c:pt>
                <c:pt idx="422">
                  <c:v>105.155</c:v>
                </c:pt>
                <c:pt idx="423">
                  <c:v>105.35499999999999</c:v>
                </c:pt>
                <c:pt idx="424">
                  <c:v>105.55499999999999</c:v>
                </c:pt>
                <c:pt idx="425">
                  <c:v>105.755</c:v>
                </c:pt>
                <c:pt idx="426">
                  <c:v>105.955</c:v>
                </c:pt>
                <c:pt idx="427">
                  <c:v>106.155</c:v>
                </c:pt>
                <c:pt idx="428">
                  <c:v>106.35499999999999</c:v>
                </c:pt>
                <c:pt idx="429">
                  <c:v>106.55499999999999</c:v>
                </c:pt>
                <c:pt idx="430">
                  <c:v>106.755</c:v>
                </c:pt>
                <c:pt idx="431">
                  <c:v>106.955</c:v>
                </c:pt>
                <c:pt idx="432">
                  <c:v>107.155</c:v>
                </c:pt>
                <c:pt idx="433">
                  <c:v>107.35499999999999</c:v>
                </c:pt>
                <c:pt idx="434">
                  <c:v>107.55499999999999</c:v>
                </c:pt>
                <c:pt idx="435">
                  <c:v>107.755</c:v>
                </c:pt>
                <c:pt idx="436">
                  <c:v>107.955</c:v>
                </c:pt>
                <c:pt idx="437">
                  <c:v>108.155</c:v>
                </c:pt>
                <c:pt idx="438">
                  <c:v>108.35499999999999</c:v>
                </c:pt>
                <c:pt idx="439">
                  <c:v>108.55499999999999</c:v>
                </c:pt>
                <c:pt idx="440">
                  <c:v>108.755</c:v>
                </c:pt>
                <c:pt idx="441">
                  <c:v>108.955</c:v>
                </c:pt>
                <c:pt idx="442">
                  <c:v>109.155</c:v>
                </c:pt>
                <c:pt idx="443">
                  <c:v>109.35499999999999</c:v>
                </c:pt>
                <c:pt idx="444">
                  <c:v>109.55499999999999</c:v>
                </c:pt>
                <c:pt idx="445">
                  <c:v>109.755</c:v>
                </c:pt>
                <c:pt idx="446">
                  <c:v>109.955</c:v>
                </c:pt>
                <c:pt idx="447">
                  <c:v>110.155</c:v>
                </c:pt>
                <c:pt idx="448">
                  <c:v>110.35499999999999</c:v>
                </c:pt>
                <c:pt idx="449">
                  <c:v>110.55499999999999</c:v>
                </c:pt>
                <c:pt idx="450">
                  <c:v>110.755</c:v>
                </c:pt>
                <c:pt idx="451">
                  <c:v>110.955</c:v>
                </c:pt>
                <c:pt idx="452">
                  <c:v>111.155</c:v>
                </c:pt>
                <c:pt idx="453">
                  <c:v>111.35499999999999</c:v>
                </c:pt>
                <c:pt idx="454">
                  <c:v>111.55499999999999</c:v>
                </c:pt>
                <c:pt idx="455">
                  <c:v>111.755</c:v>
                </c:pt>
                <c:pt idx="456">
                  <c:v>111.955</c:v>
                </c:pt>
                <c:pt idx="457">
                  <c:v>112.155</c:v>
                </c:pt>
                <c:pt idx="458">
                  <c:v>112.35499999999999</c:v>
                </c:pt>
                <c:pt idx="459">
                  <c:v>112.55499999999999</c:v>
                </c:pt>
                <c:pt idx="460">
                  <c:v>112.755</c:v>
                </c:pt>
                <c:pt idx="461">
                  <c:v>112.955</c:v>
                </c:pt>
                <c:pt idx="462">
                  <c:v>113.155</c:v>
                </c:pt>
                <c:pt idx="463">
                  <c:v>113.35499999999999</c:v>
                </c:pt>
                <c:pt idx="464">
                  <c:v>113.55499999999999</c:v>
                </c:pt>
                <c:pt idx="465">
                  <c:v>113.755</c:v>
                </c:pt>
                <c:pt idx="466">
                  <c:v>113.955</c:v>
                </c:pt>
                <c:pt idx="467">
                  <c:v>114.155</c:v>
                </c:pt>
                <c:pt idx="468">
                  <c:v>114.35499999999999</c:v>
                </c:pt>
                <c:pt idx="469">
                  <c:v>114.55499999999999</c:v>
                </c:pt>
                <c:pt idx="470">
                  <c:v>114.755</c:v>
                </c:pt>
                <c:pt idx="471">
                  <c:v>114.955</c:v>
                </c:pt>
                <c:pt idx="472">
                  <c:v>115.155</c:v>
                </c:pt>
                <c:pt idx="473">
                  <c:v>115.35499999999999</c:v>
                </c:pt>
                <c:pt idx="474">
                  <c:v>115.55499999999999</c:v>
                </c:pt>
                <c:pt idx="475">
                  <c:v>115.755</c:v>
                </c:pt>
                <c:pt idx="476">
                  <c:v>115.955</c:v>
                </c:pt>
                <c:pt idx="477">
                  <c:v>116.155</c:v>
                </c:pt>
                <c:pt idx="478">
                  <c:v>116.35499999999999</c:v>
                </c:pt>
                <c:pt idx="479">
                  <c:v>116.55499999999999</c:v>
                </c:pt>
                <c:pt idx="480">
                  <c:v>116.755</c:v>
                </c:pt>
                <c:pt idx="481">
                  <c:v>116.955</c:v>
                </c:pt>
                <c:pt idx="482">
                  <c:v>117.155</c:v>
                </c:pt>
                <c:pt idx="483">
                  <c:v>117.35499999999999</c:v>
                </c:pt>
                <c:pt idx="484">
                  <c:v>117.55499999999999</c:v>
                </c:pt>
                <c:pt idx="485">
                  <c:v>117.755</c:v>
                </c:pt>
                <c:pt idx="486">
                  <c:v>117.955</c:v>
                </c:pt>
                <c:pt idx="487">
                  <c:v>118.155</c:v>
                </c:pt>
                <c:pt idx="488">
                  <c:v>118.35499999999999</c:v>
                </c:pt>
                <c:pt idx="489">
                  <c:v>118.55499999999999</c:v>
                </c:pt>
                <c:pt idx="490">
                  <c:v>118.755</c:v>
                </c:pt>
                <c:pt idx="491">
                  <c:v>118.955</c:v>
                </c:pt>
                <c:pt idx="492">
                  <c:v>119.155</c:v>
                </c:pt>
                <c:pt idx="493">
                  <c:v>119.35499999999999</c:v>
                </c:pt>
                <c:pt idx="494">
                  <c:v>119.55499999999999</c:v>
                </c:pt>
                <c:pt idx="495">
                  <c:v>119.755</c:v>
                </c:pt>
                <c:pt idx="496">
                  <c:v>119.955</c:v>
                </c:pt>
                <c:pt idx="497">
                  <c:v>120.155</c:v>
                </c:pt>
                <c:pt idx="498">
                  <c:v>120.35499999999999</c:v>
                </c:pt>
                <c:pt idx="499">
                  <c:v>120.55499999999999</c:v>
                </c:pt>
                <c:pt idx="500">
                  <c:v>120.755</c:v>
                </c:pt>
                <c:pt idx="501">
                  <c:v>120.955</c:v>
                </c:pt>
                <c:pt idx="502">
                  <c:v>121.155</c:v>
                </c:pt>
                <c:pt idx="503">
                  <c:v>121.35499999999999</c:v>
                </c:pt>
                <c:pt idx="504">
                  <c:v>121.55499999999999</c:v>
                </c:pt>
                <c:pt idx="505">
                  <c:v>121.755</c:v>
                </c:pt>
                <c:pt idx="506">
                  <c:v>121.955</c:v>
                </c:pt>
                <c:pt idx="507">
                  <c:v>122.155</c:v>
                </c:pt>
                <c:pt idx="508">
                  <c:v>122.35499999999999</c:v>
                </c:pt>
                <c:pt idx="509">
                  <c:v>122.55499999999999</c:v>
                </c:pt>
                <c:pt idx="510">
                  <c:v>122.755</c:v>
                </c:pt>
                <c:pt idx="511">
                  <c:v>122.955</c:v>
                </c:pt>
                <c:pt idx="512">
                  <c:v>123.155</c:v>
                </c:pt>
                <c:pt idx="513">
                  <c:v>123.35499999999999</c:v>
                </c:pt>
                <c:pt idx="514">
                  <c:v>123.55499999999999</c:v>
                </c:pt>
                <c:pt idx="515">
                  <c:v>123.755</c:v>
                </c:pt>
                <c:pt idx="516">
                  <c:v>123.955</c:v>
                </c:pt>
                <c:pt idx="517">
                  <c:v>124.155</c:v>
                </c:pt>
                <c:pt idx="518">
                  <c:v>124.35499999999999</c:v>
                </c:pt>
                <c:pt idx="519">
                  <c:v>124.55499999999999</c:v>
                </c:pt>
                <c:pt idx="520">
                  <c:v>124.755</c:v>
                </c:pt>
                <c:pt idx="521">
                  <c:v>124.955</c:v>
                </c:pt>
                <c:pt idx="522">
                  <c:v>125.155</c:v>
                </c:pt>
                <c:pt idx="523">
                  <c:v>125.35499999999999</c:v>
                </c:pt>
                <c:pt idx="524">
                  <c:v>125.55499999999999</c:v>
                </c:pt>
                <c:pt idx="525">
                  <c:v>125.755</c:v>
                </c:pt>
                <c:pt idx="526">
                  <c:v>125.955</c:v>
                </c:pt>
                <c:pt idx="527">
                  <c:v>126.155</c:v>
                </c:pt>
                <c:pt idx="528">
                  <c:v>126.35499999999999</c:v>
                </c:pt>
                <c:pt idx="529">
                  <c:v>126.55499999999999</c:v>
                </c:pt>
                <c:pt idx="530">
                  <c:v>126.755</c:v>
                </c:pt>
                <c:pt idx="531">
                  <c:v>126.955</c:v>
                </c:pt>
                <c:pt idx="532">
                  <c:v>127.155</c:v>
                </c:pt>
                <c:pt idx="533">
                  <c:v>127.35499999999999</c:v>
                </c:pt>
                <c:pt idx="534">
                  <c:v>127.55499999999999</c:v>
                </c:pt>
                <c:pt idx="535">
                  <c:v>127.755</c:v>
                </c:pt>
                <c:pt idx="536">
                  <c:v>127.955</c:v>
                </c:pt>
                <c:pt idx="537">
                  <c:v>128.155</c:v>
                </c:pt>
                <c:pt idx="538">
                  <c:v>128.35499999999999</c:v>
                </c:pt>
                <c:pt idx="539">
                  <c:v>128.55500000000001</c:v>
                </c:pt>
                <c:pt idx="540">
                  <c:v>128.755</c:v>
                </c:pt>
                <c:pt idx="541">
                  <c:v>128.95500000000001</c:v>
                </c:pt>
                <c:pt idx="542">
                  <c:v>129.155</c:v>
                </c:pt>
                <c:pt idx="543">
                  <c:v>129.35499999999999</c:v>
                </c:pt>
                <c:pt idx="544">
                  <c:v>129.55500000000001</c:v>
                </c:pt>
                <c:pt idx="545">
                  <c:v>129.755</c:v>
                </c:pt>
                <c:pt idx="546">
                  <c:v>129.95500000000001</c:v>
                </c:pt>
                <c:pt idx="547">
                  <c:v>130.155</c:v>
                </c:pt>
                <c:pt idx="548">
                  <c:v>130.35499999999999</c:v>
                </c:pt>
                <c:pt idx="549">
                  <c:v>130.55500000000001</c:v>
                </c:pt>
                <c:pt idx="550">
                  <c:v>130.755</c:v>
                </c:pt>
                <c:pt idx="551">
                  <c:v>130.95500000000001</c:v>
                </c:pt>
                <c:pt idx="552">
                  <c:v>131.155</c:v>
                </c:pt>
                <c:pt idx="553">
                  <c:v>131.35499999999999</c:v>
                </c:pt>
                <c:pt idx="554">
                  <c:v>131.55500000000001</c:v>
                </c:pt>
                <c:pt idx="555">
                  <c:v>131.755</c:v>
                </c:pt>
                <c:pt idx="556">
                  <c:v>131.95500000000001</c:v>
                </c:pt>
                <c:pt idx="557">
                  <c:v>132.155</c:v>
                </c:pt>
                <c:pt idx="558">
                  <c:v>132.35499999999999</c:v>
                </c:pt>
                <c:pt idx="559">
                  <c:v>132.55500000000001</c:v>
                </c:pt>
                <c:pt idx="560">
                  <c:v>132.755</c:v>
                </c:pt>
                <c:pt idx="561">
                  <c:v>132.95500000000001</c:v>
                </c:pt>
                <c:pt idx="562">
                  <c:v>133.155</c:v>
                </c:pt>
                <c:pt idx="563">
                  <c:v>133.35499999999999</c:v>
                </c:pt>
                <c:pt idx="564">
                  <c:v>133.55500000000001</c:v>
                </c:pt>
                <c:pt idx="565">
                  <c:v>133.755</c:v>
                </c:pt>
                <c:pt idx="566">
                  <c:v>133.95500000000001</c:v>
                </c:pt>
                <c:pt idx="567">
                  <c:v>134.155</c:v>
                </c:pt>
                <c:pt idx="568">
                  <c:v>134.35499999999999</c:v>
                </c:pt>
                <c:pt idx="569">
                  <c:v>134.55500000000001</c:v>
                </c:pt>
                <c:pt idx="570">
                  <c:v>134.755</c:v>
                </c:pt>
                <c:pt idx="571">
                  <c:v>134.95500000000001</c:v>
                </c:pt>
                <c:pt idx="572">
                  <c:v>135.155</c:v>
                </c:pt>
                <c:pt idx="573">
                  <c:v>135.35499999999999</c:v>
                </c:pt>
                <c:pt idx="574">
                  <c:v>135.55500000000001</c:v>
                </c:pt>
                <c:pt idx="575">
                  <c:v>135.755</c:v>
                </c:pt>
                <c:pt idx="576">
                  <c:v>135.95500000000001</c:v>
                </c:pt>
                <c:pt idx="577">
                  <c:v>136.155</c:v>
                </c:pt>
                <c:pt idx="578">
                  <c:v>136.35499999999999</c:v>
                </c:pt>
                <c:pt idx="579">
                  <c:v>136.55500000000001</c:v>
                </c:pt>
                <c:pt idx="580">
                  <c:v>136.755</c:v>
                </c:pt>
                <c:pt idx="581">
                  <c:v>136.95500000000001</c:v>
                </c:pt>
                <c:pt idx="582">
                  <c:v>137.155</c:v>
                </c:pt>
                <c:pt idx="583">
                  <c:v>137.35499999999999</c:v>
                </c:pt>
                <c:pt idx="584">
                  <c:v>137.55500000000001</c:v>
                </c:pt>
                <c:pt idx="585">
                  <c:v>137.755</c:v>
                </c:pt>
                <c:pt idx="586">
                  <c:v>137.95500000000001</c:v>
                </c:pt>
                <c:pt idx="587">
                  <c:v>138.155</c:v>
                </c:pt>
                <c:pt idx="588">
                  <c:v>138.35499999999999</c:v>
                </c:pt>
                <c:pt idx="589">
                  <c:v>138.55500000000001</c:v>
                </c:pt>
                <c:pt idx="590">
                  <c:v>138.755</c:v>
                </c:pt>
                <c:pt idx="591">
                  <c:v>138.95500000000001</c:v>
                </c:pt>
                <c:pt idx="592">
                  <c:v>139.155</c:v>
                </c:pt>
                <c:pt idx="593">
                  <c:v>139.35499999999999</c:v>
                </c:pt>
                <c:pt idx="594">
                  <c:v>139.55500000000001</c:v>
                </c:pt>
                <c:pt idx="595">
                  <c:v>139.755</c:v>
                </c:pt>
                <c:pt idx="596">
                  <c:v>139.95500000000001</c:v>
                </c:pt>
                <c:pt idx="597">
                  <c:v>140.155</c:v>
                </c:pt>
                <c:pt idx="598">
                  <c:v>140.35499999999999</c:v>
                </c:pt>
                <c:pt idx="599">
                  <c:v>140.55500000000001</c:v>
                </c:pt>
                <c:pt idx="600">
                  <c:v>140.755</c:v>
                </c:pt>
                <c:pt idx="601">
                  <c:v>140.95500000000001</c:v>
                </c:pt>
                <c:pt idx="602">
                  <c:v>141.155</c:v>
                </c:pt>
                <c:pt idx="603">
                  <c:v>141.35499999999999</c:v>
                </c:pt>
                <c:pt idx="604">
                  <c:v>141.55500000000001</c:v>
                </c:pt>
                <c:pt idx="605">
                  <c:v>141.755</c:v>
                </c:pt>
                <c:pt idx="606">
                  <c:v>141.95500000000001</c:v>
                </c:pt>
                <c:pt idx="607">
                  <c:v>142.155</c:v>
                </c:pt>
                <c:pt idx="608">
                  <c:v>142.35499999999999</c:v>
                </c:pt>
                <c:pt idx="609">
                  <c:v>142.55500000000001</c:v>
                </c:pt>
                <c:pt idx="610">
                  <c:v>142.755</c:v>
                </c:pt>
                <c:pt idx="611">
                  <c:v>142.95500000000001</c:v>
                </c:pt>
                <c:pt idx="612">
                  <c:v>143.155</c:v>
                </c:pt>
                <c:pt idx="613">
                  <c:v>143.35499999999999</c:v>
                </c:pt>
                <c:pt idx="614">
                  <c:v>143.55500000000001</c:v>
                </c:pt>
                <c:pt idx="615">
                  <c:v>143.755</c:v>
                </c:pt>
                <c:pt idx="616">
                  <c:v>143.95500000000001</c:v>
                </c:pt>
                <c:pt idx="617">
                  <c:v>144.155</c:v>
                </c:pt>
                <c:pt idx="618">
                  <c:v>144.35499999999999</c:v>
                </c:pt>
                <c:pt idx="619">
                  <c:v>144.55500000000001</c:v>
                </c:pt>
                <c:pt idx="620">
                  <c:v>144.755</c:v>
                </c:pt>
                <c:pt idx="621">
                  <c:v>144.95500000000001</c:v>
                </c:pt>
                <c:pt idx="622">
                  <c:v>145.155</c:v>
                </c:pt>
                <c:pt idx="623">
                  <c:v>145.35499999999999</c:v>
                </c:pt>
                <c:pt idx="624">
                  <c:v>145.55500000000001</c:v>
                </c:pt>
                <c:pt idx="625">
                  <c:v>145.755</c:v>
                </c:pt>
                <c:pt idx="626">
                  <c:v>145.95500000000001</c:v>
                </c:pt>
                <c:pt idx="627">
                  <c:v>146.155</c:v>
                </c:pt>
                <c:pt idx="628">
                  <c:v>146.35499999999999</c:v>
                </c:pt>
                <c:pt idx="629">
                  <c:v>146.55500000000001</c:v>
                </c:pt>
                <c:pt idx="630">
                  <c:v>146.755</c:v>
                </c:pt>
                <c:pt idx="631">
                  <c:v>146.95500000000001</c:v>
                </c:pt>
                <c:pt idx="632">
                  <c:v>147.155</c:v>
                </c:pt>
                <c:pt idx="633">
                  <c:v>147.35499999999999</c:v>
                </c:pt>
                <c:pt idx="634">
                  <c:v>147.55500000000001</c:v>
                </c:pt>
                <c:pt idx="635">
                  <c:v>147.755</c:v>
                </c:pt>
                <c:pt idx="636">
                  <c:v>147.95500000000001</c:v>
                </c:pt>
                <c:pt idx="637">
                  <c:v>148.155</c:v>
                </c:pt>
                <c:pt idx="638">
                  <c:v>148.35499999999999</c:v>
                </c:pt>
                <c:pt idx="639">
                  <c:v>148.55500000000001</c:v>
                </c:pt>
                <c:pt idx="640">
                  <c:v>148.755</c:v>
                </c:pt>
                <c:pt idx="641">
                  <c:v>148.95499999999998</c:v>
                </c:pt>
                <c:pt idx="642">
                  <c:v>149.155</c:v>
                </c:pt>
                <c:pt idx="643">
                  <c:v>149.35499999999999</c:v>
                </c:pt>
                <c:pt idx="644">
                  <c:v>149.55500000000001</c:v>
                </c:pt>
                <c:pt idx="645">
                  <c:v>149.755</c:v>
                </c:pt>
                <c:pt idx="646">
                  <c:v>149.95499999999998</c:v>
                </c:pt>
                <c:pt idx="647">
                  <c:v>150.155</c:v>
                </c:pt>
                <c:pt idx="648">
                  <c:v>150.35499999999999</c:v>
                </c:pt>
                <c:pt idx="649">
                  <c:v>150.55500000000001</c:v>
                </c:pt>
                <c:pt idx="650">
                  <c:v>150.755</c:v>
                </c:pt>
                <c:pt idx="651">
                  <c:v>150.95499999999998</c:v>
                </c:pt>
                <c:pt idx="652">
                  <c:v>151.155</c:v>
                </c:pt>
                <c:pt idx="653">
                  <c:v>151.35499999999999</c:v>
                </c:pt>
                <c:pt idx="654">
                  <c:v>151.55500000000001</c:v>
                </c:pt>
                <c:pt idx="655">
                  <c:v>151.755</c:v>
                </c:pt>
                <c:pt idx="656">
                  <c:v>151.95499999999998</c:v>
                </c:pt>
                <c:pt idx="657">
                  <c:v>152.155</c:v>
                </c:pt>
                <c:pt idx="658">
                  <c:v>152.35499999999999</c:v>
                </c:pt>
                <c:pt idx="659">
                  <c:v>152.55500000000001</c:v>
                </c:pt>
                <c:pt idx="660">
                  <c:v>152.755</c:v>
                </c:pt>
                <c:pt idx="661">
                  <c:v>152.95499999999998</c:v>
                </c:pt>
                <c:pt idx="662">
                  <c:v>153.155</c:v>
                </c:pt>
                <c:pt idx="663">
                  <c:v>153.35499999999999</c:v>
                </c:pt>
                <c:pt idx="664">
                  <c:v>153.55500000000001</c:v>
                </c:pt>
                <c:pt idx="665">
                  <c:v>153.755</c:v>
                </c:pt>
                <c:pt idx="666">
                  <c:v>153.95499999999998</c:v>
                </c:pt>
                <c:pt idx="667">
                  <c:v>154.155</c:v>
                </c:pt>
                <c:pt idx="668">
                  <c:v>154.35499999999999</c:v>
                </c:pt>
                <c:pt idx="669">
                  <c:v>154.55500000000001</c:v>
                </c:pt>
                <c:pt idx="670">
                  <c:v>154.755</c:v>
                </c:pt>
                <c:pt idx="671">
                  <c:v>154.95499999999998</c:v>
                </c:pt>
                <c:pt idx="672">
                  <c:v>155.155</c:v>
                </c:pt>
                <c:pt idx="673">
                  <c:v>155.35499999999999</c:v>
                </c:pt>
                <c:pt idx="674">
                  <c:v>155.55500000000001</c:v>
                </c:pt>
                <c:pt idx="675">
                  <c:v>155.755</c:v>
                </c:pt>
                <c:pt idx="676">
                  <c:v>155.95499999999998</c:v>
                </c:pt>
                <c:pt idx="677">
                  <c:v>156.155</c:v>
                </c:pt>
                <c:pt idx="678">
                  <c:v>156.35499999999999</c:v>
                </c:pt>
                <c:pt idx="679">
                  <c:v>156.55500000000001</c:v>
                </c:pt>
                <c:pt idx="680">
                  <c:v>156.755</c:v>
                </c:pt>
                <c:pt idx="681">
                  <c:v>156.95499999999998</c:v>
                </c:pt>
                <c:pt idx="682">
                  <c:v>157.155</c:v>
                </c:pt>
                <c:pt idx="683">
                  <c:v>157.35499999999999</c:v>
                </c:pt>
                <c:pt idx="684">
                  <c:v>157.55500000000001</c:v>
                </c:pt>
                <c:pt idx="685">
                  <c:v>157.755</c:v>
                </c:pt>
                <c:pt idx="686">
                  <c:v>157.95499999999998</c:v>
                </c:pt>
                <c:pt idx="687">
                  <c:v>158.155</c:v>
                </c:pt>
                <c:pt idx="688">
                  <c:v>158.35499999999999</c:v>
                </c:pt>
                <c:pt idx="689">
                  <c:v>158.55500000000001</c:v>
                </c:pt>
                <c:pt idx="690">
                  <c:v>158.755</c:v>
                </c:pt>
                <c:pt idx="691">
                  <c:v>158.95499999999998</c:v>
                </c:pt>
                <c:pt idx="692">
                  <c:v>159.155</c:v>
                </c:pt>
                <c:pt idx="693">
                  <c:v>159.35499999999999</c:v>
                </c:pt>
                <c:pt idx="694">
                  <c:v>159.55500000000001</c:v>
                </c:pt>
                <c:pt idx="695">
                  <c:v>159.755</c:v>
                </c:pt>
                <c:pt idx="696">
                  <c:v>159.95499999999998</c:v>
                </c:pt>
                <c:pt idx="697">
                  <c:v>160.155</c:v>
                </c:pt>
                <c:pt idx="698">
                  <c:v>160.35499999999999</c:v>
                </c:pt>
                <c:pt idx="699">
                  <c:v>160.55500000000001</c:v>
                </c:pt>
                <c:pt idx="700">
                  <c:v>160.755</c:v>
                </c:pt>
                <c:pt idx="701">
                  <c:v>160.95499999999998</c:v>
                </c:pt>
                <c:pt idx="702">
                  <c:v>161.155</c:v>
                </c:pt>
                <c:pt idx="703">
                  <c:v>161.35499999999999</c:v>
                </c:pt>
                <c:pt idx="704">
                  <c:v>161.55500000000001</c:v>
                </c:pt>
                <c:pt idx="705">
                  <c:v>161.755</c:v>
                </c:pt>
                <c:pt idx="706">
                  <c:v>161.95499999999998</c:v>
                </c:pt>
                <c:pt idx="707">
                  <c:v>162.155</c:v>
                </c:pt>
                <c:pt idx="708">
                  <c:v>162.35499999999999</c:v>
                </c:pt>
                <c:pt idx="709">
                  <c:v>162.55500000000001</c:v>
                </c:pt>
                <c:pt idx="710">
                  <c:v>162.755</c:v>
                </c:pt>
                <c:pt idx="711">
                  <c:v>162.95499999999998</c:v>
                </c:pt>
                <c:pt idx="712">
                  <c:v>163.155</c:v>
                </c:pt>
                <c:pt idx="713">
                  <c:v>163.35499999999999</c:v>
                </c:pt>
                <c:pt idx="714">
                  <c:v>163.55500000000001</c:v>
                </c:pt>
                <c:pt idx="715">
                  <c:v>163.755</c:v>
                </c:pt>
                <c:pt idx="716">
                  <c:v>163.95499999999998</c:v>
                </c:pt>
                <c:pt idx="717">
                  <c:v>164.155</c:v>
                </c:pt>
                <c:pt idx="718">
                  <c:v>164.35499999999999</c:v>
                </c:pt>
                <c:pt idx="719">
                  <c:v>164.55500000000001</c:v>
                </c:pt>
                <c:pt idx="720">
                  <c:v>164.755</c:v>
                </c:pt>
                <c:pt idx="721">
                  <c:v>164.95499999999998</c:v>
                </c:pt>
                <c:pt idx="722">
                  <c:v>165.155</c:v>
                </c:pt>
                <c:pt idx="723">
                  <c:v>165.35499999999999</c:v>
                </c:pt>
                <c:pt idx="724">
                  <c:v>165.55500000000001</c:v>
                </c:pt>
                <c:pt idx="725">
                  <c:v>165.755</c:v>
                </c:pt>
                <c:pt idx="726">
                  <c:v>165.95499999999998</c:v>
                </c:pt>
                <c:pt idx="727">
                  <c:v>166.155</c:v>
                </c:pt>
                <c:pt idx="728">
                  <c:v>166.35499999999999</c:v>
                </c:pt>
                <c:pt idx="729">
                  <c:v>166.55500000000001</c:v>
                </c:pt>
                <c:pt idx="730">
                  <c:v>166.755</c:v>
                </c:pt>
                <c:pt idx="731">
                  <c:v>166.95499999999998</c:v>
                </c:pt>
                <c:pt idx="732">
                  <c:v>167.155</c:v>
                </c:pt>
                <c:pt idx="733">
                  <c:v>167.35499999999999</c:v>
                </c:pt>
                <c:pt idx="734">
                  <c:v>167.55500000000001</c:v>
                </c:pt>
                <c:pt idx="735">
                  <c:v>167.755</c:v>
                </c:pt>
                <c:pt idx="736">
                  <c:v>167.95499999999998</c:v>
                </c:pt>
                <c:pt idx="737">
                  <c:v>168.155</c:v>
                </c:pt>
                <c:pt idx="738">
                  <c:v>168.35499999999999</c:v>
                </c:pt>
                <c:pt idx="739">
                  <c:v>168.55500000000001</c:v>
                </c:pt>
                <c:pt idx="740">
                  <c:v>168.755</c:v>
                </c:pt>
                <c:pt idx="741">
                  <c:v>168.95499999999998</c:v>
                </c:pt>
                <c:pt idx="742">
                  <c:v>169.155</c:v>
                </c:pt>
                <c:pt idx="743">
                  <c:v>169.35499999999999</c:v>
                </c:pt>
                <c:pt idx="744">
                  <c:v>169.55500000000001</c:v>
                </c:pt>
                <c:pt idx="745">
                  <c:v>169.755</c:v>
                </c:pt>
                <c:pt idx="746">
                  <c:v>169.95499999999998</c:v>
                </c:pt>
                <c:pt idx="747">
                  <c:v>170.155</c:v>
                </c:pt>
                <c:pt idx="748">
                  <c:v>170.35499999999999</c:v>
                </c:pt>
                <c:pt idx="749">
                  <c:v>170.55500000000001</c:v>
                </c:pt>
                <c:pt idx="750">
                  <c:v>170.755</c:v>
                </c:pt>
                <c:pt idx="751">
                  <c:v>170.95499999999998</c:v>
                </c:pt>
                <c:pt idx="752">
                  <c:v>171.155</c:v>
                </c:pt>
                <c:pt idx="753">
                  <c:v>171.35499999999999</c:v>
                </c:pt>
                <c:pt idx="754">
                  <c:v>171.55500000000001</c:v>
                </c:pt>
                <c:pt idx="755">
                  <c:v>171.755</c:v>
                </c:pt>
                <c:pt idx="756">
                  <c:v>171.95499999999998</c:v>
                </c:pt>
                <c:pt idx="757">
                  <c:v>172.155</c:v>
                </c:pt>
                <c:pt idx="758">
                  <c:v>172.35499999999999</c:v>
                </c:pt>
                <c:pt idx="759">
                  <c:v>172.55500000000001</c:v>
                </c:pt>
                <c:pt idx="760">
                  <c:v>172.755</c:v>
                </c:pt>
                <c:pt idx="761">
                  <c:v>172.95499999999998</c:v>
                </c:pt>
                <c:pt idx="762">
                  <c:v>173.155</c:v>
                </c:pt>
                <c:pt idx="763">
                  <c:v>173.35499999999999</c:v>
                </c:pt>
                <c:pt idx="764">
                  <c:v>173.55500000000001</c:v>
                </c:pt>
                <c:pt idx="765">
                  <c:v>173.755</c:v>
                </c:pt>
                <c:pt idx="766">
                  <c:v>173.95499999999998</c:v>
                </c:pt>
                <c:pt idx="767">
                  <c:v>174.155</c:v>
                </c:pt>
                <c:pt idx="768">
                  <c:v>174.35499999999999</c:v>
                </c:pt>
                <c:pt idx="769">
                  <c:v>174.55500000000001</c:v>
                </c:pt>
                <c:pt idx="770">
                  <c:v>174.755</c:v>
                </c:pt>
                <c:pt idx="771">
                  <c:v>174.95499999999998</c:v>
                </c:pt>
                <c:pt idx="772">
                  <c:v>175.155</c:v>
                </c:pt>
                <c:pt idx="773">
                  <c:v>175.35499999999999</c:v>
                </c:pt>
                <c:pt idx="774">
                  <c:v>175.55500000000001</c:v>
                </c:pt>
                <c:pt idx="775">
                  <c:v>175.755</c:v>
                </c:pt>
                <c:pt idx="776">
                  <c:v>175.95499999999998</c:v>
                </c:pt>
                <c:pt idx="777">
                  <c:v>176.155</c:v>
                </c:pt>
                <c:pt idx="778">
                  <c:v>176.35499999999999</c:v>
                </c:pt>
                <c:pt idx="779">
                  <c:v>176.55500000000001</c:v>
                </c:pt>
                <c:pt idx="780">
                  <c:v>176.755</c:v>
                </c:pt>
                <c:pt idx="781">
                  <c:v>176.95499999999998</c:v>
                </c:pt>
                <c:pt idx="782">
                  <c:v>177.155</c:v>
                </c:pt>
                <c:pt idx="783">
                  <c:v>177.35499999999999</c:v>
                </c:pt>
                <c:pt idx="784">
                  <c:v>177.55500000000001</c:v>
                </c:pt>
                <c:pt idx="785">
                  <c:v>177.755</c:v>
                </c:pt>
                <c:pt idx="786">
                  <c:v>177.95499999999998</c:v>
                </c:pt>
                <c:pt idx="787">
                  <c:v>178.155</c:v>
                </c:pt>
                <c:pt idx="788">
                  <c:v>178.35499999999999</c:v>
                </c:pt>
                <c:pt idx="789">
                  <c:v>178.55500000000001</c:v>
                </c:pt>
                <c:pt idx="790">
                  <c:v>178.755</c:v>
                </c:pt>
                <c:pt idx="791">
                  <c:v>178.95499999999998</c:v>
                </c:pt>
                <c:pt idx="792">
                  <c:v>179.155</c:v>
                </c:pt>
                <c:pt idx="793">
                  <c:v>179.35499999999999</c:v>
                </c:pt>
                <c:pt idx="794">
                  <c:v>179.55500000000001</c:v>
                </c:pt>
                <c:pt idx="795">
                  <c:v>179.755</c:v>
                </c:pt>
                <c:pt idx="796">
                  <c:v>179.95499999999998</c:v>
                </c:pt>
                <c:pt idx="797">
                  <c:v>180.155</c:v>
                </c:pt>
                <c:pt idx="798">
                  <c:v>180.35499999999999</c:v>
                </c:pt>
                <c:pt idx="799">
                  <c:v>180.55500000000001</c:v>
                </c:pt>
                <c:pt idx="800">
                  <c:v>180.755</c:v>
                </c:pt>
                <c:pt idx="801">
                  <c:v>180.95499999999998</c:v>
                </c:pt>
                <c:pt idx="802">
                  <c:v>181.155</c:v>
                </c:pt>
                <c:pt idx="803">
                  <c:v>181.35499999999999</c:v>
                </c:pt>
                <c:pt idx="804">
                  <c:v>181.55500000000001</c:v>
                </c:pt>
                <c:pt idx="805">
                  <c:v>181.755</c:v>
                </c:pt>
                <c:pt idx="806">
                  <c:v>181.95499999999998</c:v>
                </c:pt>
                <c:pt idx="807">
                  <c:v>182.155</c:v>
                </c:pt>
                <c:pt idx="808">
                  <c:v>182.35499999999999</c:v>
                </c:pt>
                <c:pt idx="809">
                  <c:v>182.55500000000001</c:v>
                </c:pt>
                <c:pt idx="810">
                  <c:v>182.755</c:v>
                </c:pt>
                <c:pt idx="811">
                  <c:v>182.95499999999998</c:v>
                </c:pt>
                <c:pt idx="812">
                  <c:v>183.155</c:v>
                </c:pt>
                <c:pt idx="813">
                  <c:v>183.35499999999999</c:v>
                </c:pt>
                <c:pt idx="814">
                  <c:v>183.55500000000001</c:v>
                </c:pt>
                <c:pt idx="815">
                  <c:v>183.755</c:v>
                </c:pt>
                <c:pt idx="816">
                  <c:v>183.95499999999998</c:v>
                </c:pt>
                <c:pt idx="817">
                  <c:v>184.155</c:v>
                </c:pt>
                <c:pt idx="818">
                  <c:v>184.35499999999999</c:v>
                </c:pt>
                <c:pt idx="819">
                  <c:v>184.55500000000001</c:v>
                </c:pt>
                <c:pt idx="820">
                  <c:v>184.755</c:v>
                </c:pt>
                <c:pt idx="821">
                  <c:v>184.95499999999998</c:v>
                </c:pt>
                <c:pt idx="822">
                  <c:v>185.155</c:v>
                </c:pt>
                <c:pt idx="823">
                  <c:v>185.35499999999999</c:v>
                </c:pt>
                <c:pt idx="824">
                  <c:v>185.55500000000001</c:v>
                </c:pt>
                <c:pt idx="825">
                  <c:v>185.755</c:v>
                </c:pt>
                <c:pt idx="826">
                  <c:v>185.95499999999998</c:v>
                </c:pt>
                <c:pt idx="827">
                  <c:v>186.155</c:v>
                </c:pt>
                <c:pt idx="828">
                  <c:v>186.35499999999999</c:v>
                </c:pt>
                <c:pt idx="829">
                  <c:v>186.55500000000001</c:v>
                </c:pt>
                <c:pt idx="830">
                  <c:v>186.755</c:v>
                </c:pt>
                <c:pt idx="831">
                  <c:v>186.95499999999998</c:v>
                </c:pt>
                <c:pt idx="832">
                  <c:v>187.155</c:v>
                </c:pt>
                <c:pt idx="833">
                  <c:v>187.35499999999999</c:v>
                </c:pt>
                <c:pt idx="834">
                  <c:v>187.55500000000001</c:v>
                </c:pt>
                <c:pt idx="835">
                  <c:v>187.755</c:v>
                </c:pt>
                <c:pt idx="836">
                  <c:v>187.95499999999998</c:v>
                </c:pt>
                <c:pt idx="837">
                  <c:v>188.155</c:v>
                </c:pt>
                <c:pt idx="838">
                  <c:v>188.35499999999999</c:v>
                </c:pt>
                <c:pt idx="839">
                  <c:v>188.55500000000001</c:v>
                </c:pt>
                <c:pt idx="840">
                  <c:v>188.755</c:v>
                </c:pt>
                <c:pt idx="841">
                  <c:v>188.95499999999998</c:v>
                </c:pt>
                <c:pt idx="842">
                  <c:v>189.155</c:v>
                </c:pt>
                <c:pt idx="843">
                  <c:v>189.35499999999999</c:v>
                </c:pt>
                <c:pt idx="844">
                  <c:v>189.55500000000001</c:v>
                </c:pt>
                <c:pt idx="845">
                  <c:v>189.755</c:v>
                </c:pt>
                <c:pt idx="846">
                  <c:v>189.95499999999998</c:v>
                </c:pt>
                <c:pt idx="847">
                  <c:v>190.155</c:v>
                </c:pt>
                <c:pt idx="848">
                  <c:v>190.35499999999999</c:v>
                </c:pt>
                <c:pt idx="849">
                  <c:v>190.55500000000001</c:v>
                </c:pt>
                <c:pt idx="850">
                  <c:v>190.755</c:v>
                </c:pt>
                <c:pt idx="851">
                  <c:v>190.95499999999998</c:v>
                </c:pt>
                <c:pt idx="852">
                  <c:v>191.155</c:v>
                </c:pt>
                <c:pt idx="853">
                  <c:v>191.35499999999999</c:v>
                </c:pt>
                <c:pt idx="854">
                  <c:v>191.55500000000001</c:v>
                </c:pt>
                <c:pt idx="855">
                  <c:v>191.755</c:v>
                </c:pt>
                <c:pt idx="856">
                  <c:v>191.95499999999998</c:v>
                </c:pt>
                <c:pt idx="857">
                  <c:v>192.155</c:v>
                </c:pt>
                <c:pt idx="858">
                  <c:v>192.35499999999999</c:v>
                </c:pt>
                <c:pt idx="859">
                  <c:v>192.55500000000001</c:v>
                </c:pt>
                <c:pt idx="860">
                  <c:v>192.755</c:v>
                </c:pt>
                <c:pt idx="861">
                  <c:v>192.95499999999998</c:v>
                </c:pt>
                <c:pt idx="862">
                  <c:v>193.155</c:v>
                </c:pt>
                <c:pt idx="863">
                  <c:v>193.35499999999999</c:v>
                </c:pt>
                <c:pt idx="864">
                  <c:v>193.55500000000001</c:v>
                </c:pt>
                <c:pt idx="865">
                  <c:v>193.755</c:v>
                </c:pt>
                <c:pt idx="866">
                  <c:v>193.95499999999998</c:v>
                </c:pt>
                <c:pt idx="867">
                  <c:v>194.155</c:v>
                </c:pt>
                <c:pt idx="868">
                  <c:v>194.35499999999999</c:v>
                </c:pt>
                <c:pt idx="869">
                  <c:v>194.55500000000001</c:v>
                </c:pt>
                <c:pt idx="870">
                  <c:v>194.755</c:v>
                </c:pt>
                <c:pt idx="871">
                  <c:v>194.95499999999998</c:v>
                </c:pt>
                <c:pt idx="872">
                  <c:v>195.155</c:v>
                </c:pt>
                <c:pt idx="873">
                  <c:v>195.35499999999999</c:v>
                </c:pt>
                <c:pt idx="874">
                  <c:v>195.55500000000001</c:v>
                </c:pt>
                <c:pt idx="875">
                  <c:v>195.755</c:v>
                </c:pt>
                <c:pt idx="876">
                  <c:v>195.95499999999998</c:v>
                </c:pt>
                <c:pt idx="877">
                  <c:v>196.155</c:v>
                </c:pt>
                <c:pt idx="878">
                  <c:v>196.35499999999999</c:v>
                </c:pt>
                <c:pt idx="879">
                  <c:v>196.55500000000001</c:v>
                </c:pt>
                <c:pt idx="880">
                  <c:v>196.755</c:v>
                </c:pt>
                <c:pt idx="881">
                  <c:v>196.95499999999998</c:v>
                </c:pt>
                <c:pt idx="882">
                  <c:v>197.155</c:v>
                </c:pt>
                <c:pt idx="883">
                  <c:v>197.35499999999999</c:v>
                </c:pt>
                <c:pt idx="884">
                  <c:v>197.55500000000001</c:v>
                </c:pt>
                <c:pt idx="885">
                  <c:v>197.755</c:v>
                </c:pt>
                <c:pt idx="886">
                  <c:v>197.95499999999998</c:v>
                </c:pt>
                <c:pt idx="887">
                  <c:v>198.155</c:v>
                </c:pt>
                <c:pt idx="888">
                  <c:v>198.35499999999999</c:v>
                </c:pt>
                <c:pt idx="889">
                  <c:v>198.55500000000001</c:v>
                </c:pt>
                <c:pt idx="890">
                  <c:v>198.755</c:v>
                </c:pt>
                <c:pt idx="891">
                  <c:v>198.95499999999998</c:v>
                </c:pt>
                <c:pt idx="892">
                  <c:v>199.155</c:v>
                </c:pt>
                <c:pt idx="893">
                  <c:v>199.35499999999999</c:v>
                </c:pt>
                <c:pt idx="894">
                  <c:v>199.55500000000001</c:v>
                </c:pt>
                <c:pt idx="895">
                  <c:v>199.755</c:v>
                </c:pt>
                <c:pt idx="896">
                  <c:v>199.95499999999998</c:v>
                </c:pt>
                <c:pt idx="897">
                  <c:v>200.155</c:v>
                </c:pt>
                <c:pt idx="898">
                  <c:v>200.35499999999999</c:v>
                </c:pt>
                <c:pt idx="899">
                  <c:v>200.55500000000001</c:v>
                </c:pt>
                <c:pt idx="900">
                  <c:v>200.755</c:v>
                </c:pt>
                <c:pt idx="901">
                  <c:v>200.95499999999998</c:v>
                </c:pt>
                <c:pt idx="902">
                  <c:v>201.155</c:v>
                </c:pt>
                <c:pt idx="903">
                  <c:v>201.35499999999999</c:v>
                </c:pt>
                <c:pt idx="904">
                  <c:v>201.55500000000001</c:v>
                </c:pt>
                <c:pt idx="905">
                  <c:v>201.755</c:v>
                </c:pt>
                <c:pt idx="906">
                  <c:v>201.95499999999998</c:v>
                </c:pt>
                <c:pt idx="907">
                  <c:v>202.155</c:v>
                </c:pt>
                <c:pt idx="908">
                  <c:v>202.35499999999999</c:v>
                </c:pt>
                <c:pt idx="909">
                  <c:v>202.55500000000001</c:v>
                </c:pt>
                <c:pt idx="910">
                  <c:v>202.755</c:v>
                </c:pt>
                <c:pt idx="911">
                  <c:v>202.95499999999998</c:v>
                </c:pt>
                <c:pt idx="912">
                  <c:v>203.155</c:v>
                </c:pt>
                <c:pt idx="913">
                  <c:v>203.35499999999999</c:v>
                </c:pt>
                <c:pt idx="914">
                  <c:v>203.55500000000001</c:v>
                </c:pt>
                <c:pt idx="915">
                  <c:v>203.755</c:v>
                </c:pt>
                <c:pt idx="916">
                  <c:v>203.95499999999998</c:v>
                </c:pt>
                <c:pt idx="917">
                  <c:v>204.155</c:v>
                </c:pt>
                <c:pt idx="918">
                  <c:v>204.35499999999999</c:v>
                </c:pt>
                <c:pt idx="919">
                  <c:v>204.55500000000001</c:v>
                </c:pt>
                <c:pt idx="920">
                  <c:v>204.755</c:v>
                </c:pt>
                <c:pt idx="921">
                  <c:v>204.95499999999998</c:v>
                </c:pt>
                <c:pt idx="922">
                  <c:v>205.155</c:v>
                </c:pt>
                <c:pt idx="923">
                  <c:v>205.35499999999999</c:v>
                </c:pt>
                <c:pt idx="924">
                  <c:v>205.55500000000001</c:v>
                </c:pt>
                <c:pt idx="925">
                  <c:v>205.755</c:v>
                </c:pt>
                <c:pt idx="926">
                  <c:v>205.95499999999998</c:v>
                </c:pt>
                <c:pt idx="927">
                  <c:v>206.155</c:v>
                </c:pt>
                <c:pt idx="928">
                  <c:v>206.35499999999999</c:v>
                </c:pt>
                <c:pt idx="929">
                  <c:v>206.55500000000001</c:v>
                </c:pt>
                <c:pt idx="930">
                  <c:v>206.755</c:v>
                </c:pt>
                <c:pt idx="931">
                  <c:v>206.95499999999998</c:v>
                </c:pt>
                <c:pt idx="932">
                  <c:v>207.155</c:v>
                </c:pt>
                <c:pt idx="933">
                  <c:v>207.35499999999999</c:v>
                </c:pt>
                <c:pt idx="934">
                  <c:v>207.55500000000001</c:v>
                </c:pt>
                <c:pt idx="935">
                  <c:v>207.755</c:v>
                </c:pt>
                <c:pt idx="936">
                  <c:v>207.95499999999998</c:v>
                </c:pt>
                <c:pt idx="937">
                  <c:v>208.155</c:v>
                </c:pt>
                <c:pt idx="938">
                  <c:v>208.35499999999999</c:v>
                </c:pt>
                <c:pt idx="939">
                  <c:v>208.55500000000001</c:v>
                </c:pt>
                <c:pt idx="940">
                  <c:v>208.755</c:v>
                </c:pt>
                <c:pt idx="941">
                  <c:v>208.95499999999998</c:v>
                </c:pt>
                <c:pt idx="942">
                  <c:v>209.155</c:v>
                </c:pt>
                <c:pt idx="943">
                  <c:v>209.35499999999999</c:v>
                </c:pt>
                <c:pt idx="944">
                  <c:v>209.55500000000001</c:v>
                </c:pt>
                <c:pt idx="945">
                  <c:v>209.755</c:v>
                </c:pt>
                <c:pt idx="946">
                  <c:v>209.95499999999998</c:v>
                </c:pt>
                <c:pt idx="947">
                  <c:v>210.155</c:v>
                </c:pt>
                <c:pt idx="948">
                  <c:v>210.35499999999999</c:v>
                </c:pt>
                <c:pt idx="949">
                  <c:v>210.55500000000001</c:v>
                </c:pt>
                <c:pt idx="950">
                  <c:v>210.755</c:v>
                </c:pt>
                <c:pt idx="951">
                  <c:v>210.95499999999998</c:v>
                </c:pt>
                <c:pt idx="952">
                  <c:v>211.155</c:v>
                </c:pt>
                <c:pt idx="953">
                  <c:v>211.35499999999999</c:v>
                </c:pt>
                <c:pt idx="954">
                  <c:v>211.55500000000001</c:v>
                </c:pt>
                <c:pt idx="955">
                  <c:v>211.755</c:v>
                </c:pt>
                <c:pt idx="956">
                  <c:v>211.95499999999998</c:v>
                </c:pt>
                <c:pt idx="957">
                  <c:v>212.155</c:v>
                </c:pt>
                <c:pt idx="958">
                  <c:v>212.35499999999999</c:v>
                </c:pt>
                <c:pt idx="959">
                  <c:v>212.55500000000001</c:v>
                </c:pt>
                <c:pt idx="960">
                  <c:v>212.755</c:v>
                </c:pt>
                <c:pt idx="961">
                  <c:v>212.95499999999998</c:v>
                </c:pt>
                <c:pt idx="962">
                  <c:v>213.155</c:v>
                </c:pt>
                <c:pt idx="963">
                  <c:v>213.35499999999999</c:v>
                </c:pt>
                <c:pt idx="964">
                  <c:v>213.55500000000001</c:v>
                </c:pt>
                <c:pt idx="965">
                  <c:v>213.755</c:v>
                </c:pt>
                <c:pt idx="966">
                  <c:v>213.95499999999998</c:v>
                </c:pt>
                <c:pt idx="967">
                  <c:v>214.155</c:v>
                </c:pt>
                <c:pt idx="968">
                  <c:v>214.35499999999999</c:v>
                </c:pt>
                <c:pt idx="969">
                  <c:v>214.55500000000001</c:v>
                </c:pt>
                <c:pt idx="970">
                  <c:v>214.755</c:v>
                </c:pt>
                <c:pt idx="971">
                  <c:v>214.95499999999998</c:v>
                </c:pt>
                <c:pt idx="972">
                  <c:v>215.155</c:v>
                </c:pt>
                <c:pt idx="973">
                  <c:v>215.35499999999999</c:v>
                </c:pt>
                <c:pt idx="974">
                  <c:v>215.55500000000001</c:v>
                </c:pt>
                <c:pt idx="975">
                  <c:v>215.755</c:v>
                </c:pt>
                <c:pt idx="976">
                  <c:v>215.95499999999998</c:v>
                </c:pt>
                <c:pt idx="977">
                  <c:v>216.155</c:v>
                </c:pt>
                <c:pt idx="978">
                  <c:v>216.35499999999999</c:v>
                </c:pt>
                <c:pt idx="979">
                  <c:v>216.55500000000001</c:v>
                </c:pt>
                <c:pt idx="980">
                  <c:v>216.755</c:v>
                </c:pt>
                <c:pt idx="981">
                  <c:v>216.95499999999998</c:v>
                </c:pt>
                <c:pt idx="982">
                  <c:v>217.155</c:v>
                </c:pt>
                <c:pt idx="983">
                  <c:v>217.35499999999999</c:v>
                </c:pt>
                <c:pt idx="984">
                  <c:v>217.55500000000001</c:v>
                </c:pt>
                <c:pt idx="985">
                  <c:v>217.755</c:v>
                </c:pt>
                <c:pt idx="986">
                  <c:v>217.95499999999998</c:v>
                </c:pt>
                <c:pt idx="987">
                  <c:v>218.155</c:v>
                </c:pt>
                <c:pt idx="988">
                  <c:v>218.35499999999999</c:v>
                </c:pt>
                <c:pt idx="989">
                  <c:v>218.55500000000001</c:v>
                </c:pt>
                <c:pt idx="990">
                  <c:v>218.755</c:v>
                </c:pt>
                <c:pt idx="991">
                  <c:v>218.95499999999998</c:v>
                </c:pt>
                <c:pt idx="992">
                  <c:v>219.155</c:v>
                </c:pt>
                <c:pt idx="993">
                  <c:v>219.35499999999999</c:v>
                </c:pt>
                <c:pt idx="994">
                  <c:v>219.55500000000001</c:v>
                </c:pt>
                <c:pt idx="995">
                  <c:v>219.755</c:v>
                </c:pt>
                <c:pt idx="996">
                  <c:v>219.95499999999998</c:v>
                </c:pt>
                <c:pt idx="997">
                  <c:v>220.155</c:v>
                </c:pt>
                <c:pt idx="998">
                  <c:v>220.35499999999999</c:v>
                </c:pt>
                <c:pt idx="999">
                  <c:v>220.55500000000001</c:v>
                </c:pt>
                <c:pt idx="1000">
                  <c:v>220.755</c:v>
                </c:pt>
                <c:pt idx="1001">
                  <c:v>220.95499999999998</c:v>
                </c:pt>
                <c:pt idx="1002">
                  <c:v>221.155</c:v>
                </c:pt>
                <c:pt idx="1003">
                  <c:v>221.35499999999999</c:v>
                </c:pt>
                <c:pt idx="1004">
                  <c:v>221.55500000000001</c:v>
                </c:pt>
                <c:pt idx="1005">
                  <c:v>221.755</c:v>
                </c:pt>
                <c:pt idx="1006">
                  <c:v>221.95499999999998</c:v>
                </c:pt>
                <c:pt idx="1007">
                  <c:v>222.155</c:v>
                </c:pt>
                <c:pt idx="1008">
                  <c:v>222.35499999999999</c:v>
                </c:pt>
                <c:pt idx="1009">
                  <c:v>222.55500000000001</c:v>
                </c:pt>
                <c:pt idx="1010">
                  <c:v>222.755</c:v>
                </c:pt>
                <c:pt idx="1011">
                  <c:v>222.95499999999998</c:v>
                </c:pt>
                <c:pt idx="1012">
                  <c:v>223.155</c:v>
                </c:pt>
                <c:pt idx="1013">
                  <c:v>223.35499999999999</c:v>
                </c:pt>
                <c:pt idx="1014">
                  <c:v>223.55500000000001</c:v>
                </c:pt>
                <c:pt idx="1015">
                  <c:v>223.755</c:v>
                </c:pt>
                <c:pt idx="1016">
                  <c:v>223.95499999999998</c:v>
                </c:pt>
                <c:pt idx="1017">
                  <c:v>224.155</c:v>
                </c:pt>
                <c:pt idx="1018">
                  <c:v>224.35499999999999</c:v>
                </c:pt>
                <c:pt idx="1019">
                  <c:v>224.55500000000001</c:v>
                </c:pt>
                <c:pt idx="1020">
                  <c:v>224.755</c:v>
                </c:pt>
                <c:pt idx="1021">
                  <c:v>224.95499999999998</c:v>
                </c:pt>
                <c:pt idx="1022">
                  <c:v>225.155</c:v>
                </c:pt>
                <c:pt idx="1023">
                  <c:v>225.35499999999999</c:v>
                </c:pt>
                <c:pt idx="1024">
                  <c:v>225.55500000000001</c:v>
                </c:pt>
                <c:pt idx="1025">
                  <c:v>225.755</c:v>
                </c:pt>
                <c:pt idx="1026">
                  <c:v>225.95499999999998</c:v>
                </c:pt>
                <c:pt idx="1027">
                  <c:v>226.155</c:v>
                </c:pt>
                <c:pt idx="1028">
                  <c:v>226.35499999999999</c:v>
                </c:pt>
                <c:pt idx="1029">
                  <c:v>226.55500000000001</c:v>
                </c:pt>
                <c:pt idx="1030">
                  <c:v>226.755</c:v>
                </c:pt>
                <c:pt idx="1031">
                  <c:v>226.95499999999998</c:v>
                </c:pt>
                <c:pt idx="1032">
                  <c:v>227.155</c:v>
                </c:pt>
                <c:pt idx="1033">
                  <c:v>227.35499999999999</c:v>
                </c:pt>
                <c:pt idx="1034">
                  <c:v>227.55500000000001</c:v>
                </c:pt>
                <c:pt idx="1035">
                  <c:v>227.755</c:v>
                </c:pt>
                <c:pt idx="1036">
                  <c:v>227.95499999999998</c:v>
                </c:pt>
                <c:pt idx="1037">
                  <c:v>228.155</c:v>
                </c:pt>
                <c:pt idx="1038">
                  <c:v>228.35499999999999</c:v>
                </c:pt>
                <c:pt idx="1039">
                  <c:v>228.55500000000001</c:v>
                </c:pt>
                <c:pt idx="1040">
                  <c:v>228.755</c:v>
                </c:pt>
                <c:pt idx="1041">
                  <c:v>228.95499999999998</c:v>
                </c:pt>
                <c:pt idx="1042">
                  <c:v>229.155</c:v>
                </c:pt>
                <c:pt idx="1043">
                  <c:v>229.35499999999999</c:v>
                </c:pt>
                <c:pt idx="1044">
                  <c:v>229.55500000000001</c:v>
                </c:pt>
                <c:pt idx="1045">
                  <c:v>229.755</c:v>
                </c:pt>
                <c:pt idx="1046">
                  <c:v>229.95499999999998</c:v>
                </c:pt>
                <c:pt idx="1047">
                  <c:v>230.155</c:v>
                </c:pt>
                <c:pt idx="1048">
                  <c:v>230.35499999999999</c:v>
                </c:pt>
                <c:pt idx="1049">
                  <c:v>230.55500000000001</c:v>
                </c:pt>
                <c:pt idx="1050">
                  <c:v>230.755</c:v>
                </c:pt>
                <c:pt idx="1051">
                  <c:v>230.95499999999998</c:v>
                </c:pt>
                <c:pt idx="1052">
                  <c:v>231.155</c:v>
                </c:pt>
                <c:pt idx="1053">
                  <c:v>231.35499999999999</c:v>
                </c:pt>
                <c:pt idx="1054">
                  <c:v>231.55500000000001</c:v>
                </c:pt>
                <c:pt idx="1055">
                  <c:v>231.755</c:v>
                </c:pt>
                <c:pt idx="1056">
                  <c:v>231.95499999999998</c:v>
                </c:pt>
                <c:pt idx="1057">
                  <c:v>232.155</c:v>
                </c:pt>
                <c:pt idx="1058">
                  <c:v>232.35499999999999</c:v>
                </c:pt>
                <c:pt idx="1059">
                  <c:v>232.55500000000001</c:v>
                </c:pt>
                <c:pt idx="1060">
                  <c:v>232.755</c:v>
                </c:pt>
                <c:pt idx="1061">
                  <c:v>232.95499999999998</c:v>
                </c:pt>
                <c:pt idx="1062">
                  <c:v>233.155</c:v>
                </c:pt>
                <c:pt idx="1063">
                  <c:v>233.35499999999999</c:v>
                </c:pt>
                <c:pt idx="1064">
                  <c:v>233.55500000000001</c:v>
                </c:pt>
                <c:pt idx="1065">
                  <c:v>233.755</c:v>
                </c:pt>
                <c:pt idx="1066">
                  <c:v>233.95499999999998</c:v>
                </c:pt>
                <c:pt idx="1067">
                  <c:v>234.155</c:v>
                </c:pt>
                <c:pt idx="1068">
                  <c:v>234.35499999999999</c:v>
                </c:pt>
                <c:pt idx="1069">
                  <c:v>234.55500000000001</c:v>
                </c:pt>
                <c:pt idx="1070">
                  <c:v>234.755</c:v>
                </c:pt>
                <c:pt idx="1071">
                  <c:v>234.95499999999998</c:v>
                </c:pt>
                <c:pt idx="1072">
                  <c:v>235.155</c:v>
                </c:pt>
                <c:pt idx="1073">
                  <c:v>235.35499999999999</c:v>
                </c:pt>
                <c:pt idx="1074">
                  <c:v>235.55500000000001</c:v>
                </c:pt>
                <c:pt idx="1075">
                  <c:v>235.755</c:v>
                </c:pt>
                <c:pt idx="1076">
                  <c:v>235.95499999999998</c:v>
                </c:pt>
                <c:pt idx="1077">
                  <c:v>236.155</c:v>
                </c:pt>
                <c:pt idx="1078">
                  <c:v>236.35499999999999</c:v>
                </c:pt>
                <c:pt idx="1079">
                  <c:v>236.55500000000001</c:v>
                </c:pt>
                <c:pt idx="1080">
                  <c:v>236.755</c:v>
                </c:pt>
                <c:pt idx="1081">
                  <c:v>236.95499999999998</c:v>
                </c:pt>
                <c:pt idx="1082">
                  <c:v>237.155</c:v>
                </c:pt>
                <c:pt idx="1083">
                  <c:v>237.35499999999999</c:v>
                </c:pt>
                <c:pt idx="1084">
                  <c:v>237.55500000000001</c:v>
                </c:pt>
                <c:pt idx="1085">
                  <c:v>237.755</c:v>
                </c:pt>
                <c:pt idx="1086">
                  <c:v>237.95499999999998</c:v>
                </c:pt>
                <c:pt idx="1087">
                  <c:v>238.155</c:v>
                </c:pt>
                <c:pt idx="1088">
                  <c:v>238.35499999999999</c:v>
                </c:pt>
                <c:pt idx="1089">
                  <c:v>238.55500000000001</c:v>
                </c:pt>
                <c:pt idx="1090">
                  <c:v>238.755</c:v>
                </c:pt>
                <c:pt idx="1091">
                  <c:v>238.95499999999998</c:v>
                </c:pt>
                <c:pt idx="1092">
                  <c:v>239.155</c:v>
                </c:pt>
                <c:pt idx="1093">
                  <c:v>239.35499999999999</c:v>
                </c:pt>
                <c:pt idx="1094">
                  <c:v>239.55500000000001</c:v>
                </c:pt>
                <c:pt idx="1095">
                  <c:v>239.755</c:v>
                </c:pt>
                <c:pt idx="1096">
                  <c:v>239.95499999999998</c:v>
                </c:pt>
                <c:pt idx="1097">
                  <c:v>240.155</c:v>
                </c:pt>
                <c:pt idx="1098">
                  <c:v>240.35499999999999</c:v>
                </c:pt>
                <c:pt idx="1099">
                  <c:v>240.55500000000001</c:v>
                </c:pt>
                <c:pt idx="1100">
                  <c:v>240.755</c:v>
                </c:pt>
                <c:pt idx="1101">
                  <c:v>240.95499999999998</c:v>
                </c:pt>
                <c:pt idx="1102">
                  <c:v>241.155</c:v>
                </c:pt>
                <c:pt idx="1103">
                  <c:v>241.35499999999999</c:v>
                </c:pt>
                <c:pt idx="1104">
                  <c:v>241.55500000000001</c:v>
                </c:pt>
                <c:pt idx="1105">
                  <c:v>241.755</c:v>
                </c:pt>
                <c:pt idx="1106">
                  <c:v>241.95499999999998</c:v>
                </c:pt>
                <c:pt idx="1107">
                  <c:v>242.155</c:v>
                </c:pt>
                <c:pt idx="1108">
                  <c:v>242.35499999999999</c:v>
                </c:pt>
                <c:pt idx="1109">
                  <c:v>242.55500000000001</c:v>
                </c:pt>
                <c:pt idx="1110">
                  <c:v>242.755</c:v>
                </c:pt>
                <c:pt idx="1111">
                  <c:v>242.95499999999998</c:v>
                </c:pt>
                <c:pt idx="1112">
                  <c:v>243.155</c:v>
                </c:pt>
                <c:pt idx="1113">
                  <c:v>243.35499999999999</c:v>
                </c:pt>
                <c:pt idx="1114">
                  <c:v>243.55500000000001</c:v>
                </c:pt>
                <c:pt idx="1115">
                  <c:v>243.755</c:v>
                </c:pt>
                <c:pt idx="1116">
                  <c:v>243.95499999999998</c:v>
                </c:pt>
                <c:pt idx="1117">
                  <c:v>244.155</c:v>
                </c:pt>
                <c:pt idx="1118">
                  <c:v>244.35499999999999</c:v>
                </c:pt>
                <c:pt idx="1119">
                  <c:v>244.55500000000001</c:v>
                </c:pt>
                <c:pt idx="1120">
                  <c:v>244.755</c:v>
                </c:pt>
                <c:pt idx="1121">
                  <c:v>244.95499999999998</c:v>
                </c:pt>
                <c:pt idx="1122">
                  <c:v>245.155</c:v>
                </c:pt>
                <c:pt idx="1123">
                  <c:v>245.35499999999999</c:v>
                </c:pt>
                <c:pt idx="1124">
                  <c:v>245.55500000000001</c:v>
                </c:pt>
                <c:pt idx="1125">
                  <c:v>245.755</c:v>
                </c:pt>
                <c:pt idx="1126">
                  <c:v>245.95499999999998</c:v>
                </c:pt>
                <c:pt idx="1127">
                  <c:v>246.155</c:v>
                </c:pt>
                <c:pt idx="1128">
                  <c:v>246.35499999999999</c:v>
                </c:pt>
                <c:pt idx="1129">
                  <c:v>246.55500000000001</c:v>
                </c:pt>
                <c:pt idx="1130">
                  <c:v>246.755</c:v>
                </c:pt>
                <c:pt idx="1131">
                  <c:v>246.95499999999998</c:v>
                </c:pt>
                <c:pt idx="1132">
                  <c:v>247.155</c:v>
                </c:pt>
                <c:pt idx="1133">
                  <c:v>247.35499999999999</c:v>
                </c:pt>
                <c:pt idx="1134">
                  <c:v>247.55500000000001</c:v>
                </c:pt>
                <c:pt idx="1135">
                  <c:v>247.755</c:v>
                </c:pt>
                <c:pt idx="1136">
                  <c:v>247.95499999999998</c:v>
                </c:pt>
                <c:pt idx="1137">
                  <c:v>248.155</c:v>
                </c:pt>
                <c:pt idx="1138">
                  <c:v>248.35499999999999</c:v>
                </c:pt>
                <c:pt idx="1139">
                  <c:v>248.55500000000001</c:v>
                </c:pt>
                <c:pt idx="1140">
                  <c:v>248.755</c:v>
                </c:pt>
                <c:pt idx="1141">
                  <c:v>248.95499999999998</c:v>
                </c:pt>
                <c:pt idx="1142">
                  <c:v>249.155</c:v>
                </c:pt>
                <c:pt idx="1143">
                  <c:v>249.35499999999999</c:v>
                </c:pt>
                <c:pt idx="1144">
                  <c:v>249.55500000000001</c:v>
                </c:pt>
                <c:pt idx="1145">
                  <c:v>249.755</c:v>
                </c:pt>
                <c:pt idx="1146">
                  <c:v>249.95499999999998</c:v>
                </c:pt>
                <c:pt idx="1147">
                  <c:v>250.155</c:v>
                </c:pt>
                <c:pt idx="1148">
                  <c:v>250.35499999999999</c:v>
                </c:pt>
                <c:pt idx="1149">
                  <c:v>250.55500000000001</c:v>
                </c:pt>
                <c:pt idx="1150">
                  <c:v>250.755</c:v>
                </c:pt>
                <c:pt idx="1151">
                  <c:v>250.95499999999998</c:v>
                </c:pt>
                <c:pt idx="1152">
                  <c:v>251.155</c:v>
                </c:pt>
                <c:pt idx="1153">
                  <c:v>251.35499999999999</c:v>
                </c:pt>
                <c:pt idx="1154">
                  <c:v>251.55500000000001</c:v>
                </c:pt>
                <c:pt idx="1155">
                  <c:v>251.755</c:v>
                </c:pt>
                <c:pt idx="1156">
                  <c:v>251.95499999999998</c:v>
                </c:pt>
                <c:pt idx="1157">
                  <c:v>252.155</c:v>
                </c:pt>
                <c:pt idx="1158">
                  <c:v>252.35499999999999</c:v>
                </c:pt>
                <c:pt idx="1159">
                  <c:v>252.55500000000001</c:v>
                </c:pt>
                <c:pt idx="1160">
                  <c:v>252.755</c:v>
                </c:pt>
                <c:pt idx="1161">
                  <c:v>252.95499999999998</c:v>
                </c:pt>
                <c:pt idx="1162">
                  <c:v>253.155</c:v>
                </c:pt>
                <c:pt idx="1163">
                  <c:v>253.35499999999999</c:v>
                </c:pt>
                <c:pt idx="1164">
                  <c:v>253.55500000000001</c:v>
                </c:pt>
                <c:pt idx="1165">
                  <c:v>253.755</c:v>
                </c:pt>
                <c:pt idx="1166">
                  <c:v>253.95499999999998</c:v>
                </c:pt>
                <c:pt idx="1167">
                  <c:v>254.155</c:v>
                </c:pt>
                <c:pt idx="1168">
                  <c:v>254.35499999999999</c:v>
                </c:pt>
                <c:pt idx="1169">
                  <c:v>254.55500000000001</c:v>
                </c:pt>
                <c:pt idx="1170">
                  <c:v>254.755</c:v>
                </c:pt>
                <c:pt idx="1171">
                  <c:v>254.95499999999998</c:v>
                </c:pt>
                <c:pt idx="1172">
                  <c:v>255.155</c:v>
                </c:pt>
                <c:pt idx="1173">
                  <c:v>255.35499999999999</c:v>
                </c:pt>
                <c:pt idx="1174">
                  <c:v>255.55500000000001</c:v>
                </c:pt>
                <c:pt idx="1175">
                  <c:v>255.755</c:v>
                </c:pt>
                <c:pt idx="1176">
                  <c:v>255.95499999999998</c:v>
                </c:pt>
                <c:pt idx="1177">
                  <c:v>256.15500000000003</c:v>
                </c:pt>
                <c:pt idx="1178">
                  <c:v>256.35500000000002</c:v>
                </c:pt>
                <c:pt idx="1179">
                  <c:v>256.55500000000001</c:v>
                </c:pt>
                <c:pt idx="1180">
                  <c:v>256.755</c:v>
                </c:pt>
                <c:pt idx="1181">
                  <c:v>256.95499999999998</c:v>
                </c:pt>
                <c:pt idx="1182">
                  <c:v>257.15500000000003</c:v>
                </c:pt>
                <c:pt idx="1183">
                  <c:v>257.35500000000002</c:v>
                </c:pt>
                <c:pt idx="1184">
                  <c:v>257.55500000000001</c:v>
                </c:pt>
                <c:pt idx="1185">
                  <c:v>257.755</c:v>
                </c:pt>
                <c:pt idx="1186">
                  <c:v>257.95499999999998</c:v>
                </c:pt>
                <c:pt idx="1187">
                  <c:v>258.15500000000003</c:v>
                </c:pt>
                <c:pt idx="1188">
                  <c:v>258.35500000000002</c:v>
                </c:pt>
                <c:pt idx="1189">
                  <c:v>258.55500000000001</c:v>
                </c:pt>
                <c:pt idx="1190">
                  <c:v>258.755</c:v>
                </c:pt>
                <c:pt idx="1191">
                  <c:v>258.95499999999998</c:v>
                </c:pt>
                <c:pt idx="1192">
                  <c:v>259.15500000000003</c:v>
                </c:pt>
                <c:pt idx="1193">
                  <c:v>259.35500000000002</c:v>
                </c:pt>
                <c:pt idx="1194">
                  <c:v>259.55500000000001</c:v>
                </c:pt>
                <c:pt idx="1195">
                  <c:v>259.755</c:v>
                </c:pt>
                <c:pt idx="1196">
                  <c:v>259.95499999999998</c:v>
                </c:pt>
                <c:pt idx="1197">
                  <c:v>260.15500000000003</c:v>
                </c:pt>
                <c:pt idx="1198">
                  <c:v>260.35500000000002</c:v>
                </c:pt>
                <c:pt idx="1199">
                  <c:v>260.55500000000001</c:v>
                </c:pt>
                <c:pt idx="1200">
                  <c:v>260.755</c:v>
                </c:pt>
                <c:pt idx="1201">
                  <c:v>260.95499999999998</c:v>
                </c:pt>
                <c:pt idx="1202">
                  <c:v>261.15500000000003</c:v>
                </c:pt>
                <c:pt idx="1203">
                  <c:v>261.35500000000002</c:v>
                </c:pt>
                <c:pt idx="1204">
                  <c:v>261.55500000000001</c:v>
                </c:pt>
                <c:pt idx="1205">
                  <c:v>261.755</c:v>
                </c:pt>
                <c:pt idx="1206">
                  <c:v>261.95499999999998</c:v>
                </c:pt>
                <c:pt idx="1207">
                  <c:v>262.15500000000003</c:v>
                </c:pt>
                <c:pt idx="1208">
                  <c:v>262.35500000000002</c:v>
                </c:pt>
                <c:pt idx="1209">
                  <c:v>262.55500000000001</c:v>
                </c:pt>
                <c:pt idx="1210">
                  <c:v>262.755</c:v>
                </c:pt>
                <c:pt idx="1211">
                  <c:v>262.95499999999998</c:v>
                </c:pt>
                <c:pt idx="1212">
                  <c:v>263.15500000000003</c:v>
                </c:pt>
                <c:pt idx="1213">
                  <c:v>263.35500000000002</c:v>
                </c:pt>
                <c:pt idx="1214">
                  <c:v>263.55500000000001</c:v>
                </c:pt>
                <c:pt idx="1215">
                  <c:v>263.755</c:v>
                </c:pt>
                <c:pt idx="1216">
                  <c:v>263.95499999999998</c:v>
                </c:pt>
                <c:pt idx="1217">
                  <c:v>264.15500000000003</c:v>
                </c:pt>
                <c:pt idx="1218">
                  <c:v>264.35500000000002</c:v>
                </c:pt>
                <c:pt idx="1219">
                  <c:v>264.55500000000001</c:v>
                </c:pt>
                <c:pt idx="1220">
                  <c:v>264.755</c:v>
                </c:pt>
                <c:pt idx="1221">
                  <c:v>264.95499999999998</c:v>
                </c:pt>
                <c:pt idx="1222">
                  <c:v>265.15500000000003</c:v>
                </c:pt>
                <c:pt idx="1223">
                  <c:v>265.35500000000002</c:v>
                </c:pt>
                <c:pt idx="1224">
                  <c:v>265.55500000000001</c:v>
                </c:pt>
                <c:pt idx="1225">
                  <c:v>265.755</c:v>
                </c:pt>
                <c:pt idx="1226">
                  <c:v>265.95499999999998</c:v>
                </c:pt>
                <c:pt idx="1227">
                  <c:v>266.15500000000003</c:v>
                </c:pt>
                <c:pt idx="1228">
                  <c:v>266.35500000000002</c:v>
                </c:pt>
                <c:pt idx="1229">
                  <c:v>266.55500000000001</c:v>
                </c:pt>
                <c:pt idx="1230">
                  <c:v>266.755</c:v>
                </c:pt>
                <c:pt idx="1231">
                  <c:v>266.95499999999998</c:v>
                </c:pt>
                <c:pt idx="1232">
                  <c:v>267.15500000000003</c:v>
                </c:pt>
                <c:pt idx="1233">
                  <c:v>267.35500000000002</c:v>
                </c:pt>
                <c:pt idx="1234">
                  <c:v>267.55500000000001</c:v>
                </c:pt>
                <c:pt idx="1235">
                  <c:v>267.755</c:v>
                </c:pt>
                <c:pt idx="1236">
                  <c:v>267.95499999999998</c:v>
                </c:pt>
                <c:pt idx="1237">
                  <c:v>268.15500000000003</c:v>
                </c:pt>
                <c:pt idx="1238">
                  <c:v>268.35500000000002</c:v>
                </c:pt>
                <c:pt idx="1239">
                  <c:v>268.55500000000001</c:v>
                </c:pt>
                <c:pt idx="1240">
                  <c:v>268.755</c:v>
                </c:pt>
                <c:pt idx="1241">
                  <c:v>268.95499999999998</c:v>
                </c:pt>
                <c:pt idx="1242">
                  <c:v>269.15500000000003</c:v>
                </c:pt>
                <c:pt idx="1243">
                  <c:v>269.35500000000002</c:v>
                </c:pt>
                <c:pt idx="1244">
                  <c:v>269.55500000000001</c:v>
                </c:pt>
                <c:pt idx="1245">
                  <c:v>269.755</c:v>
                </c:pt>
                <c:pt idx="1246">
                  <c:v>269.95499999999998</c:v>
                </c:pt>
                <c:pt idx="1247">
                  <c:v>270.15500000000003</c:v>
                </c:pt>
                <c:pt idx="1248">
                  <c:v>270.35500000000002</c:v>
                </c:pt>
                <c:pt idx="1249">
                  <c:v>270.55500000000001</c:v>
                </c:pt>
                <c:pt idx="1250">
                  <c:v>270.755</c:v>
                </c:pt>
                <c:pt idx="1251">
                  <c:v>270.95499999999998</c:v>
                </c:pt>
                <c:pt idx="1252">
                  <c:v>271.15500000000003</c:v>
                </c:pt>
                <c:pt idx="1253">
                  <c:v>271.35500000000002</c:v>
                </c:pt>
                <c:pt idx="1254">
                  <c:v>271.55500000000001</c:v>
                </c:pt>
                <c:pt idx="1255">
                  <c:v>271.755</c:v>
                </c:pt>
                <c:pt idx="1256">
                  <c:v>271.95499999999998</c:v>
                </c:pt>
                <c:pt idx="1257">
                  <c:v>272.15500000000003</c:v>
                </c:pt>
                <c:pt idx="1258">
                  <c:v>272.35500000000002</c:v>
                </c:pt>
                <c:pt idx="1259">
                  <c:v>272.55500000000001</c:v>
                </c:pt>
                <c:pt idx="1260">
                  <c:v>272.755</c:v>
                </c:pt>
                <c:pt idx="1261">
                  <c:v>272.95499999999998</c:v>
                </c:pt>
                <c:pt idx="1262">
                  <c:v>273.15500000000003</c:v>
                </c:pt>
                <c:pt idx="1263">
                  <c:v>273.35500000000002</c:v>
                </c:pt>
                <c:pt idx="1264">
                  <c:v>273.55500000000001</c:v>
                </c:pt>
                <c:pt idx="1265">
                  <c:v>273.755</c:v>
                </c:pt>
                <c:pt idx="1266">
                  <c:v>273.95499999999998</c:v>
                </c:pt>
                <c:pt idx="1267">
                  <c:v>274.15500000000003</c:v>
                </c:pt>
                <c:pt idx="1268">
                  <c:v>274.35500000000002</c:v>
                </c:pt>
                <c:pt idx="1269">
                  <c:v>274.55500000000001</c:v>
                </c:pt>
                <c:pt idx="1270">
                  <c:v>274.755</c:v>
                </c:pt>
                <c:pt idx="1271">
                  <c:v>274.95499999999998</c:v>
                </c:pt>
                <c:pt idx="1272">
                  <c:v>275.15500000000003</c:v>
                </c:pt>
                <c:pt idx="1273">
                  <c:v>275.35500000000002</c:v>
                </c:pt>
                <c:pt idx="1274">
                  <c:v>275.55500000000001</c:v>
                </c:pt>
                <c:pt idx="1275">
                  <c:v>275.755</c:v>
                </c:pt>
                <c:pt idx="1276">
                  <c:v>275.95499999999998</c:v>
                </c:pt>
                <c:pt idx="1277">
                  <c:v>276.15500000000003</c:v>
                </c:pt>
                <c:pt idx="1278">
                  <c:v>276.35500000000002</c:v>
                </c:pt>
                <c:pt idx="1279">
                  <c:v>276.55500000000001</c:v>
                </c:pt>
                <c:pt idx="1280">
                  <c:v>276.755</c:v>
                </c:pt>
                <c:pt idx="1281">
                  <c:v>276.95499999999998</c:v>
                </c:pt>
                <c:pt idx="1282">
                  <c:v>277.15499999999997</c:v>
                </c:pt>
                <c:pt idx="1283">
                  <c:v>277.35500000000002</c:v>
                </c:pt>
                <c:pt idx="1284">
                  <c:v>277.55500000000001</c:v>
                </c:pt>
                <c:pt idx="1285">
                  <c:v>277.755</c:v>
                </c:pt>
                <c:pt idx="1286">
                  <c:v>277.95499999999998</c:v>
                </c:pt>
                <c:pt idx="1287">
                  <c:v>278.15499999999997</c:v>
                </c:pt>
                <c:pt idx="1288">
                  <c:v>278.35500000000002</c:v>
                </c:pt>
                <c:pt idx="1289">
                  <c:v>278.55500000000001</c:v>
                </c:pt>
                <c:pt idx="1290">
                  <c:v>278.755</c:v>
                </c:pt>
                <c:pt idx="1291">
                  <c:v>278.95499999999998</c:v>
                </c:pt>
                <c:pt idx="1292">
                  <c:v>279.15499999999997</c:v>
                </c:pt>
                <c:pt idx="1293">
                  <c:v>279.35500000000002</c:v>
                </c:pt>
                <c:pt idx="1294">
                  <c:v>279.55500000000001</c:v>
                </c:pt>
                <c:pt idx="1295">
                  <c:v>279.755</c:v>
                </c:pt>
                <c:pt idx="1296">
                  <c:v>279.95499999999998</c:v>
                </c:pt>
                <c:pt idx="1297">
                  <c:v>280.15499999999997</c:v>
                </c:pt>
                <c:pt idx="1298">
                  <c:v>280.35500000000002</c:v>
                </c:pt>
                <c:pt idx="1299">
                  <c:v>280.55500000000001</c:v>
                </c:pt>
                <c:pt idx="1300">
                  <c:v>280.755</c:v>
                </c:pt>
                <c:pt idx="1301">
                  <c:v>280.95499999999998</c:v>
                </c:pt>
                <c:pt idx="1302">
                  <c:v>281.15499999999997</c:v>
                </c:pt>
                <c:pt idx="1303">
                  <c:v>281.35500000000002</c:v>
                </c:pt>
                <c:pt idx="1304">
                  <c:v>281.55500000000001</c:v>
                </c:pt>
                <c:pt idx="1305">
                  <c:v>281.755</c:v>
                </c:pt>
                <c:pt idx="1306">
                  <c:v>281.95499999999998</c:v>
                </c:pt>
                <c:pt idx="1307">
                  <c:v>282.15499999999997</c:v>
                </c:pt>
                <c:pt idx="1308">
                  <c:v>282.35500000000002</c:v>
                </c:pt>
                <c:pt idx="1309">
                  <c:v>282.55500000000001</c:v>
                </c:pt>
                <c:pt idx="1310">
                  <c:v>282.755</c:v>
                </c:pt>
                <c:pt idx="1311">
                  <c:v>282.95499999999998</c:v>
                </c:pt>
                <c:pt idx="1312">
                  <c:v>283.15499999999997</c:v>
                </c:pt>
                <c:pt idx="1313">
                  <c:v>283.35500000000002</c:v>
                </c:pt>
                <c:pt idx="1314">
                  <c:v>283.55500000000001</c:v>
                </c:pt>
                <c:pt idx="1315">
                  <c:v>283.755</c:v>
                </c:pt>
                <c:pt idx="1316">
                  <c:v>283.95499999999998</c:v>
                </c:pt>
                <c:pt idx="1317">
                  <c:v>284.15499999999997</c:v>
                </c:pt>
                <c:pt idx="1318">
                  <c:v>284.35500000000002</c:v>
                </c:pt>
                <c:pt idx="1319">
                  <c:v>284.55500000000001</c:v>
                </c:pt>
                <c:pt idx="1320">
                  <c:v>284.755</c:v>
                </c:pt>
                <c:pt idx="1321">
                  <c:v>284.95499999999998</c:v>
                </c:pt>
                <c:pt idx="1322">
                  <c:v>285.15499999999997</c:v>
                </c:pt>
                <c:pt idx="1323">
                  <c:v>285.35500000000002</c:v>
                </c:pt>
                <c:pt idx="1324">
                  <c:v>285.55500000000001</c:v>
                </c:pt>
                <c:pt idx="1325">
                  <c:v>285.755</c:v>
                </c:pt>
                <c:pt idx="1326">
                  <c:v>285.95499999999998</c:v>
                </c:pt>
                <c:pt idx="1327">
                  <c:v>286.15499999999997</c:v>
                </c:pt>
                <c:pt idx="1328">
                  <c:v>286.35500000000002</c:v>
                </c:pt>
                <c:pt idx="1329">
                  <c:v>286.55500000000001</c:v>
                </c:pt>
                <c:pt idx="1330">
                  <c:v>286.755</c:v>
                </c:pt>
                <c:pt idx="1331">
                  <c:v>286.95499999999998</c:v>
                </c:pt>
                <c:pt idx="1332">
                  <c:v>287.15499999999997</c:v>
                </c:pt>
                <c:pt idx="1333">
                  <c:v>287.35500000000002</c:v>
                </c:pt>
                <c:pt idx="1334">
                  <c:v>287.55500000000001</c:v>
                </c:pt>
                <c:pt idx="1335">
                  <c:v>287.755</c:v>
                </c:pt>
                <c:pt idx="1336">
                  <c:v>287.95499999999998</c:v>
                </c:pt>
                <c:pt idx="1337">
                  <c:v>288.15499999999997</c:v>
                </c:pt>
                <c:pt idx="1338">
                  <c:v>288.35500000000002</c:v>
                </c:pt>
                <c:pt idx="1339">
                  <c:v>288.55500000000001</c:v>
                </c:pt>
                <c:pt idx="1340">
                  <c:v>288.755</c:v>
                </c:pt>
                <c:pt idx="1341">
                  <c:v>288.95499999999998</c:v>
                </c:pt>
                <c:pt idx="1342">
                  <c:v>289.15499999999997</c:v>
                </c:pt>
                <c:pt idx="1343">
                  <c:v>289.35500000000002</c:v>
                </c:pt>
                <c:pt idx="1344">
                  <c:v>289.55500000000001</c:v>
                </c:pt>
                <c:pt idx="1345">
                  <c:v>289.755</c:v>
                </c:pt>
                <c:pt idx="1346">
                  <c:v>289.95499999999998</c:v>
                </c:pt>
                <c:pt idx="1347">
                  <c:v>290.15499999999997</c:v>
                </c:pt>
                <c:pt idx="1348">
                  <c:v>290.35500000000002</c:v>
                </c:pt>
                <c:pt idx="1349">
                  <c:v>290.55500000000001</c:v>
                </c:pt>
                <c:pt idx="1350">
                  <c:v>290.755</c:v>
                </c:pt>
                <c:pt idx="1351">
                  <c:v>290.95499999999998</c:v>
                </c:pt>
                <c:pt idx="1352">
                  <c:v>291.15499999999997</c:v>
                </c:pt>
                <c:pt idx="1353">
                  <c:v>291.35500000000002</c:v>
                </c:pt>
                <c:pt idx="1354">
                  <c:v>291.55500000000001</c:v>
                </c:pt>
                <c:pt idx="1355">
                  <c:v>291.755</c:v>
                </c:pt>
                <c:pt idx="1356">
                  <c:v>291.95499999999998</c:v>
                </c:pt>
                <c:pt idx="1357">
                  <c:v>292.15499999999997</c:v>
                </c:pt>
                <c:pt idx="1358">
                  <c:v>292.35500000000002</c:v>
                </c:pt>
                <c:pt idx="1359">
                  <c:v>292.55500000000001</c:v>
                </c:pt>
                <c:pt idx="1360">
                  <c:v>292.755</c:v>
                </c:pt>
                <c:pt idx="1361">
                  <c:v>292.95499999999998</c:v>
                </c:pt>
                <c:pt idx="1362">
                  <c:v>293.15499999999997</c:v>
                </c:pt>
                <c:pt idx="1363">
                  <c:v>293.35500000000002</c:v>
                </c:pt>
                <c:pt idx="1364">
                  <c:v>293.55500000000001</c:v>
                </c:pt>
                <c:pt idx="1365">
                  <c:v>293.755</c:v>
                </c:pt>
                <c:pt idx="1366">
                  <c:v>293.95499999999998</c:v>
                </c:pt>
                <c:pt idx="1367">
                  <c:v>294.15499999999997</c:v>
                </c:pt>
                <c:pt idx="1368">
                  <c:v>294.35500000000002</c:v>
                </c:pt>
                <c:pt idx="1369">
                  <c:v>294.55500000000001</c:v>
                </c:pt>
                <c:pt idx="1370">
                  <c:v>294.755</c:v>
                </c:pt>
                <c:pt idx="1371">
                  <c:v>294.95499999999998</c:v>
                </c:pt>
                <c:pt idx="1372">
                  <c:v>295.15499999999997</c:v>
                </c:pt>
                <c:pt idx="1373">
                  <c:v>295.35500000000002</c:v>
                </c:pt>
                <c:pt idx="1374">
                  <c:v>295.55500000000001</c:v>
                </c:pt>
                <c:pt idx="1375">
                  <c:v>295.755</c:v>
                </c:pt>
                <c:pt idx="1376">
                  <c:v>295.95499999999998</c:v>
                </c:pt>
                <c:pt idx="1377">
                  <c:v>296.15499999999997</c:v>
                </c:pt>
                <c:pt idx="1378">
                  <c:v>296.35500000000002</c:v>
                </c:pt>
                <c:pt idx="1379">
                  <c:v>296.55500000000001</c:v>
                </c:pt>
                <c:pt idx="1380">
                  <c:v>296.755</c:v>
                </c:pt>
                <c:pt idx="1381">
                  <c:v>296.95499999999998</c:v>
                </c:pt>
                <c:pt idx="1382">
                  <c:v>297.15499999999997</c:v>
                </c:pt>
                <c:pt idx="1383">
                  <c:v>297.35500000000002</c:v>
                </c:pt>
                <c:pt idx="1384">
                  <c:v>297.55500000000001</c:v>
                </c:pt>
                <c:pt idx="1385">
                  <c:v>297.755</c:v>
                </c:pt>
                <c:pt idx="1386">
                  <c:v>297.95499999999998</c:v>
                </c:pt>
                <c:pt idx="1387">
                  <c:v>298.15499999999997</c:v>
                </c:pt>
                <c:pt idx="1388">
                  <c:v>298.35500000000002</c:v>
                </c:pt>
                <c:pt idx="1389">
                  <c:v>298.55500000000001</c:v>
                </c:pt>
                <c:pt idx="1390">
                  <c:v>298.755</c:v>
                </c:pt>
                <c:pt idx="1391">
                  <c:v>298.95499999999998</c:v>
                </c:pt>
                <c:pt idx="1392">
                  <c:v>299.15499999999997</c:v>
                </c:pt>
                <c:pt idx="1393">
                  <c:v>299.35500000000002</c:v>
                </c:pt>
                <c:pt idx="1394">
                  <c:v>299.55500000000001</c:v>
                </c:pt>
                <c:pt idx="1395">
                  <c:v>299.755</c:v>
                </c:pt>
                <c:pt idx="1396">
                  <c:v>299.95499999999998</c:v>
                </c:pt>
                <c:pt idx="1397">
                  <c:v>300.15499999999997</c:v>
                </c:pt>
                <c:pt idx="1398">
                  <c:v>300.35500000000002</c:v>
                </c:pt>
                <c:pt idx="1399">
                  <c:v>300.55500000000001</c:v>
                </c:pt>
                <c:pt idx="1400">
                  <c:v>300.755</c:v>
                </c:pt>
                <c:pt idx="1401">
                  <c:v>300.95499999999998</c:v>
                </c:pt>
                <c:pt idx="1402">
                  <c:v>301.15499999999997</c:v>
                </c:pt>
                <c:pt idx="1403">
                  <c:v>301.35500000000002</c:v>
                </c:pt>
                <c:pt idx="1404">
                  <c:v>301.55500000000001</c:v>
                </c:pt>
                <c:pt idx="1405">
                  <c:v>301.755</c:v>
                </c:pt>
                <c:pt idx="1406">
                  <c:v>301.95499999999998</c:v>
                </c:pt>
                <c:pt idx="1407">
                  <c:v>302.15499999999997</c:v>
                </c:pt>
                <c:pt idx="1408">
                  <c:v>302.35500000000002</c:v>
                </c:pt>
                <c:pt idx="1409">
                  <c:v>302.55500000000001</c:v>
                </c:pt>
                <c:pt idx="1410">
                  <c:v>302.755</c:v>
                </c:pt>
                <c:pt idx="1411">
                  <c:v>302.95499999999998</c:v>
                </c:pt>
                <c:pt idx="1412">
                  <c:v>303.15499999999997</c:v>
                </c:pt>
                <c:pt idx="1413">
                  <c:v>303.35500000000002</c:v>
                </c:pt>
                <c:pt idx="1414">
                  <c:v>303.55500000000001</c:v>
                </c:pt>
                <c:pt idx="1415">
                  <c:v>303.755</c:v>
                </c:pt>
                <c:pt idx="1416">
                  <c:v>303.95499999999998</c:v>
                </c:pt>
                <c:pt idx="1417">
                  <c:v>304.15499999999997</c:v>
                </c:pt>
                <c:pt idx="1418">
                  <c:v>304.35500000000002</c:v>
                </c:pt>
                <c:pt idx="1419">
                  <c:v>304.55500000000001</c:v>
                </c:pt>
                <c:pt idx="1420">
                  <c:v>304.755</c:v>
                </c:pt>
                <c:pt idx="1421">
                  <c:v>304.95499999999998</c:v>
                </c:pt>
                <c:pt idx="1422">
                  <c:v>305.15499999999997</c:v>
                </c:pt>
                <c:pt idx="1423">
                  <c:v>305.35500000000002</c:v>
                </c:pt>
                <c:pt idx="1424">
                  <c:v>305.55500000000001</c:v>
                </c:pt>
                <c:pt idx="1425">
                  <c:v>305.755</c:v>
                </c:pt>
                <c:pt idx="1426">
                  <c:v>305.95499999999998</c:v>
                </c:pt>
                <c:pt idx="1427">
                  <c:v>306.15499999999997</c:v>
                </c:pt>
                <c:pt idx="1428">
                  <c:v>306.35500000000002</c:v>
                </c:pt>
                <c:pt idx="1429">
                  <c:v>306.55500000000001</c:v>
                </c:pt>
                <c:pt idx="1430">
                  <c:v>306.755</c:v>
                </c:pt>
                <c:pt idx="1431">
                  <c:v>306.95499999999998</c:v>
                </c:pt>
                <c:pt idx="1432">
                  <c:v>307.15499999999997</c:v>
                </c:pt>
                <c:pt idx="1433">
                  <c:v>307.35500000000002</c:v>
                </c:pt>
                <c:pt idx="1434">
                  <c:v>307.55500000000001</c:v>
                </c:pt>
                <c:pt idx="1435">
                  <c:v>307.755</c:v>
                </c:pt>
                <c:pt idx="1436">
                  <c:v>307.95499999999998</c:v>
                </c:pt>
                <c:pt idx="1437">
                  <c:v>308.15499999999997</c:v>
                </c:pt>
                <c:pt idx="1438">
                  <c:v>308.35500000000002</c:v>
                </c:pt>
                <c:pt idx="1439">
                  <c:v>308.55500000000001</c:v>
                </c:pt>
                <c:pt idx="1440">
                  <c:v>308.755</c:v>
                </c:pt>
                <c:pt idx="1441">
                  <c:v>308.95499999999998</c:v>
                </c:pt>
                <c:pt idx="1442">
                  <c:v>309.15499999999997</c:v>
                </c:pt>
                <c:pt idx="1443">
                  <c:v>309.35500000000002</c:v>
                </c:pt>
                <c:pt idx="1444">
                  <c:v>309.55500000000001</c:v>
                </c:pt>
                <c:pt idx="1445">
                  <c:v>309.755</c:v>
                </c:pt>
                <c:pt idx="1446">
                  <c:v>309.95499999999998</c:v>
                </c:pt>
                <c:pt idx="1447">
                  <c:v>310.15499999999997</c:v>
                </c:pt>
                <c:pt idx="1448">
                  <c:v>310.35500000000002</c:v>
                </c:pt>
                <c:pt idx="1449">
                  <c:v>310.55500000000001</c:v>
                </c:pt>
                <c:pt idx="1450">
                  <c:v>310.755</c:v>
                </c:pt>
                <c:pt idx="1451">
                  <c:v>310.95499999999998</c:v>
                </c:pt>
                <c:pt idx="1452">
                  <c:v>311.15499999999997</c:v>
                </c:pt>
                <c:pt idx="1453">
                  <c:v>311.35500000000002</c:v>
                </c:pt>
                <c:pt idx="1454">
                  <c:v>311.55500000000001</c:v>
                </c:pt>
                <c:pt idx="1455">
                  <c:v>311.755</c:v>
                </c:pt>
                <c:pt idx="1456">
                  <c:v>311.95499999999998</c:v>
                </c:pt>
                <c:pt idx="1457">
                  <c:v>312.15499999999997</c:v>
                </c:pt>
                <c:pt idx="1458">
                  <c:v>312.35500000000002</c:v>
                </c:pt>
                <c:pt idx="1459">
                  <c:v>312.55500000000001</c:v>
                </c:pt>
                <c:pt idx="1460">
                  <c:v>312.755</c:v>
                </c:pt>
                <c:pt idx="1461">
                  <c:v>312.95499999999998</c:v>
                </c:pt>
                <c:pt idx="1462">
                  <c:v>313.15499999999997</c:v>
                </c:pt>
                <c:pt idx="1463">
                  <c:v>313.35500000000002</c:v>
                </c:pt>
                <c:pt idx="1464">
                  <c:v>313.55500000000001</c:v>
                </c:pt>
                <c:pt idx="1465">
                  <c:v>313.755</c:v>
                </c:pt>
                <c:pt idx="1466">
                  <c:v>313.95499999999998</c:v>
                </c:pt>
                <c:pt idx="1467">
                  <c:v>314.15499999999997</c:v>
                </c:pt>
                <c:pt idx="1468">
                  <c:v>314.35500000000002</c:v>
                </c:pt>
                <c:pt idx="1469">
                  <c:v>314.55500000000001</c:v>
                </c:pt>
                <c:pt idx="1470">
                  <c:v>314.755</c:v>
                </c:pt>
                <c:pt idx="1471">
                  <c:v>314.95499999999998</c:v>
                </c:pt>
                <c:pt idx="1472">
                  <c:v>315.15499999999997</c:v>
                </c:pt>
                <c:pt idx="1473">
                  <c:v>315.35500000000002</c:v>
                </c:pt>
                <c:pt idx="1474">
                  <c:v>315.55500000000001</c:v>
                </c:pt>
                <c:pt idx="1475">
                  <c:v>315.755</c:v>
                </c:pt>
                <c:pt idx="1476">
                  <c:v>315.95499999999998</c:v>
                </c:pt>
                <c:pt idx="1477">
                  <c:v>316.15499999999997</c:v>
                </c:pt>
                <c:pt idx="1478">
                  <c:v>316.35500000000002</c:v>
                </c:pt>
                <c:pt idx="1479">
                  <c:v>316.55500000000001</c:v>
                </c:pt>
                <c:pt idx="1480">
                  <c:v>316.755</c:v>
                </c:pt>
                <c:pt idx="1481">
                  <c:v>316.95499999999998</c:v>
                </c:pt>
                <c:pt idx="1482">
                  <c:v>317.15499999999997</c:v>
                </c:pt>
                <c:pt idx="1483">
                  <c:v>317.35500000000002</c:v>
                </c:pt>
                <c:pt idx="1484">
                  <c:v>317.55500000000001</c:v>
                </c:pt>
                <c:pt idx="1485">
                  <c:v>317.755</c:v>
                </c:pt>
                <c:pt idx="1486">
                  <c:v>317.95499999999998</c:v>
                </c:pt>
                <c:pt idx="1487">
                  <c:v>318.15499999999997</c:v>
                </c:pt>
                <c:pt idx="1488">
                  <c:v>318.35500000000002</c:v>
                </c:pt>
                <c:pt idx="1489">
                  <c:v>318.55500000000001</c:v>
                </c:pt>
                <c:pt idx="1490">
                  <c:v>318.755</c:v>
                </c:pt>
                <c:pt idx="1491">
                  <c:v>318.95499999999998</c:v>
                </c:pt>
                <c:pt idx="1492">
                  <c:v>319.15499999999997</c:v>
                </c:pt>
                <c:pt idx="1493">
                  <c:v>319.35500000000002</c:v>
                </c:pt>
                <c:pt idx="1494">
                  <c:v>319.55500000000001</c:v>
                </c:pt>
                <c:pt idx="1495">
                  <c:v>319.755</c:v>
                </c:pt>
                <c:pt idx="1496">
                  <c:v>319.95499999999998</c:v>
                </c:pt>
                <c:pt idx="1497">
                  <c:v>320.15499999999997</c:v>
                </c:pt>
                <c:pt idx="1498">
                  <c:v>320.35500000000002</c:v>
                </c:pt>
                <c:pt idx="1499">
                  <c:v>320.55500000000001</c:v>
                </c:pt>
                <c:pt idx="1500">
                  <c:v>320.755</c:v>
                </c:pt>
                <c:pt idx="1501">
                  <c:v>320.95499999999998</c:v>
                </c:pt>
                <c:pt idx="1502">
                  <c:v>321.15499999999997</c:v>
                </c:pt>
                <c:pt idx="1503">
                  <c:v>321.35500000000002</c:v>
                </c:pt>
                <c:pt idx="1504">
                  <c:v>321.55500000000001</c:v>
                </c:pt>
                <c:pt idx="1505">
                  <c:v>321.755</c:v>
                </c:pt>
                <c:pt idx="1506">
                  <c:v>321.95499999999998</c:v>
                </c:pt>
                <c:pt idx="1507">
                  <c:v>322.15499999999997</c:v>
                </c:pt>
                <c:pt idx="1508">
                  <c:v>322.35500000000002</c:v>
                </c:pt>
                <c:pt idx="1509">
                  <c:v>322.55500000000001</c:v>
                </c:pt>
                <c:pt idx="1510">
                  <c:v>322.755</c:v>
                </c:pt>
                <c:pt idx="1511">
                  <c:v>322.95499999999998</c:v>
                </c:pt>
                <c:pt idx="1512">
                  <c:v>323.15499999999997</c:v>
                </c:pt>
                <c:pt idx="1513">
                  <c:v>323.35500000000002</c:v>
                </c:pt>
                <c:pt idx="1514">
                  <c:v>323.55500000000001</c:v>
                </c:pt>
                <c:pt idx="1515">
                  <c:v>323.755</c:v>
                </c:pt>
                <c:pt idx="1516">
                  <c:v>323.95499999999998</c:v>
                </c:pt>
                <c:pt idx="1517">
                  <c:v>324.15499999999997</c:v>
                </c:pt>
                <c:pt idx="1518">
                  <c:v>324.35500000000002</c:v>
                </c:pt>
                <c:pt idx="1519">
                  <c:v>324.55500000000001</c:v>
                </c:pt>
                <c:pt idx="1520">
                  <c:v>324.755</c:v>
                </c:pt>
                <c:pt idx="1521">
                  <c:v>324.95499999999998</c:v>
                </c:pt>
                <c:pt idx="1522">
                  <c:v>325.15499999999997</c:v>
                </c:pt>
                <c:pt idx="1523">
                  <c:v>325.35500000000002</c:v>
                </c:pt>
                <c:pt idx="1524">
                  <c:v>325.55500000000001</c:v>
                </c:pt>
                <c:pt idx="1525">
                  <c:v>325.755</c:v>
                </c:pt>
                <c:pt idx="1526">
                  <c:v>325.95499999999998</c:v>
                </c:pt>
                <c:pt idx="1527">
                  <c:v>326.15499999999997</c:v>
                </c:pt>
                <c:pt idx="1528">
                  <c:v>326.35500000000002</c:v>
                </c:pt>
                <c:pt idx="1529">
                  <c:v>326.55500000000001</c:v>
                </c:pt>
                <c:pt idx="1530">
                  <c:v>326.755</c:v>
                </c:pt>
                <c:pt idx="1531">
                  <c:v>326.95499999999998</c:v>
                </c:pt>
                <c:pt idx="1532">
                  <c:v>327.15499999999997</c:v>
                </c:pt>
                <c:pt idx="1533">
                  <c:v>327.35500000000002</c:v>
                </c:pt>
                <c:pt idx="1534">
                  <c:v>327.55500000000001</c:v>
                </c:pt>
                <c:pt idx="1535">
                  <c:v>327.755</c:v>
                </c:pt>
                <c:pt idx="1536">
                  <c:v>327.95499999999998</c:v>
                </c:pt>
                <c:pt idx="1537">
                  <c:v>328.15499999999997</c:v>
                </c:pt>
                <c:pt idx="1538">
                  <c:v>328.35500000000002</c:v>
                </c:pt>
                <c:pt idx="1539">
                  <c:v>328.55500000000001</c:v>
                </c:pt>
                <c:pt idx="1540">
                  <c:v>328.755</c:v>
                </c:pt>
                <c:pt idx="1541">
                  <c:v>328.95499999999998</c:v>
                </c:pt>
                <c:pt idx="1542">
                  <c:v>329.15499999999997</c:v>
                </c:pt>
                <c:pt idx="1543">
                  <c:v>329.35500000000002</c:v>
                </c:pt>
                <c:pt idx="1544">
                  <c:v>329.55500000000001</c:v>
                </c:pt>
                <c:pt idx="1545">
                  <c:v>329.755</c:v>
                </c:pt>
                <c:pt idx="1546">
                  <c:v>329.95499999999998</c:v>
                </c:pt>
                <c:pt idx="1547">
                  <c:v>330.15499999999997</c:v>
                </c:pt>
                <c:pt idx="1548">
                  <c:v>330.35500000000002</c:v>
                </c:pt>
                <c:pt idx="1549">
                  <c:v>330.55500000000001</c:v>
                </c:pt>
                <c:pt idx="1550">
                  <c:v>330.755</c:v>
                </c:pt>
                <c:pt idx="1551">
                  <c:v>330.95499999999998</c:v>
                </c:pt>
                <c:pt idx="1552">
                  <c:v>331.15499999999997</c:v>
                </c:pt>
                <c:pt idx="1553">
                  <c:v>331.35500000000002</c:v>
                </c:pt>
                <c:pt idx="1554">
                  <c:v>331.55500000000001</c:v>
                </c:pt>
                <c:pt idx="1555">
                  <c:v>331.755</c:v>
                </c:pt>
                <c:pt idx="1556">
                  <c:v>331.95499999999998</c:v>
                </c:pt>
                <c:pt idx="1557">
                  <c:v>332.15499999999997</c:v>
                </c:pt>
                <c:pt idx="1558">
                  <c:v>332.35500000000002</c:v>
                </c:pt>
                <c:pt idx="1559">
                  <c:v>332.55500000000001</c:v>
                </c:pt>
                <c:pt idx="1560">
                  <c:v>332.755</c:v>
                </c:pt>
                <c:pt idx="1561">
                  <c:v>332.95499999999998</c:v>
                </c:pt>
                <c:pt idx="1562">
                  <c:v>333.15499999999997</c:v>
                </c:pt>
                <c:pt idx="1563">
                  <c:v>333.35500000000002</c:v>
                </c:pt>
                <c:pt idx="1564">
                  <c:v>333.55500000000001</c:v>
                </c:pt>
                <c:pt idx="1565">
                  <c:v>333.755</c:v>
                </c:pt>
                <c:pt idx="1566">
                  <c:v>333.95499999999998</c:v>
                </c:pt>
                <c:pt idx="1567">
                  <c:v>334.15499999999997</c:v>
                </c:pt>
                <c:pt idx="1568">
                  <c:v>334.35500000000002</c:v>
                </c:pt>
                <c:pt idx="1569">
                  <c:v>334.55500000000001</c:v>
                </c:pt>
                <c:pt idx="1570">
                  <c:v>334.755</c:v>
                </c:pt>
                <c:pt idx="1571">
                  <c:v>334.95499999999998</c:v>
                </c:pt>
                <c:pt idx="1572">
                  <c:v>335.15499999999997</c:v>
                </c:pt>
                <c:pt idx="1573">
                  <c:v>335.35500000000002</c:v>
                </c:pt>
                <c:pt idx="1574">
                  <c:v>335.55500000000001</c:v>
                </c:pt>
                <c:pt idx="1575">
                  <c:v>335.755</c:v>
                </c:pt>
                <c:pt idx="1576">
                  <c:v>335.95499999999998</c:v>
                </c:pt>
                <c:pt idx="1577">
                  <c:v>336.15499999999997</c:v>
                </c:pt>
                <c:pt idx="1578">
                  <c:v>336.35500000000002</c:v>
                </c:pt>
                <c:pt idx="1579">
                  <c:v>336.55500000000001</c:v>
                </c:pt>
                <c:pt idx="1580">
                  <c:v>336.755</c:v>
                </c:pt>
                <c:pt idx="1581">
                  <c:v>336.95499999999998</c:v>
                </c:pt>
                <c:pt idx="1582">
                  <c:v>337.15499999999997</c:v>
                </c:pt>
                <c:pt idx="1583">
                  <c:v>337.35500000000002</c:v>
                </c:pt>
                <c:pt idx="1584">
                  <c:v>337.55500000000001</c:v>
                </c:pt>
                <c:pt idx="1585">
                  <c:v>337.755</c:v>
                </c:pt>
                <c:pt idx="1586">
                  <c:v>337.95499999999998</c:v>
                </c:pt>
                <c:pt idx="1587">
                  <c:v>338.15499999999997</c:v>
                </c:pt>
                <c:pt idx="1588">
                  <c:v>338.35500000000002</c:v>
                </c:pt>
                <c:pt idx="1589">
                  <c:v>338.55500000000001</c:v>
                </c:pt>
                <c:pt idx="1590">
                  <c:v>338.755</c:v>
                </c:pt>
                <c:pt idx="1591">
                  <c:v>338.95499999999998</c:v>
                </c:pt>
                <c:pt idx="1592">
                  <c:v>339.15499999999997</c:v>
                </c:pt>
                <c:pt idx="1593">
                  <c:v>339.35500000000002</c:v>
                </c:pt>
                <c:pt idx="1594">
                  <c:v>339.55500000000001</c:v>
                </c:pt>
                <c:pt idx="1595">
                  <c:v>339.755</c:v>
                </c:pt>
                <c:pt idx="1596">
                  <c:v>339.95499999999998</c:v>
                </c:pt>
                <c:pt idx="1597">
                  <c:v>340.15499999999997</c:v>
                </c:pt>
                <c:pt idx="1598">
                  <c:v>340.35500000000002</c:v>
                </c:pt>
                <c:pt idx="1599">
                  <c:v>340.55500000000001</c:v>
                </c:pt>
                <c:pt idx="1600">
                  <c:v>340.755</c:v>
                </c:pt>
                <c:pt idx="1601">
                  <c:v>340.95499999999998</c:v>
                </c:pt>
                <c:pt idx="1602">
                  <c:v>341.15499999999997</c:v>
                </c:pt>
                <c:pt idx="1603">
                  <c:v>341.35500000000002</c:v>
                </c:pt>
                <c:pt idx="1604">
                  <c:v>341.55500000000001</c:v>
                </c:pt>
                <c:pt idx="1605">
                  <c:v>341.755</c:v>
                </c:pt>
                <c:pt idx="1606">
                  <c:v>341.95499999999998</c:v>
                </c:pt>
                <c:pt idx="1607">
                  <c:v>342.15499999999997</c:v>
                </c:pt>
                <c:pt idx="1608">
                  <c:v>342.35500000000002</c:v>
                </c:pt>
                <c:pt idx="1609">
                  <c:v>342.55500000000001</c:v>
                </c:pt>
                <c:pt idx="1610">
                  <c:v>342.755</c:v>
                </c:pt>
                <c:pt idx="1611">
                  <c:v>342.95499999999998</c:v>
                </c:pt>
                <c:pt idx="1612">
                  <c:v>343.15499999999997</c:v>
                </c:pt>
                <c:pt idx="1613">
                  <c:v>343.35500000000002</c:v>
                </c:pt>
                <c:pt idx="1614">
                  <c:v>343.55500000000001</c:v>
                </c:pt>
                <c:pt idx="1615">
                  <c:v>343.755</c:v>
                </c:pt>
                <c:pt idx="1616">
                  <c:v>343.95499999999998</c:v>
                </c:pt>
                <c:pt idx="1617">
                  <c:v>344.15499999999997</c:v>
                </c:pt>
                <c:pt idx="1618">
                  <c:v>344.35500000000002</c:v>
                </c:pt>
                <c:pt idx="1619">
                  <c:v>344.55500000000001</c:v>
                </c:pt>
                <c:pt idx="1620">
                  <c:v>344.755</c:v>
                </c:pt>
                <c:pt idx="1621">
                  <c:v>344.95499999999998</c:v>
                </c:pt>
                <c:pt idx="1622">
                  <c:v>345.15499999999997</c:v>
                </c:pt>
                <c:pt idx="1623">
                  <c:v>345.35500000000002</c:v>
                </c:pt>
                <c:pt idx="1624">
                  <c:v>345.55500000000001</c:v>
                </c:pt>
                <c:pt idx="1625">
                  <c:v>345.755</c:v>
                </c:pt>
                <c:pt idx="1626">
                  <c:v>345.95499999999998</c:v>
                </c:pt>
                <c:pt idx="1627">
                  <c:v>346.15499999999997</c:v>
                </c:pt>
                <c:pt idx="1628">
                  <c:v>346.35500000000002</c:v>
                </c:pt>
                <c:pt idx="1629">
                  <c:v>346.55500000000001</c:v>
                </c:pt>
                <c:pt idx="1630">
                  <c:v>346.755</c:v>
                </c:pt>
                <c:pt idx="1631">
                  <c:v>346.95499999999998</c:v>
                </c:pt>
                <c:pt idx="1632">
                  <c:v>347.15499999999997</c:v>
                </c:pt>
                <c:pt idx="1633">
                  <c:v>347.35500000000002</c:v>
                </c:pt>
                <c:pt idx="1634">
                  <c:v>347.55500000000001</c:v>
                </c:pt>
                <c:pt idx="1635">
                  <c:v>347.755</c:v>
                </c:pt>
                <c:pt idx="1636">
                  <c:v>347.95499999999998</c:v>
                </c:pt>
                <c:pt idx="1637">
                  <c:v>348.15499999999997</c:v>
                </c:pt>
                <c:pt idx="1638">
                  <c:v>348.35500000000002</c:v>
                </c:pt>
                <c:pt idx="1639">
                  <c:v>348.55500000000001</c:v>
                </c:pt>
                <c:pt idx="1640">
                  <c:v>348.755</c:v>
                </c:pt>
                <c:pt idx="1641">
                  <c:v>348.95499999999998</c:v>
                </c:pt>
                <c:pt idx="1642">
                  <c:v>349.15499999999997</c:v>
                </c:pt>
                <c:pt idx="1643">
                  <c:v>349.35500000000002</c:v>
                </c:pt>
                <c:pt idx="1644">
                  <c:v>349.55500000000001</c:v>
                </c:pt>
                <c:pt idx="1645">
                  <c:v>349.755</c:v>
                </c:pt>
                <c:pt idx="1646">
                  <c:v>349.95499999999998</c:v>
                </c:pt>
                <c:pt idx="1647">
                  <c:v>350.15499999999997</c:v>
                </c:pt>
                <c:pt idx="1648">
                  <c:v>350.35500000000002</c:v>
                </c:pt>
                <c:pt idx="1649">
                  <c:v>350.55500000000001</c:v>
                </c:pt>
                <c:pt idx="1650">
                  <c:v>350.755</c:v>
                </c:pt>
                <c:pt idx="1651">
                  <c:v>350.95499999999998</c:v>
                </c:pt>
                <c:pt idx="1652">
                  <c:v>351.15499999999997</c:v>
                </c:pt>
                <c:pt idx="1653">
                  <c:v>351.35500000000002</c:v>
                </c:pt>
                <c:pt idx="1654">
                  <c:v>351.55500000000001</c:v>
                </c:pt>
                <c:pt idx="1655">
                  <c:v>351.755</c:v>
                </c:pt>
                <c:pt idx="1656">
                  <c:v>351.95499999999998</c:v>
                </c:pt>
                <c:pt idx="1657">
                  <c:v>352.15499999999997</c:v>
                </c:pt>
                <c:pt idx="1658">
                  <c:v>352.35500000000002</c:v>
                </c:pt>
                <c:pt idx="1659">
                  <c:v>352.55500000000001</c:v>
                </c:pt>
                <c:pt idx="1660">
                  <c:v>352.755</c:v>
                </c:pt>
                <c:pt idx="1661">
                  <c:v>352.95499999999998</c:v>
                </c:pt>
                <c:pt idx="1662">
                  <c:v>353.15499999999997</c:v>
                </c:pt>
                <c:pt idx="1663">
                  <c:v>353.35500000000002</c:v>
                </c:pt>
                <c:pt idx="1664">
                  <c:v>353.55500000000001</c:v>
                </c:pt>
                <c:pt idx="1665">
                  <c:v>353.755</c:v>
                </c:pt>
                <c:pt idx="1666">
                  <c:v>353.95499999999998</c:v>
                </c:pt>
                <c:pt idx="1667">
                  <c:v>354.15499999999997</c:v>
                </c:pt>
                <c:pt idx="1668">
                  <c:v>354.35500000000002</c:v>
                </c:pt>
                <c:pt idx="1669">
                  <c:v>354.55500000000001</c:v>
                </c:pt>
                <c:pt idx="1670">
                  <c:v>354.755</c:v>
                </c:pt>
                <c:pt idx="1671">
                  <c:v>354.95499999999998</c:v>
                </c:pt>
                <c:pt idx="1672">
                  <c:v>355.15499999999997</c:v>
                </c:pt>
                <c:pt idx="1673">
                  <c:v>355.35500000000002</c:v>
                </c:pt>
                <c:pt idx="1674">
                  <c:v>355.55500000000001</c:v>
                </c:pt>
                <c:pt idx="1675">
                  <c:v>355.755</c:v>
                </c:pt>
                <c:pt idx="1676">
                  <c:v>355.95499999999998</c:v>
                </c:pt>
                <c:pt idx="1677">
                  <c:v>356.15499999999997</c:v>
                </c:pt>
                <c:pt idx="1678">
                  <c:v>356.35500000000002</c:v>
                </c:pt>
                <c:pt idx="1679">
                  <c:v>356.55500000000001</c:v>
                </c:pt>
                <c:pt idx="1680">
                  <c:v>356.755</c:v>
                </c:pt>
                <c:pt idx="1681">
                  <c:v>356.95499999999998</c:v>
                </c:pt>
                <c:pt idx="1682">
                  <c:v>357.15499999999997</c:v>
                </c:pt>
                <c:pt idx="1683">
                  <c:v>357.35500000000002</c:v>
                </c:pt>
                <c:pt idx="1684">
                  <c:v>357.55500000000001</c:v>
                </c:pt>
                <c:pt idx="1685">
                  <c:v>357.755</c:v>
                </c:pt>
                <c:pt idx="1686">
                  <c:v>357.95499999999998</c:v>
                </c:pt>
                <c:pt idx="1687">
                  <c:v>358.15499999999997</c:v>
                </c:pt>
                <c:pt idx="1688">
                  <c:v>358.35500000000002</c:v>
                </c:pt>
                <c:pt idx="1689">
                  <c:v>358.55500000000001</c:v>
                </c:pt>
                <c:pt idx="1690">
                  <c:v>358.755</c:v>
                </c:pt>
                <c:pt idx="1691">
                  <c:v>358.95499999999998</c:v>
                </c:pt>
                <c:pt idx="1692">
                  <c:v>359.15499999999997</c:v>
                </c:pt>
                <c:pt idx="1693">
                  <c:v>359.35500000000002</c:v>
                </c:pt>
                <c:pt idx="1694">
                  <c:v>359.55500000000001</c:v>
                </c:pt>
                <c:pt idx="1695">
                  <c:v>359.755</c:v>
                </c:pt>
                <c:pt idx="1696">
                  <c:v>359.95499999999998</c:v>
                </c:pt>
                <c:pt idx="1697">
                  <c:v>360.15499999999997</c:v>
                </c:pt>
                <c:pt idx="1698">
                  <c:v>360.35500000000002</c:v>
                </c:pt>
                <c:pt idx="1699">
                  <c:v>360.55500000000001</c:v>
                </c:pt>
                <c:pt idx="1700">
                  <c:v>360.755</c:v>
                </c:pt>
                <c:pt idx="1701">
                  <c:v>360.95499999999998</c:v>
                </c:pt>
                <c:pt idx="1702">
                  <c:v>361.15499999999997</c:v>
                </c:pt>
                <c:pt idx="1703">
                  <c:v>361.35500000000002</c:v>
                </c:pt>
                <c:pt idx="1704">
                  <c:v>361.55500000000001</c:v>
                </c:pt>
                <c:pt idx="1705">
                  <c:v>361.755</c:v>
                </c:pt>
                <c:pt idx="1706">
                  <c:v>361.95499999999998</c:v>
                </c:pt>
                <c:pt idx="1707">
                  <c:v>362.15499999999997</c:v>
                </c:pt>
                <c:pt idx="1708">
                  <c:v>362.35500000000002</c:v>
                </c:pt>
                <c:pt idx="1709">
                  <c:v>362.55500000000001</c:v>
                </c:pt>
                <c:pt idx="1710">
                  <c:v>362.755</c:v>
                </c:pt>
                <c:pt idx="1711">
                  <c:v>362.95499999999998</c:v>
                </c:pt>
                <c:pt idx="1712">
                  <c:v>363.15499999999997</c:v>
                </c:pt>
                <c:pt idx="1713">
                  <c:v>363.35500000000002</c:v>
                </c:pt>
                <c:pt idx="1714">
                  <c:v>363.55500000000001</c:v>
                </c:pt>
                <c:pt idx="1715">
                  <c:v>363.755</c:v>
                </c:pt>
                <c:pt idx="1716">
                  <c:v>363.95499999999998</c:v>
                </c:pt>
                <c:pt idx="1717">
                  <c:v>364.15499999999997</c:v>
                </c:pt>
                <c:pt idx="1718">
                  <c:v>364.35500000000002</c:v>
                </c:pt>
                <c:pt idx="1719">
                  <c:v>364.55500000000001</c:v>
                </c:pt>
                <c:pt idx="1720">
                  <c:v>364.755</c:v>
                </c:pt>
                <c:pt idx="1721">
                  <c:v>364.95499999999998</c:v>
                </c:pt>
                <c:pt idx="1722">
                  <c:v>365.15499999999997</c:v>
                </c:pt>
                <c:pt idx="1723">
                  <c:v>365.35500000000002</c:v>
                </c:pt>
                <c:pt idx="1724">
                  <c:v>365.55500000000001</c:v>
                </c:pt>
                <c:pt idx="1725">
                  <c:v>365.755</c:v>
                </c:pt>
                <c:pt idx="1726">
                  <c:v>365.95499999999998</c:v>
                </c:pt>
                <c:pt idx="1727">
                  <c:v>366.15499999999997</c:v>
                </c:pt>
                <c:pt idx="1728">
                  <c:v>366.35500000000002</c:v>
                </c:pt>
                <c:pt idx="1729">
                  <c:v>366.55500000000001</c:v>
                </c:pt>
                <c:pt idx="1730">
                  <c:v>366.755</c:v>
                </c:pt>
                <c:pt idx="1731">
                  <c:v>366.95499999999998</c:v>
                </c:pt>
                <c:pt idx="1732">
                  <c:v>367.15499999999997</c:v>
                </c:pt>
                <c:pt idx="1733">
                  <c:v>367.35500000000002</c:v>
                </c:pt>
                <c:pt idx="1734">
                  <c:v>367.55500000000001</c:v>
                </c:pt>
                <c:pt idx="1735">
                  <c:v>367.755</c:v>
                </c:pt>
                <c:pt idx="1736">
                  <c:v>367.95499999999998</c:v>
                </c:pt>
                <c:pt idx="1737">
                  <c:v>368.15499999999997</c:v>
                </c:pt>
                <c:pt idx="1738">
                  <c:v>368.35500000000002</c:v>
                </c:pt>
                <c:pt idx="1739">
                  <c:v>368.55500000000001</c:v>
                </c:pt>
                <c:pt idx="1740">
                  <c:v>368.755</c:v>
                </c:pt>
                <c:pt idx="1741">
                  <c:v>368.95499999999998</c:v>
                </c:pt>
                <c:pt idx="1742">
                  <c:v>369.15499999999997</c:v>
                </c:pt>
                <c:pt idx="1743">
                  <c:v>369.35500000000002</c:v>
                </c:pt>
                <c:pt idx="1744">
                  <c:v>369.55500000000001</c:v>
                </c:pt>
                <c:pt idx="1745">
                  <c:v>369.755</c:v>
                </c:pt>
                <c:pt idx="1746">
                  <c:v>369.95499999999998</c:v>
                </c:pt>
                <c:pt idx="1747">
                  <c:v>370.15499999999997</c:v>
                </c:pt>
                <c:pt idx="1748">
                  <c:v>370.35500000000002</c:v>
                </c:pt>
                <c:pt idx="1749">
                  <c:v>370.55500000000001</c:v>
                </c:pt>
                <c:pt idx="1750">
                  <c:v>370.755</c:v>
                </c:pt>
                <c:pt idx="1751">
                  <c:v>370.95499999999998</c:v>
                </c:pt>
                <c:pt idx="1752">
                  <c:v>371.15499999999997</c:v>
                </c:pt>
                <c:pt idx="1753">
                  <c:v>371.35500000000002</c:v>
                </c:pt>
              </c:numCache>
            </c:numRef>
          </c:xVal>
          <c:yVal>
            <c:numRef>
              <c:f>'Trial 1 lab 6 .2M'!$I$2:$I$2004</c:f>
              <c:numCache>
                <c:formatCode>General</c:formatCode>
                <c:ptCount val="2003"/>
                <c:pt idx="0">
                  <c:v>129952.23605563777</c:v>
                </c:pt>
                <c:pt idx="1">
                  <c:v>130224.10265826463</c:v>
                </c:pt>
                <c:pt idx="2">
                  <c:v>130224.10265826463</c:v>
                </c:pt>
                <c:pt idx="3">
                  <c:v>130224.10265826463</c:v>
                </c:pt>
                <c:pt idx="4">
                  <c:v>129411.89411777649</c:v>
                </c:pt>
                <c:pt idx="5">
                  <c:v>129952.23605563777</c:v>
                </c:pt>
                <c:pt idx="6">
                  <c:v>130224.10265826463</c:v>
                </c:pt>
                <c:pt idx="7">
                  <c:v>129952.23605563777</c:v>
                </c:pt>
                <c:pt idx="8">
                  <c:v>129952.23605563777</c:v>
                </c:pt>
                <c:pt idx="9">
                  <c:v>130771.26275346741</c:v>
                </c:pt>
                <c:pt idx="10">
                  <c:v>130771.26275346741</c:v>
                </c:pt>
                <c:pt idx="11">
                  <c:v>131046.57067505365</c:v>
                </c:pt>
                <c:pt idx="12">
                  <c:v>131323.04023343985</c:v>
                </c:pt>
                <c:pt idx="13">
                  <c:v>131046.57067505365</c:v>
                </c:pt>
                <c:pt idx="14">
                  <c:v>131600.67879630125</c:v>
                </c:pt>
                <c:pt idx="15">
                  <c:v>131600.67879630125</c:v>
                </c:pt>
                <c:pt idx="16">
                  <c:v>131323.04023343985</c:v>
                </c:pt>
                <c:pt idx="17">
                  <c:v>132440.68312904358</c:v>
                </c:pt>
                <c:pt idx="18">
                  <c:v>131879.49379375103</c:v>
                </c:pt>
                <c:pt idx="19">
                  <c:v>132440.68312904358</c:v>
                </c:pt>
                <c:pt idx="20">
                  <c:v>132159.49271900317</c:v>
                </c:pt>
                <c:pt idx="21">
                  <c:v>132723.0726453102</c:v>
                </c:pt>
                <c:pt idx="22">
                  <c:v>133006.66895438137</c:v>
                </c:pt>
                <c:pt idx="23">
                  <c:v>132723.0726453102</c:v>
                </c:pt>
                <c:pt idx="24">
                  <c:v>133006.66895438137</c:v>
                </c:pt>
                <c:pt idx="25">
                  <c:v>133291.47980867341</c:v>
                </c:pt>
                <c:pt idx="26">
                  <c:v>133577.51302714695</c:v>
                </c:pt>
                <c:pt idx="27">
                  <c:v>133577.51302714695</c:v>
                </c:pt>
                <c:pt idx="28">
                  <c:v>134153.27816950536</c:v>
                </c:pt>
                <c:pt idx="29">
                  <c:v>133577.51302714695</c:v>
                </c:pt>
                <c:pt idx="30">
                  <c:v>134734.02829145125</c:v>
                </c:pt>
                <c:pt idx="31">
                  <c:v>134734.02829145125</c:v>
                </c:pt>
                <c:pt idx="32">
                  <c:v>134443.02607051938</c:v>
                </c:pt>
                <c:pt idx="33">
                  <c:v>135026.29299490343</c:v>
                </c:pt>
                <c:pt idx="34">
                  <c:v>134734.02829145125</c:v>
                </c:pt>
                <c:pt idx="35">
                  <c:v>135614.64285544766</c:v>
                </c:pt>
                <c:pt idx="36">
                  <c:v>135614.64285544766</c:v>
                </c:pt>
                <c:pt idx="37">
                  <c:v>135910.74469574343</c:v>
                </c:pt>
                <c:pt idx="38">
                  <c:v>136208.14238654374</c:v>
                </c:pt>
                <c:pt idx="39">
                  <c:v>136208.14238654374</c:v>
                </c:pt>
                <c:pt idx="40">
                  <c:v>136208.14238654374</c:v>
                </c:pt>
                <c:pt idx="41">
                  <c:v>136806.85949593512</c:v>
                </c:pt>
                <c:pt idx="42">
                  <c:v>136806.85949593512</c:v>
                </c:pt>
                <c:pt idx="43">
                  <c:v>136806.85949593512</c:v>
                </c:pt>
                <c:pt idx="44">
                  <c:v>137410.86329061916</c:v>
                </c:pt>
                <c:pt idx="45">
                  <c:v>137410.86329061916</c:v>
                </c:pt>
                <c:pt idx="46">
                  <c:v>137410.86329061916</c:v>
                </c:pt>
                <c:pt idx="47">
                  <c:v>137714.86962533294</c:v>
                </c:pt>
                <c:pt idx="48">
                  <c:v>138020.22410343788</c:v>
                </c:pt>
                <c:pt idx="49">
                  <c:v>138326.93571255662</c:v>
                </c:pt>
                <c:pt idx="50">
                  <c:v>138326.93571255662</c:v>
                </c:pt>
                <c:pt idx="51">
                  <c:v>138326.93571255662</c:v>
                </c:pt>
                <c:pt idx="52">
                  <c:v>138944.46667555912</c:v>
                </c:pt>
                <c:pt idx="53">
                  <c:v>139255.30440861406</c:v>
                </c:pt>
                <c:pt idx="54">
                  <c:v>139255.30440861406</c:v>
                </c:pt>
                <c:pt idx="55">
                  <c:v>139255.30440861406</c:v>
                </c:pt>
                <c:pt idx="56">
                  <c:v>139881.17094528201</c:v>
                </c:pt>
                <c:pt idx="57">
                  <c:v>139881.17094528201</c:v>
                </c:pt>
                <c:pt idx="58">
                  <c:v>139881.17094528201</c:v>
                </c:pt>
                <c:pt idx="59">
                  <c:v>140830.59065758027</c:v>
                </c:pt>
                <c:pt idx="60">
                  <c:v>140512.68864706656</c:v>
                </c:pt>
                <c:pt idx="61">
                  <c:v>140830.59065758027</c:v>
                </c:pt>
                <c:pt idx="62">
                  <c:v>140830.59065758027</c:v>
                </c:pt>
                <c:pt idx="63">
                  <c:v>141792.98649350909</c:v>
                </c:pt>
                <c:pt idx="64">
                  <c:v>141149.93440056799</c:v>
                </c:pt>
                <c:pt idx="65">
                  <c:v>141149.93440056799</c:v>
                </c:pt>
                <c:pt idx="66">
                  <c:v>142116.71477317461</c:v>
                </c:pt>
                <c:pt idx="67">
                  <c:v>142441.92464679744</c:v>
                </c:pt>
                <c:pt idx="68">
                  <c:v>143096.83004747238</c:v>
                </c:pt>
                <c:pt idx="69">
                  <c:v>142441.92464679744</c:v>
                </c:pt>
                <c:pt idx="70">
                  <c:v>143096.83004747238</c:v>
                </c:pt>
                <c:pt idx="71">
                  <c:v>142768.62630883139</c:v>
                </c:pt>
                <c:pt idx="72">
                  <c:v>143426.54624573846</c:v>
                </c:pt>
                <c:pt idx="73">
                  <c:v>144090.55803391317</c:v>
                </c:pt>
                <c:pt idx="74">
                  <c:v>144424.87487389904</c:v>
                </c:pt>
                <c:pt idx="75">
                  <c:v>144424.87487389904</c:v>
                </c:pt>
                <c:pt idx="76">
                  <c:v>144090.55803391317</c:v>
                </c:pt>
                <c:pt idx="77">
                  <c:v>144424.87487389904</c:v>
                </c:pt>
                <c:pt idx="78">
                  <c:v>144090.55803391317</c:v>
                </c:pt>
                <c:pt idx="79">
                  <c:v>145098.18431387059</c:v>
                </c:pt>
                <c:pt idx="80">
                  <c:v>145098.18431387059</c:v>
                </c:pt>
                <c:pt idx="81">
                  <c:v>145437.19876320206</c:v>
                </c:pt>
                <c:pt idx="82">
                  <c:v>145777.80110222596</c:v>
                </c:pt>
                <c:pt idx="83">
                  <c:v>146120.00251326404</c:v>
                </c:pt>
                <c:pt idx="84">
                  <c:v>146463.81428388349</c:v>
                </c:pt>
                <c:pt idx="85">
                  <c:v>146463.81428388349</c:v>
                </c:pt>
                <c:pt idx="86">
                  <c:v>146463.81428388349</c:v>
                </c:pt>
                <c:pt idx="87">
                  <c:v>146809.24780813794</c:v>
                </c:pt>
                <c:pt idx="88">
                  <c:v>146809.24780813794</c:v>
                </c:pt>
                <c:pt idx="89">
                  <c:v>147156.31458782623</c:v>
                </c:pt>
                <c:pt idx="90">
                  <c:v>147855.3944671033</c:v>
                </c:pt>
                <c:pt idx="91">
                  <c:v>147855.3944671033</c:v>
                </c:pt>
                <c:pt idx="92">
                  <c:v>148207.43112059639</c:v>
                </c:pt>
                <c:pt idx="93">
                  <c:v>148207.43112059639</c:v>
                </c:pt>
                <c:pt idx="94">
                  <c:v>148561.14813997727</c:v>
                </c:pt>
                <c:pt idx="95">
                  <c:v>148916.55758528825</c:v>
                </c:pt>
                <c:pt idx="96">
                  <c:v>148916.55758528825</c:v>
                </c:pt>
                <c:pt idx="97">
                  <c:v>149273.67163225537</c:v>
                </c:pt>
                <c:pt idx="98">
                  <c:v>149632.50257367906</c:v>
                </c:pt>
                <c:pt idx="99">
                  <c:v>149993.06282084453</c:v>
                </c:pt>
                <c:pt idx="100">
                  <c:v>149993.06282084453</c:v>
                </c:pt>
                <c:pt idx="101">
                  <c:v>150355.36490495288</c:v>
                </c:pt>
                <c:pt idx="102">
                  <c:v>150355.36490495288</c:v>
                </c:pt>
                <c:pt idx="103">
                  <c:v>151452.84932031747</c:v>
                </c:pt>
                <c:pt idx="104">
                  <c:v>150355.36490495288</c:v>
                </c:pt>
                <c:pt idx="105">
                  <c:v>151452.84932031747</c:v>
                </c:pt>
                <c:pt idx="106">
                  <c:v>151085.24531711283</c:v>
                </c:pt>
                <c:pt idx="107">
                  <c:v>151085.24531711283</c:v>
                </c:pt>
                <c:pt idx="108">
                  <c:v>152193.45005049021</c:v>
                </c:pt>
                <c:pt idx="109">
                  <c:v>152566.47321237865</c:v>
                </c:pt>
                <c:pt idx="110">
                  <c:v>152566.47321237865</c:v>
                </c:pt>
                <c:pt idx="111">
                  <c:v>153318.0321937204</c:v>
                </c:pt>
                <c:pt idx="112">
                  <c:v>152941.32941191766</c:v>
                </c:pt>
                <c:pt idx="113">
                  <c:v>152566.47321237865</c:v>
                </c:pt>
                <c:pt idx="114">
                  <c:v>154077.03235309524</c:v>
                </c:pt>
                <c:pt idx="115">
                  <c:v>154077.03235309524</c:v>
                </c:pt>
                <c:pt idx="116">
                  <c:v>154077.03235309524</c:v>
                </c:pt>
                <c:pt idx="117">
                  <c:v>154459.35749541063</c:v>
                </c:pt>
                <c:pt idx="118">
                  <c:v>154459.35749541063</c:v>
                </c:pt>
                <c:pt idx="119">
                  <c:v>154459.35749541063</c:v>
                </c:pt>
                <c:pt idx="120">
                  <c:v>155229.72835573688</c:v>
                </c:pt>
                <c:pt idx="121">
                  <c:v>155229.72835573688</c:v>
                </c:pt>
                <c:pt idx="122">
                  <c:v>155229.72835573688</c:v>
                </c:pt>
                <c:pt idx="123">
                  <c:v>155617.80267662622</c:v>
                </c:pt>
                <c:pt idx="124">
                  <c:v>156007.82223220673</c:v>
                </c:pt>
                <c:pt idx="125">
                  <c:v>156399.80168505147</c:v>
                </c:pt>
                <c:pt idx="126">
                  <c:v>156399.80168505147</c:v>
                </c:pt>
                <c:pt idx="127">
                  <c:v>156793.75584546721</c:v>
                </c:pt>
                <c:pt idx="128">
                  <c:v>157189.69967335981</c:v>
                </c:pt>
                <c:pt idx="129">
                  <c:v>157189.69967335981</c:v>
                </c:pt>
                <c:pt idx="130">
                  <c:v>157189.69967335981</c:v>
                </c:pt>
                <c:pt idx="131">
                  <c:v>157987.61693058498</c:v>
                </c:pt>
                <c:pt idx="132">
                  <c:v>159199.79813465595</c:v>
                </c:pt>
                <c:pt idx="133">
                  <c:v>157987.61693058498</c:v>
                </c:pt>
                <c:pt idx="134">
                  <c:v>158793.67620063899</c:v>
                </c:pt>
                <c:pt idx="135">
                  <c:v>158793.67620063899</c:v>
                </c:pt>
                <c:pt idx="136">
                  <c:v>159608.00274525763</c:v>
                </c:pt>
                <c:pt idx="137">
                  <c:v>159199.79813465595</c:v>
                </c:pt>
                <c:pt idx="138">
                  <c:v>160018.30609421717</c:v>
                </c:pt>
                <c:pt idx="139">
                  <c:v>160018.30609421717</c:v>
                </c:pt>
                <c:pt idx="140">
                  <c:v>160430.724408893</c:v>
                </c:pt>
                <c:pt idx="141">
                  <c:v>160845.27408436817</c:v>
                </c:pt>
                <c:pt idx="142">
                  <c:v>161261.97168562302</c:v>
                </c:pt>
                <c:pt idx="143">
                  <c:v>161261.97168562302</c:v>
                </c:pt>
                <c:pt idx="144">
                  <c:v>161680.8339497415</c:v>
                </c:pt>
                <c:pt idx="145">
                  <c:v>162101.87778815228</c:v>
                </c:pt>
                <c:pt idx="146">
                  <c:v>162101.87778815228</c:v>
                </c:pt>
                <c:pt idx="147">
                  <c:v>162525.12028890467</c:v>
                </c:pt>
                <c:pt idx="148">
                  <c:v>163378.27052664169</c:v>
                </c:pt>
                <c:pt idx="149">
                  <c:v>162525.12028890467</c:v>
                </c:pt>
                <c:pt idx="150">
                  <c:v>163378.27052664169</c:v>
                </c:pt>
                <c:pt idx="151">
                  <c:v>164240.42498852371</c:v>
                </c:pt>
                <c:pt idx="152">
                  <c:v>163808.21334381704</c:v>
                </c:pt>
                <c:pt idx="153">
                  <c:v>164674.92346732932</c:v>
                </c:pt>
                <c:pt idx="154">
                  <c:v>164674.92346732932</c:v>
                </c:pt>
                <c:pt idx="155">
                  <c:v>165111.72697785276</c:v>
                </c:pt>
                <c:pt idx="156">
                  <c:v>165550.85391130447</c:v>
                </c:pt>
                <c:pt idx="157">
                  <c:v>165111.72697785276</c:v>
                </c:pt>
                <c:pt idx="158">
                  <c:v>165111.72697785276</c:v>
                </c:pt>
                <c:pt idx="159">
                  <c:v>166436.15259532217</c:v>
                </c:pt>
                <c:pt idx="160">
                  <c:v>165992.32285506796</c:v>
                </c:pt>
                <c:pt idx="161">
                  <c:v>166436.15259532217</c:v>
                </c:pt>
                <c:pt idx="162">
                  <c:v>165992.32285506796</c:v>
                </c:pt>
                <c:pt idx="163">
                  <c:v>167330.97062002818</c:v>
                </c:pt>
                <c:pt idx="164">
                  <c:v>167330.97062002818</c:v>
                </c:pt>
                <c:pt idx="165">
                  <c:v>168235.46235310944</c:v>
                </c:pt>
                <c:pt idx="166">
                  <c:v>168235.46235310944</c:v>
                </c:pt>
                <c:pt idx="167">
                  <c:v>168235.46235310944</c:v>
                </c:pt>
                <c:pt idx="168">
                  <c:v>168235.46235310944</c:v>
                </c:pt>
                <c:pt idx="169">
                  <c:v>169149.78551807196</c:v>
                </c:pt>
                <c:pt idx="170">
                  <c:v>168235.46235310944</c:v>
                </c:pt>
                <c:pt idx="171">
                  <c:v>170074.10128593029</c:v>
                </c:pt>
                <c:pt idx="172">
                  <c:v>169610.68411621384</c:v>
                </c:pt>
                <c:pt idx="173">
                  <c:v>170074.10128593029</c:v>
                </c:pt>
                <c:pt idx="174">
                  <c:v>171008.5743699189</c:v>
                </c:pt>
                <c:pt idx="175">
                  <c:v>171008.5743699189</c:v>
                </c:pt>
                <c:pt idx="176">
                  <c:v>171008.5743699189</c:v>
                </c:pt>
                <c:pt idx="177">
                  <c:v>171479.67237093797</c:v>
                </c:pt>
                <c:pt idx="178">
                  <c:v>171479.67237093797</c:v>
                </c:pt>
                <c:pt idx="179">
                  <c:v>171953.37312334386</c:v>
                </c:pt>
                <c:pt idx="180">
                  <c:v>172429.69825664954</c:v>
                </c:pt>
                <c:pt idx="181">
                  <c:v>173390.30938899858</c:v>
                </c:pt>
                <c:pt idx="182">
                  <c:v>173874.63986215219</c:v>
                </c:pt>
                <c:pt idx="183">
                  <c:v>172908.66964069579</c:v>
                </c:pt>
                <c:pt idx="184">
                  <c:v>173390.30938899858</c:v>
                </c:pt>
                <c:pt idx="185">
                  <c:v>173874.63986215219</c:v>
                </c:pt>
                <c:pt idx="186">
                  <c:v>173874.63986215219</c:v>
                </c:pt>
                <c:pt idx="187">
                  <c:v>174851.4636816025</c:v>
                </c:pt>
                <c:pt idx="188">
                  <c:v>174851.4636816025</c:v>
                </c:pt>
                <c:pt idx="189">
                  <c:v>175344.00301591685</c:v>
                </c:pt>
                <c:pt idx="190">
                  <c:v>175344.00301591685</c:v>
                </c:pt>
                <c:pt idx="191">
                  <c:v>175344.00301591685</c:v>
                </c:pt>
                <c:pt idx="192">
                  <c:v>175839.32505833471</c:v>
                </c:pt>
                <c:pt idx="193">
                  <c:v>176337.45345793341</c:v>
                </c:pt>
                <c:pt idx="194">
                  <c:v>176337.45345793341</c:v>
                </c:pt>
                <c:pt idx="195">
                  <c:v>176838.4121325298</c:v>
                </c:pt>
                <c:pt idx="196">
                  <c:v>176838.4121325298</c:v>
                </c:pt>
                <c:pt idx="197">
                  <c:v>177342.22527250851</c:v>
                </c:pt>
                <c:pt idx="198">
                  <c:v>178871.0375593405</c:v>
                </c:pt>
                <c:pt idx="199">
                  <c:v>178871.0375593405</c:v>
                </c:pt>
                <c:pt idx="200">
                  <c:v>178358.51309641972</c:v>
                </c:pt>
                <c:pt idx="201">
                  <c:v>178871.0375593405</c:v>
                </c:pt>
                <c:pt idx="202">
                  <c:v>179904.97419263146</c:v>
                </c:pt>
                <c:pt idx="203">
                  <c:v>179386.51605374782</c:v>
                </c:pt>
                <c:pt idx="204">
                  <c:v>179904.97419263146</c:v>
                </c:pt>
                <c:pt idx="205">
                  <c:v>180426.43788594345</c:v>
                </c:pt>
                <c:pt idx="206">
                  <c:v>179904.97419263146</c:v>
                </c:pt>
                <c:pt idx="207">
                  <c:v>180950.93334491423</c:v>
                </c:pt>
                <c:pt idx="208">
                  <c:v>181478.48708644454</c:v>
                </c:pt>
                <c:pt idx="209">
                  <c:v>180950.93334491423</c:v>
                </c:pt>
                <c:pt idx="210">
                  <c:v>182009.12593757451</c:v>
                </c:pt>
                <c:pt idx="211">
                  <c:v>181478.48708644454</c:v>
                </c:pt>
                <c:pt idx="212">
                  <c:v>182542.87704003073</c:v>
                </c:pt>
                <c:pt idx="213">
                  <c:v>182542.87704003073</c:v>
                </c:pt>
                <c:pt idx="214">
                  <c:v>183079.76785485435</c:v>
                </c:pt>
                <c:pt idx="215">
                  <c:v>183079.76785485435</c:v>
                </c:pt>
                <c:pt idx="216">
                  <c:v>183079.76785485435</c:v>
                </c:pt>
                <c:pt idx="217">
                  <c:v>183079.76785485435</c:v>
                </c:pt>
                <c:pt idx="218">
                  <c:v>183619.82616711056</c:v>
                </c:pt>
                <c:pt idx="219">
                  <c:v>183619.82616711056</c:v>
                </c:pt>
                <c:pt idx="220">
                  <c:v>183619.82616711056</c:v>
                </c:pt>
                <c:pt idx="221">
                  <c:v>185259.28890074548</c:v>
                </c:pt>
                <c:pt idx="222">
                  <c:v>185812.30170343429</c:v>
                </c:pt>
                <c:pt idx="223">
                  <c:v>185812.30170343429</c:v>
                </c:pt>
                <c:pt idx="224">
                  <c:v>185259.28890074548</c:v>
                </c:pt>
                <c:pt idx="225">
                  <c:v>186368.62596003138</c:v>
                </c:pt>
                <c:pt idx="226">
                  <c:v>186368.62596003138</c:v>
                </c:pt>
                <c:pt idx="227">
                  <c:v>187491.32852605564</c:v>
                </c:pt>
                <c:pt idx="228">
                  <c:v>186928.29150345491</c:v>
                </c:pt>
                <c:pt idx="229">
                  <c:v>188057.76758504679</c:v>
                </c:pt>
                <c:pt idx="230">
                  <c:v>188627.63960803178</c:v>
                </c:pt>
                <c:pt idx="231">
                  <c:v>188057.76758504679</c:v>
                </c:pt>
                <c:pt idx="232">
                  <c:v>188627.63960803178</c:v>
                </c:pt>
                <c:pt idx="233">
                  <c:v>188627.63960803178</c:v>
                </c:pt>
                <c:pt idx="234">
                  <c:v>189777.80814222706</c:v>
                </c:pt>
                <c:pt idx="235">
                  <c:v>190358.16841177517</c:v>
                </c:pt>
                <c:pt idx="236">
                  <c:v>190358.16841177517</c:v>
                </c:pt>
                <c:pt idx="237">
                  <c:v>190358.16841177517</c:v>
                </c:pt>
                <c:pt idx="238">
                  <c:v>190942.0891737745</c:v>
                </c:pt>
                <c:pt idx="239">
                  <c:v>190942.0891737745</c:v>
                </c:pt>
                <c:pt idx="240">
                  <c:v>191529.60329430917</c:v>
                </c:pt>
                <c:pt idx="241">
                  <c:v>191529.60329430917</c:v>
                </c:pt>
                <c:pt idx="242">
                  <c:v>192715.545110373</c:v>
                </c:pt>
                <c:pt idx="243">
                  <c:v>193314.04059208225</c:v>
                </c:pt>
                <c:pt idx="244">
                  <c:v>193314.04059208225</c:v>
                </c:pt>
                <c:pt idx="245">
                  <c:v>193314.04059208225</c:v>
                </c:pt>
                <c:pt idx="246">
                  <c:v>193314.04059208225</c:v>
                </c:pt>
                <c:pt idx="247">
                  <c:v>193314.04059208225</c:v>
                </c:pt>
                <c:pt idx="248">
                  <c:v>193916.26501760277</c:v>
                </c:pt>
                <c:pt idx="249">
                  <c:v>193916.26501760277</c:v>
                </c:pt>
                <c:pt idx="250">
                  <c:v>195745.6637441839</c:v>
                </c:pt>
                <c:pt idx="251">
                  <c:v>195132.04097382596</c:v>
                </c:pt>
                <c:pt idx="252">
                  <c:v>195132.04097382596</c:v>
                </c:pt>
                <c:pt idx="253">
                  <c:v>196984.56035015977</c:v>
                </c:pt>
                <c:pt idx="254">
                  <c:v>196984.56035015977</c:v>
                </c:pt>
                <c:pt idx="255">
                  <c:v>196984.56035015977</c:v>
                </c:pt>
                <c:pt idx="256">
                  <c:v>196984.56035015977</c:v>
                </c:pt>
                <c:pt idx="257">
                  <c:v>197609.90816079517</c:v>
                </c:pt>
                <c:pt idx="258">
                  <c:v>198239.2390785047</c:v>
                </c:pt>
                <c:pt idx="259">
                  <c:v>197609.90816079517</c:v>
                </c:pt>
                <c:pt idx="260">
                  <c:v>198239.2390785047</c:v>
                </c:pt>
                <c:pt idx="261">
                  <c:v>198872.59128003352</c:v>
                </c:pt>
                <c:pt idx="262">
                  <c:v>198872.59128003352</c:v>
                </c:pt>
                <c:pt idx="263">
                  <c:v>199510.00343157208</c:v>
                </c:pt>
                <c:pt idx="264">
                  <c:v>198239.2390785047</c:v>
                </c:pt>
                <c:pt idx="265">
                  <c:v>198872.59128003352</c:v>
                </c:pt>
                <c:pt idx="266">
                  <c:v>199510.00343157208</c:v>
                </c:pt>
                <c:pt idx="267">
                  <c:v>200797.1647440338</c:v>
                </c:pt>
                <c:pt idx="268">
                  <c:v>201446.99375615045</c:v>
                </c:pt>
                <c:pt idx="269">
                  <c:v>200797.1647440338</c:v>
                </c:pt>
                <c:pt idx="270">
                  <c:v>201446.99375615045</c:v>
                </c:pt>
                <c:pt idx="271">
                  <c:v>202759.35202166281</c:v>
                </c:pt>
                <c:pt idx="272">
                  <c:v>202759.35202166281</c:v>
                </c:pt>
                <c:pt idx="273">
                  <c:v>203421.96428317152</c:v>
                </c:pt>
                <c:pt idx="274">
                  <c:v>203421.96428317152</c:v>
                </c:pt>
                <c:pt idx="275">
                  <c:v>203421.96428317152</c:v>
                </c:pt>
                <c:pt idx="276">
                  <c:v>205436.04313746036</c:v>
                </c:pt>
                <c:pt idx="277">
                  <c:v>205436.04313746036</c:v>
                </c:pt>
                <c:pt idx="278">
                  <c:v>204760.26667977133</c:v>
                </c:pt>
                <c:pt idx="279">
                  <c:v>205436.04313746036</c:v>
                </c:pt>
                <c:pt idx="280">
                  <c:v>205436.04313746036</c:v>
                </c:pt>
                <c:pt idx="281">
                  <c:v>206116.29493592874</c:v>
                </c:pt>
                <c:pt idx="282">
                  <c:v>206801.06667990194</c:v>
                </c:pt>
                <c:pt idx="283">
                  <c:v>206801.06667990194</c:v>
                </c:pt>
                <c:pt idx="284">
                  <c:v>208184.35140685781</c:v>
                </c:pt>
                <c:pt idx="285">
                  <c:v>208184.35140685781</c:v>
                </c:pt>
                <c:pt idx="286">
                  <c:v>207490.40356883497</c:v>
                </c:pt>
                <c:pt idx="287">
                  <c:v>208882.95661292109</c:v>
                </c:pt>
                <c:pt idx="288">
                  <c:v>208882.95661292109</c:v>
                </c:pt>
                <c:pt idx="289">
                  <c:v>208882.95661292109</c:v>
                </c:pt>
                <c:pt idx="290">
                  <c:v>209586.26623114641</c:v>
                </c:pt>
                <c:pt idx="291">
                  <c:v>210294.32794138679</c:v>
                </c:pt>
                <c:pt idx="292">
                  <c:v>210294.32794138679</c:v>
                </c:pt>
                <c:pt idx="293">
                  <c:v>211007.19007000167</c:v>
                </c:pt>
                <c:pt idx="294">
                  <c:v>211007.19007000167</c:v>
                </c:pt>
                <c:pt idx="295">
                  <c:v>211007.19007000167</c:v>
                </c:pt>
                <c:pt idx="296">
                  <c:v>211724.901600852</c:v>
                </c:pt>
                <c:pt idx="297">
                  <c:v>211724.901600852</c:v>
                </c:pt>
                <c:pt idx="298">
                  <c:v>211007.19007000167</c:v>
                </c:pt>
                <c:pt idx="299">
                  <c:v>212447.51218652044</c:v>
                </c:pt>
                <c:pt idx="300">
                  <c:v>212447.51218652044</c:v>
                </c:pt>
                <c:pt idx="301">
                  <c:v>213175.07215976194</c:v>
                </c:pt>
                <c:pt idx="302">
                  <c:v>213907.63254519069</c:v>
                </c:pt>
                <c:pt idx="303">
                  <c:v>214645.2450712086</c:v>
                </c:pt>
                <c:pt idx="304">
                  <c:v>213907.63254519069</c:v>
                </c:pt>
                <c:pt idx="305">
                  <c:v>215387.96218218163</c:v>
                </c:pt>
                <c:pt idx="306">
                  <c:v>215387.96218218163</c:v>
                </c:pt>
                <c:pt idx="307">
                  <c:v>216135.83705086974</c:v>
                </c:pt>
                <c:pt idx="308">
                  <c:v>216135.83705086974</c:v>
                </c:pt>
                <c:pt idx="309">
                  <c:v>217647.27647080593</c:v>
                </c:pt>
                <c:pt idx="310">
                  <c:v>217647.27647080593</c:v>
                </c:pt>
                <c:pt idx="311">
                  <c:v>217647.27647080593</c:v>
                </c:pt>
                <c:pt idx="312">
                  <c:v>218410.95112508943</c:v>
                </c:pt>
                <c:pt idx="313">
                  <c:v>219180.00376989608</c:v>
                </c:pt>
                <c:pt idx="314">
                  <c:v>219180.00376989608</c:v>
                </c:pt>
                <c:pt idx="315">
                  <c:v>219954.49141572614</c:v>
                </c:pt>
                <c:pt idx="316">
                  <c:v>220734.47188173933</c:v>
                </c:pt>
                <c:pt idx="317">
                  <c:v>219954.49141572614</c:v>
                </c:pt>
                <c:pt idx="318">
                  <c:v>219954.49141572614</c:v>
                </c:pt>
                <c:pt idx="319">
                  <c:v>220734.47188173933</c:v>
                </c:pt>
                <c:pt idx="320">
                  <c:v>219954.49141572614</c:v>
                </c:pt>
                <c:pt idx="321">
                  <c:v>222311.14668089457</c:v>
                </c:pt>
                <c:pt idx="322">
                  <c:v>222311.14668089457</c:v>
                </c:pt>
                <c:pt idx="323">
                  <c:v>221520.00381014406</c:v>
                </c:pt>
                <c:pt idx="324">
                  <c:v>223910.50744838302</c:v>
                </c:pt>
                <c:pt idx="325">
                  <c:v>223107.96082670422</c:v>
                </c:pt>
                <c:pt idx="326">
                  <c:v>223910.50744838302</c:v>
                </c:pt>
                <c:pt idx="327">
                  <c:v>223910.50744838302</c:v>
                </c:pt>
                <c:pt idx="328">
                  <c:v>224718.84863050716</c:v>
                </c:pt>
                <c:pt idx="329">
                  <c:v>225533.04735742928</c:v>
                </c:pt>
                <c:pt idx="330">
                  <c:v>224718.84863050716</c:v>
                </c:pt>
                <c:pt idx="331">
                  <c:v>226353.1675296381</c:v>
                </c:pt>
                <c:pt idx="332">
                  <c:v>225533.04735742928</c:v>
                </c:pt>
                <c:pt idx="333">
                  <c:v>226353.1675296381</c:v>
                </c:pt>
                <c:pt idx="334">
                  <c:v>227179.27398047622</c:v>
                </c:pt>
                <c:pt idx="335">
                  <c:v>226353.1675296381</c:v>
                </c:pt>
                <c:pt idx="336">
                  <c:v>227179.27398047622</c:v>
                </c:pt>
                <c:pt idx="337">
                  <c:v>227179.27398047622</c:v>
                </c:pt>
                <c:pt idx="338">
                  <c:v>228849.70981856794</c:v>
                </c:pt>
                <c:pt idx="339">
                  <c:v>228849.70981856794</c:v>
                </c:pt>
                <c:pt idx="340">
                  <c:v>228011.43249322521</c:v>
                </c:pt>
                <c:pt idx="341">
                  <c:v>229694.17369243718</c:v>
                </c:pt>
                <c:pt idx="342">
                  <c:v>229694.17369243718</c:v>
                </c:pt>
                <c:pt idx="343">
                  <c:v>229694.17369243718</c:v>
                </c:pt>
                <c:pt idx="344">
                  <c:v>229694.17369243718</c:v>
                </c:pt>
                <c:pt idx="345">
                  <c:v>230544.89285426101</c:v>
                </c:pt>
                <c:pt idx="346">
                  <c:v>232265.37712929284</c:v>
                </c:pt>
                <c:pt idx="347">
                  <c:v>230544.89285426101</c:v>
                </c:pt>
                <c:pt idx="348">
                  <c:v>232265.37712929284</c:v>
                </c:pt>
                <c:pt idx="349">
                  <c:v>232265.37712929284</c:v>
                </c:pt>
                <c:pt idx="350">
                  <c:v>233135.2849088033</c:v>
                </c:pt>
                <c:pt idx="351">
                  <c:v>233135.2849088033</c:v>
                </c:pt>
                <c:pt idx="352">
                  <c:v>234894.79649302069</c:v>
                </c:pt>
                <c:pt idx="353">
                  <c:v>234894.79649302069</c:v>
                </c:pt>
                <c:pt idx="354">
                  <c:v>234011.73334831005</c:v>
                </c:pt>
                <c:pt idx="355">
                  <c:v>234894.79649302069</c:v>
                </c:pt>
                <c:pt idx="356">
                  <c:v>235784.54951003971</c:v>
                </c:pt>
                <c:pt idx="357">
                  <c:v>236681.06870969766</c:v>
                </c:pt>
                <c:pt idx="358">
                  <c:v>235784.54951003971</c:v>
                </c:pt>
                <c:pt idx="359">
                  <c:v>238494.71674578727</c:v>
                </c:pt>
                <c:pt idx="360">
                  <c:v>236681.06870969766</c:v>
                </c:pt>
                <c:pt idx="361">
                  <c:v>237584.43156736824</c:v>
                </c:pt>
                <c:pt idx="362">
                  <c:v>237584.43156736824</c:v>
                </c:pt>
                <c:pt idx="363">
                  <c:v>239412.00411788648</c:v>
                </c:pt>
                <c:pt idx="364">
                  <c:v>239412.00411788648</c:v>
                </c:pt>
                <c:pt idx="365">
                  <c:v>240336.37479015632</c:v>
                </c:pt>
                <c:pt idx="366">
                  <c:v>241267.91112655224</c:v>
                </c:pt>
                <c:pt idx="367">
                  <c:v>240336.37479015632</c:v>
                </c:pt>
                <c:pt idx="368">
                  <c:v>241267.91112655224</c:v>
                </c:pt>
                <c:pt idx="369">
                  <c:v>243152.81668222847</c:v>
                </c:pt>
                <c:pt idx="370">
                  <c:v>242206.69677295905</c:v>
                </c:pt>
                <c:pt idx="371">
                  <c:v>244106.35713980583</c:v>
                </c:pt>
                <c:pt idx="372">
                  <c:v>244106.35713980583</c:v>
                </c:pt>
                <c:pt idx="373">
                  <c:v>243152.81668222847</c:v>
                </c:pt>
                <c:pt idx="374">
                  <c:v>244106.35713980583</c:v>
                </c:pt>
                <c:pt idx="375">
                  <c:v>245067.40578996253</c:v>
                </c:pt>
                <c:pt idx="376">
                  <c:v>245067.40578996253</c:v>
                </c:pt>
                <c:pt idx="377">
                  <c:v>245067.40578996253</c:v>
                </c:pt>
                <c:pt idx="378">
                  <c:v>244106.35713980583</c:v>
                </c:pt>
                <c:pt idx="379">
                  <c:v>243152.81668222847</c:v>
                </c:pt>
                <c:pt idx="380">
                  <c:v>244106.35713980583</c:v>
                </c:pt>
                <c:pt idx="381">
                  <c:v>247012.385200994</c:v>
                </c:pt>
                <c:pt idx="382">
                  <c:v>248988.48428260194</c:v>
                </c:pt>
                <c:pt idx="383">
                  <c:v>248988.48428260194</c:v>
                </c:pt>
                <c:pt idx="384">
                  <c:v>247996.49828944416</c:v>
                </c:pt>
                <c:pt idx="385">
                  <c:v>249988.43803474089</c:v>
                </c:pt>
                <c:pt idx="386">
                  <c:v>249988.43803474089</c:v>
                </c:pt>
                <c:pt idx="387">
                  <c:v>250996.45593004226</c:v>
                </c:pt>
                <c:pt idx="388">
                  <c:v>250996.45593004226</c:v>
                </c:pt>
                <c:pt idx="389">
                  <c:v>252012.63591356474</c:v>
                </c:pt>
                <c:pt idx="390">
                  <c:v>250996.45593004226</c:v>
                </c:pt>
                <c:pt idx="391">
                  <c:v>250996.45593004226</c:v>
                </c:pt>
                <c:pt idx="392">
                  <c:v>252012.63591356474</c:v>
                </c:pt>
                <c:pt idx="393">
                  <c:v>252012.63591356474</c:v>
                </c:pt>
                <c:pt idx="394">
                  <c:v>253037.07752296946</c:v>
                </c:pt>
                <c:pt idx="395">
                  <c:v>253037.07752296946</c:v>
                </c:pt>
                <c:pt idx="396">
                  <c:v>253037.07752296946</c:v>
                </c:pt>
                <c:pt idx="397">
                  <c:v>254069.88192102237</c:v>
                </c:pt>
                <c:pt idx="398">
                  <c:v>254069.88192102237</c:v>
                </c:pt>
                <c:pt idx="399">
                  <c:v>255111.15192889542</c:v>
                </c:pt>
                <c:pt idx="400">
                  <c:v>253037.07752296946</c:v>
                </c:pt>
                <c:pt idx="401">
                  <c:v>254069.88192102237</c:v>
                </c:pt>
                <c:pt idx="402">
                  <c:v>254069.88192102237</c:v>
                </c:pt>
                <c:pt idx="403">
                  <c:v>256160.9920602901</c:v>
                </c:pt>
                <c:pt idx="404">
                  <c:v>255111.15192889542</c:v>
                </c:pt>
                <c:pt idx="405">
                  <c:v>256160.9920602901</c:v>
                </c:pt>
                <c:pt idx="406">
                  <c:v>257219.50855640697</c:v>
                </c:pt>
                <c:pt idx="407">
                  <c:v>257219.50855640697</c:v>
                </c:pt>
                <c:pt idx="408">
                  <c:v>258286.80942178625</c:v>
                </c:pt>
                <c:pt idx="409">
                  <c:v>258286.80942178625</c:v>
                </c:pt>
                <c:pt idx="410">
                  <c:v>259363.00446104369</c:v>
                </c:pt>
                <c:pt idx="411">
                  <c:v>259363.00446104369</c:v>
                </c:pt>
                <c:pt idx="412">
                  <c:v>261542.52550693482</c:v>
                </c:pt>
                <c:pt idx="413">
                  <c:v>262646.08046687971</c:v>
                </c:pt>
                <c:pt idx="414">
                  <c:v>262646.08046687971</c:v>
                </c:pt>
                <c:pt idx="415">
                  <c:v>261542.52550693482</c:v>
                </c:pt>
                <c:pt idx="416">
                  <c:v>263758.98758750205</c:v>
                </c:pt>
                <c:pt idx="417">
                  <c:v>263758.98758750205</c:v>
                </c:pt>
                <c:pt idx="418">
                  <c:v>263758.98758750205</c:v>
                </c:pt>
                <c:pt idx="419">
                  <c:v>264881.36625808716</c:v>
                </c:pt>
                <c:pt idx="420">
                  <c:v>263758.98758750205</c:v>
                </c:pt>
                <c:pt idx="421">
                  <c:v>263758.98758750205</c:v>
                </c:pt>
                <c:pt idx="422">
                  <c:v>267155.02605429391</c:v>
                </c:pt>
                <c:pt idx="423">
                  <c:v>267155.02605429391</c:v>
                </c:pt>
                <c:pt idx="424">
                  <c:v>266013.33790876274</c:v>
                </c:pt>
                <c:pt idx="425">
                  <c:v>266013.33790876274</c:v>
                </c:pt>
                <c:pt idx="426">
                  <c:v>266013.33790876274</c:v>
                </c:pt>
                <c:pt idx="427">
                  <c:v>267155.02605429391</c:v>
                </c:pt>
                <c:pt idx="428">
                  <c:v>267155.02605429391</c:v>
                </c:pt>
                <c:pt idx="429">
                  <c:v>268306.55633901071</c:v>
                </c:pt>
                <c:pt idx="430">
                  <c:v>271821.48939148686</c:v>
                </c:pt>
                <c:pt idx="431">
                  <c:v>269468.0565829025</c:v>
                </c:pt>
                <c:pt idx="432">
                  <c:v>269468.0565829025</c:v>
                </c:pt>
                <c:pt idx="433">
                  <c:v>270639.65682891512</c:v>
                </c:pt>
                <c:pt idx="434">
                  <c:v>273013.68890636176</c:v>
                </c:pt>
                <c:pt idx="435">
                  <c:v>273013.68890636176</c:v>
                </c:pt>
                <c:pt idx="436">
                  <c:v>271821.48939148686</c:v>
                </c:pt>
                <c:pt idx="437">
                  <c:v>271821.48939148686</c:v>
                </c:pt>
                <c:pt idx="438">
                  <c:v>273013.68890636176</c:v>
                </c:pt>
                <c:pt idx="439">
                  <c:v>273013.68890636176</c:v>
                </c:pt>
                <c:pt idx="440">
                  <c:v>273013.68890636176</c:v>
                </c:pt>
                <c:pt idx="441">
                  <c:v>273013.68890636176</c:v>
                </c:pt>
                <c:pt idx="442">
                  <c:v>276653.87142511323</c:v>
                </c:pt>
                <c:pt idx="443">
                  <c:v>274216.39238172019</c:v>
                </c:pt>
                <c:pt idx="444">
                  <c:v>275429.73925066588</c:v>
                </c:pt>
                <c:pt idx="445">
                  <c:v>274216.39238172019</c:v>
                </c:pt>
                <c:pt idx="446">
                  <c:v>276653.87142511323</c:v>
                </c:pt>
                <c:pt idx="447">
                  <c:v>276653.87142511323</c:v>
                </c:pt>
                <c:pt idx="448">
                  <c:v>275429.73925066588</c:v>
                </c:pt>
                <c:pt idx="449">
                  <c:v>275429.73925066588</c:v>
                </c:pt>
                <c:pt idx="450">
                  <c:v>276653.87142511323</c:v>
                </c:pt>
                <c:pt idx="451">
                  <c:v>280392.43725518236</c:v>
                </c:pt>
                <c:pt idx="452">
                  <c:v>280392.43725518236</c:v>
                </c:pt>
                <c:pt idx="453">
                  <c:v>279135.07206569723</c:v>
                </c:pt>
                <c:pt idx="454">
                  <c:v>279135.07206569723</c:v>
                </c:pt>
                <c:pt idx="455">
                  <c:v>280392.43725518236</c:v>
                </c:pt>
                <c:pt idx="456">
                  <c:v>280392.43725518236</c:v>
                </c:pt>
                <c:pt idx="457">
                  <c:v>280392.43725518236</c:v>
                </c:pt>
                <c:pt idx="458">
                  <c:v>281661.18131516053</c:v>
                </c:pt>
                <c:pt idx="459">
                  <c:v>281661.18131516053</c:v>
                </c:pt>
                <c:pt idx="460">
                  <c:v>282941.45941204764</c:v>
                </c:pt>
                <c:pt idx="461">
                  <c:v>284233.42954634922</c:v>
                </c:pt>
                <c:pt idx="462">
                  <c:v>282941.45941204764</c:v>
                </c:pt>
                <c:pt idx="463">
                  <c:v>281661.18131516053</c:v>
                </c:pt>
                <c:pt idx="464">
                  <c:v>282941.45941204764</c:v>
                </c:pt>
                <c:pt idx="465">
                  <c:v>285537.25261766277</c:v>
                </c:pt>
                <c:pt idx="466">
                  <c:v>284233.42954634922</c:v>
                </c:pt>
                <c:pt idx="467">
                  <c:v>285537.25261766277</c:v>
                </c:pt>
                <c:pt idx="468">
                  <c:v>285537.25261766277</c:v>
                </c:pt>
                <c:pt idx="469">
                  <c:v>286853.09249147691</c:v>
                </c:pt>
                <c:pt idx="470">
                  <c:v>289521.49335186271</c:v>
                </c:pt>
                <c:pt idx="471">
                  <c:v>289521.49335186271</c:v>
                </c:pt>
                <c:pt idx="472">
                  <c:v>286853.09249147691</c:v>
                </c:pt>
                <c:pt idx="473">
                  <c:v>288181.11606782634</c:v>
                </c:pt>
                <c:pt idx="474">
                  <c:v>290874.39752640412</c:v>
                </c:pt>
                <c:pt idx="475">
                  <c:v>289521.49335186271</c:v>
                </c:pt>
                <c:pt idx="476">
                  <c:v>290874.39752640412</c:v>
                </c:pt>
                <c:pt idx="477">
                  <c:v>292240.00502652809</c:v>
                </c:pt>
                <c:pt idx="478">
                  <c:v>290874.39752640412</c:v>
                </c:pt>
                <c:pt idx="479">
                  <c:v>290874.39752640412</c:v>
                </c:pt>
                <c:pt idx="480">
                  <c:v>292240.00502652809</c:v>
                </c:pt>
                <c:pt idx="481">
                  <c:v>292240.00502652809</c:v>
                </c:pt>
                <c:pt idx="482">
                  <c:v>293618.49561627588</c:v>
                </c:pt>
                <c:pt idx="483">
                  <c:v>293618.49561627588</c:v>
                </c:pt>
                <c:pt idx="484">
                  <c:v>296414.86224119278</c:v>
                </c:pt>
                <c:pt idx="485">
                  <c:v>293618.49561627588</c:v>
                </c:pt>
                <c:pt idx="486">
                  <c:v>295010.05246753787</c:v>
                </c:pt>
                <c:pt idx="487">
                  <c:v>296414.86224119278</c:v>
                </c:pt>
                <c:pt idx="488">
                  <c:v>296414.86224119278</c:v>
                </c:pt>
                <c:pt idx="489">
                  <c:v>297833.11517057649</c:v>
                </c:pt>
                <c:pt idx="490">
                  <c:v>296414.86224119278</c:v>
                </c:pt>
                <c:pt idx="491">
                  <c:v>297833.11517057649</c:v>
                </c:pt>
                <c:pt idx="492">
                  <c:v>297833.11517057649</c:v>
                </c:pt>
                <c:pt idx="493">
                  <c:v>299265.00514735811</c:v>
                </c:pt>
                <c:pt idx="494">
                  <c:v>299265.00514735811</c:v>
                </c:pt>
                <c:pt idx="495">
                  <c:v>300710.72980990575</c:v>
                </c:pt>
                <c:pt idx="496">
                  <c:v>302170.49063422566</c:v>
                </c:pt>
                <c:pt idx="497">
                  <c:v>302170.49063422566</c:v>
                </c:pt>
                <c:pt idx="498">
                  <c:v>300710.72980990575</c:v>
                </c:pt>
                <c:pt idx="499">
                  <c:v>302170.49063422566</c:v>
                </c:pt>
                <c:pt idx="500">
                  <c:v>302170.49063422566</c:v>
                </c:pt>
                <c:pt idx="501">
                  <c:v>302170.49063422566</c:v>
                </c:pt>
                <c:pt idx="502">
                  <c:v>300710.72980990575</c:v>
                </c:pt>
                <c:pt idx="503">
                  <c:v>302170.49063422566</c:v>
                </c:pt>
                <c:pt idx="504">
                  <c:v>305132.94642475731</c:v>
                </c:pt>
                <c:pt idx="505">
                  <c:v>303644.49302756338</c:v>
                </c:pt>
                <c:pt idx="506">
                  <c:v>303644.49302756338</c:v>
                </c:pt>
                <c:pt idx="507">
                  <c:v>305132.94642475731</c:v>
                </c:pt>
                <c:pt idx="508">
                  <c:v>305132.94642475731</c:v>
                </c:pt>
                <c:pt idx="509">
                  <c:v>306636.0643874408</c:v>
                </c:pt>
                <c:pt idx="510">
                  <c:v>306636.0643874408</c:v>
                </c:pt>
                <c:pt idx="511">
                  <c:v>308154.06470619049</c:v>
                </c:pt>
                <c:pt idx="512">
                  <c:v>308154.06470619049</c:v>
                </c:pt>
                <c:pt idx="513">
                  <c:v>309687.16950572375</c:v>
                </c:pt>
                <c:pt idx="514">
                  <c:v>309687.16950572375</c:v>
                </c:pt>
                <c:pt idx="515">
                  <c:v>311235.60535325244</c:v>
                </c:pt>
                <c:pt idx="516">
                  <c:v>312799.60337010294</c:v>
                </c:pt>
                <c:pt idx="517">
                  <c:v>309687.16950572375</c:v>
                </c:pt>
                <c:pt idx="518">
                  <c:v>311235.60535325244</c:v>
                </c:pt>
                <c:pt idx="519">
                  <c:v>311235.60535325244</c:v>
                </c:pt>
                <c:pt idx="520">
                  <c:v>311235.60535325244</c:v>
                </c:pt>
                <c:pt idx="521">
                  <c:v>311235.60535325244</c:v>
                </c:pt>
                <c:pt idx="522">
                  <c:v>312799.60337010294</c:v>
                </c:pt>
                <c:pt idx="523">
                  <c:v>314379.39934671961</c:v>
                </c:pt>
                <c:pt idx="524">
                  <c:v>312799.60337010294</c:v>
                </c:pt>
                <c:pt idx="525">
                  <c:v>311235.60535325244</c:v>
                </c:pt>
                <c:pt idx="526">
                  <c:v>314379.39934671961</c:v>
                </c:pt>
                <c:pt idx="527">
                  <c:v>314379.39934671961</c:v>
                </c:pt>
                <c:pt idx="528">
                  <c:v>314379.39934671961</c:v>
                </c:pt>
                <c:pt idx="529">
                  <c:v>317587.35240127798</c:v>
                </c:pt>
                <c:pt idx="530">
                  <c:v>315975.23386116995</c:v>
                </c:pt>
                <c:pt idx="531">
                  <c:v>317587.35240127798</c:v>
                </c:pt>
                <c:pt idx="532">
                  <c:v>317587.35240127798</c:v>
                </c:pt>
                <c:pt idx="533">
                  <c:v>317587.35240127798</c:v>
                </c:pt>
                <c:pt idx="534">
                  <c:v>319216.00549051526</c:v>
                </c:pt>
                <c:pt idx="535">
                  <c:v>319216.00549051526</c:v>
                </c:pt>
                <c:pt idx="536">
                  <c:v>320861.448817786</c:v>
                </c:pt>
                <c:pt idx="537">
                  <c:v>320861.448817786</c:v>
                </c:pt>
                <c:pt idx="538">
                  <c:v>320861.448817786</c:v>
                </c:pt>
                <c:pt idx="539">
                  <c:v>320861.448817786</c:v>
                </c:pt>
                <c:pt idx="540">
                  <c:v>320861.448817786</c:v>
                </c:pt>
                <c:pt idx="541">
                  <c:v>324203.75557630457</c:v>
                </c:pt>
                <c:pt idx="542">
                  <c:v>322523.94337124604</c:v>
                </c:pt>
                <c:pt idx="543">
                  <c:v>322523.94337124604</c:v>
                </c:pt>
                <c:pt idx="544">
                  <c:v>325901.15743796068</c:v>
                </c:pt>
                <c:pt idx="545">
                  <c:v>325901.15743796068</c:v>
                </c:pt>
                <c:pt idx="546">
                  <c:v>327616.42668763408</c:v>
                </c:pt>
                <c:pt idx="547">
                  <c:v>325901.15743796068</c:v>
                </c:pt>
                <c:pt idx="548">
                  <c:v>325901.15743796068</c:v>
                </c:pt>
                <c:pt idx="549">
                  <c:v>327616.42668763408</c:v>
                </c:pt>
                <c:pt idx="550">
                  <c:v>325901.15743796068</c:v>
                </c:pt>
                <c:pt idx="551">
                  <c:v>327616.42668763408</c:v>
                </c:pt>
                <c:pt idx="552">
                  <c:v>327616.42668763408</c:v>
                </c:pt>
                <c:pt idx="553">
                  <c:v>325901.15743796068</c:v>
                </c:pt>
                <c:pt idx="554">
                  <c:v>329349.84693465865</c:v>
                </c:pt>
                <c:pt idx="555">
                  <c:v>331101.70782260894</c:v>
                </c:pt>
                <c:pt idx="556">
                  <c:v>332872.30519064434</c:v>
                </c:pt>
                <c:pt idx="557">
                  <c:v>331101.70782260894</c:v>
                </c:pt>
                <c:pt idx="558">
                  <c:v>332872.30519064434</c:v>
                </c:pt>
                <c:pt idx="559">
                  <c:v>332872.30519064434</c:v>
                </c:pt>
                <c:pt idx="560">
                  <c:v>332872.30519064434</c:v>
                </c:pt>
                <c:pt idx="561">
                  <c:v>332872.30519064434</c:v>
                </c:pt>
                <c:pt idx="562">
                  <c:v>332872.30519064434</c:v>
                </c:pt>
                <c:pt idx="563">
                  <c:v>332872.30519064434</c:v>
                </c:pt>
                <c:pt idx="564">
                  <c:v>334661.94124005636</c:v>
                </c:pt>
                <c:pt idx="565">
                  <c:v>336470.92470621888</c:v>
                </c:pt>
                <c:pt idx="566">
                  <c:v>338299.57103614393</c:v>
                </c:pt>
                <c:pt idx="567">
                  <c:v>338299.57103614393</c:v>
                </c:pt>
                <c:pt idx="568">
                  <c:v>336470.92470621888</c:v>
                </c:pt>
                <c:pt idx="569">
                  <c:v>338299.57103614393</c:v>
                </c:pt>
                <c:pt idx="570">
                  <c:v>338299.57103614393</c:v>
                </c:pt>
                <c:pt idx="571">
                  <c:v>340148.20257186057</c:v>
                </c:pt>
                <c:pt idx="572">
                  <c:v>340148.20257186057</c:v>
                </c:pt>
                <c:pt idx="573">
                  <c:v>340148.20257186057</c:v>
                </c:pt>
                <c:pt idx="574">
                  <c:v>340148.20257186057</c:v>
                </c:pt>
                <c:pt idx="575">
                  <c:v>340148.20257186057</c:v>
                </c:pt>
                <c:pt idx="576">
                  <c:v>342017.14873983781</c:v>
                </c:pt>
                <c:pt idx="577">
                  <c:v>343906.74624668772</c:v>
                </c:pt>
                <c:pt idx="578">
                  <c:v>340148.20257186057</c:v>
                </c:pt>
                <c:pt idx="579">
                  <c:v>340148.20257186057</c:v>
                </c:pt>
                <c:pt idx="580">
                  <c:v>342017.14873983781</c:v>
                </c:pt>
                <c:pt idx="581">
                  <c:v>342017.14873983781</c:v>
                </c:pt>
                <c:pt idx="582">
                  <c:v>345817.33928139159</c:v>
                </c:pt>
                <c:pt idx="583">
                  <c:v>343906.74624668772</c:v>
                </c:pt>
                <c:pt idx="584">
                  <c:v>343906.74624668772</c:v>
                </c:pt>
                <c:pt idx="585">
                  <c:v>345817.33928139159</c:v>
                </c:pt>
                <c:pt idx="586">
                  <c:v>347749.27972430439</c:v>
                </c:pt>
                <c:pt idx="587">
                  <c:v>345817.33928139159</c:v>
                </c:pt>
                <c:pt idx="588">
                  <c:v>349702.927363205</c:v>
                </c:pt>
                <c:pt idx="589">
                  <c:v>347749.27972430439</c:v>
                </c:pt>
                <c:pt idx="590">
                  <c:v>349702.927363205</c:v>
                </c:pt>
                <c:pt idx="591">
                  <c:v>347749.27972430439</c:v>
                </c:pt>
                <c:pt idx="592">
                  <c:v>349702.927363205</c:v>
                </c:pt>
                <c:pt idx="593">
                  <c:v>351678.65011666942</c:v>
                </c:pt>
                <c:pt idx="594">
                  <c:v>349702.927363205</c:v>
                </c:pt>
                <c:pt idx="595">
                  <c:v>351678.65011666942</c:v>
                </c:pt>
                <c:pt idx="596">
                  <c:v>351678.65011666942</c:v>
                </c:pt>
                <c:pt idx="597">
                  <c:v>351678.65011666942</c:v>
                </c:pt>
                <c:pt idx="598">
                  <c:v>351678.65011666942</c:v>
                </c:pt>
                <c:pt idx="599">
                  <c:v>351678.65011666942</c:v>
                </c:pt>
                <c:pt idx="600">
                  <c:v>349702.927363205</c:v>
                </c:pt>
                <c:pt idx="601">
                  <c:v>351678.65011666942</c:v>
                </c:pt>
                <c:pt idx="602">
                  <c:v>351678.65011666942</c:v>
                </c:pt>
                <c:pt idx="603">
                  <c:v>353676.82426505961</c:v>
                </c:pt>
                <c:pt idx="604">
                  <c:v>355697.83468943136</c:v>
                </c:pt>
                <c:pt idx="605">
                  <c:v>355697.83468943136</c:v>
                </c:pt>
                <c:pt idx="606">
                  <c:v>355697.83468943136</c:v>
                </c:pt>
                <c:pt idx="607">
                  <c:v>357742.07511868101</c:v>
                </c:pt>
                <c:pt idx="608">
                  <c:v>355697.83468943136</c:v>
                </c:pt>
                <c:pt idx="609">
                  <c:v>359809.94838526292</c:v>
                </c:pt>
                <c:pt idx="610">
                  <c:v>357742.07511868101</c:v>
                </c:pt>
                <c:pt idx="611">
                  <c:v>359809.94838526292</c:v>
                </c:pt>
                <c:pt idx="612">
                  <c:v>359809.94838526292</c:v>
                </c:pt>
                <c:pt idx="613">
                  <c:v>361901.86668982846</c:v>
                </c:pt>
                <c:pt idx="614">
                  <c:v>361901.86668982846</c:v>
                </c:pt>
                <c:pt idx="615">
                  <c:v>361901.86668982846</c:v>
                </c:pt>
                <c:pt idx="616">
                  <c:v>361901.86668982846</c:v>
                </c:pt>
                <c:pt idx="617">
                  <c:v>364018.25187514903</c:v>
                </c:pt>
                <c:pt idx="618">
                  <c:v>364018.25187514903</c:v>
                </c:pt>
                <c:pt idx="619">
                  <c:v>361901.86668982846</c:v>
                </c:pt>
                <c:pt idx="620">
                  <c:v>361901.86668982846</c:v>
                </c:pt>
                <c:pt idx="621">
                  <c:v>364018.25187514903</c:v>
                </c:pt>
                <c:pt idx="622">
                  <c:v>366159.5357097087</c:v>
                </c:pt>
                <c:pt idx="623">
                  <c:v>366159.5357097087</c:v>
                </c:pt>
                <c:pt idx="624">
                  <c:v>366159.5357097087</c:v>
                </c:pt>
                <c:pt idx="625">
                  <c:v>366159.5357097087</c:v>
                </c:pt>
                <c:pt idx="626">
                  <c:v>366159.5357097087</c:v>
                </c:pt>
                <c:pt idx="627">
                  <c:v>366159.5357097087</c:v>
                </c:pt>
                <c:pt idx="628">
                  <c:v>370518.57780149096</c:v>
                </c:pt>
                <c:pt idx="629">
                  <c:v>368326.16018136381</c:v>
                </c:pt>
                <c:pt idx="630">
                  <c:v>370518.57780149096</c:v>
                </c:pt>
                <c:pt idx="631">
                  <c:v>368326.16018136381</c:v>
                </c:pt>
                <c:pt idx="632">
                  <c:v>370518.57780149096</c:v>
                </c:pt>
                <c:pt idx="633">
                  <c:v>370518.57780149096</c:v>
                </c:pt>
                <c:pt idx="634">
                  <c:v>374982.65705211129</c:v>
                </c:pt>
                <c:pt idx="635">
                  <c:v>370518.57780149096</c:v>
                </c:pt>
                <c:pt idx="636">
                  <c:v>372737.25192006276</c:v>
                </c:pt>
                <c:pt idx="637">
                  <c:v>372737.25192006276</c:v>
                </c:pt>
                <c:pt idx="638">
                  <c:v>374982.65705211129</c:v>
                </c:pt>
                <c:pt idx="639">
                  <c:v>372737.25192006276</c:v>
                </c:pt>
                <c:pt idx="640">
                  <c:v>374982.65705211129</c:v>
                </c:pt>
                <c:pt idx="641">
                  <c:v>374982.65705211129</c:v>
                </c:pt>
                <c:pt idx="642">
                  <c:v>374982.65705211129</c:v>
                </c:pt>
                <c:pt idx="643">
                  <c:v>377255.27921606356</c:v>
                </c:pt>
                <c:pt idx="644">
                  <c:v>379555.61628445412</c:v>
                </c:pt>
                <c:pt idx="645">
                  <c:v>374982.65705211129</c:v>
                </c:pt>
                <c:pt idx="646">
                  <c:v>379555.61628445412</c:v>
                </c:pt>
                <c:pt idx="647">
                  <c:v>381884.17834754899</c:v>
                </c:pt>
                <c:pt idx="648">
                  <c:v>381884.17834754899</c:v>
                </c:pt>
                <c:pt idx="649">
                  <c:v>377255.27921606356</c:v>
                </c:pt>
                <c:pt idx="650">
                  <c:v>381884.17834754899</c:v>
                </c:pt>
                <c:pt idx="651">
                  <c:v>379555.61628445412</c:v>
                </c:pt>
                <c:pt idx="652">
                  <c:v>379555.61628445412</c:v>
                </c:pt>
                <c:pt idx="653">
                  <c:v>377255.27921606356</c:v>
                </c:pt>
                <c:pt idx="654">
                  <c:v>381884.17834754899</c:v>
                </c:pt>
                <c:pt idx="655">
                  <c:v>381884.17834754899</c:v>
                </c:pt>
                <c:pt idx="656">
                  <c:v>386628.0811841645</c:v>
                </c:pt>
                <c:pt idx="657">
                  <c:v>384241.48809043504</c:v>
                </c:pt>
                <c:pt idx="658">
                  <c:v>381884.17834754899</c:v>
                </c:pt>
                <c:pt idx="659">
                  <c:v>386628.0811841645</c:v>
                </c:pt>
                <c:pt idx="660">
                  <c:v>386628.0811841645</c:v>
                </c:pt>
                <c:pt idx="661">
                  <c:v>386628.0811841645</c:v>
                </c:pt>
                <c:pt idx="662">
                  <c:v>389044.5066915655</c:v>
                </c:pt>
                <c:pt idx="663">
                  <c:v>389044.5066915655</c:v>
                </c:pt>
                <c:pt idx="664">
                  <c:v>386628.0811841645</c:v>
                </c:pt>
                <c:pt idx="665">
                  <c:v>386628.0811841645</c:v>
                </c:pt>
                <c:pt idx="666">
                  <c:v>386628.0811841645</c:v>
                </c:pt>
                <c:pt idx="667">
                  <c:v>389044.5066915655</c:v>
                </c:pt>
                <c:pt idx="668">
                  <c:v>389044.5066915655</c:v>
                </c:pt>
                <c:pt idx="669">
                  <c:v>393969.12070031953</c:v>
                </c:pt>
                <c:pt idx="670">
                  <c:v>391491.3274883678</c:v>
                </c:pt>
                <c:pt idx="671">
                  <c:v>391491.3274883678</c:v>
                </c:pt>
                <c:pt idx="672">
                  <c:v>391491.3274883678</c:v>
                </c:pt>
                <c:pt idx="673">
                  <c:v>393969.12070031953</c:v>
                </c:pt>
                <c:pt idx="674">
                  <c:v>391491.3274883678</c:v>
                </c:pt>
                <c:pt idx="675">
                  <c:v>393969.12070031953</c:v>
                </c:pt>
                <c:pt idx="676">
                  <c:v>393969.12070031953</c:v>
                </c:pt>
                <c:pt idx="677">
                  <c:v>393969.12070031953</c:v>
                </c:pt>
                <c:pt idx="678">
                  <c:v>399020.00686314417</c:v>
                </c:pt>
                <c:pt idx="679">
                  <c:v>399020.00686314417</c:v>
                </c:pt>
                <c:pt idx="680">
                  <c:v>399020.00686314417</c:v>
                </c:pt>
                <c:pt idx="681">
                  <c:v>401594.3294880676</c:v>
                </c:pt>
                <c:pt idx="682">
                  <c:v>399020.00686314417</c:v>
                </c:pt>
                <c:pt idx="683">
                  <c:v>399020.00686314417</c:v>
                </c:pt>
                <c:pt idx="684">
                  <c:v>401594.3294880676</c:v>
                </c:pt>
                <c:pt idx="685">
                  <c:v>399020.00686314417</c:v>
                </c:pt>
                <c:pt idx="686">
                  <c:v>404202.08487435384</c:v>
                </c:pt>
                <c:pt idx="687">
                  <c:v>404202.08487435384</c:v>
                </c:pt>
                <c:pt idx="688">
                  <c:v>404202.08487435384</c:v>
                </c:pt>
                <c:pt idx="689">
                  <c:v>404202.08487435384</c:v>
                </c:pt>
                <c:pt idx="690">
                  <c:v>404202.08487435384</c:v>
                </c:pt>
                <c:pt idx="691">
                  <c:v>401594.3294880676</c:v>
                </c:pt>
                <c:pt idx="692">
                  <c:v>404202.08487435384</c:v>
                </c:pt>
                <c:pt idx="693">
                  <c:v>406843.92856634303</c:v>
                </c:pt>
                <c:pt idx="694">
                  <c:v>409520.53335954266</c:v>
                </c:pt>
                <c:pt idx="695">
                  <c:v>406843.92856634303</c:v>
                </c:pt>
                <c:pt idx="696">
                  <c:v>409520.53335954266</c:v>
                </c:pt>
                <c:pt idx="697">
                  <c:v>406843.92856634303</c:v>
                </c:pt>
                <c:pt idx="698">
                  <c:v>409520.53335954266</c:v>
                </c:pt>
                <c:pt idx="699">
                  <c:v>409520.53335954266</c:v>
                </c:pt>
                <c:pt idx="700">
                  <c:v>406843.92856634303</c:v>
                </c:pt>
                <c:pt idx="701">
                  <c:v>409520.53335954266</c:v>
                </c:pt>
                <c:pt idx="702">
                  <c:v>412232.58987185749</c:v>
                </c:pt>
                <c:pt idx="703">
                  <c:v>412232.58987185749</c:v>
                </c:pt>
                <c:pt idx="704">
                  <c:v>412232.58987185749</c:v>
                </c:pt>
                <c:pt idx="705">
                  <c:v>414980.80713766994</c:v>
                </c:pt>
                <c:pt idx="706">
                  <c:v>412232.58987185749</c:v>
                </c:pt>
                <c:pt idx="707">
                  <c:v>414980.80713766994</c:v>
                </c:pt>
                <c:pt idx="708">
                  <c:v>414980.80713766994</c:v>
                </c:pt>
                <c:pt idx="709">
                  <c:v>417765.91322584217</c:v>
                </c:pt>
                <c:pt idx="710">
                  <c:v>417765.91322584217</c:v>
                </c:pt>
                <c:pt idx="711">
                  <c:v>414980.80713766994</c:v>
                </c:pt>
                <c:pt idx="712">
                  <c:v>417765.91322584217</c:v>
                </c:pt>
                <c:pt idx="713">
                  <c:v>414980.80713766994</c:v>
                </c:pt>
                <c:pt idx="714">
                  <c:v>414980.80713766994</c:v>
                </c:pt>
                <c:pt idx="715">
                  <c:v>417765.91322584217</c:v>
                </c:pt>
                <c:pt idx="716">
                  <c:v>423449.803201704</c:v>
                </c:pt>
                <c:pt idx="717">
                  <c:v>420588.65588277357</c:v>
                </c:pt>
                <c:pt idx="718">
                  <c:v>423449.803201704</c:v>
                </c:pt>
                <c:pt idx="719">
                  <c:v>420588.65588277357</c:v>
                </c:pt>
                <c:pt idx="720">
                  <c:v>423449.803201704</c:v>
                </c:pt>
                <c:pt idx="721">
                  <c:v>423449.803201704</c:v>
                </c:pt>
                <c:pt idx="722">
                  <c:v>423449.803201704</c:v>
                </c:pt>
                <c:pt idx="723">
                  <c:v>423449.803201704</c:v>
                </c:pt>
                <c:pt idx="724">
                  <c:v>426350.14431952388</c:v>
                </c:pt>
                <c:pt idx="725">
                  <c:v>426350.14431952388</c:v>
                </c:pt>
                <c:pt idx="726">
                  <c:v>426350.14431952388</c:v>
                </c:pt>
                <c:pt idx="727">
                  <c:v>426350.14431952388</c:v>
                </c:pt>
                <c:pt idx="728">
                  <c:v>426350.14431952388</c:v>
                </c:pt>
                <c:pt idx="729">
                  <c:v>426350.14431952388</c:v>
                </c:pt>
                <c:pt idx="730">
                  <c:v>435294.55294161185</c:v>
                </c:pt>
                <c:pt idx="731">
                  <c:v>426350.14431952388</c:v>
                </c:pt>
                <c:pt idx="732">
                  <c:v>432271.67410173948</c:v>
                </c:pt>
                <c:pt idx="733">
                  <c:v>432271.67410173948</c:v>
                </c:pt>
                <c:pt idx="734">
                  <c:v>435294.55294161185</c:v>
                </c:pt>
                <c:pt idx="735">
                  <c:v>432271.67410173948</c:v>
                </c:pt>
                <c:pt idx="736">
                  <c:v>432271.67410173948</c:v>
                </c:pt>
                <c:pt idx="737">
                  <c:v>435294.55294161185</c:v>
                </c:pt>
                <c:pt idx="738">
                  <c:v>432271.67410173948</c:v>
                </c:pt>
                <c:pt idx="739">
                  <c:v>432271.67410173948</c:v>
                </c:pt>
                <c:pt idx="740">
                  <c:v>435294.55294161185</c:v>
                </c:pt>
                <c:pt idx="741">
                  <c:v>435294.55294161185</c:v>
                </c:pt>
                <c:pt idx="742">
                  <c:v>435294.55294161185</c:v>
                </c:pt>
                <c:pt idx="743">
                  <c:v>438360.00753979216</c:v>
                </c:pt>
                <c:pt idx="744">
                  <c:v>435294.55294161185</c:v>
                </c:pt>
                <c:pt idx="745">
                  <c:v>438360.00753979216</c:v>
                </c:pt>
                <c:pt idx="746">
                  <c:v>435294.55294161185</c:v>
                </c:pt>
                <c:pt idx="747">
                  <c:v>438360.00753979216</c:v>
                </c:pt>
                <c:pt idx="748">
                  <c:v>441468.94376347866</c:v>
                </c:pt>
                <c:pt idx="749">
                  <c:v>438360.00753979216</c:v>
                </c:pt>
                <c:pt idx="750">
                  <c:v>441468.94376347866</c:v>
                </c:pt>
                <c:pt idx="751">
                  <c:v>444622.29336178914</c:v>
                </c:pt>
                <c:pt idx="752">
                  <c:v>444622.29336178914</c:v>
                </c:pt>
                <c:pt idx="753">
                  <c:v>441468.94376347866</c:v>
                </c:pt>
                <c:pt idx="754">
                  <c:v>438360.00753979216</c:v>
                </c:pt>
                <c:pt idx="755">
                  <c:v>441468.94376347866</c:v>
                </c:pt>
                <c:pt idx="756">
                  <c:v>441468.94376347866</c:v>
                </c:pt>
                <c:pt idx="757">
                  <c:v>441468.94376347866</c:v>
                </c:pt>
                <c:pt idx="758">
                  <c:v>447821.01489676605</c:v>
                </c:pt>
                <c:pt idx="759">
                  <c:v>444622.29336178914</c:v>
                </c:pt>
                <c:pt idx="760">
                  <c:v>441468.94376347866</c:v>
                </c:pt>
                <c:pt idx="761">
                  <c:v>447821.01489676605</c:v>
                </c:pt>
                <c:pt idx="762">
                  <c:v>444622.29336178914</c:v>
                </c:pt>
                <c:pt idx="763">
                  <c:v>447821.01489676605</c:v>
                </c:pt>
                <c:pt idx="764">
                  <c:v>447821.01489676605</c:v>
                </c:pt>
                <c:pt idx="765">
                  <c:v>451066.09471485857</c:v>
                </c:pt>
                <c:pt idx="766">
                  <c:v>451066.09471485857</c:v>
                </c:pt>
                <c:pt idx="767">
                  <c:v>451066.09471485857</c:v>
                </c:pt>
                <c:pt idx="768">
                  <c:v>447821.01489676605</c:v>
                </c:pt>
                <c:pt idx="769">
                  <c:v>447821.01489676605</c:v>
                </c:pt>
                <c:pt idx="770">
                  <c:v>457699.41963713587</c:v>
                </c:pt>
                <c:pt idx="771">
                  <c:v>457699.41963713587</c:v>
                </c:pt>
                <c:pt idx="772">
                  <c:v>451066.09471485857</c:v>
                </c:pt>
                <c:pt idx="773">
                  <c:v>457699.41963713587</c:v>
                </c:pt>
                <c:pt idx="774">
                  <c:v>451066.09471485857</c:v>
                </c:pt>
                <c:pt idx="775">
                  <c:v>451066.09471485857</c:v>
                </c:pt>
                <c:pt idx="776">
                  <c:v>457699.41963713587</c:v>
                </c:pt>
                <c:pt idx="777">
                  <c:v>451066.09471485857</c:v>
                </c:pt>
                <c:pt idx="778">
                  <c:v>454358.54796095245</c:v>
                </c:pt>
                <c:pt idx="779">
                  <c:v>454358.54796095245</c:v>
                </c:pt>
                <c:pt idx="780">
                  <c:v>457699.41963713587</c:v>
                </c:pt>
                <c:pt idx="781">
                  <c:v>457699.41963713587</c:v>
                </c:pt>
                <c:pt idx="782">
                  <c:v>457699.41963713587</c:v>
                </c:pt>
                <c:pt idx="783">
                  <c:v>461089.78570852202</c:v>
                </c:pt>
                <c:pt idx="784">
                  <c:v>457699.41963713587</c:v>
                </c:pt>
                <c:pt idx="785">
                  <c:v>461089.78570852202</c:v>
                </c:pt>
                <c:pt idx="786">
                  <c:v>461089.78570852202</c:v>
                </c:pt>
                <c:pt idx="787">
                  <c:v>464530.75425858569</c:v>
                </c:pt>
                <c:pt idx="788">
                  <c:v>464530.75425858569</c:v>
                </c:pt>
                <c:pt idx="789">
                  <c:v>468023.4666966201</c:v>
                </c:pt>
                <c:pt idx="790">
                  <c:v>464530.75425858569</c:v>
                </c:pt>
                <c:pt idx="791">
                  <c:v>468023.4666966201</c:v>
                </c:pt>
                <c:pt idx="792">
                  <c:v>468023.4666966201</c:v>
                </c:pt>
                <c:pt idx="793">
                  <c:v>468023.4666966201</c:v>
                </c:pt>
                <c:pt idx="794">
                  <c:v>471569.09902007942</c:v>
                </c:pt>
                <c:pt idx="795">
                  <c:v>468023.4666966201</c:v>
                </c:pt>
                <c:pt idx="796">
                  <c:v>471569.09902007942</c:v>
                </c:pt>
                <c:pt idx="797">
                  <c:v>468023.4666966201</c:v>
                </c:pt>
                <c:pt idx="798">
                  <c:v>475168.86313473649</c:v>
                </c:pt>
                <c:pt idx="799">
                  <c:v>475168.86313473649</c:v>
                </c:pt>
                <c:pt idx="800">
                  <c:v>475168.86313473649</c:v>
                </c:pt>
                <c:pt idx="801">
                  <c:v>471569.09902007942</c:v>
                </c:pt>
                <c:pt idx="802">
                  <c:v>475168.86313473649</c:v>
                </c:pt>
                <c:pt idx="803">
                  <c:v>471569.09902007942</c:v>
                </c:pt>
                <c:pt idx="804">
                  <c:v>475168.86313473649</c:v>
                </c:pt>
                <c:pt idx="805">
                  <c:v>475168.86313473649</c:v>
                </c:pt>
                <c:pt idx="806">
                  <c:v>478824.00823577296</c:v>
                </c:pt>
                <c:pt idx="807">
                  <c:v>475168.86313473649</c:v>
                </c:pt>
                <c:pt idx="808">
                  <c:v>475168.86313473649</c:v>
                </c:pt>
                <c:pt idx="809">
                  <c:v>475168.86313473649</c:v>
                </c:pt>
                <c:pt idx="810">
                  <c:v>482535.82225310447</c:v>
                </c:pt>
                <c:pt idx="811">
                  <c:v>482535.82225310447</c:v>
                </c:pt>
                <c:pt idx="812">
                  <c:v>482535.82225310447</c:v>
                </c:pt>
                <c:pt idx="813">
                  <c:v>478824.00823577296</c:v>
                </c:pt>
                <c:pt idx="814">
                  <c:v>478824.00823577296</c:v>
                </c:pt>
                <c:pt idx="815">
                  <c:v>486305.63336445694</c:v>
                </c:pt>
                <c:pt idx="816">
                  <c:v>486305.63336445694</c:v>
                </c:pt>
                <c:pt idx="817">
                  <c:v>482535.82225310447</c:v>
                </c:pt>
                <c:pt idx="818">
                  <c:v>486305.63336445694</c:v>
                </c:pt>
                <c:pt idx="819">
                  <c:v>486305.63336445694</c:v>
                </c:pt>
                <c:pt idx="820">
                  <c:v>482535.82225310447</c:v>
                </c:pt>
                <c:pt idx="821">
                  <c:v>486305.63336445694</c:v>
                </c:pt>
                <c:pt idx="822">
                  <c:v>486305.63336445694</c:v>
                </c:pt>
                <c:pt idx="823">
                  <c:v>490134.81157992507</c:v>
                </c:pt>
                <c:pt idx="824">
                  <c:v>490134.81157992507</c:v>
                </c:pt>
                <c:pt idx="825">
                  <c:v>490134.81157992507</c:v>
                </c:pt>
                <c:pt idx="826">
                  <c:v>490134.81157992507</c:v>
                </c:pt>
                <c:pt idx="827">
                  <c:v>494024.770401988</c:v>
                </c:pt>
                <c:pt idx="828">
                  <c:v>486305.63336445694</c:v>
                </c:pt>
                <c:pt idx="829">
                  <c:v>494024.770401988</c:v>
                </c:pt>
                <c:pt idx="830">
                  <c:v>490134.81157992507</c:v>
                </c:pt>
                <c:pt idx="831">
                  <c:v>490134.81157992507</c:v>
                </c:pt>
                <c:pt idx="832">
                  <c:v>494024.770401988</c:v>
                </c:pt>
                <c:pt idx="833">
                  <c:v>494024.770401988</c:v>
                </c:pt>
                <c:pt idx="834">
                  <c:v>497976.96856520389</c:v>
                </c:pt>
                <c:pt idx="835">
                  <c:v>494024.770401988</c:v>
                </c:pt>
                <c:pt idx="836">
                  <c:v>501992.91186008451</c:v>
                </c:pt>
                <c:pt idx="837">
                  <c:v>490134.81157992507</c:v>
                </c:pt>
                <c:pt idx="838">
                  <c:v>497976.96856520389</c:v>
                </c:pt>
                <c:pt idx="839">
                  <c:v>501992.91186008451</c:v>
                </c:pt>
                <c:pt idx="840">
                  <c:v>501992.91186008451</c:v>
                </c:pt>
                <c:pt idx="841">
                  <c:v>506074.15504593891</c:v>
                </c:pt>
                <c:pt idx="842">
                  <c:v>501992.91186008451</c:v>
                </c:pt>
                <c:pt idx="843">
                  <c:v>501992.91186008451</c:v>
                </c:pt>
                <c:pt idx="844">
                  <c:v>506074.15504593891</c:v>
                </c:pt>
                <c:pt idx="845">
                  <c:v>497976.96856520389</c:v>
                </c:pt>
                <c:pt idx="846">
                  <c:v>506074.15504593891</c:v>
                </c:pt>
                <c:pt idx="847">
                  <c:v>506074.15504593891</c:v>
                </c:pt>
                <c:pt idx="848">
                  <c:v>501992.91186008451</c:v>
                </c:pt>
                <c:pt idx="849">
                  <c:v>506074.15504593891</c:v>
                </c:pt>
                <c:pt idx="850">
                  <c:v>506074.15504593891</c:v>
                </c:pt>
                <c:pt idx="851">
                  <c:v>514439.01711281395</c:v>
                </c:pt>
                <c:pt idx="852">
                  <c:v>506074.15504593891</c:v>
                </c:pt>
                <c:pt idx="853">
                  <c:v>510222.30385779083</c:v>
                </c:pt>
                <c:pt idx="854">
                  <c:v>510222.30385779083</c:v>
                </c:pt>
                <c:pt idx="855">
                  <c:v>510222.30385779083</c:v>
                </c:pt>
                <c:pt idx="856">
                  <c:v>510222.30385779083</c:v>
                </c:pt>
                <c:pt idx="857">
                  <c:v>506074.15504593891</c:v>
                </c:pt>
                <c:pt idx="858">
                  <c:v>510222.30385779083</c:v>
                </c:pt>
                <c:pt idx="859">
                  <c:v>514439.01711281395</c:v>
                </c:pt>
                <c:pt idx="860">
                  <c:v>514439.01711281395</c:v>
                </c:pt>
                <c:pt idx="861">
                  <c:v>514439.01711281395</c:v>
                </c:pt>
                <c:pt idx="862">
                  <c:v>518726.00892208738</c:v>
                </c:pt>
                <c:pt idx="863">
                  <c:v>523085.05101386964</c:v>
                </c:pt>
                <c:pt idx="864">
                  <c:v>523085.05101386964</c:v>
                </c:pt>
                <c:pt idx="865">
                  <c:v>523085.05101386964</c:v>
                </c:pt>
                <c:pt idx="866">
                  <c:v>518726.00892208738</c:v>
                </c:pt>
                <c:pt idx="867">
                  <c:v>518726.00892208738</c:v>
                </c:pt>
                <c:pt idx="868">
                  <c:v>523085.05101386964</c:v>
                </c:pt>
                <c:pt idx="869">
                  <c:v>523085.05101386964</c:v>
                </c:pt>
                <c:pt idx="870">
                  <c:v>523085.05101386964</c:v>
                </c:pt>
                <c:pt idx="871">
                  <c:v>523085.05101386964</c:v>
                </c:pt>
                <c:pt idx="872">
                  <c:v>527517.9751750041</c:v>
                </c:pt>
                <c:pt idx="873">
                  <c:v>527517.9751750041</c:v>
                </c:pt>
                <c:pt idx="874">
                  <c:v>527517.9751750041</c:v>
                </c:pt>
                <c:pt idx="875">
                  <c:v>527517.9751750041</c:v>
                </c:pt>
                <c:pt idx="876">
                  <c:v>523085.05101386964</c:v>
                </c:pt>
                <c:pt idx="877">
                  <c:v>527517.9751750041</c:v>
                </c:pt>
                <c:pt idx="878">
                  <c:v>532026.67581752548</c:v>
                </c:pt>
                <c:pt idx="879">
                  <c:v>532026.67581752548</c:v>
                </c:pt>
                <c:pt idx="880">
                  <c:v>527517.9751750041</c:v>
                </c:pt>
                <c:pt idx="881">
                  <c:v>527517.9751750041</c:v>
                </c:pt>
                <c:pt idx="882">
                  <c:v>532026.67581752548</c:v>
                </c:pt>
                <c:pt idx="883">
                  <c:v>532026.67581752548</c:v>
                </c:pt>
                <c:pt idx="884">
                  <c:v>532026.67581752548</c:v>
                </c:pt>
                <c:pt idx="885">
                  <c:v>532026.67581752548</c:v>
                </c:pt>
                <c:pt idx="886">
                  <c:v>527517.9751750041</c:v>
                </c:pt>
                <c:pt idx="887">
                  <c:v>536613.11267802143</c:v>
                </c:pt>
                <c:pt idx="888">
                  <c:v>532026.67581752548</c:v>
                </c:pt>
                <c:pt idx="889">
                  <c:v>532026.67581752548</c:v>
                </c:pt>
                <c:pt idx="890">
                  <c:v>541279.31365783024</c:v>
                </c:pt>
                <c:pt idx="891">
                  <c:v>536613.11267802143</c:v>
                </c:pt>
                <c:pt idx="892">
                  <c:v>536613.11267802143</c:v>
                </c:pt>
                <c:pt idx="893">
                  <c:v>536613.11267802143</c:v>
                </c:pt>
                <c:pt idx="894">
                  <c:v>541279.31365783024</c:v>
                </c:pt>
                <c:pt idx="895">
                  <c:v>536613.11267802143</c:v>
                </c:pt>
                <c:pt idx="896">
                  <c:v>546027.37781272351</c:v>
                </c:pt>
                <c:pt idx="897">
                  <c:v>541279.31365783024</c:v>
                </c:pt>
                <c:pt idx="898">
                  <c:v>541279.31365783024</c:v>
                </c:pt>
                <c:pt idx="899">
                  <c:v>536613.11267802143</c:v>
                </c:pt>
                <c:pt idx="900">
                  <c:v>541279.31365783024</c:v>
                </c:pt>
                <c:pt idx="901">
                  <c:v>536613.11267802143</c:v>
                </c:pt>
                <c:pt idx="902">
                  <c:v>546027.37781272351</c:v>
                </c:pt>
                <c:pt idx="903">
                  <c:v>546027.37781272351</c:v>
                </c:pt>
                <c:pt idx="904">
                  <c:v>550859.47850133176</c:v>
                </c:pt>
                <c:pt idx="905">
                  <c:v>546027.37781272351</c:v>
                </c:pt>
                <c:pt idx="906">
                  <c:v>546027.37781272351</c:v>
                </c:pt>
                <c:pt idx="907">
                  <c:v>546027.37781272351</c:v>
                </c:pt>
                <c:pt idx="908">
                  <c:v>550859.47850133176</c:v>
                </c:pt>
                <c:pt idx="909">
                  <c:v>555777.86670223647</c:v>
                </c:pt>
                <c:pt idx="910">
                  <c:v>550859.47850133176</c:v>
                </c:pt>
                <c:pt idx="911">
                  <c:v>550859.47850133176</c:v>
                </c:pt>
                <c:pt idx="912">
                  <c:v>555777.86670223647</c:v>
                </c:pt>
                <c:pt idx="913">
                  <c:v>555777.86670223647</c:v>
                </c:pt>
                <c:pt idx="914">
                  <c:v>550859.47850133176</c:v>
                </c:pt>
                <c:pt idx="915">
                  <c:v>555777.86670223647</c:v>
                </c:pt>
                <c:pt idx="916">
                  <c:v>546027.37781272351</c:v>
                </c:pt>
                <c:pt idx="917">
                  <c:v>550859.47850133176</c:v>
                </c:pt>
                <c:pt idx="918">
                  <c:v>555777.86670223647</c:v>
                </c:pt>
                <c:pt idx="919">
                  <c:v>555777.86670223647</c:v>
                </c:pt>
                <c:pt idx="920">
                  <c:v>555777.86670223647</c:v>
                </c:pt>
                <c:pt idx="921">
                  <c:v>560784.87451036472</c:v>
                </c:pt>
                <c:pt idx="922">
                  <c:v>560784.87451036472</c:v>
                </c:pt>
                <c:pt idx="923">
                  <c:v>555777.86670223647</c:v>
                </c:pt>
                <c:pt idx="924">
                  <c:v>560784.87451036472</c:v>
                </c:pt>
                <c:pt idx="925">
                  <c:v>571074.50523532555</c:v>
                </c:pt>
                <c:pt idx="926">
                  <c:v>565882.91882409528</c:v>
                </c:pt>
                <c:pt idx="927">
                  <c:v>560784.87451036472</c:v>
                </c:pt>
                <c:pt idx="928">
                  <c:v>565882.91882409528</c:v>
                </c:pt>
                <c:pt idx="929">
                  <c:v>571074.50523532555</c:v>
                </c:pt>
                <c:pt idx="930">
                  <c:v>565882.91882409528</c:v>
                </c:pt>
                <c:pt idx="931">
                  <c:v>560784.87451036472</c:v>
                </c:pt>
                <c:pt idx="932">
                  <c:v>571074.50523532555</c:v>
                </c:pt>
                <c:pt idx="933">
                  <c:v>571074.50523532555</c:v>
                </c:pt>
                <c:pt idx="934">
                  <c:v>576362.23213565268</c:v>
                </c:pt>
                <c:pt idx="935">
                  <c:v>576362.23213565268</c:v>
                </c:pt>
                <c:pt idx="936">
                  <c:v>571074.50523532555</c:v>
                </c:pt>
                <c:pt idx="937">
                  <c:v>571074.50523532555</c:v>
                </c:pt>
                <c:pt idx="938">
                  <c:v>576362.23213565268</c:v>
                </c:pt>
                <c:pt idx="939">
                  <c:v>565882.91882409528</c:v>
                </c:pt>
                <c:pt idx="940">
                  <c:v>571074.50523532555</c:v>
                </c:pt>
                <c:pt idx="941">
                  <c:v>581748.79505280824</c:v>
                </c:pt>
                <c:pt idx="942">
                  <c:v>565882.91882409528</c:v>
                </c:pt>
                <c:pt idx="943">
                  <c:v>571074.50523532555</c:v>
                </c:pt>
                <c:pt idx="944">
                  <c:v>571074.50523532555</c:v>
                </c:pt>
                <c:pt idx="945">
                  <c:v>576362.23213565268</c:v>
                </c:pt>
                <c:pt idx="946">
                  <c:v>581748.79505280824</c:v>
                </c:pt>
                <c:pt idx="947">
                  <c:v>581748.79505280824</c:v>
                </c:pt>
                <c:pt idx="948">
                  <c:v>581748.79505280824</c:v>
                </c:pt>
                <c:pt idx="949">
                  <c:v>581748.79505280824</c:v>
                </c:pt>
                <c:pt idx="950">
                  <c:v>571074.50523532555</c:v>
                </c:pt>
                <c:pt idx="951">
                  <c:v>581748.79505280824</c:v>
                </c:pt>
                <c:pt idx="952">
                  <c:v>581748.79505280824</c:v>
                </c:pt>
                <c:pt idx="953">
                  <c:v>587236.99123255175</c:v>
                </c:pt>
                <c:pt idx="954">
                  <c:v>581748.79505280824</c:v>
                </c:pt>
                <c:pt idx="955">
                  <c:v>581748.79505280824</c:v>
                </c:pt>
                <c:pt idx="956">
                  <c:v>587236.99123255175</c:v>
                </c:pt>
                <c:pt idx="957">
                  <c:v>581748.79505280824</c:v>
                </c:pt>
                <c:pt idx="958">
                  <c:v>587236.99123255175</c:v>
                </c:pt>
                <c:pt idx="959">
                  <c:v>592829.72448238556</c:v>
                </c:pt>
                <c:pt idx="960">
                  <c:v>587236.99123255175</c:v>
                </c:pt>
                <c:pt idx="961">
                  <c:v>592829.72448238556</c:v>
                </c:pt>
                <c:pt idx="962">
                  <c:v>592829.72448238556</c:v>
                </c:pt>
                <c:pt idx="963">
                  <c:v>592829.72448238556</c:v>
                </c:pt>
                <c:pt idx="964">
                  <c:v>592829.72448238556</c:v>
                </c:pt>
                <c:pt idx="965">
                  <c:v>592829.72448238556</c:v>
                </c:pt>
                <c:pt idx="966">
                  <c:v>598530.01029471622</c:v>
                </c:pt>
                <c:pt idx="967">
                  <c:v>604340.98126845132</c:v>
                </c:pt>
                <c:pt idx="968">
                  <c:v>598530.01029471622</c:v>
                </c:pt>
                <c:pt idx="969">
                  <c:v>592829.72448238556</c:v>
                </c:pt>
                <c:pt idx="970">
                  <c:v>604340.98126845132</c:v>
                </c:pt>
                <c:pt idx="971">
                  <c:v>598530.01029471622</c:v>
                </c:pt>
                <c:pt idx="972">
                  <c:v>604340.98126845132</c:v>
                </c:pt>
                <c:pt idx="973">
                  <c:v>604340.98126845132</c:v>
                </c:pt>
                <c:pt idx="974">
                  <c:v>598530.01029471622</c:v>
                </c:pt>
                <c:pt idx="975">
                  <c:v>604340.98126845132</c:v>
                </c:pt>
                <c:pt idx="976">
                  <c:v>610265.89284951461</c:v>
                </c:pt>
                <c:pt idx="977">
                  <c:v>604340.98126845132</c:v>
                </c:pt>
                <c:pt idx="978">
                  <c:v>592829.72448238556</c:v>
                </c:pt>
                <c:pt idx="979">
                  <c:v>604340.98126845132</c:v>
                </c:pt>
                <c:pt idx="980">
                  <c:v>616308.12941238098</c:v>
                </c:pt>
                <c:pt idx="981">
                  <c:v>604340.98126845132</c:v>
                </c:pt>
                <c:pt idx="982">
                  <c:v>610265.89284951461</c:v>
                </c:pt>
                <c:pt idx="983">
                  <c:v>610265.89284951461</c:v>
                </c:pt>
                <c:pt idx="984">
                  <c:v>616308.12941238098</c:v>
                </c:pt>
                <c:pt idx="985">
                  <c:v>616308.12941238098</c:v>
                </c:pt>
                <c:pt idx="986">
                  <c:v>616308.12941238098</c:v>
                </c:pt>
                <c:pt idx="987">
                  <c:v>610265.89284951461</c:v>
                </c:pt>
                <c:pt idx="988">
                  <c:v>610265.89284951461</c:v>
                </c:pt>
                <c:pt idx="989">
                  <c:v>616308.12941238098</c:v>
                </c:pt>
                <c:pt idx="990">
                  <c:v>616308.12941238098</c:v>
                </c:pt>
                <c:pt idx="991">
                  <c:v>610265.89284951461</c:v>
                </c:pt>
                <c:pt idx="992">
                  <c:v>616308.12941238098</c:v>
                </c:pt>
                <c:pt idx="993">
                  <c:v>616308.12941238098</c:v>
                </c:pt>
                <c:pt idx="994">
                  <c:v>616308.12941238098</c:v>
                </c:pt>
                <c:pt idx="995">
                  <c:v>610265.89284951461</c:v>
                </c:pt>
                <c:pt idx="996">
                  <c:v>616308.12941238098</c:v>
                </c:pt>
                <c:pt idx="997">
                  <c:v>616308.12941238098</c:v>
                </c:pt>
                <c:pt idx="998">
                  <c:v>628758.79869343922</c:v>
                </c:pt>
                <c:pt idx="999">
                  <c:v>622471.21070650488</c:v>
                </c:pt>
                <c:pt idx="1000">
                  <c:v>628758.79869343922</c:v>
                </c:pt>
                <c:pt idx="1001">
                  <c:v>635174.70480255596</c:v>
                </c:pt>
                <c:pt idx="1002">
                  <c:v>622471.21070650488</c:v>
                </c:pt>
                <c:pt idx="1003">
                  <c:v>628758.79869343922</c:v>
                </c:pt>
                <c:pt idx="1004">
                  <c:v>628758.79869343922</c:v>
                </c:pt>
                <c:pt idx="1005">
                  <c:v>616308.12941238098</c:v>
                </c:pt>
                <c:pt idx="1006">
                  <c:v>628758.79869343922</c:v>
                </c:pt>
                <c:pt idx="1007">
                  <c:v>622471.21070650488</c:v>
                </c:pt>
                <c:pt idx="1008">
                  <c:v>622471.21070650488</c:v>
                </c:pt>
                <c:pt idx="1009">
                  <c:v>622471.21070650488</c:v>
                </c:pt>
                <c:pt idx="1010">
                  <c:v>622471.21070650488</c:v>
                </c:pt>
                <c:pt idx="1011">
                  <c:v>628758.79869343922</c:v>
                </c:pt>
                <c:pt idx="1012">
                  <c:v>622471.21070650488</c:v>
                </c:pt>
                <c:pt idx="1013">
                  <c:v>622471.21070650488</c:v>
                </c:pt>
                <c:pt idx="1014">
                  <c:v>628758.79869343922</c:v>
                </c:pt>
                <c:pt idx="1015">
                  <c:v>622471.21070650488</c:v>
                </c:pt>
                <c:pt idx="1016">
                  <c:v>622471.21070650488</c:v>
                </c:pt>
                <c:pt idx="1017">
                  <c:v>628758.79869343922</c:v>
                </c:pt>
                <c:pt idx="1018">
                  <c:v>641722.89763557201</c:v>
                </c:pt>
                <c:pt idx="1019">
                  <c:v>635174.70480255596</c:v>
                </c:pt>
                <c:pt idx="1020">
                  <c:v>635174.70480255596</c:v>
                </c:pt>
                <c:pt idx="1021">
                  <c:v>635174.70480255596</c:v>
                </c:pt>
                <c:pt idx="1022">
                  <c:v>635174.70480255596</c:v>
                </c:pt>
                <c:pt idx="1023">
                  <c:v>635174.70480255596</c:v>
                </c:pt>
                <c:pt idx="1024">
                  <c:v>635174.70480255596</c:v>
                </c:pt>
                <c:pt idx="1025">
                  <c:v>641722.89763557201</c:v>
                </c:pt>
                <c:pt idx="1026">
                  <c:v>641722.89763557201</c:v>
                </c:pt>
                <c:pt idx="1027">
                  <c:v>635174.70480255596</c:v>
                </c:pt>
                <c:pt idx="1028">
                  <c:v>641722.89763557201</c:v>
                </c:pt>
                <c:pt idx="1029">
                  <c:v>648407.51115260914</c:v>
                </c:pt>
                <c:pt idx="1030">
                  <c:v>655232.85337526817</c:v>
                </c:pt>
                <c:pt idx="1031">
                  <c:v>662203.41564521787</c:v>
                </c:pt>
                <c:pt idx="1032">
                  <c:v>655232.85337526817</c:v>
                </c:pt>
                <c:pt idx="1033">
                  <c:v>648407.51115260914</c:v>
                </c:pt>
                <c:pt idx="1034">
                  <c:v>641722.89763557201</c:v>
                </c:pt>
                <c:pt idx="1035">
                  <c:v>648407.51115260914</c:v>
                </c:pt>
                <c:pt idx="1036">
                  <c:v>655232.85337526817</c:v>
                </c:pt>
                <c:pt idx="1037">
                  <c:v>662203.41564521787</c:v>
                </c:pt>
                <c:pt idx="1038">
                  <c:v>655232.85337526817</c:v>
                </c:pt>
                <c:pt idx="1039">
                  <c:v>662203.41564521787</c:v>
                </c:pt>
                <c:pt idx="1040">
                  <c:v>662203.41564521787</c:v>
                </c:pt>
                <c:pt idx="1041">
                  <c:v>662203.41564521787</c:v>
                </c:pt>
                <c:pt idx="1042">
                  <c:v>655232.85337526817</c:v>
                </c:pt>
                <c:pt idx="1043">
                  <c:v>662203.41564521787</c:v>
                </c:pt>
                <c:pt idx="1044">
                  <c:v>662203.41564521787</c:v>
                </c:pt>
                <c:pt idx="1045">
                  <c:v>662203.41564521787</c:v>
                </c:pt>
                <c:pt idx="1046">
                  <c:v>669323.88248011272</c:v>
                </c:pt>
                <c:pt idx="1047">
                  <c:v>669323.88248011272</c:v>
                </c:pt>
                <c:pt idx="1048">
                  <c:v>669323.88248011272</c:v>
                </c:pt>
                <c:pt idx="1049">
                  <c:v>676599.14207228785</c:v>
                </c:pt>
                <c:pt idx="1050">
                  <c:v>669323.88248011272</c:v>
                </c:pt>
                <c:pt idx="1051">
                  <c:v>662203.41564521787</c:v>
                </c:pt>
                <c:pt idx="1052">
                  <c:v>662203.41564521787</c:v>
                </c:pt>
                <c:pt idx="1053">
                  <c:v>655232.85337526817</c:v>
                </c:pt>
                <c:pt idx="1054">
                  <c:v>669323.88248011272</c:v>
                </c:pt>
                <c:pt idx="1055">
                  <c:v>669323.88248011272</c:v>
                </c:pt>
                <c:pt idx="1056">
                  <c:v>662203.41564521787</c:v>
                </c:pt>
                <c:pt idx="1057">
                  <c:v>655232.85337526817</c:v>
                </c:pt>
                <c:pt idx="1058">
                  <c:v>662203.41564521787</c:v>
                </c:pt>
                <c:pt idx="1059">
                  <c:v>676599.14207228785</c:v>
                </c:pt>
                <c:pt idx="1060">
                  <c:v>662203.41564521787</c:v>
                </c:pt>
                <c:pt idx="1061">
                  <c:v>669323.88248011272</c:v>
                </c:pt>
                <c:pt idx="1062">
                  <c:v>669323.88248011272</c:v>
                </c:pt>
                <c:pt idx="1063">
                  <c:v>676599.14207228785</c:v>
                </c:pt>
                <c:pt idx="1064">
                  <c:v>676599.14207228785</c:v>
                </c:pt>
                <c:pt idx="1065">
                  <c:v>669323.88248011272</c:v>
                </c:pt>
                <c:pt idx="1066">
                  <c:v>669323.88248011272</c:v>
                </c:pt>
                <c:pt idx="1067">
                  <c:v>676599.14207228785</c:v>
                </c:pt>
                <c:pt idx="1068">
                  <c:v>676599.14207228785</c:v>
                </c:pt>
                <c:pt idx="1069">
                  <c:v>691634.67856278317</c:v>
                </c:pt>
                <c:pt idx="1070">
                  <c:v>684034.29747967562</c:v>
                </c:pt>
                <c:pt idx="1071">
                  <c:v>676599.14207228785</c:v>
                </c:pt>
                <c:pt idx="1072">
                  <c:v>684034.29747967562</c:v>
                </c:pt>
                <c:pt idx="1073">
                  <c:v>684034.29747967562</c:v>
                </c:pt>
                <c:pt idx="1074">
                  <c:v>676599.14207228785</c:v>
                </c:pt>
                <c:pt idx="1075">
                  <c:v>684034.29747967562</c:v>
                </c:pt>
                <c:pt idx="1076">
                  <c:v>684034.29747967562</c:v>
                </c:pt>
                <c:pt idx="1077">
                  <c:v>684034.29747967562</c:v>
                </c:pt>
                <c:pt idx="1078">
                  <c:v>684034.29747967562</c:v>
                </c:pt>
                <c:pt idx="1079">
                  <c:v>676599.14207228785</c:v>
                </c:pt>
                <c:pt idx="1080">
                  <c:v>684034.29747967562</c:v>
                </c:pt>
                <c:pt idx="1081">
                  <c:v>691634.67856278317</c:v>
                </c:pt>
                <c:pt idx="1082">
                  <c:v>684034.29747967562</c:v>
                </c:pt>
                <c:pt idx="1083">
                  <c:v>676599.14207228785</c:v>
                </c:pt>
                <c:pt idx="1084">
                  <c:v>676599.14207228785</c:v>
                </c:pt>
                <c:pt idx="1085">
                  <c:v>684034.29747967562</c:v>
                </c:pt>
                <c:pt idx="1086">
                  <c:v>684034.29747967562</c:v>
                </c:pt>
                <c:pt idx="1087">
                  <c:v>684034.29747967562</c:v>
                </c:pt>
                <c:pt idx="1088">
                  <c:v>684034.29747967562</c:v>
                </c:pt>
                <c:pt idx="1089">
                  <c:v>684034.29747967562</c:v>
                </c:pt>
                <c:pt idx="1090">
                  <c:v>676599.14207228785</c:v>
                </c:pt>
                <c:pt idx="1091">
                  <c:v>684034.29747967562</c:v>
                </c:pt>
                <c:pt idx="1092">
                  <c:v>691634.67856278317</c:v>
                </c:pt>
                <c:pt idx="1093">
                  <c:v>691634.67856278317</c:v>
                </c:pt>
                <c:pt idx="1094">
                  <c:v>691634.67856278317</c:v>
                </c:pt>
                <c:pt idx="1095">
                  <c:v>699405.85472641001</c:v>
                </c:pt>
                <c:pt idx="1096">
                  <c:v>699405.85472641001</c:v>
                </c:pt>
                <c:pt idx="1097">
                  <c:v>699405.85472641001</c:v>
                </c:pt>
                <c:pt idx="1098">
                  <c:v>691634.67856278317</c:v>
                </c:pt>
                <c:pt idx="1099">
                  <c:v>691634.67856278317</c:v>
                </c:pt>
                <c:pt idx="1100">
                  <c:v>699405.85472641001</c:v>
                </c:pt>
                <c:pt idx="1101">
                  <c:v>691634.67856278317</c:v>
                </c:pt>
                <c:pt idx="1102">
                  <c:v>699405.85472641001</c:v>
                </c:pt>
                <c:pt idx="1103">
                  <c:v>699405.85472641001</c:v>
                </c:pt>
                <c:pt idx="1104">
                  <c:v>691634.67856278317</c:v>
                </c:pt>
                <c:pt idx="1105">
                  <c:v>699405.85472641001</c:v>
                </c:pt>
                <c:pt idx="1106">
                  <c:v>715484.15023736202</c:v>
                </c:pt>
                <c:pt idx="1107">
                  <c:v>707353.64853011922</c:v>
                </c:pt>
                <c:pt idx="1108">
                  <c:v>707353.64853011922</c:v>
                </c:pt>
                <c:pt idx="1109">
                  <c:v>707353.64853011922</c:v>
                </c:pt>
                <c:pt idx="1110">
                  <c:v>707353.64853011922</c:v>
                </c:pt>
                <c:pt idx="1111">
                  <c:v>707353.64853011922</c:v>
                </c:pt>
                <c:pt idx="1112">
                  <c:v>699405.85472641001</c:v>
                </c:pt>
                <c:pt idx="1113">
                  <c:v>715484.15023736202</c:v>
                </c:pt>
                <c:pt idx="1114">
                  <c:v>707353.64853011922</c:v>
                </c:pt>
                <c:pt idx="1115">
                  <c:v>699405.85472641001</c:v>
                </c:pt>
                <c:pt idx="1116">
                  <c:v>715484.15023736202</c:v>
                </c:pt>
                <c:pt idx="1117">
                  <c:v>707353.64853011922</c:v>
                </c:pt>
                <c:pt idx="1118">
                  <c:v>707353.64853011922</c:v>
                </c:pt>
                <c:pt idx="1119">
                  <c:v>723803.73337965691</c:v>
                </c:pt>
                <c:pt idx="1120">
                  <c:v>707353.64853011922</c:v>
                </c:pt>
                <c:pt idx="1121">
                  <c:v>715484.15023736202</c:v>
                </c:pt>
                <c:pt idx="1122">
                  <c:v>715484.15023736202</c:v>
                </c:pt>
                <c:pt idx="1123">
                  <c:v>715484.15023736202</c:v>
                </c:pt>
                <c:pt idx="1124">
                  <c:v>715484.15023736202</c:v>
                </c:pt>
                <c:pt idx="1125">
                  <c:v>715484.15023736202</c:v>
                </c:pt>
                <c:pt idx="1126">
                  <c:v>723803.73337965691</c:v>
                </c:pt>
                <c:pt idx="1127">
                  <c:v>715484.15023736202</c:v>
                </c:pt>
                <c:pt idx="1128">
                  <c:v>723803.73337965691</c:v>
                </c:pt>
                <c:pt idx="1129">
                  <c:v>723803.73337965691</c:v>
                </c:pt>
                <c:pt idx="1130">
                  <c:v>732319.07141941739</c:v>
                </c:pt>
                <c:pt idx="1131">
                  <c:v>715484.15023736202</c:v>
                </c:pt>
                <c:pt idx="1132">
                  <c:v>732319.07141941739</c:v>
                </c:pt>
                <c:pt idx="1133">
                  <c:v>732319.07141941739</c:v>
                </c:pt>
                <c:pt idx="1134">
                  <c:v>723803.73337965691</c:v>
                </c:pt>
                <c:pt idx="1135">
                  <c:v>732319.07141941739</c:v>
                </c:pt>
                <c:pt idx="1136">
                  <c:v>732319.07141941739</c:v>
                </c:pt>
                <c:pt idx="1137">
                  <c:v>723803.73337965691</c:v>
                </c:pt>
                <c:pt idx="1138">
                  <c:v>732319.07141941739</c:v>
                </c:pt>
                <c:pt idx="1139">
                  <c:v>723803.73337965691</c:v>
                </c:pt>
                <c:pt idx="1140">
                  <c:v>741037.15560298192</c:v>
                </c:pt>
                <c:pt idx="1141">
                  <c:v>732319.07141941739</c:v>
                </c:pt>
                <c:pt idx="1142">
                  <c:v>732319.07141941739</c:v>
                </c:pt>
                <c:pt idx="1143">
                  <c:v>732319.07141941739</c:v>
                </c:pt>
                <c:pt idx="1144">
                  <c:v>732319.07141941739</c:v>
                </c:pt>
                <c:pt idx="1145">
                  <c:v>723803.73337965691</c:v>
                </c:pt>
                <c:pt idx="1146">
                  <c:v>732319.07141941739</c:v>
                </c:pt>
                <c:pt idx="1147">
                  <c:v>723803.73337965691</c:v>
                </c:pt>
                <c:pt idx="1148">
                  <c:v>732319.07141941739</c:v>
                </c:pt>
                <c:pt idx="1149">
                  <c:v>723803.73337965691</c:v>
                </c:pt>
                <c:pt idx="1150">
                  <c:v>732319.07141941739</c:v>
                </c:pt>
                <c:pt idx="1151">
                  <c:v>732319.07141941739</c:v>
                </c:pt>
                <c:pt idx="1152">
                  <c:v>732319.07141941739</c:v>
                </c:pt>
                <c:pt idx="1153">
                  <c:v>732319.07141941739</c:v>
                </c:pt>
                <c:pt idx="1154">
                  <c:v>732319.07141941739</c:v>
                </c:pt>
                <c:pt idx="1155">
                  <c:v>723803.73337965691</c:v>
                </c:pt>
                <c:pt idx="1156">
                  <c:v>723803.73337965691</c:v>
                </c:pt>
                <c:pt idx="1157">
                  <c:v>723803.73337965691</c:v>
                </c:pt>
                <c:pt idx="1158">
                  <c:v>732319.07141941739</c:v>
                </c:pt>
                <c:pt idx="1159">
                  <c:v>732319.07141941739</c:v>
                </c:pt>
                <c:pt idx="1160">
                  <c:v>741037.15560298192</c:v>
                </c:pt>
                <c:pt idx="1161">
                  <c:v>741037.15560298192</c:v>
                </c:pt>
                <c:pt idx="1162">
                  <c:v>741037.15560298192</c:v>
                </c:pt>
                <c:pt idx="1163">
                  <c:v>741037.15560298192</c:v>
                </c:pt>
                <c:pt idx="1164">
                  <c:v>749965.31410422258</c:v>
                </c:pt>
                <c:pt idx="1165">
                  <c:v>741037.15560298192</c:v>
                </c:pt>
                <c:pt idx="1166">
                  <c:v>741037.15560298192</c:v>
                </c:pt>
                <c:pt idx="1167">
                  <c:v>741037.15560298192</c:v>
                </c:pt>
                <c:pt idx="1168">
                  <c:v>732319.07141941739</c:v>
                </c:pt>
                <c:pt idx="1169">
                  <c:v>741037.15560298192</c:v>
                </c:pt>
                <c:pt idx="1170">
                  <c:v>741037.15560298192</c:v>
                </c:pt>
                <c:pt idx="1171">
                  <c:v>749965.31410422258</c:v>
                </c:pt>
                <c:pt idx="1172">
                  <c:v>749965.31410422258</c:v>
                </c:pt>
                <c:pt idx="1173">
                  <c:v>741037.15560298192</c:v>
                </c:pt>
                <c:pt idx="1174">
                  <c:v>741037.15560298192</c:v>
                </c:pt>
                <c:pt idx="1175">
                  <c:v>749965.31410422258</c:v>
                </c:pt>
                <c:pt idx="1176">
                  <c:v>749965.31410422258</c:v>
                </c:pt>
                <c:pt idx="1177">
                  <c:v>749965.31410422258</c:v>
                </c:pt>
                <c:pt idx="1178">
                  <c:v>749965.31410422258</c:v>
                </c:pt>
                <c:pt idx="1179">
                  <c:v>749965.31410422258</c:v>
                </c:pt>
                <c:pt idx="1180">
                  <c:v>768482.97618087009</c:v>
                </c:pt>
                <c:pt idx="1181">
                  <c:v>749965.31410422258</c:v>
                </c:pt>
                <c:pt idx="1182">
                  <c:v>749965.31410422258</c:v>
                </c:pt>
                <c:pt idx="1183">
                  <c:v>768482.97618087009</c:v>
                </c:pt>
                <c:pt idx="1184">
                  <c:v>759111.23256890825</c:v>
                </c:pt>
                <c:pt idx="1185">
                  <c:v>749965.31410422258</c:v>
                </c:pt>
                <c:pt idx="1186">
                  <c:v>759111.23256890825</c:v>
                </c:pt>
                <c:pt idx="1187">
                  <c:v>759111.23256890825</c:v>
                </c:pt>
                <c:pt idx="1188">
                  <c:v>759111.23256890825</c:v>
                </c:pt>
                <c:pt idx="1189">
                  <c:v>768482.97618087009</c:v>
                </c:pt>
                <c:pt idx="1190">
                  <c:v>759111.23256890825</c:v>
                </c:pt>
                <c:pt idx="1191">
                  <c:v>768482.97618087009</c:v>
                </c:pt>
                <c:pt idx="1192">
                  <c:v>759111.23256890825</c:v>
                </c:pt>
                <c:pt idx="1193">
                  <c:v>759111.23256890825</c:v>
                </c:pt>
                <c:pt idx="1194">
                  <c:v>759111.23256890825</c:v>
                </c:pt>
                <c:pt idx="1195">
                  <c:v>759111.23256890825</c:v>
                </c:pt>
                <c:pt idx="1196">
                  <c:v>759111.23256890825</c:v>
                </c:pt>
                <c:pt idx="1197">
                  <c:v>768482.97618087009</c:v>
                </c:pt>
                <c:pt idx="1198">
                  <c:v>768482.97618087009</c:v>
                </c:pt>
                <c:pt idx="1199">
                  <c:v>768482.97618087009</c:v>
                </c:pt>
                <c:pt idx="1200">
                  <c:v>768482.97618087009</c:v>
                </c:pt>
                <c:pt idx="1201">
                  <c:v>778089.01338313101</c:v>
                </c:pt>
                <c:pt idx="1202">
                  <c:v>778089.01338313101</c:v>
                </c:pt>
                <c:pt idx="1203">
                  <c:v>778089.01338313101</c:v>
                </c:pt>
                <c:pt idx="1204">
                  <c:v>768482.97618087009</c:v>
                </c:pt>
                <c:pt idx="1205">
                  <c:v>768482.97618087009</c:v>
                </c:pt>
                <c:pt idx="1206">
                  <c:v>768482.97618087009</c:v>
                </c:pt>
                <c:pt idx="1207">
                  <c:v>768482.97618087009</c:v>
                </c:pt>
                <c:pt idx="1208">
                  <c:v>778089.01338313101</c:v>
                </c:pt>
                <c:pt idx="1209">
                  <c:v>778089.01338313101</c:v>
                </c:pt>
                <c:pt idx="1210">
                  <c:v>768482.97618087009</c:v>
                </c:pt>
                <c:pt idx="1211">
                  <c:v>778089.01338313101</c:v>
                </c:pt>
                <c:pt idx="1212">
                  <c:v>778089.01338313101</c:v>
                </c:pt>
                <c:pt idx="1213">
                  <c:v>787938.24140063906</c:v>
                </c:pt>
                <c:pt idx="1214">
                  <c:v>778089.01338313101</c:v>
                </c:pt>
                <c:pt idx="1215">
                  <c:v>787938.24140063906</c:v>
                </c:pt>
                <c:pt idx="1216">
                  <c:v>787938.24140063906</c:v>
                </c:pt>
                <c:pt idx="1217">
                  <c:v>787938.24140063906</c:v>
                </c:pt>
                <c:pt idx="1218">
                  <c:v>798040.01372628834</c:v>
                </c:pt>
                <c:pt idx="1219">
                  <c:v>787938.24140063906</c:v>
                </c:pt>
                <c:pt idx="1220">
                  <c:v>787938.24140063906</c:v>
                </c:pt>
                <c:pt idx="1221">
                  <c:v>778089.01338313101</c:v>
                </c:pt>
                <c:pt idx="1222">
                  <c:v>787938.24140063906</c:v>
                </c:pt>
                <c:pt idx="1223">
                  <c:v>787938.24140063906</c:v>
                </c:pt>
                <c:pt idx="1224">
                  <c:v>787938.24140063906</c:v>
                </c:pt>
                <c:pt idx="1225">
                  <c:v>787938.24140063906</c:v>
                </c:pt>
                <c:pt idx="1226">
                  <c:v>778089.01338313101</c:v>
                </c:pt>
                <c:pt idx="1227">
                  <c:v>778089.01338313101</c:v>
                </c:pt>
                <c:pt idx="1228">
                  <c:v>787938.24140063906</c:v>
                </c:pt>
                <c:pt idx="1229">
                  <c:v>798040.01372628834</c:v>
                </c:pt>
                <c:pt idx="1230">
                  <c:v>787938.24140063906</c:v>
                </c:pt>
                <c:pt idx="1231">
                  <c:v>778089.01338313101</c:v>
                </c:pt>
                <c:pt idx="1232">
                  <c:v>768482.97618087009</c:v>
                </c:pt>
                <c:pt idx="1233">
                  <c:v>778089.01338313101</c:v>
                </c:pt>
                <c:pt idx="1234">
                  <c:v>759111.23256890825</c:v>
                </c:pt>
                <c:pt idx="1235">
                  <c:v>787938.24140063906</c:v>
                </c:pt>
                <c:pt idx="1236">
                  <c:v>787938.24140063906</c:v>
                </c:pt>
                <c:pt idx="1237">
                  <c:v>787938.24140063906</c:v>
                </c:pt>
                <c:pt idx="1238">
                  <c:v>787938.24140063906</c:v>
                </c:pt>
                <c:pt idx="1239">
                  <c:v>798040.01372628834</c:v>
                </c:pt>
                <c:pt idx="1240">
                  <c:v>787938.24140063906</c:v>
                </c:pt>
                <c:pt idx="1241">
                  <c:v>808404.16974870767</c:v>
                </c:pt>
                <c:pt idx="1242">
                  <c:v>808404.16974870767</c:v>
                </c:pt>
                <c:pt idx="1243">
                  <c:v>787938.24140063906</c:v>
                </c:pt>
                <c:pt idx="1244">
                  <c:v>798040.01372628834</c:v>
                </c:pt>
                <c:pt idx="1245">
                  <c:v>798040.01372628834</c:v>
                </c:pt>
                <c:pt idx="1246">
                  <c:v>808404.16974870767</c:v>
                </c:pt>
                <c:pt idx="1247">
                  <c:v>808404.16974870767</c:v>
                </c:pt>
                <c:pt idx="1248">
                  <c:v>798040.01372628834</c:v>
                </c:pt>
                <c:pt idx="1249">
                  <c:v>798040.01372628834</c:v>
                </c:pt>
                <c:pt idx="1250">
                  <c:v>798040.01372628834</c:v>
                </c:pt>
                <c:pt idx="1251">
                  <c:v>798040.01372628834</c:v>
                </c:pt>
                <c:pt idx="1252">
                  <c:v>808404.16974870767</c:v>
                </c:pt>
                <c:pt idx="1253">
                  <c:v>798040.01372628834</c:v>
                </c:pt>
                <c:pt idx="1254">
                  <c:v>808404.16974870767</c:v>
                </c:pt>
                <c:pt idx="1255">
                  <c:v>808404.16974870767</c:v>
                </c:pt>
                <c:pt idx="1256">
                  <c:v>798040.01372628834</c:v>
                </c:pt>
                <c:pt idx="1257">
                  <c:v>798040.01372628834</c:v>
                </c:pt>
                <c:pt idx="1258">
                  <c:v>798040.01372628834</c:v>
                </c:pt>
                <c:pt idx="1259">
                  <c:v>798040.01372628834</c:v>
                </c:pt>
                <c:pt idx="1260">
                  <c:v>798040.01372628834</c:v>
                </c:pt>
                <c:pt idx="1261">
                  <c:v>808404.16974870767</c:v>
                </c:pt>
                <c:pt idx="1262">
                  <c:v>808404.16974870767</c:v>
                </c:pt>
                <c:pt idx="1263">
                  <c:v>808404.16974870767</c:v>
                </c:pt>
                <c:pt idx="1264">
                  <c:v>808404.16974870767</c:v>
                </c:pt>
                <c:pt idx="1265">
                  <c:v>798040.01372628834</c:v>
                </c:pt>
                <c:pt idx="1266">
                  <c:v>808404.16974870767</c:v>
                </c:pt>
                <c:pt idx="1267">
                  <c:v>808404.16974870767</c:v>
                </c:pt>
                <c:pt idx="1268">
                  <c:v>808404.16974870767</c:v>
                </c:pt>
                <c:pt idx="1269">
                  <c:v>798040.01372628834</c:v>
                </c:pt>
                <c:pt idx="1270">
                  <c:v>808404.16974870767</c:v>
                </c:pt>
                <c:pt idx="1271">
                  <c:v>808404.16974870767</c:v>
                </c:pt>
                <c:pt idx="1272">
                  <c:v>819041.06671908533</c:v>
                </c:pt>
                <c:pt idx="1273">
                  <c:v>819041.06671908533</c:v>
                </c:pt>
                <c:pt idx="1274">
                  <c:v>829961.61427533987</c:v>
                </c:pt>
                <c:pt idx="1275">
                  <c:v>819041.06671908533</c:v>
                </c:pt>
                <c:pt idx="1276">
                  <c:v>819041.06671908533</c:v>
                </c:pt>
                <c:pt idx="1277">
                  <c:v>829961.61427533987</c:v>
                </c:pt>
                <c:pt idx="1278">
                  <c:v>829961.61427533987</c:v>
                </c:pt>
                <c:pt idx="1279">
                  <c:v>829961.61427533987</c:v>
                </c:pt>
                <c:pt idx="1280">
                  <c:v>829961.61427533987</c:v>
                </c:pt>
                <c:pt idx="1281">
                  <c:v>819041.06671908533</c:v>
                </c:pt>
                <c:pt idx="1282">
                  <c:v>819041.06671908533</c:v>
                </c:pt>
                <c:pt idx="1283">
                  <c:v>829961.61427533987</c:v>
                </c:pt>
                <c:pt idx="1284">
                  <c:v>829961.61427533987</c:v>
                </c:pt>
                <c:pt idx="1285">
                  <c:v>808404.16974870767</c:v>
                </c:pt>
                <c:pt idx="1286">
                  <c:v>819041.06671908533</c:v>
                </c:pt>
                <c:pt idx="1287">
                  <c:v>841177.31176554714</c:v>
                </c:pt>
                <c:pt idx="1288">
                  <c:v>819041.06671908533</c:v>
                </c:pt>
                <c:pt idx="1289">
                  <c:v>829961.61427533987</c:v>
                </c:pt>
                <c:pt idx="1290">
                  <c:v>841177.31176554714</c:v>
                </c:pt>
                <c:pt idx="1291">
                  <c:v>829961.61427533987</c:v>
                </c:pt>
                <c:pt idx="1292">
                  <c:v>841177.31176554714</c:v>
                </c:pt>
                <c:pt idx="1293">
                  <c:v>829961.61427533987</c:v>
                </c:pt>
                <c:pt idx="1294">
                  <c:v>841177.31176554714</c:v>
                </c:pt>
                <c:pt idx="1295">
                  <c:v>841177.31176554714</c:v>
                </c:pt>
                <c:pt idx="1296">
                  <c:v>841177.31176554714</c:v>
                </c:pt>
                <c:pt idx="1297">
                  <c:v>841177.31176554714</c:v>
                </c:pt>
                <c:pt idx="1298">
                  <c:v>841177.31176554714</c:v>
                </c:pt>
                <c:pt idx="1299">
                  <c:v>852700.28863904777</c:v>
                </c:pt>
                <c:pt idx="1300">
                  <c:v>829961.61427533987</c:v>
                </c:pt>
                <c:pt idx="1301">
                  <c:v>841177.31176554714</c:v>
                </c:pt>
                <c:pt idx="1302">
                  <c:v>852700.28863904777</c:v>
                </c:pt>
                <c:pt idx="1303">
                  <c:v>841177.31176554714</c:v>
                </c:pt>
                <c:pt idx="1304">
                  <c:v>852700.28863904777</c:v>
                </c:pt>
                <c:pt idx="1305">
                  <c:v>864543.34820347896</c:v>
                </c:pt>
                <c:pt idx="1306">
                  <c:v>841177.31176554714</c:v>
                </c:pt>
                <c:pt idx="1307">
                  <c:v>852700.28863904777</c:v>
                </c:pt>
                <c:pt idx="1308">
                  <c:v>852700.28863904777</c:v>
                </c:pt>
                <c:pt idx="1309">
                  <c:v>852700.28863904777</c:v>
                </c:pt>
                <c:pt idx="1310">
                  <c:v>852700.28863904777</c:v>
                </c:pt>
                <c:pt idx="1311">
                  <c:v>852700.28863904777</c:v>
                </c:pt>
                <c:pt idx="1312">
                  <c:v>864543.34820347896</c:v>
                </c:pt>
                <c:pt idx="1313">
                  <c:v>864543.34820347896</c:v>
                </c:pt>
                <c:pt idx="1314">
                  <c:v>864543.34820347896</c:v>
                </c:pt>
                <c:pt idx="1315">
                  <c:v>864543.34820347896</c:v>
                </c:pt>
                <c:pt idx="1316">
                  <c:v>864543.34820347896</c:v>
                </c:pt>
                <c:pt idx="1317">
                  <c:v>876720.01507958432</c:v>
                </c:pt>
                <c:pt idx="1318">
                  <c:v>864543.34820347896</c:v>
                </c:pt>
                <c:pt idx="1319">
                  <c:v>876720.01507958432</c:v>
                </c:pt>
                <c:pt idx="1320">
                  <c:v>876720.01507958432</c:v>
                </c:pt>
                <c:pt idx="1321">
                  <c:v>876720.01507958432</c:v>
                </c:pt>
                <c:pt idx="1322">
                  <c:v>876720.01507958432</c:v>
                </c:pt>
                <c:pt idx="1323">
                  <c:v>864543.34820347896</c:v>
                </c:pt>
                <c:pt idx="1324">
                  <c:v>864543.34820347896</c:v>
                </c:pt>
                <c:pt idx="1325">
                  <c:v>876720.01507958432</c:v>
                </c:pt>
                <c:pt idx="1326">
                  <c:v>876720.01507958432</c:v>
                </c:pt>
                <c:pt idx="1327">
                  <c:v>876720.01507958432</c:v>
                </c:pt>
                <c:pt idx="1328">
                  <c:v>876720.01507958432</c:v>
                </c:pt>
                <c:pt idx="1329">
                  <c:v>864543.34820347896</c:v>
                </c:pt>
                <c:pt idx="1330">
                  <c:v>864543.34820347896</c:v>
                </c:pt>
                <c:pt idx="1331">
                  <c:v>876720.01507958432</c:v>
                </c:pt>
                <c:pt idx="1332">
                  <c:v>876720.01507958432</c:v>
                </c:pt>
                <c:pt idx="1333">
                  <c:v>876720.01507958432</c:v>
                </c:pt>
                <c:pt idx="1334">
                  <c:v>889244.58672357828</c:v>
                </c:pt>
                <c:pt idx="1335">
                  <c:v>876720.01507958432</c:v>
                </c:pt>
                <c:pt idx="1336">
                  <c:v>889244.58672357828</c:v>
                </c:pt>
                <c:pt idx="1337">
                  <c:v>876720.01507958432</c:v>
                </c:pt>
                <c:pt idx="1338">
                  <c:v>889244.58672357828</c:v>
                </c:pt>
                <c:pt idx="1339">
                  <c:v>876720.01507958432</c:v>
                </c:pt>
                <c:pt idx="1340">
                  <c:v>876720.01507958432</c:v>
                </c:pt>
                <c:pt idx="1341">
                  <c:v>902132.18942971714</c:v>
                </c:pt>
                <c:pt idx="1342">
                  <c:v>902132.18942971714</c:v>
                </c:pt>
                <c:pt idx="1343">
                  <c:v>902132.18942971714</c:v>
                </c:pt>
                <c:pt idx="1344">
                  <c:v>889244.58672357828</c:v>
                </c:pt>
                <c:pt idx="1345">
                  <c:v>902132.18942971714</c:v>
                </c:pt>
                <c:pt idx="1346">
                  <c:v>889244.58672357828</c:v>
                </c:pt>
                <c:pt idx="1347">
                  <c:v>889244.58672357828</c:v>
                </c:pt>
                <c:pt idx="1348">
                  <c:v>889244.58672357828</c:v>
                </c:pt>
                <c:pt idx="1349">
                  <c:v>902132.18942971714</c:v>
                </c:pt>
                <c:pt idx="1350">
                  <c:v>902132.18942971714</c:v>
                </c:pt>
                <c:pt idx="1351">
                  <c:v>915398.83927427174</c:v>
                </c:pt>
                <c:pt idx="1352">
                  <c:v>902132.18942971714</c:v>
                </c:pt>
                <c:pt idx="1353">
                  <c:v>902132.18942971714</c:v>
                </c:pt>
                <c:pt idx="1354">
                  <c:v>902132.18942971714</c:v>
                </c:pt>
                <c:pt idx="1355">
                  <c:v>889244.58672357828</c:v>
                </c:pt>
                <c:pt idx="1356">
                  <c:v>915398.83927427174</c:v>
                </c:pt>
                <c:pt idx="1357">
                  <c:v>902132.18942971714</c:v>
                </c:pt>
                <c:pt idx="1358">
                  <c:v>915398.83927427174</c:v>
                </c:pt>
                <c:pt idx="1359">
                  <c:v>902132.18942971714</c:v>
                </c:pt>
                <c:pt idx="1360">
                  <c:v>915398.83927427174</c:v>
                </c:pt>
                <c:pt idx="1361">
                  <c:v>915398.83927427174</c:v>
                </c:pt>
                <c:pt idx="1362">
                  <c:v>929061.50851717137</c:v>
                </c:pt>
                <c:pt idx="1363">
                  <c:v>915398.83927427174</c:v>
                </c:pt>
                <c:pt idx="1364">
                  <c:v>915398.83927427174</c:v>
                </c:pt>
                <c:pt idx="1365">
                  <c:v>915398.83927427174</c:v>
                </c:pt>
                <c:pt idx="1366">
                  <c:v>915398.83927427174</c:v>
                </c:pt>
                <c:pt idx="1367">
                  <c:v>915398.83927427174</c:v>
                </c:pt>
                <c:pt idx="1368">
                  <c:v>943138.19804015884</c:v>
                </c:pt>
                <c:pt idx="1369">
                  <c:v>915398.83927427174</c:v>
                </c:pt>
                <c:pt idx="1370">
                  <c:v>929061.50851717137</c:v>
                </c:pt>
                <c:pt idx="1371">
                  <c:v>929061.50851717137</c:v>
                </c:pt>
                <c:pt idx="1372">
                  <c:v>915398.83927427174</c:v>
                </c:pt>
                <c:pt idx="1373">
                  <c:v>929061.50851717137</c:v>
                </c:pt>
                <c:pt idx="1374">
                  <c:v>915398.83927427174</c:v>
                </c:pt>
                <c:pt idx="1375">
                  <c:v>929061.50851717137</c:v>
                </c:pt>
                <c:pt idx="1376">
                  <c:v>943138.19804015884</c:v>
                </c:pt>
                <c:pt idx="1377">
                  <c:v>943138.19804015884</c:v>
                </c:pt>
                <c:pt idx="1378">
                  <c:v>943138.19804015884</c:v>
                </c:pt>
                <c:pt idx="1379">
                  <c:v>943138.19804015884</c:v>
                </c:pt>
                <c:pt idx="1380">
                  <c:v>915398.83927427174</c:v>
                </c:pt>
                <c:pt idx="1381">
                  <c:v>929061.50851717137</c:v>
                </c:pt>
                <c:pt idx="1382">
                  <c:v>929061.50851717137</c:v>
                </c:pt>
                <c:pt idx="1383">
                  <c:v>929061.50851717137</c:v>
                </c:pt>
                <c:pt idx="1384">
                  <c:v>929061.50851717137</c:v>
                </c:pt>
                <c:pt idx="1385">
                  <c:v>943138.19804015884</c:v>
                </c:pt>
                <c:pt idx="1386">
                  <c:v>943138.19804015884</c:v>
                </c:pt>
                <c:pt idx="1387">
                  <c:v>943138.19804015884</c:v>
                </c:pt>
                <c:pt idx="1388">
                  <c:v>929061.50851717137</c:v>
                </c:pt>
                <c:pt idx="1389">
                  <c:v>943138.19804015884</c:v>
                </c:pt>
                <c:pt idx="1390">
                  <c:v>929061.50851717137</c:v>
                </c:pt>
                <c:pt idx="1391">
                  <c:v>943138.19804015884</c:v>
                </c:pt>
                <c:pt idx="1392">
                  <c:v>929061.50851717137</c:v>
                </c:pt>
                <c:pt idx="1393">
                  <c:v>957648.01647154591</c:v>
                </c:pt>
                <c:pt idx="1394">
                  <c:v>943138.19804015884</c:v>
                </c:pt>
                <c:pt idx="1395">
                  <c:v>957648.01647154591</c:v>
                </c:pt>
                <c:pt idx="1396">
                  <c:v>943138.19804015884</c:v>
                </c:pt>
                <c:pt idx="1397">
                  <c:v>957648.01647154591</c:v>
                </c:pt>
                <c:pt idx="1398">
                  <c:v>943138.19804015884</c:v>
                </c:pt>
                <c:pt idx="1399">
                  <c:v>943138.19804015884</c:v>
                </c:pt>
                <c:pt idx="1400">
                  <c:v>957648.01647154591</c:v>
                </c:pt>
                <c:pt idx="1401">
                  <c:v>943138.19804015884</c:v>
                </c:pt>
                <c:pt idx="1402">
                  <c:v>957648.01647154591</c:v>
                </c:pt>
                <c:pt idx="1403">
                  <c:v>943138.19804015884</c:v>
                </c:pt>
                <c:pt idx="1404">
                  <c:v>943138.19804015884</c:v>
                </c:pt>
                <c:pt idx="1405">
                  <c:v>957648.01647154591</c:v>
                </c:pt>
                <c:pt idx="1406">
                  <c:v>957648.01647154591</c:v>
                </c:pt>
                <c:pt idx="1407">
                  <c:v>957648.01647154591</c:v>
                </c:pt>
                <c:pt idx="1408">
                  <c:v>957648.01647154591</c:v>
                </c:pt>
                <c:pt idx="1409">
                  <c:v>972611.26672891388</c:v>
                </c:pt>
                <c:pt idx="1410">
                  <c:v>957648.01647154591</c:v>
                </c:pt>
                <c:pt idx="1411">
                  <c:v>957648.01647154591</c:v>
                </c:pt>
                <c:pt idx="1412">
                  <c:v>943138.19804015884</c:v>
                </c:pt>
                <c:pt idx="1413">
                  <c:v>943138.19804015884</c:v>
                </c:pt>
                <c:pt idx="1414">
                  <c:v>943138.19804015884</c:v>
                </c:pt>
                <c:pt idx="1415">
                  <c:v>972611.26672891388</c:v>
                </c:pt>
                <c:pt idx="1416">
                  <c:v>957648.01647154591</c:v>
                </c:pt>
                <c:pt idx="1417">
                  <c:v>957648.01647154591</c:v>
                </c:pt>
                <c:pt idx="1418">
                  <c:v>988049.54080397601</c:v>
                </c:pt>
                <c:pt idx="1419">
                  <c:v>957648.01647154591</c:v>
                </c:pt>
                <c:pt idx="1420">
                  <c:v>972611.26672891388</c:v>
                </c:pt>
                <c:pt idx="1421">
                  <c:v>957648.01647154591</c:v>
                </c:pt>
                <c:pt idx="1422">
                  <c:v>972611.26672891388</c:v>
                </c:pt>
                <c:pt idx="1423">
                  <c:v>972611.26672891388</c:v>
                </c:pt>
                <c:pt idx="1424">
                  <c:v>957648.01647154591</c:v>
                </c:pt>
                <c:pt idx="1425">
                  <c:v>957648.01647154591</c:v>
                </c:pt>
                <c:pt idx="1426">
                  <c:v>972611.26672891388</c:v>
                </c:pt>
                <c:pt idx="1427">
                  <c:v>943138.19804015884</c:v>
                </c:pt>
                <c:pt idx="1428">
                  <c:v>972611.26672891388</c:v>
                </c:pt>
                <c:pt idx="1429">
                  <c:v>972611.26672891388</c:v>
                </c:pt>
                <c:pt idx="1430">
                  <c:v>972611.26672891388</c:v>
                </c:pt>
                <c:pt idx="1431">
                  <c:v>972611.26672891388</c:v>
                </c:pt>
                <c:pt idx="1432">
                  <c:v>957648.01647154591</c:v>
                </c:pt>
                <c:pt idx="1433">
                  <c:v>988049.54080397601</c:v>
                </c:pt>
                <c:pt idx="1434">
                  <c:v>988049.54080397601</c:v>
                </c:pt>
                <c:pt idx="1435">
                  <c:v>972611.26672891388</c:v>
                </c:pt>
                <c:pt idx="1436">
                  <c:v>972611.26672891388</c:v>
                </c:pt>
                <c:pt idx="1437">
                  <c:v>972611.26672891388</c:v>
                </c:pt>
                <c:pt idx="1438">
                  <c:v>988049.54080397601</c:v>
                </c:pt>
                <c:pt idx="1439">
                  <c:v>972611.26672891388</c:v>
                </c:pt>
                <c:pt idx="1440">
                  <c:v>1003985.823720169</c:v>
                </c:pt>
                <c:pt idx="1441">
                  <c:v>972611.26672891388</c:v>
                </c:pt>
                <c:pt idx="1442">
                  <c:v>972611.26672891388</c:v>
                </c:pt>
                <c:pt idx="1443">
                  <c:v>972611.26672891388</c:v>
                </c:pt>
                <c:pt idx="1444">
                  <c:v>972611.26672891388</c:v>
                </c:pt>
                <c:pt idx="1445">
                  <c:v>972611.26672891388</c:v>
                </c:pt>
                <c:pt idx="1446">
                  <c:v>988049.54080397601</c:v>
                </c:pt>
                <c:pt idx="1447">
                  <c:v>1003985.823720169</c:v>
                </c:pt>
                <c:pt idx="1448">
                  <c:v>1003985.823720169</c:v>
                </c:pt>
                <c:pt idx="1449">
                  <c:v>988049.54080397601</c:v>
                </c:pt>
                <c:pt idx="1450">
                  <c:v>988049.54080397601</c:v>
                </c:pt>
                <c:pt idx="1451">
                  <c:v>988049.54080397601</c:v>
                </c:pt>
                <c:pt idx="1452">
                  <c:v>988049.54080397601</c:v>
                </c:pt>
                <c:pt idx="1453">
                  <c:v>1003985.823720169</c:v>
                </c:pt>
                <c:pt idx="1454">
                  <c:v>1003985.823720169</c:v>
                </c:pt>
                <c:pt idx="1455">
                  <c:v>1003985.823720169</c:v>
                </c:pt>
                <c:pt idx="1456">
                  <c:v>972611.26672891388</c:v>
                </c:pt>
                <c:pt idx="1457">
                  <c:v>1003985.823720169</c:v>
                </c:pt>
                <c:pt idx="1458">
                  <c:v>988049.54080397601</c:v>
                </c:pt>
                <c:pt idx="1459">
                  <c:v>988049.54080397601</c:v>
                </c:pt>
                <c:pt idx="1460">
                  <c:v>972611.26672891388</c:v>
                </c:pt>
                <c:pt idx="1461">
                  <c:v>1020444.6077155817</c:v>
                </c:pt>
                <c:pt idx="1462">
                  <c:v>1020444.6077155817</c:v>
                </c:pt>
                <c:pt idx="1463">
                  <c:v>1003985.823720169</c:v>
                </c:pt>
                <c:pt idx="1464">
                  <c:v>1003985.823720169</c:v>
                </c:pt>
                <c:pt idx="1465">
                  <c:v>1003985.823720169</c:v>
                </c:pt>
                <c:pt idx="1466">
                  <c:v>1003985.823720169</c:v>
                </c:pt>
                <c:pt idx="1467">
                  <c:v>1003985.823720169</c:v>
                </c:pt>
                <c:pt idx="1468">
                  <c:v>1020444.6077155817</c:v>
                </c:pt>
                <c:pt idx="1469">
                  <c:v>1003985.823720169</c:v>
                </c:pt>
                <c:pt idx="1470">
                  <c:v>1037452.0178441748</c:v>
                </c:pt>
                <c:pt idx="1471">
                  <c:v>1003985.823720169</c:v>
                </c:pt>
                <c:pt idx="1472">
                  <c:v>1020444.6077155817</c:v>
                </c:pt>
                <c:pt idx="1473">
                  <c:v>1020444.6077155817</c:v>
                </c:pt>
                <c:pt idx="1474">
                  <c:v>1003985.823720169</c:v>
                </c:pt>
                <c:pt idx="1475">
                  <c:v>988049.54080397601</c:v>
                </c:pt>
                <c:pt idx="1476">
                  <c:v>1003985.823720169</c:v>
                </c:pt>
                <c:pt idx="1477">
                  <c:v>1020444.6077155817</c:v>
                </c:pt>
                <c:pt idx="1478">
                  <c:v>1003985.823720169</c:v>
                </c:pt>
                <c:pt idx="1479">
                  <c:v>1037452.0178441748</c:v>
                </c:pt>
                <c:pt idx="1480">
                  <c:v>1003985.823720169</c:v>
                </c:pt>
                <c:pt idx="1481">
                  <c:v>1020444.6077155817</c:v>
                </c:pt>
                <c:pt idx="1482">
                  <c:v>1003985.823720169</c:v>
                </c:pt>
                <c:pt idx="1483">
                  <c:v>1003985.823720169</c:v>
                </c:pt>
                <c:pt idx="1484">
                  <c:v>1037452.0178441748</c:v>
                </c:pt>
                <c:pt idx="1485">
                  <c:v>1020444.6077155817</c:v>
                </c:pt>
                <c:pt idx="1486">
                  <c:v>1037452.0178441748</c:v>
                </c:pt>
                <c:pt idx="1487">
                  <c:v>1020444.6077155817</c:v>
                </c:pt>
                <c:pt idx="1488">
                  <c:v>1020444.6077155817</c:v>
                </c:pt>
                <c:pt idx="1489">
                  <c:v>1020444.6077155817</c:v>
                </c:pt>
                <c:pt idx="1490">
                  <c:v>1020444.6077155817</c:v>
                </c:pt>
                <c:pt idx="1491">
                  <c:v>1037452.0178441748</c:v>
                </c:pt>
                <c:pt idx="1492">
                  <c:v>1020444.6077155817</c:v>
                </c:pt>
                <c:pt idx="1493">
                  <c:v>1020444.6077155817</c:v>
                </c:pt>
                <c:pt idx="1494">
                  <c:v>1037452.0178441748</c:v>
                </c:pt>
                <c:pt idx="1495">
                  <c:v>1020444.6077155817</c:v>
                </c:pt>
                <c:pt idx="1496">
                  <c:v>1020444.6077155817</c:v>
                </c:pt>
                <c:pt idx="1497">
                  <c:v>1003985.823720169</c:v>
                </c:pt>
                <c:pt idx="1498">
                  <c:v>1037452.0178441748</c:v>
                </c:pt>
                <c:pt idx="1499">
                  <c:v>1037452.0178441748</c:v>
                </c:pt>
                <c:pt idx="1500">
                  <c:v>1055035.9503500082</c:v>
                </c:pt>
                <c:pt idx="1501">
                  <c:v>1037452.0178441748</c:v>
                </c:pt>
                <c:pt idx="1502">
                  <c:v>1055035.9503500082</c:v>
                </c:pt>
                <c:pt idx="1503">
                  <c:v>1020444.6077155817</c:v>
                </c:pt>
                <c:pt idx="1504">
                  <c:v>1020444.6077155817</c:v>
                </c:pt>
                <c:pt idx="1505">
                  <c:v>1037452.0178441748</c:v>
                </c:pt>
                <c:pt idx="1506">
                  <c:v>1020444.6077155817</c:v>
                </c:pt>
                <c:pt idx="1507">
                  <c:v>1037452.0178441748</c:v>
                </c:pt>
                <c:pt idx="1508">
                  <c:v>1037452.0178441748</c:v>
                </c:pt>
                <c:pt idx="1509">
                  <c:v>1037452.0178441748</c:v>
                </c:pt>
                <c:pt idx="1510">
                  <c:v>1037452.0178441748</c:v>
                </c:pt>
                <c:pt idx="1511">
                  <c:v>1037452.0178441748</c:v>
                </c:pt>
                <c:pt idx="1512">
                  <c:v>1020444.6077155817</c:v>
                </c:pt>
                <c:pt idx="1513">
                  <c:v>1055035.9503500082</c:v>
                </c:pt>
                <c:pt idx="1514">
                  <c:v>1055035.9503500082</c:v>
                </c:pt>
                <c:pt idx="1515">
                  <c:v>1055035.9503500082</c:v>
                </c:pt>
                <c:pt idx="1516">
                  <c:v>1037452.0178441748</c:v>
                </c:pt>
                <c:pt idx="1517">
                  <c:v>1037452.0178441748</c:v>
                </c:pt>
                <c:pt idx="1518">
                  <c:v>1037452.0178441748</c:v>
                </c:pt>
                <c:pt idx="1519">
                  <c:v>1037452.0178441748</c:v>
                </c:pt>
                <c:pt idx="1520">
                  <c:v>1020444.6077155817</c:v>
                </c:pt>
                <c:pt idx="1521">
                  <c:v>1020444.6077155817</c:v>
                </c:pt>
                <c:pt idx="1522">
                  <c:v>1037452.0178441748</c:v>
                </c:pt>
                <c:pt idx="1523">
                  <c:v>1037452.0178441748</c:v>
                </c:pt>
                <c:pt idx="1524">
                  <c:v>1055035.9503500082</c:v>
                </c:pt>
                <c:pt idx="1525">
                  <c:v>1037452.0178441748</c:v>
                </c:pt>
                <c:pt idx="1526">
                  <c:v>1055035.9503500082</c:v>
                </c:pt>
                <c:pt idx="1527">
                  <c:v>1055035.9503500082</c:v>
                </c:pt>
                <c:pt idx="1528">
                  <c:v>1073226.2253560429</c:v>
                </c:pt>
                <c:pt idx="1529">
                  <c:v>1055035.9503500082</c:v>
                </c:pt>
                <c:pt idx="1530">
                  <c:v>1055035.9503500082</c:v>
                </c:pt>
                <c:pt idx="1531">
                  <c:v>1037452.0178441748</c:v>
                </c:pt>
                <c:pt idx="1532">
                  <c:v>1073226.2253560429</c:v>
                </c:pt>
                <c:pt idx="1533">
                  <c:v>1055035.9503500082</c:v>
                </c:pt>
                <c:pt idx="1534">
                  <c:v>1037452.0178441748</c:v>
                </c:pt>
                <c:pt idx="1535">
                  <c:v>1073226.2253560429</c:v>
                </c:pt>
                <c:pt idx="1536">
                  <c:v>1073226.2253560429</c:v>
                </c:pt>
                <c:pt idx="1537">
                  <c:v>1055035.9503500082</c:v>
                </c:pt>
                <c:pt idx="1538">
                  <c:v>1073226.2253560429</c:v>
                </c:pt>
                <c:pt idx="1539">
                  <c:v>1073226.2253560429</c:v>
                </c:pt>
                <c:pt idx="1540">
                  <c:v>1037452.0178441748</c:v>
                </c:pt>
                <c:pt idx="1541">
                  <c:v>1055035.9503500082</c:v>
                </c:pt>
                <c:pt idx="1542">
                  <c:v>1037452.0178441748</c:v>
                </c:pt>
                <c:pt idx="1543">
                  <c:v>1055035.9503500082</c:v>
                </c:pt>
                <c:pt idx="1544">
                  <c:v>1055035.9503500082</c:v>
                </c:pt>
                <c:pt idx="1545">
                  <c:v>1055035.9503500082</c:v>
                </c:pt>
                <c:pt idx="1546">
                  <c:v>1055035.9503500082</c:v>
                </c:pt>
                <c:pt idx="1547">
                  <c:v>1092054.755625447</c:v>
                </c:pt>
                <c:pt idx="1548">
                  <c:v>1092054.755625447</c:v>
                </c:pt>
                <c:pt idx="1549">
                  <c:v>1073226.2253560429</c:v>
                </c:pt>
                <c:pt idx="1550">
                  <c:v>1073226.2253560429</c:v>
                </c:pt>
                <c:pt idx="1551">
                  <c:v>1073226.2253560429</c:v>
                </c:pt>
                <c:pt idx="1552">
                  <c:v>1073226.2253560429</c:v>
                </c:pt>
                <c:pt idx="1553">
                  <c:v>1073226.2253560429</c:v>
                </c:pt>
                <c:pt idx="1554">
                  <c:v>1092054.755625447</c:v>
                </c:pt>
                <c:pt idx="1555">
                  <c:v>1055035.9503500082</c:v>
                </c:pt>
                <c:pt idx="1556">
                  <c:v>1055035.9503500082</c:v>
                </c:pt>
                <c:pt idx="1557">
                  <c:v>1073226.2253560429</c:v>
                </c:pt>
                <c:pt idx="1558">
                  <c:v>1073226.2253560429</c:v>
                </c:pt>
                <c:pt idx="1559">
                  <c:v>1073226.2253560429</c:v>
                </c:pt>
                <c:pt idx="1560">
                  <c:v>1073226.2253560429</c:v>
                </c:pt>
                <c:pt idx="1561">
                  <c:v>1092054.755625447</c:v>
                </c:pt>
                <c:pt idx="1562">
                  <c:v>1092054.755625447</c:v>
                </c:pt>
                <c:pt idx="1563">
                  <c:v>1092054.755625447</c:v>
                </c:pt>
                <c:pt idx="1564">
                  <c:v>1092054.755625447</c:v>
                </c:pt>
                <c:pt idx="1565">
                  <c:v>1092054.755625447</c:v>
                </c:pt>
                <c:pt idx="1566">
                  <c:v>1092054.755625447</c:v>
                </c:pt>
                <c:pt idx="1567">
                  <c:v>1055035.9503500082</c:v>
                </c:pt>
                <c:pt idx="1568">
                  <c:v>1073226.2253560429</c:v>
                </c:pt>
                <c:pt idx="1569">
                  <c:v>1092054.755625447</c:v>
                </c:pt>
                <c:pt idx="1570">
                  <c:v>1073226.2253560429</c:v>
                </c:pt>
                <c:pt idx="1571">
                  <c:v>1092054.755625447</c:v>
                </c:pt>
                <c:pt idx="1572">
                  <c:v>1092054.755625447</c:v>
                </c:pt>
                <c:pt idx="1573">
                  <c:v>1073226.2253560429</c:v>
                </c:pt>
                <c:pt idx="1574">
                  <c:v>1073226.2253560429</c:v>
                </c:pt>
                <c:pt idx="1575">
                  <c:v>1092054.755625447</c:v>
                </c:pt>
                <c:pt idx="1576">
                  <c:v>1092054.755625447</c:v>
                </c:pt>
                <c:pt idx="1577">
                  <c:v>1131765.8376481906</c:v>
                </c:pt>
                <c:pt idx="1578">
                  <c:v>1092054.755625447</c:v>
                </c:pt>
                <c:pt idx="1579">
                  <c:v>1111555.7334044729</c:v>
                </c:pt>
                <c:pt idx="1580">
                  <c:v>1131765.8376481906</c:v>
                </c:pt>
                <c:pt idx="1581">
                  <c:v>1092054.755625447</c:v>
                </c:pt>
                <c:pt idx="1582">
                  <c:v>1111555.7334044729</c:v>
                </c:pt>
                <c:pt idx="1583">
                  <c:v>1092054.755625447</c:v>
                </c:pt>
                <c:pt idx="1584">
                  <c:v>1092054.755625447</c:v>
                </c:pt>
                <c:pt idx="1585">
                  <c:v>1111555.7334044729</c:v>
                </c:pt>
                <c:pt idx="1586">
                  <c:v>1111555.7334044729</c:v>
                </c:pt>
                <c:pt idx="1587">
                  <c:v>1092054.755625447</c:v>
                </c:pt>
                <c:pt idx="1588">
                  <c:v>1111555.7334044729</c:v>
                </c:pt>
                <c:pt idx="1589">
                  <c:v>1092054.755625447</c:v>
                </c:pt>
                <c:pt idx="1590">
                  <c:v>1092054.755625447</c:v>
                </c:pt>
                <c:pt idx="1591">
                  <c:v>1131765.8376481906</c:v>
                </c:pt>
                <c:pt idx="1592">
                  <c:v>1092054.755625447</c:v>
                </c:pt>
                <c:pt idx="1593">
                  <c:v>1111555.7334044729</c:v>
                </c:pt>
                <c:pt idx="1594">
                  <c:v>1111555.7334044729</c:v>
                </c:pt>
                <c:pt idx="1595">
                  <c:v>1131765.8376481906</c:v>
                </c:pt>
                <c:pt idx="1596">
                  <c:v>1111555.7334044729</c:v>
                </c:pt>
                <c:pt idx="1597">
                  <c:v>1111555.7334044729</c:v>
                </c:pt>
                <c:pt idx="1598">
                  <c:v>1131765.8376481906</c:v>
                </c:pt>
                <c:pt idx="1599">
                  <c:v>1111555.7334044729</c:v>
                </c:pt>
                <c:pt idx="1600">
                  <c:v>1131765.8376481906</c:v>
                </c:pt>
                <c:pt idx="1601">
                  <c:v>1131765.8376481906</c:v>
                </c:pt>
                <c:pt idx="1602">
                  <c:v>1131765.8376481906</c:v>
                </c:pt>
                <c:pt idx="1603">
                  <c:v>1131765.8376481906</c:v>
                </c:pt>
                <c:pt idx="1604">
                  <c:v>1092054.755625447</c:v>
                </c:pt>
                <c:pt idx="1605">
                  <c:v>1111555.7334044729</c:v>
                </c:pt>
                <c:pt idx="1606">
                  <c:v>1092054.755625447</c:v>
                </c:pt>
                <c:pt idx="1607">
                  <c:v>1152724.4642713054</c:v>
                </c:pt>
                <c:pt idx="1608">
                  <c:v>1131765.8376481906</c:v>
                </c:pt>
                <c:pt idx="1609">
                  <c:v>1111555.7334044729</c:v>
                </c:pt>
                <c:pt idx="1610">
                  <c:v>1152724.4642713054</c:v>
                </c:pt>
                <c:pt idx="1611">
                  <c:v>1092054.755625447</c:v>
                </c:pt>
                <c:pt idx="1612">
                  <c:v>1131765.8376481906</c:v>
                </c:pt>
                <c:pt idx="1613">
                  <c:v>1131765.8376481906</c:v>
                </c:pt>
                <c:pt idx="1614">
                  <c:v>1131765.8376481906</c:v>
                </c:pt>
                <c:pt idx="1615">
                  <c:v>1092054.755625447</c:v>
                </c:pt>
                <c:pt idx="1616">
                  <c:v>1152724.4642713054</c:v>
                </c:pt>
                <c:pt idx="1617">
                  <c:v>1131765.8376481906</c:v>
                </c:pt>
                <c:pt idx="1618">
                  <c:v>1111555.7334044729</c:v>
                </c:pt>
                <c:pt idx="1619">
                  <c:v>1111555.7334044729</c:v>
                </c:pt>
                <c:pt idx="1620">
                  <c:v>1131765.8376481906</c:v>
                </c:pt>
                <c:pt idx="1621">
                  <c:v>1152724.4642713054</c:v>
                </c:pt>
                <c:pt idx="1622">
                  <c:v>1131765.8376481906</c:v>
                </c:pt>
                <c:pt idx="1623">
                  <c:v>1131765.8376481906</c:v>
                </c:pt>
                <c:pt idx="1624">
                  <c:v>1111555.7334044729</c:v>
                </c:pt>
                <c:pt idx="1625">
                  <c:v>1131765.8376481906</c:v>
                </c:pt>
                <c:pt idx="1626">
                  <c:v>1131765.8376481906</c:v>
                </c:pt>
                <c:pt idx="1627">
                  <c:v>1131765.8376481906</c:v>
                </c:pt>
                <c:pt idx="1628">
                  <c:v>1152724.4642713054</c:v>
                </c:pt>
                <c:pt idx="1629">
                  <c:v>1152724.4642713054</c:v>
                </c:pt>
                <c:pt idx="1630">
                  <c:v>1174473.9824651035</c:v>
                </c:pt>
                <c:pt idx="1631">
                  <c:v>1152724.4642713054</c:v>
                </c:pt>
                <c:pt idx="1632">
                  <c:v>1152724.4642713054</c:v>
                </c:pt>
                <c:pt idx="1633">
                  <c:v>1174473.9824651035</c:v>
                </c:pt>
                <c:pt idx="1634">
                  <c:v>1152724.4642713054</c:v>
                </c:pt>
                <c:pt idx="1635">
                  <c:v>1131765.8376481906</c:v>
                </c:pt>
                <c:pt idx="1636">
                  <c:v>1152724.4642713054</c:v>
                </c:pt>
                <c:pt idx="1637">
                  <c:v>1152724.4642713054</c:v>
                </c:pt>
                <c:pt idx="1638">
                  <c:v>1152724.4642713054</c:v>
                </c:pt>
                <c:pt idx="1639">
                  <c:v>1174473.9824651035</c:v>
                </c:pt>
                <c:pt idx="1640">
                  <c:v>1174473.9824651035</c:v>
                </c:pt>
                <c:pt idx="1641">
                  <c:v>1174473.9824651035</c:v>
                </c:pt>
                <c:pt idx="1642">
                  <c:v>1131765.8376481906</c:v>
                </c:pt>
                <c:pt idx="1643">
                  <c:v>1152724.4642713054</c:v>
                </c:pt>
                <c:pt idx="1644">
                  <c:v>1131765.8376481906</c:v>
                </c:pt>
                <c:pt idx="1645">
                  <c:v>1131765.8376481906</c:v>
                </c:pt>
                <c:pt idx="1646">
                  <c:v>1131765.8376481906</c:v>
                </c:pt>
                <c:pt idx="1647">
                  <c:v>1152724.4642713054</c:v>
                </c:pt>
                <c:pt idx="1648">
                  <c:v>1131765.8376481906</c:v>
                </c:pt>
                <c:pt idx="1649">
                  <c:v>1131765.8376481906</c:v>
                </c:pt>
                <c:pt idx="1650">
                  <c:v>1152724.4642713054</c:v>
                </c:pt>
                <c:pt idx="1651">
                  <c:v>1131765.8376481906</c:v>
                </c:pt>
                <c:pt idx="1652">
                  <c:v>1111555.7334044729</c:v>
                </c:pt>
                <c:pt idx="1653">
                  <c:v>1152724.4642713054</c:v>
                </c:pt>
                <c:pt idx="1654">
                  <c:v>1131765.8376481906</c:v>
                </c:pt>
                <c:pt idx="1655">
                  <c:v>1152724.4642713054</c:v>
                </c:pt>
                <c:pt idx="1656">
                  <c:v>1152724.4642713054</c:v>
                </c:pt>
                <c:pt idx="1657">
                  <c:v>1111555.7334044729</c:v>
                </c:pt>
                <c:pt idx="1658">
                  <c:v>1152724.4642713054</c:v>
                </c:pt>
                <c:pt idx="1659">
                  <c:v>1152724.4642713054</c:v>
                </c:pt>
                <c:pt idx="1660">
                  <c:v>1152724.4642713054</c:v>
                </c:pt>
                <c:pt idx="1661">
                  <c:v>1152724.4642713054</c:v>
                </c:pt>
                <c:pt idx="1662">
                  <c:v>1152724.4642713054</c:v>
                </c:pt>
                <c:pt idx="1663">
                  <c:v>1152724.4642713054</c:v>
                </c:pt>
                <c:pt idx="1664">
                  <c:v>1152724.4642713054</c:v>
                </c:pt>
                <c:pt idx="1665">
                  <c:v>1174473.9824651035</c:v>
                </c:pt>
                <c:pt idx="1666">
                  <c:v>1174473.9824651035</c:v>
                </c:pt>
                <c:pt idx="1667">
                  <c:v>1152724.4642713054</c:v>
                </c:pt>
                <c:pt idx="1668">
                  <c:v>1174473.9824651035</c:v>
                </c:pt>
                <c:pt idx="1669">
                  <c:v>1174473.9824651035</c:v>
                </c:pt>
                <c:pt idx="1670">
                  <c:v>1152724.4642713054</c:v>
                </c:pt>
                <c:pt idx="1671">
                  <c:v>1174473.9824651035</c:v>
                </c:pt>
                <c:pt idx="1672">
                  <c:v>1174473.9824651035</c:v>
                </c:pt>
                <c:pt idx="1673">
                  <c:v>1152724.4642713054</c:v>
                </c:pt>
                <c:pt idx="1674">
                  <c:v>1174473.9824651035</c:v>
                </c:pt>
                <c:pt idx="1675">
                  <c:v>1174473.9824651035</c:v>
                </c:pt>
                <c:pt idx="1676">
                  <c:v>1152724.4642713054</c:v>
                </c:pt>
                <c:pt idx="1677">
                  <c:v>1131765.8376481906</c:v>
                </c:pt>
                <c:pt idx="1678">
                  <c:v>1111555.7334044729</c:v>
                </c:pt>
                <c:pt idx="1679">
                  <c:v>1111555.7334044729</c:v>
                </c:pt>
                <c:pt idx="1680">
                  <c:v>1111555.7334044729</c:v>
                </c:pt>
                <c:pt idx="1681">
                  <c:v>1092054.755625447</c:v>
                </c:pt>
                <c:pt idx="1682">
                  <c:v>1152724.4642713054</c:v>
                </c:pt>
                <c:pt idx="1683">
                  <c:v>1111555.7334044729</c:v>
                </c:pt>
                <c:pt idx="1684">
                  <c:v>1055035.9503500082</c:v>
                </c:pt>
                <c:pt idx="1685">
                  <c:v>1073226.2253560429</c:v>
                </c:pt>
                <c:pt idx="1686">
                  <c:v>1131765.8376481906</c:v>
                </c:pt>
                <c:pt idx="1687">
                  <c:v>1131765.8376481906</c:v>
                </c:pt>
                <c:pt idx="1688">
                  <c:v>1152724.4642713054</c:v>
                </c:pt>
                <c:pt idx="1689">
                  <c:v>1174473.9824651035</c:v>
                </c:pt>
                <c:pt idx="1690">
                  <c:v>1152724.4642713054</c:v>
                </c:pt>
                <c:pt idx="1691">
                  <c:v>1131765.8376481906</c:v>
                </c:pt>
                <c:pt idx="1692">
                  <c:v>1152724.4642713054</c:v>
                </c:pt>
                <c:pt idx="1693">
                  <c:v>1152724.4642713054</c:v>
                </c:pt>
                <c:pt idx="1694">
                  <c:v>1152724.4642713054</c:v>
                </c:pt>
                <c:pt idx="1695">
                  <c:v>1174473.9824651035</c:v>
                </c:pt>
                <c:pt idx="1696">
                  <c:v>1152724.4642713054</c:v>
                </c:pt>
                <c:pt idx="1697">
                  <c:v>1174473.9824651035</c:v>
                </c:pt>
                <c:pt idx="1698">
                  <c:v>1152724.4642713054</c:v>
                </c:pt>
                <c:pt idx="1699">
                  <c:v>1174473.9824651035</c:v>
                </c:pt>
                <c:pt idx="1700">
                  <c:v>1152724.4642713054</c:v>
                </c:pt>
                <c:pt idx="1701">
                  <c:v>1131765.8376481906</c:v>
                </c:pt>
                <c:pt idx="1702">
                  <c:v>1152724.4642713054</c:v>
                </c:pt>
                <c:pt idx="1703">
                  <c:v>1152724.4642713054</c:v>
                </c:pt>
                <c:pt idx="1704">
                  <c:v>1152724.4642713054</c:v>
                </c:pt>
                <c:pt idx="1705">
                  <c:v>1152724.4642713054</c:v>
                </c:pt>
                <c:pt idx="1706">
                  <c:v>1131765.8376481906</c:v>
                </c:pt>
                <c:pt idx="1707">
                  <c:v>1152724.4642713054</c:v>
                </c:pt>
                <c:pt idx="1708">
                  <c:v>1174473.9824651035</c:v>
                </c:pt>
                <c:pt idx="1709">
                  <c:v>1152724.4642713054</c:v>
                </c:pt>
                <c:pt idx="1710">
                  <c:v>1174473.9824651035</c:v>
                </c:pt>
                <c:pt idx="1711">
                  <c:v>1152724.4642713054</c:v>
                </c:pt>
                <c:pt idx="1712">
                  <c:v>1174473.9824651035</c:v>
                </c:pt>
                <c:pt idx="1713">
                  <c:v>1152724.4642713054</c:v>
                </c:pt>
                <c:pt idx="1714">
                  <c:v>1152724.4642713054</c:v>
                </c:pt>
                <c:pt idx="1715">
                  <c:v>1152724.4642713054</c:v>
                </c:pt>
                <c:pt idx="1716">
                  <c:v>1152724.4642713054</c:v>
                </c:pt>
                <c:pt idx="1717">
                  <c:v>1152724.4642713054</c:v>
                </c:pt>
                <c:pt idx="1718">
                  <c:v>1174473.9824651035</c:v>
                </c:pt>
                <c:pt idx="1719">
                  <c:v>1131765.8376481906</c:v>
                </c:pt>
                <c:pt idx="1720">
                  <c:v>1174473.9824651035</c:v>
                </c:pt>
                <c:pt idx="1721">
                  <c:v>1131765.8376481906</c:v>
                </c:pt>
                <c:pt idx="1722">
                  <c:v>1174473.9824651035</c:v>
                </c:pt>
                <c:pt idx="1723">
                  <c:v>1174473.9824651035</c:v>
                </c:pt>
                <c:pt idx="1724">
                  <c:v>1174473.9824651035</c:v>
                </c:pt>
                <c:pt idx="1725">
                  <c:v>1152724.4642713054</c:v>
                </c:pt>
                <c:pt idx="1726">
                  <c:v>1174473.9824651035</c:v>
                </c:pt>
                <c:pt idx="1727">
                  <c:v>1174473.9824651035</c:v>
                </c:pt>
                <c:pt idx="1728">
                  <c:v>1174473.9824651035</c:v>
                </c:pt>
                <c:pt idx="1729">
                  <c:v>1152724.4642713054</c:v>
                </c:pt>
                <c:pt idx="1730">
                  <c:v>1174473.9824651035</c:v>
                </c:pt>
                <c:pt idx="1731">
                  <c:v>1174473.9824651035</c:v>
                </c:pt>
                <c:pt idx="1732">
                  <c:v>1152724.4642713054</c:v>
                </c:pt>
                <c:pt idx="1733">
                  <c:v>1174473.9824651035</c:v>
                </c:pt>
                <c:pt idx="1734">
                  <c:v>1152724.4642713054</c:v>
                </c:pt>
                <c:pt idx="1735">
                  <c:v>1174473.9824651035</c:v>
                </c:pt>
                <c:pt idx="1736">
                  <c:v>1174473.9824651035</c:v>
                </c:pt>
                <c:pt idx="1737">
                  <c:v>1174473.9824651035</c:v>
                </c:pt>
                <c:pt idx="1738">
                  <c:v>1174473.9824651035</c:v>
                </c:pt>
                <c:pt idx="1739">
                  <c:v>1174473.9824651035</c:v>
                </c:pt>
                <c:pt idx="1740">
                  <c:v>1152724.4642713054</c:v>
                </c:pt>
                <c:pt idx="1741">
                  <c:v>1174473.9824651035</c:v>
                </c:pt>
                <c:pt idx="1742">
                  <c:v>1174473.9824651035</c:v>
                </c:pt>
                <c:pt idx="1743">
                  <c:v>1131765.8376481906</c:v>
                </c:pt>
                <c:pt idx="1744">
                  <c:v>1152724.4642713054</c:v>
                </c:pt>
                <c:pt idx="1745">
                  <c:v>1152724.4642713054</c:v>
                </c:pt>
                <c:pt idx="1746">
                  <c:v>1152724.4642713054</c:v>
                </c:pt>
                <c:pt idx="1747">
                  <c:v>1152724.4642713054</c:v>
                </c:pt>
                <c:pt idx="1748">
                  <c:v>1152724.4642713054</c:v>
                </c:pt>
                <c:pt idx="1749">
                  <c:v>1152724.4642713054</c:v>
                </c:pt>
                <c:pt idx="1750">
                  <c:v>1152724.4642713054</c:v>
                </c:pt>
                <c:pt idx="1751">
                  <c:v>1152724.4642713054</c:v>
                </c:pt>
                <c:pt idx="1752">
                  <c:v>1131765.8376481906</c:v>
                </c:pt>
                <c:pt idx="1753">
                  <c:v>1152724.4642713054</c:v>
                </c:pt>
              </c:numCache>
            </c:numRef>
          </c:yVal>
          <c:smooth val="1"/>
          <c:extLst>
            <c:ext xmlns:c16="http://schemas.microsoft.com/office/drawing/2014/chart" uri="{C3380CC4-5D6E-409C-BE32-E72D297353CC}">
              <c16:uniqueId val="{00000001-5DE0-4A41-B8F1-E10DEF791551}"/>
            </c:ext>
          </c:extLst>
        </c:ser>
        <c:dLbls>
          <c:showLegendKey val="0"/>
          <c:showVal val="0"/>
          <c:showCatName val="0"/>
          <c:showSerName val="0"/>
          <c:showPercent val="0"/>
          <c:showBubbleSize val="0"/>
        </c:dLbls>
        <c:axId val="1094254703"/>
        <c:axId val="1094277583"/>
      </c:scatterChart>
      <c:valAx>
        <c:axId val="1094254703"/>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4277583"/>
        <c:crosses val="autoZero"/>
        <c:crossBetween val="midCat"/>
      </c:valAx>
      <c:valAx>
        <c:axId val="1094277583"/>
        <c:scaling>
          <c:orientation val="minMax"/>
          <c:max val="120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1/[Vi+] (1/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425470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711671176238105"/>
          <c:y val="6.7817509247842175E-2"/>
          <c:w val="0.69266074848752013"/>
          <c:h val="0.72365660227723339"/>
        </c:manualLayout>
      </c:layout>
      <c:scatterChart>
        <c:scatterStyle val="smoothMarker"/>
        <c:varyColors val="0"/>
        <c:ser>
          <c:idx val="0"/>
          <c:order val="0"/>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4.8358617334995288E-2"/>
                  <c:y val="-0.41737325100549483"/>
                </c:manualLayout>
              </c:layout>
              <c:numFmt formatCode="0.0000E+00" sourceLinked="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Trial 1 lab 6 .2M'!$D$2:$D$2004</c:f>
              <c:numCache>
                <c:formatCode>General</c:formatCode>
                <c:ptCount val="2003"/>
                <c:pt idx="0">
                  <c:v>20.754999999999999</c:v>
                </c:pt>
                <c:pt idx="1">
                  <c:v>20.954999999999998</c:v>
                </c:pt>
                <c:pt idx="2">
                  <c:v>21.154999999999998</c:v>
                </c:pt>
                <c:pt idx="3">
                  <c:v>21.355</c:v>
                </c:pt>
                <c:pt idx="4">
                  <c:v>21.555</c:v>
                </c:pt>
                <c:pt idx="5">
                  <c:v>21.754999999999999</c:v>
                </c:pt>
                <c:pt idx="6">
                  <c:v>21.954999999999998</c:v>
                </c:pt>
                <c:pt idx="7">
                  <c:v>22.154999999999998</c:v>
                </c:pt>
                <c:pt idx="8">
                  <c:v>22.355</c:v>
                </c:pt>
                <c:pt idx="9">
                  <c:v>22.555</c:v>
                </c:pt>
                <c:pt idx="10">
                  <c:v>22.754999999999999</c:v>
                </c:pt>
                <c:pt idx="11">
                  <c:v>22.954999999999998</c:v>
                </c:pt>
                <c:pt idx="12">
                  <c:v>23.154999999999998</c:v>
                </c:pt>
                <c:pt idx="13">
                  <c:v>23.355</c:v>
                </c:pt>
                <c:pt idx="14">
                  <c:v>23.555</c:v>
                </c:pt>
                <c:pt idx="15">
                  <c:v>23.754999999999999</c:v>
                </c:pt>
                <c:pt idx="16">
                  <c:v>23.954999999999998</c:v>
                </c:pt>
                <c:pt idx="17">
                  <c:v>24.154999999999998</c:v>
                </c:pt>
                <c:pt idx="18">
                  <c:v>24.355</c:v>
                </c:pt>
                <c:pt idx="19">
                  <c:v>24.555</c:v>
                </c:pt>
                <c:pt idx="20">
                  <c:v>24.754999999999999</c:v>
                </c:pt>
                <c:pt idx="21">
                  <c:v>24.954999999999998</c:v>
                </c:pt>
                <c:pt idx="22">
                  <c:v>25.155000000000001</c:v>
                </c:pt>
                <c:pt idx="23">
                  <c:v>25.354999999999997</c:v>
                </c:pt>
                <c:pt idx="24">
                  <c:v>25.555</c:v>
                </c:pt>
                <c:pt idx="25">
                  <c:v>25.754999999999999</c:v>
                </c:pt>
                <c:pt idx="26">
                  <c:v>25.954999999999998</c:v>
                </c:pt>
                <c:pt idx="27">
                  <c:v>26.155000000000001</c:v>
                </c:pt>
                <c:pt idx="28">
                  <c:v>26.354999999999997</c:v>
                </c:pt>
                <c:pt idx="29">
                  <c:v>26.555</c:v>
                </c:pt>
                <c:pt idx="30">
                  <c:v>26.754999999999999</c:v>
                </c:pt>
                <c:pt idx="31">
                  <c:v>26.954999999999998</c:v>
                </c:pt>
                <c:pt idx="32">
                  <c:v>27.155000000000001</c:v>
                </c:pt>
                <c:pt idx="33">
                  <c:v>27.354999999999997</c:v>
                </c:pt>
                <c:pt idx="34">
                  <c:v>27.555</c:v>
                </c:pt>
                <c:pt idx="35">
                  <c:v>27.754999999999999</c:v>
                </c:pt>
                <c:pt idx="36">
                  <c:v>27.954999999999998</c:v>
                </c:pt>
                <c:pt idx="37">
                  <c:v>28.155000000000001</c:v>
                </c:pt>
                <c:pt idx="38">
                  <c:v>28.354999999999997</c:v>
                </c:pt>
                <c:pt idx="39">
                  <c:v>28.555</c:v>
                </c:pt>
                <c:pt idx="40">
                  <c:v>28.754999999999999</c:v>
                </c:pt>
                <c:pt idx="41">
                  <c:v>28.954999999999998</c:v>
                </c:pt>
                <c:pt idx="42">
                  <c:v>29.155000000000001</c:v>
                </c:pt>
                <c:pt idx="43">
                  <c:v>29.354999999999997</c:v>
                </c:pt>
                <c:pt idx="44">
                  <c:v>29.555</c:v>
                </c:pt>
                <c:pt idx="45">
                  <c:v>29.754999999999999</c:v>
                </c:pt>
                <c:pt idx="46">
                  <c:v>29.954999999999998</c:v>
                </c:pt>
                <c:pt idx="47">
                  <c:v>30.155000000000001</c:v>
                </c:pt>
                <c:pt idx="48">
                  <c:v>30.354999999999997</c:v>
                </c:pt>
                <c:pt idx="49">
                  <c:v>30.555</c:v>
                </c:pt>
                <c:pt idx="50">
                  <c:v>30.754999999999999</c:v>
                </c:pt>
                <c:pt idx="51">
                  <c:v>30.954999999999998</c:v>
                </c:pt>
                <c:pt idx="52">
                  <c:v>31.155000000000001</c:v>
                </c:pt>
                <c:pt idx="53">
                  <c:v>31.354999999999997</c:v>
                </c:pt>
                <c:pt idx="54">
                  <c:v>31.555</c:v>
                </c:pt>
                <c:pt idx="55">
                  <c:v>31.754999999999999</c:v>
                </c:pt>
                <c:pt idx="56">
                  <c:v>31.954999999999998</c:v>
                </c:pt>
                <c:pt idx="57">
                  <c:v>32.155000000000001</c:v>
                </c:pt>
                <c:pt idx="58">
                  <c:v>32.354999999999997</c:v>
                </c:pt>
                <c:pt idx="59">
                  <c:v>32.555</c:v>
                </c:pt>
                <c:pt idx="60">
                  <c:v>32.754999999999995</c:v>
                </c:pt>
                <c:pt idx="61">
                  <c:v>32.954999999999998</c:v>
                </c:pt>
                <c:pt idx="62">
                  <c:v>33.155000000000001</c:v>
                </c:pt>
                <c:pt idx="63">
                  <c:v>33.354999999999997</c:v>
                </c:pt>
                <c:pt idx="64">
                  <c:v>33.555</c:v>
                </c:pt>
                <c:pt idx="65">
                  <c:v>33.754999999999995</c:v>
                </c:pt>
                <c:pt idx="66">
                  <c:v>33.954999999999998</c:v>
                </c:pt>
                <c:pt idx="67">
                  <c:v>34.155000000000001</c:v>
                </c:pt>
                <c:pt idx="68">
                  <c:v>34.354999999999997</c:v>
                </c:pt>
                <c:pt idx="69">
                  <c:v>34.555</c:v>
                </c:pt>
                <c:pt idx="70">
                  <c:v>34.754999999999995</c:v>
                </c:pt>
                <c:pt idx="71">
                  <c:v>34.954999999999998</c:v>
                </c:pt>
                <c:pt idx="72">
                  <c:v>35.155000000000001</c:v>
                </c:pt>
                <c:pt idx="73">
                  <c:v>35.354999999999997</c:v>
                </c:pt>
                <c:pt idx="74">
                  <c:v>35.555</c:v>
                </c:pt>
                <c:pt idx="75">
                  <c:v>35.754999999999995</c:v>
                </c:pt>
                <c:pt idx="76">
                  <c:v>35.954999999999998</c:v>
                </c:pt>
                <c:pt idx="77">
                  <c:v>36.155000000000001</c:v>
                </c:pt>
                <c:pt idx="78">
                  <c:v>36.354999999999997</c:v>
                </c:pt>
                <c:pt idx="79">
                  <c:v>36.555</c:v>
                </c:pt>
                <c:pt idx="80">
                  <c:v>36.754999999999995</c:v>
                </c:pt>
                <c:pt idx="81">
                  <c:v>36.954999999999998</c:v>
                </c:pt>
                <c:pt idx="82">
                  <c:v>37.155000000000001</c:v>
                </c:pt>
                <c:pt idx="83">
                  <c:v>37.355000000000004</c:v>
                </c:pt>
                <c:pt idx="84">
                  <c:v>37.555</c:v>
                </c:pt>
                <c:pt idx="85">
                  <c:v>37.754999999999995</c:v>
                </c:pt>
                <c:pt idx="86">
                  <c:v>37.954999999999998</c:v>
                </c:pt>
                <c:pt idx="87">
                  <c:v>38.155000000000001</c:v>
                </c:pt>
                <c:pt idx="88">
                  <c:v>38.355000000000004</c:v>
                </c:pt>
                <c:pt idx="89">
                  <c:v>38.555</c:v>
                </c:pt>
                <c:pt idx="90">
                  <c:v>38.754999999999995</c:v>
                </c:pt>
                <c:pt idx="91">
                  <c:v>38.954999999999998</c:v>
                </c:pt>
                <c:pt idx="92">
                  <c:v>39.155000000000001</c:v>
                </c:pt>
                <c:pt idx="93">
                  <c:v>39.355000000000004</c:v>
                </c:pt>
                <c:pt idx="94">
                  <c:v>39.555</c:v>
                </c:pt>
                <c:pt idx="95">
                  <c:v>39.754999999999995</c:v>
                </c:pt>
                <c:pt idx="96">
                  <c:v>39.954999999999998</c:v>
                </c:pt>
                <c:pt idx="97">
                  <c:v>40.155000000000001</c:v>
                </c:pt>
                <c:pt idx="98">
                  <c:v>40.355000000000004</c:v>
                </c:pt>
                <c:pt idx="99">
                  <c:v>40.555</c:v>
                </c:pt>
                <c:pt idx="100">
                  <c:v>40.754999999999995</c:v>
                </c:pt>
                <c:pt idx="101">
                  <c:v>40.954999999999998</c:v>
                </c:pt>
                <c:pt idx="102">
                  <c:v>41.155000000000001</c:v>
                </c:pt>
                <c:pt idx="103">
                  <c:v>41.355000000000004</c:v>
                </c:pt>
                <c:pt idx="104">
                  <c:v>41.555</c:v>
                </c:pt>
                <c:pt idx="105">
                  <c:v>41.754999999999995</c:v>
                </c:pt>
                <c:pt idx="106">
                  <c:v>41.954999999999998</c:v>
                </c:pt>
                <c:pt idx="107">
                  <c:v>42.155000000000001</c:v>
                </c:pt>
                <c:pt idx="108">
                  <c:v>42.355000000000004</c:v>
                </c:pt>
                <c:pt idx="109">
                  <c:v>42.555</c:v>
                </c:pt>
                <c:pt idx="110">
                  <c:v>42.754999999999995</c:v>
                </c:pt>
                <c:pt idx="111">
                  <c:v>42.954999999999998</c:v>
                </c:pt>
                <c:pt idx="112">
                  <c:v>43.155000000000001</c:v>
                </c:pt>
                <c:pt idx="113">
                  <c:v>43.355000000000004</c:v>
                </c:pt>
                <c:pt idx="114">
                  <c:v>43.555</c:v>
                </c:pt>
                <c:pt idx="115">
                  <c:v>43.754999999999995</c:v>
                </c:pt>
                <c:pt idx="116">
                  <c:v>43.954999999999998</c:v>
                </c:pt>
                <c:pt idx="117">
                  <c:v>44.155000000000001</c:v>
                </c:pt>
                <c:pt idx="118">
                  <c:v>44.355000000000004</c:v>
                </c:pt>
                <c:pt idx="119">
                  <c:v>44.555</c:v>
                </c:pt>
                <c:pt idx="120">
                  <c:v>44.754999999999995</c:v>
                </c:pt>
                <c:pt idx="121">
                  <c:v>44.954999999999998</c:v>
                </c:pt>
                <c:pt idx="122">
                  <c:v>45.155000000000001</c:v>
                </c:pt>
                <c:pt idx="123">
                  <c:v>45.355000000000004</c:v>
                </c:pt>
                <c:pt idx="124">
                  <c:v>45.555</c:v>
                </c:pt>
                <c:pt idx="125">
                  <c:v>45.754999999999995</c:v>
                </c:pt>
                <c:pt idx="126">
                  <c:v>45.954999999999998</c:v>
                </c:pt>
                <c:pt idx="127">
                  <c:v>46.155000000000001</c:v>
                </c:pt>
                <c:pt idx="128">
                  <c:v>46.355000000000004</c:v>
                </c:pt>
                <c:pt idx="129">
                  <c:v>46.555</c:v>
                </c:pt>
                <c:pt idx="130">
                  <c:v>46.754999999999995</c:v>
                </c:pt>
                <c:pt idx="131">
                  <c:v>46.954999999999998</c:v>
                </c:pt>
                <c:pt idx="132">
                  <c:v>47.155000000000001</c:v>
                </c:pt>
                <c:pt idx="133">
                  <c:v>47.355000000000004</c:v>
                </c:pt>
                <c:pt idx="134">
                  <c:v>47.555</c:v>
                </c:pt>
                <c:pt idx="135">
                  <c:v>47.754999999999995</c:v>
                </c:pt>
                <c:pt idx="136">
                  <c:v>47.954999999999998</c:v>
                </c:pt>
                <c:pt idx="137">
                  <c:v>48.155000000000001</c:v>
                </c:pt>
                <c:pt idx="138">
                  <c:v>48.355000000000004</c:v>
                </c:pt>
                <c:pt idx="139">
                  <c:v>48.555</c:v>
                </c:pt>
                <c:pt idx="140">
                  <c:v>48.754999999999995</c:v>
                </c:pt>
                <c:pt idx="141">
                  <c:v>48.954999999999998</c:v>
                </c:pt>
                <c:pt idx="142">
                  <c:v>49.155000000000001</c:v>
                </c:pt>
                <c:pt idx="143">
                  <c:v>49.355000000000004</c:v>
                </c:pt>
                <c:pt idx="144">
                  <c:v>49.555</c:v>
                </c:pt>
                <c:pt idx="145">
                  <c:v>49.754999999999995</c:v>
                </c:pt>
                <c:pt idx="146">
                  <c:v>49.954999999999998</c:v>
                </c:pt>
                <c:pt idx="147">
                  <c:v>50.155000000000001</c:v>
                </c:pt>
                <c:pt idx="148">
                  <c:v>50.355000000000004</c:v>
                </c:pt>
                <c:pt idx="149">
                  <c:v>50.555</c:v>
                </c:pt>
                <c:pt idx="150">
                  <c:v>50.754999999999995</c:v>
                </c:pt>
                <c:pt idx="151">
                  <c:v>50.954999999999998</c:v>
                </c:pt>
                <c:pt idx="152">
                  <c:v>51.155000000000001</c:v>
                </c:pt>
                <c:pt idx="153">
                  <c:v>51.355000000000004</c:v>
                </c:pt>
                <c:pt idx="154">
                  <c:v>51.555</c:v>
                </c:pt>
                <c:pt idx="155">
                  <c:v>51.754999999999995</c:v>
                </c:pt>
                <c:pt idx="156">
                  <c:v>51.954999999999998</c:v>
                </c:pt>
                <c:pt idx="157">
                  <c:v>52.155000000000001</c:v>
                </c:pt>
                <c:pt idx="158">
                  <c:v>52.355000000000004</c:v>
                </c:pt>
                <c:pt idx="159">
                  <c:v>52.555</c:v>
                </c:pt>
                <c:pt idx="160">
                  <c:v>52.754999999999995</c:v>
                </c:pt>
                <c:pt idx="161">
                  <c:v>52.954999999999998</c:v>
                </c:pt>
                <c:pt idx="162">
                  <c:v>53.155000000000001</c:v>
                </c:pt>
                <c:pt idx="163">
                  <c:v>53.355000000000004</c:v>
                </c:pt>
                <c:pt idx="164">
                  <c:v>53.554999999999993</c:v>
                </c:pt>
                <c:pt idx="165">
                  <c:v>53.754999999999995</c:v>
                </c:pt>
                <c:pt idx="166">
                  <c:v>53.954999999999998</c:v>
                </c:pt>
                <c:pt idx="167">
                  <c:v>54.155000000000001</c:v>
                </c:pt>
                <c:pt idx="168">
                  <c:v>54.355000000000004</c:v>
                </c:pt>
                <c:pt idx="169">
                  <c:v>54.554999999999993</c:v>
                </c:pt>
                <c:pt idx="170">
                  <c:v>54.754999999999995</c:v>
                </c:pt>
                <c:pt idx="171">
                  <c:v>54.954999999999998</c:v>
                </c:pt>
                <c:pt idx="172">
                  <c:v>55.155000000000001</c:v>
                </c:pt>
                <c:pt idx="173">
                  <c:v>55.355000000000004</c:v>
                </c:pt>
                <c:pt idx="174">
                  <c:v>55.554999999999993</c:v>
                </c:pt>
                <c:pt idx="175">
                  <c:v>55.754999999999995</c:v>
                </c:pt>
                <c:pt idx="176">
                  <c:v>55.954999999999998</c:v>
                </c:pt>
                <c:pt idx="177">
                  <c:v>56.155000000000001</c:v>
                </c:pt>
                <c:pt idx="178">
                  <c:v>56.355000000000004</c:v>
                </c:pt>
                <c:pt idx="179">
                  <c:v>56.554999999999993</c:v>
                </c:pt>
                <c:pt idx="180">
                  <c:v>56.754999999999995</c:v>
                </c:pt>
                <c:pt idx="181">
                  <c:v>56.954999999999998</c:v>
                </c:pt>
                <c:pt idx="182">
                  <c:v>57.155000000000001</c:v>
                </c:pt>
                <c:pt idx="183">
                  <c:v>57.355000000000004</c:v>
                </c:pt>
                <c:pt idx="184">
                  <c:v>57.554999999999993</c:v>
                </c:pt>
                <c:pt idx="185">
                  <c:v>57.754999999999995</c:v>
                </c:pt>
                <c:pt idx="186">
                  <c:v>57.954999999999998</c:v>
                </c:pt>
                <c:pt idx="187">
                  <c:v>58.155000000000001</c:v>
                </c:pt>
                <c:pt idx="188">
                  <c:v>58.355000000000004</c:v>
                </c:pt>
                <c:pt idx="189">
                  <c:v>58.554999999999993</c:v>
                </c:pt>
                <c:pt idx="190">
                  <c:v>58.754999999999995</c:v>
                </c:pt>
                <c:pt idx="191">
                  <c:v>58.954999999999998</c:v>
                </c:pt>
                <c:pt idx="192">
                  <c:v>59.155000000000001</c:v>
                </c:pt>
                <c:pt idx="193">
                  <c:v>59.355000000000004</c:v>
                </c:pt>
                <c:pt idx="194">
                  <c:v>59.554999999999993</c:v>
                </c:pt>
                <c:pt idx="195">
                  <c:v>59.754999999999995</c:v>
                </c:pt>
                <c:pt idx="196">
                  <c:v>59.954999999999998</c:v>
                </c:pt>
                <c:pt idx="197">
                  <c:v>60.155000000000001</c:v>
                </c:pt>
                <c:pt idx="198">
                  <c:v>60.355000000000004</c:v>
                </c:pt>
                <c:pt idx="199">
                  <c:v>60.554999999999993</c:v>
                </c:pt>
                <c:pt idx="200">
                  <c:v>60.754999999999995</c:v>
                </c:pt>
                <c:pt idx="201">
                  <c:v>60.954999999999998</c:v>
                </c:pt>
                <c:pt idx="202">
                  <c:v>61.155000000000001</c:v>
                </c:pt>
                <c:pt idx="203">
                  <c:v>61.355000000000004</c:v>
                </c:pt>
                <c:pt idx="204">
                  <c:v>61.554999999999993</c:v>
                </c:pt>
                <c:pt idx="205">
                  <c:v>61.754999999999995</c:v>
                </c:pt>
                <c:pt idx="206">
                  <c:v>61.954999999999998</c:v>
                </c:pt>
                <c:pt idx="207">
                  <c:v>62.155000000000001</c:v>
                </c:pt>
                <c:pt idx="208">
                  <c:v>62.355000000000004</c:v>
                </c:pt>
                <c:pt idx="209">
                  <c:v>62.554999999999993</c:v>
                </c:pt>
                <c:pt idx="210">
                  <c:v>62.754999999999995</c:v>
                </c:pt>
                <c:pt idx="211">
                  <c:v>62.954999999999998</c:v>
                </c:pt>
                <c:pt idx="212">
                  <c:v>63.155000000000001</c:v>
                </c:pt>
                <c:pt idx="213">
                  <c:v>63.355000000000004</c:v>
                </c:pt>
                <c:pt idx="214">
                  <c:v>63.554999999999993</c:v>
                </c:pt>
                <c:pt idx="215">
                  <c:v>63.754999999999995</c:v>
                </c:pt>
                <c:pt idx="216">
                  <c:v>63.954999999999998</c:v>
                </c:pt>
                <c:pt idx="217">
                  <c:v>64.155000000000001</c:v>
                </c:pt>
                <c:pt idx="218">
                  <c:v>64.355000000000004</c:v>
                </c:pt>
                <c:pt idx="219">
                  <c:v>64.554999999999993</c:v>
                </c:pt>
                <c:pt idx="220">
                  <c:v>64.754999999999995</c:v>
                </c:pt>
                <c:pt idx="221">
                  <c:v>64.954999999999998</c:v>
                </c:pt>
                <c:pt idx="222">
                  <c:v>65.155000000000001</c:v>
                </c:pt>
                <c:pt idx="223">
                  <c:v>65.355000000000004</c:v>
                </c:pt>
                <c:pt idx="224">
                  <c:v>65.554999999999993</c:v>
                </c:pt>
                <c:pt idx="225">
                  <c:v>65.754999999999995</c:v>
                </c:pt>
                <c:pt idx="226">
                  <c:v>65.954999999999998</c:v>
                </c:pt>
                <c:pt idx="227">
                  <c:v>66.155000000000001</c:v>
                </c:pt>
                <c:pt idx="228">
                  <c:v>66.355000000000004</c:v>
                </c:pt>
                <c:pt idx="229">
                  <c:v>66.554999999999993</c:v>
                </c:pt>
                <c:pt idx="230">
                  <c:v>66.754999999999995</c:v>
                </c:pt>
                <c:pt idx="231">
                  <c:v>66.954999999999998</c:v>
                </c:pt>
                <c:pt idx="232">
                  <c:v>67.155000000000001</c:v>
                </c:pt>
                <c:pt idx="233">
                  <c:v>67.355000000000004</c:v>
                </c:pt>
                <c:pt idx="234">
                  <c:v>67.554999999999993</c:v>
                </c:pt>
                <c:pt idx="235">
                  <c:v>67.754999999999995</c:v>
                </c:pt>
                <c:pt idx="236">
                  <c:v>67.954999999999998</c:v>
                </c:pt>
                <c:pt idx="237">
                  <c:v>68.155000000000001</c:v>
                </c:pt>
                <c:pt idx="238">
                  <c:v>68.355000000000004</c:v>
                </c:pt>
                <c:pt idx="239">
                  <c:v>68.554999999999993</c:v>
                </c:pt>
                <c:pt idx="240">
                  <c:v>68.754999999999995</c:v>
                </c:pt>
                <c:pt idx="241">
                  <c:v>68.954999999999998</c:v>
                </c:pt>
                <c:pt idx="242">
                  <c:v>69.155000000000001</c:v>
                </c:pt>
                <c:pt idx="243">
                  <c:v>69.355000000000004</c:v>
                </c:pt>
                <c:pt idx="244">
                  <c:v>69.554999999999993</c:v>
                </c:pt>
                <c:pt idx="245">
                  <c:v>69.754999999999995</c:v>
                </c:pt>
                <c:pt idx="246">
                  <c:v>69.954999999999998</c:v>
                </c:pt>
                <c:pt idx="247">
                  <c:v>70.155000000000001</c:v>
                </c:pt>
                <c:pt idx="248">
                  <c:v>70.355000000000004</c:v>
                </c:pt>
                <c:pt idx="249">
                  <c:v>70.554999999999993</c:v>
                </c:pt>
                <c:pt idx="250">
                  <c:v>70.754999999999995</c:v>
                </c:pt>
                <c:pt idx="251">
                  <c:v>70.954999999999998</c:v>
                </c:pt>
                <c:pt idx="252">
                  <c:v>71.155000000000001</c:v>
                </c:pt>
                <c:pt idx="253">
                  <c:v>71.355000000000004</c:v>
                </c:pt>
                <c:pt idx="254">
                  <c:v>71.554999999999993</c:v>
                </c:pt>
                <c:pt idx="255">
                  <c:v>71.754999999999995</c:v>
                </c:pt>
                <c:pt idx="256">
                  <c:v>71.954999999999998</c:v>
                </c:pt>
                <c:pt idx="257">
                  <c:v>72.155000000000001</c:v>
                </c:pt>
                <c:pt idx="258">
                  <c:v>72.355000000000004</c:v>
                </c:pt>
                <c:pt idx="259">
                  <c:v>72.554999999999993</c:v>
                </c:pt>
                <c:pt idx="260">
                  <c:v>72.754999999999995</c:v>
                </c:pt>
                <c:pt idx="261">
                  <c:v>72.954999999999998</c:v>
                </c:pt>
                <c:pt idx="262">
                  <c:v>73.155000000000001</c:v>
                </c:pt>
                <c:pt idx="263">
                  <c:v>73.355000000000004</c:v>
                </c:pt>
                <c:pt idx="264">
                  <c:v>73.554999999999993</c:v>
                </c:pt>
                <c:pt idx="265">
                  <c:v>73.754999999999995</c:v>
                </c:pt>
                <c:pt idx="266">
                  <c:v>73.954999999999998</c:v>
                </c:pt>
                <c:pt idx="267">
                  <c:v>74.155000000000001</c:v>
                </c:pt>
                <c:pt idx="268">
                  <c:v>74.355000000000004</c:v>
                </c:pt>
                <c:pt idx="269">
                  <c:v>74.554999999999993</c:v>
                </c:pt>
                <c:pt idx="270">
                  <c:v>74.754999999999995</c:v>
                </c:pt>
                <c:pt idx="271">
                  <c:v>74.954999999999998</c:v>
                </c:pt>
                <c:pt idx="272">
                  <c:v>75.155000000000001</c:v>
                </c:pt>
                <c:pt idx="273">
                  <c:v>75.355000000000004</c:v>
                </c:pt>
                <c:pt idx="274">
                  <c:v>75.554999999999993</c:v>
                </c:pt>
                <c:pt idx="275">
                  <c:v>75.754999999999995</c:v>
                </c:pt>
                <c:pt idx="276">
                  <c:v>75.954999999999998</c:v>
                </c:pt>
                <c:pt idx="277">
                  <c:v>76.155000000000001</c:v>
                </c:pt>
                <c:pt idx="278">
                  <c:v>76.355000000000004</c:v>
                </c:pt>
                <c:pt idx="279">
                  <c:v>76.554999999999993</c:v>
                </c:pt>
                <c:pt idx="280">
                  <c:v>76.754999999999995</c:v>
                </c:pt>
                <c:pt idx="281">
                  <c:v>76.954999999999998</c:v>
                </c:pt>
                <c:pt idx="282">
                  <c:v>77.155000000000001</c:v>
                </c:pt>
                <c:pt idx="283">
                  <c:v>77.355000000000004</c:v>
                </c:pt>
                <c:pt idx="284">
                  <c:v>77.554999999999993</c:v>
                </c:pt>
                <c:pt idx="285">
                  <c:v>77.754999999999995</c:v>
                </c:pt>
                <c:pt idx="286">
                  <c:v>77.954999999999998</c:v>
                </c:pt>
                <c:pt idx="287">
                  <c:v>78.155000000000001</c:v>
                </c:pt>
                <c:pt idx="288">
                  <c:v>78.355000000000004</c:v>
                </c:pt>
                <c:pt idx="289">
                  <c:v>78.554999999999993</c:v>
                </c:pt>
                <c:pt idx="290">
                  <c:v>78.754999999999995</c:v>
                </c:pt>
                <c:pt idx="291">
                  <c:v>78.954999999999998</c:v>
                </c:pt>
                <c:pt idx="292">
                  <c:v>79.155000000000001</c:v>
                </c:pt>
                <c:pt idx="293">
                  <c:v>79.355000000000004</c:v>
                </c:pt>
                <c:pt idx="294">
                  <c:v>79.554999999999993</c:v>
                </c:pt>
                <c:pt idx="295">
                  <c:v>79.754999999999995</c:v>
                </c:pt>
                <c:pt idx="296">
                  <c:v>79.954999999999998</c:v>
                </c:pt>
                <c:pt idx="297">
                  <c:v>80.155000000000001</c:v>
                </c:pt>
                <c:pt idx="298">
                  <c:v>80.355000000000004</c:v>
                </c:pt>
                <c:pt idx="299">
                  <c:v>80.554999999999993</c:v>
                </c:pt>
                <c:pt idx="300">
                  <c:v>80.754999999999995</c:v>
                </c:pt>
                <c:pt idx="301">
                  <c:v>80.954999999999998</c:v>
                </c:pt>
                <c:pt idx="302">
                  <c:v>81.155000000000001</c:v>
                </c:pt>
                <c:pt idx="303">
                  <c:v>81.355000000000004</c:v>
                </c:pt>
                <c:pt idx="304">
                  <c:v>81.554999999999993</c:v>
                </c:pt>
                <c:pt idx="305">
                  <c:v>81.754999999999995</c:v>
                </c:pt>
                <c:pt idx="306">
                  <c:v>81.954999999999998</c:v>
                </c:pt>
                <c:pt idx="307">
                  <c:v>82.155000000000001</c:v>
                </c:pt>
                <c:pt idx="308">
                  <c:v>82.355000000000004</c:v>
                </c:pt>
                <c:pt idx="309">
                  <c:v>82.554999999999993</c:v>
                </c:pt>
                <c:pt idx="310">
                  <c:v>82.754999999999995</c:v>
                </c:pt>
                <c:pt idx="311">
                  <c:v>82.954999999999998</c:v>
                </c:pt>
                <c:pt idx="312">
                  <c:v>83.155000000000001</c:v>
                </c:pt>
                <c:pt idx="313">
                  <c:v>83.355000000000004</c:v>
                </c:pt>
                <c:pt idx="314">
                  <c:v>83.554999999999993</c:v>
                </c:pt>
                <c:pt idx="315">
                  <c:v>83.754999999999995</c:v>
                </c:pt>
                <c:pt idx="316">
                  <c:v>83.954999999999998</c:v>
                </c:pt>
                <c:pt idx="317">
                  <c:v>84.155000000000001</c:v>
                </c:pt>
                <c:pt idx="318">
                  <c:v>84.355000000000004</c:v>
                </c:pt>
                <c:pt idx="319">
                  <c:v>84.554999999999993</c:v>
                </c:pt>
                <c:pt idx="320">
                  <c:v>84.754999999999995</c:v>
                </c:pt>
                <c:pt idx="321">
                  <c:v>84.954999999999998</c:v>
                </c:pt>
                <c:pt idx="322">
                  <c:v>85.155000000000001</c:v>
                </c:pt>
                <c:pt idx="323">
                  <c:v>85.35499999999999</c:v>
                </c:pt>
                <c:pt idx="324">
                  <c:v>85.554999999999993</c:v>
                </c:pt>
                <c:pt idx="325">
                  <c:v>85.754999999999995</c:v>
                </c:pt>
                <c:pt idx="326">
                  <c:v>85.954999999999998</c:v>
                </c:pt>
                <c:pt idx="327">
                  <c:v>86.155000000000001</c:v>
                </c:pt>
                <c:pt idx="328">
                  <c:v>86.35499999999999</c:v>
                </c:pt>
                <c:pt idx="329">
                  <c:v>86.554999999999993</c:v>
                </c:pt>
                <c:pt idx="330">
                  <c:v>86.754999999999995</c:v>
                </c:pt>
                <c:pt idx="331">
                  <c:v>86.954999999999998</c:v>
                </c:pt>
                <c:pt idx="332">
                  <c:v>87.155000000000001</c:v>
                </c:pt>
                <c:pt idx="333">
                  <c:v>87.35499999999999</c:v>
                </c:pt>
                <c:pt idx="334">
                  <c:v>87.554999999999993</c:v>
                </c:pt>
                <c:pt idx="335">
                  <c:v>87.754999999999995</c:v>
                </c:pt>
                <c:pt idx="336">
                  <c:v>87.954999999999998</c:v>
                </c:pt>
                <c:pt idx="337">
                  <c:v>88.155000000000001</c:v>
                </c:pt>
                <c:pt idx="338">
                  <c:v>88.35499999999999</c:v>
                </c:pt>
                <c:pt idx="339">
                  <c:v>88.554999999999993</c:v>
                </c:pt>
                <c:pt idx="340">
                  <c:v>88.754999999999995</c:v>
                </c:pt>
                <c:pt idx="341">
                  <c:v>88.954999999999998</c:v>
                </c:pt>
                <c:pt idx="342">
                  <c:v>89.155000000000001</c:v>
                </c:pt>
                <c:pt idx="343">
                  <c:v>89.35499999999999</c:v>
                </c:pt>
                <c:pt idx="344">
                  <c:v>89.554999999999993</c:v>
                </c:pt>
                <c:pt idx="345">
                  <c:v>89.754999999999995</c:v>
                </c:pt>
                <c:pt idx="346">
                  <c:v>89.954999999999998</c:v>
                </c:pt>
                <c:pt idx="347">
                  <c:v>90.155000000000001</c:v>
                </c:pt>
                <c:pt idx="348">
                  <c:v>90.35499999999999</c:v>
                </c:pt>
                <c:pt idx="349">
                  <c:v>90.554999999999993</c:v>
                </c:pt>
                <c:pt idx="350">
                  <c:v>90.754999999999995</c:v>
                </c:pt>
                <c:pt idx="351">
                  <c:v>90.954999999999998</c:v>
                </c:pt>
                <c:pt idx="352">
                  <c:v>91.155000000000001</c:v>
                </c:pt>
                <c:pt idx="353">
                  <c:v>91.35499999999999</c:v>
                </c:pt>
                <c:pt idx="354">
                  <c:v>91.554999999999993</c:v>
                </c:pt>
                <c:pt idx="355">
                  <c:v>91.754999999999995</c:v>
                </c:pt>
                <c:pt idx="356">
                  <c:v>91.954999999999998</c:v>
                </c:pt>
                <c:pt idx="357">
                  <c:v>92.155000000000001</c:v>
                </c:pt>
                <c:pt idx="358">
                  <c:v>92.35499999999999</c:v>
                </c:pt>
                <c:pt idx="359">
                  <c:v>92.554999999999993</c:v>
                </c:pt>
                <c:pt idx="360">
                  <c:v>92.754999999999995</c:v>
                </c:pt>
                <c:pt idx="361">
                  <c:v>92.954999999999998</c:v>
                </c:pt>
                <c:pt idx="362">
                  <c:v>93.155000000000001</c:v>
                </c:pt>
                <c:pt idx="363">
                  <c:v>93.35499999999999</c:v>
                </c:pt>
                <c:pt idx="364">
                  <c:v>93.554999999999993</c:v>
                </c:pt>
                <c:pt idx="365">
                  <c:v>93.754999999999995</c:v>
                </c:pt>
                <c:pt idx="366">
                  <c:v>93.954999999999998</c:v>
                </c:pt>
                <c:pt idx="367">
                  <c:v>94.155000000000001</c:v>
                </c:pt>
                <c:pt idx="368">
                  <c:v>94.35499999999999</c:v>
                </c:pt>
                <c:pt idx="369">
                  <c:v>94.554999999999993</c:v>
                </c:pt>
                <c:pt idx="370">
                  <c:v>94.754999999999995</c:v>
                </c:pt>
                <c:pt idx="371">
                  <c:v>94.954999999999998</c:v>
                </c:pt>
                <c:pt idx="372">
                  <c:v>95.155000000000001</c:v>
                </c:pt>
                <c:pt idx="373">
                  <c:v>95.35499999999999</c:v>
                </c:pt>
                <c:pt idx="374">
                  <c:v>95.554999999999993</c:v>
                </c:pt>
                <c:pt idx="375">
                  <c:v>95.754999999999995</c:v>
                </c:pt>
                <c:pt idx="376">
                  <c:v>95.954999999999998</c:v>
                </c:pt>
                <c:pt idx="377">
                  <c:v>96.155000000000001</c:v>
                </c:pt>
                <c:pt idx="378">
                  <c:v>96.35499999999999</c:v>
                </c:pt>
                <c:pt idx="379">
                  <c:v>96.554999999999993</c:v>
                </c:pt>
                <c:pt idx="380">
                  <c:v>96.754999999999995</c:v>
                </c:pt>
                <c:pt idx="381">
                  <c:v>96.954999999999998</c:v>
                </c:pt>
                <c:pt idx="382">
                  <c:v>97.155000000000001</c:v>
                </c:pt>
                <c:pt idx="383">
                  <c:v>97.35499999999999</c:v>
                </c:pt>
                <c:pt idx="384">
                  <c:v>97.554999999999993</c:v>
                </c:pt>
                <c:pt idx="385">
                  <c:v>97.754999999999995</c:v>
                </c:pt>
                <c:pt idx="386">
                  <c:v>97.954999999999998</c:v>
                </c:pt>
                <c:pt idx="387">
                  <c:v>98.155000000000001</c:v>
                </c:pt>
                <c:pt idx="388">
                  <c:v>98.35499999999999</c:v>
                </c:pt>
                <c:pt idx="389">
                  <c:v>98.554999999999993</c:v>
                </c:pt>
                <c:pt idx="390">
                  <c:v>98.754999999999995</c:v>
                </c:pt>
                <c:pt idx="391">
                  <c:v>98.954999999999998</c:v>
                </c:pt>
                <c:pt idx="392">
                  <c:v>99.155000000000001</c:v>
                </c:pt>
                <c:pt idx="393">
                  <c:v>99.35499999999999</c:v>
                </c:pt>
                <c:pt idx="394">
                  <c:v>99.554999999999993</c:v>
                </c:pt>
                <c:pt idx="395">
                  <c:v>99.754999999999995</c:v>
                </c:pt>
                <c:pt idx="396">
                  <c:v>99.954999999999998</c:v>
                </c:pt>
                <c:pt idx="397">
                  <c:v>100.155</c:v>
                </c:pt>
                <c:pt idx="398">
                  <c:v>100.35499999999999</c:v>
                </c:pt>
                <c:pt idx="399">
                  <c:v>100.55499999999999</c:v>
                </c:pt>
                <c:pt idx="400">
                  <c:v>100.755</c:v>
                </c:pt>
                <c:pt idx="401">
                  <c:v>100.955</c:v>
                </c:pt>
                <c:pt idx="402">
                  <c:v>101.155</c:v>
                </c:pt>
                <c:pt idx="403">
                  <c:v>101.35499999999999</c:v>
                </c:pt>
                <c:pt idx="404">
                  <c:v>101.55499999999999</c:v>
                </c:pt>
                <c:pt idx="405">
                  <c:v>101.755</c:v>
                </c:pt>
                <c:pt idx="406">
                  <c:v>101.955</c:v>
                </c:pt>
                <c:pt idx="407">
                  <c:v>102.155</c:v>
                </c:pt>
                <c:pt idx="408">
                  <c:v>102.35499999999999</c:v>
                </c:pt>
                <c:pt idx="409">
                  <c:v>102.55499999999999</c:v>
                </c:pt>
                <c:pt idx="410">
                  <c:v>102.755</c:v>
                </c:pt>
                <c:pt idx="411">
                  <c:v>102.955</c:v>
                </c:pt>
                <c:pt idx="412">
                  <c:v>103.155</c:v>
                </c:pt>
                <c:pt idx="413">
                  <c:v>103.35499999999999</c:v>
                </c:pt>
                <c:pt idx="414">
                  <c:v>103.55499999999999</c:v>
                </c:pt>
                <c:pt idx="415">
                  <c:v>103.755</c:v>
                </c:pt>
                <c:pt idx="416">
                  <c:v>103.955</c:v>
                </c:pt>
                <c:pt idx="417">
                  <c:v>104.155</c:v>
                </c:pt>
                <c:pt idx="418">
                  <c:v>104.35499999999999</c:v>
                </c:pt>
                <c:pt idx="419">
                  <c:v>104.55499999999999</c:v>
                </c:pt>
                <c:pt idx="420">
                  <c:v>104.755</c:v>
                </c:pt>
                <c:pt idx="421">
                  <c:v>104.955</c:v>
                </c:pt>
                <c:pt idx="422">
                  <c:v>105.155</c:v>
                </c:pt>
                <c:pt idx="423">
                  <c:v>105.35499999999999</c:v>
                </c:pt>
                <c:pt idx="424">
                  <c:v>105.55499999999999</c:v>
                </c:pt>
                <c:pt idx="425">
                  <c:v>105.755</c:v>
                </c:pt>
                <c:pt idx="426">
                  <c:v>105.955</c:v>
                </c:pt>
                <c:pt idx="427">
                  <c:v>106.155</c:v>
                </c:pt>
                <c:pt idx="428">
                  <c:v>106.35499999999999</c:v>
                </c:pt>
                <c:pt idx="429">
                  <c:v>106.55499999999999</c:v>
                </c:pt>
                <c:pt idx="430">
                  <c:v>106.755</c:v>
                </c:pt>
                <c:pt idx="431">
                  <c:v>106.955</c:v>
                </c:pt>
                <c:pt idx="432">
                  <c:v>107.155</c:v>
                </c:pt>
                <c:pt idx="433">
                  <c:v>107.35499999999999</c:v>
                </c:pt>
                <c:pt idx="434">
                  <c:v>107.55499999999999</c:v>
                </c:pt>
                <c:pt idx="435">
                  <c:v>107.755</c:v>
                </c:pt>
                <c:pt idx="436">
                  <c:v>107.955</c:v>
                </c:pt>
                <c:pt idx="437">
                  <c:v>108.155</c:v>
                </c:pt>
                <c:pt idx="438">
                  <c:v>108.35499999999999</c:v>
                </c:pt>
                <c:pt idx="439">
                  <c:v>108.55499999999999</c:v>
                </c:pt>
                <c:pt idx="440">
                  <c:v>108.755</c:v>
                </c:pt>
                <c:pt idx="441">
                  <c:v>108.955</c:v>
                </c:pt>
                <c:pt idx="442">
                  <c:v>109.155</c:v>
                </c:pt>
                <c:pt idx="443">
                  <c:v>109.35499999999999</c:v>
                </c:pt>
                <c:pt idx="444">
                  <c:v>109.55499999999999</c:v>
                </c:pt>
                <c:pt idx="445">
                  <c:v>109.755</c:v>
                </c:pt>
                <c:pt idx="446">
                  <c:v>109.955</c:v>
                </c:pt>
                <c:pt idx="447">
                  <c:v>110.155</c:v>
                </c:pt>
                <c:pt idx="448">
                  <c:v>110.35499999999999</c:v>
                </c:pt>
                <c:pt idx="449">
                  <c:v>110.55499999999999</c:v>
                </c:pt>
                <c:pt idx="450">
                  <c:v>110.755</c:v>
                </c:pt>
                <c:pt idx="451">
                  <c:v>110.955</c:v>
                </c:pt>
                <c:pt idx="452">
                  <c:v>111.155</c:v>
                </c:pt>
                <c:pt idx="453">
                  <c:v>111.35499999999999</c:v>
                </c:pt>
                <c:pt idx="454">
                  <c:v>111.55499999999999</c:v>
                </c:pt>
                <c:pt idx="455">
                  <c:v>111.755</c:v>
                </c:pt>
                <c:pt idx="456">
                  <c:v>111.955</c:v>
                </c:pt>
                <c:pt idx="457">
                  <c:v>112.155</c:v>
                </c:pt>
                <c:pt idx="458">
                  <c:v>112.35499999999999</c:v>
                </c:pt>
                <c:pt idx="459">
                  <c:v>112.55499999999999</c:v>
                </c:pt>
                <c:pt idx="460">
                  <c:v>112.755</c:v>
                </c:pt>
                <c:pt idx="461">
                  <c:v>112.955</c:v>
                </c:pt>
                <c:pt idx="462">
                  <c:v>113.155</c:v>
                </c:pt>
                <c:pt idx="463">
                  <c:v>113.35499999999999</c:v>
                </c:pt>
                <c:pt idx="464">
                  <c:v>113.55499999999999</c:v>
                </c:pt>
                <c:pt idx="465">
                  <c:v>113.755</c:v>
                </c:pt>
                <c:pt idx="466">
                  <c:v>113.955</c:v>
                </c:pt>
                <c:pt idx="467">
                  <c:v>114.155</c:v>
                </c:pt>
                <c:pt idx="468">
                  <c:v>114.35499999999999</c:v>
                </c:pt>
                <c:pt idx="469">
                  <c:v>114.55499999999999</c:v>
                </c:pt>
                <c:pt idx="470">
                  <c:v>114.755</c:v>
                </c:pt>
                <c:pt idx="471">
                  <c:v>114.955</c:v>
                </c:pt>
                <c:pt idx="472">
                  <c:v>115.155</c:v>
                </c:pt>
                <c:pt idx="473">
                  <c:v>115.35499999999999</c:v>
                </c:pt>
                <c:pt idx="474">
                  <c:v>115.55499999999999</c:v>
                </c:pt>
                <c:pt idx="475">
                  <c:v>115.755</c:v>
                </c:pt>
                <c:pt idx="476">
                  <c:v>115.955</c:v>
                </c:pt>
                <c:pt idx="477">
                  <c:v>116.155</c:v>
                </c:pt>
                <c:pt idx="478">
                  <c:v>116.35499999999999</c:v>
                </c:pt>
                <c:pt idx="479">
                  <c:v>116.55499999999999</c:v>
                </c:pt>
                <c:pt idx="480">
                  <c:v>116.755</c:v>
                </c:pt>
                <c:pt idx="481">
                  <c:v>116.955</c:v>
                </c:pt>
                <c:pt idx="482">
                  <c:v>117.155</c:v>
                </c:pt>
                <c:pt idx="483">
                  <c:v>117.35499999999999</c:v>
                </c:pt>
                <c:pt idx="484">
                  <c:v>117.55499999999999</c:v>
                </c:pt>
                <c:pt idx="485">
                  <c:v>117.755</c:v>
                </c:pt>
                <c:pt idx="486">
                  <c:v>117.955</c:v>
                </c:pt>
                <c:pt idx="487">
                  <c:v>118.155</c:v>
                </c:pt>
                <c:pt idx="488">
                  <c:v>118.35499999999999</c:v>
                </c:pt>
                <c:pt idx="489">
                  <c:v>118.55499999999999</c:v>
                </c:pt>
                <c:pt idx="490">
                  <c:v>118.755</c:v>
                </c:pt>
                <c:pt idx="491">
                  <c:v>118.955</c:v>
                </c:pt>
                <c:pt idx="492">
                  <c:v>119.155</c:v>
                </c:pt>
                <c:pt idx="493">
                  <c:v>119.35499999999999</c:v>
                </c:pt>
                <c:pt idx="494">
                  <c:v>119.55499999999999</c:v>
                </c:pt>
                <c:pt idx="495">
                  <c:v>119.755</c:v>
                </c:pt>
                <c:pt idx="496">
                  <c:v>119.955</c:v>
                </c:pt>
                <c:pt idx="497">
                  <c:v>120.155</c:v>
                </c:pt>
                <c:pt idx="498">
                  <c:v>120.35499999999999</c:v>
                </c:pt>
                <c:pt idx="499">
                  <c:v>120.55499999999999</c:v>
                </c:pt>
                <c:pt idx="500">
                  <c:v>120.755</c:v>
                </c:pt>
                <c:pt idx="501">
                  <c:v>120.955</c:v>
                </c:pt>
                <c:pt idx="502">
                  <c:v>121.155</c:v>
                </c:pt>
                <c:pt idx="503">
                  <c:v>121.35499999999999</c:v>
                </c:pt>
                <c:pt idx="504">
                  <c:v>121.55499999999999</c:v>
                </c:pt>
                <c:pt idx="505">
                  <c:v>121.755</c:v>
                </c:pt>
                <c:pt idx="506">
                  <c:v>121.955</c:v>
                </c:pt>
                <c:pt idx="507">
                  <c:v>122.155</c:v>
                </c:pt>
                <c:pt idx="508">
                  <c:v>122.35499999999999</c:v>
                </c:pt>
                <c:pt idx="509">
                  <c:v>122.55499999999999</c:v>
                </c:pt>
                <c:pt idx="510">
                  <c:v>122.755</c:v>
                </c:pt>
                <c:pt idx="511">
                  <c:v>122.955</c:v>
                </c:pt>
                <c:pt idx="512">
                  <c:v>123.155</c:v>
                </c:pt>
                <c:pt idx="513">
                  <c:v>123.35499999999999</c:v>
                </c:pt>
                <c:pt idx="514">
                  <c:v>123.55499999999999</c:v>
                </c:pt>
                <c:pt idx="515">
                  <c:v>123.755</c:v>
                </c:pt>
                <c:pt idx="516">
                  <c:v>123.955</c:v>
                </c:pt>
                <c:pt idx="517">
                  <c:v>124.155</c:v>
                </c:pt>
                <c:pt idx="518">
                  <c:v>124.35499999999999</c:v>
                </c:pt>
                <c:pt idx="519">
                  <c:v>124.55499999999999</c:v>
                </c:pt>
                <c:pt idx="520">
                  <c:v>124.755</c:v>
                </c:pt>
                <c:pt idx="521">
                  <c:v>124.955</c:v>
                </c:pt>
                <c:pt idx="522">
                  <c:v>125.155</c:v>
                </c:pt>
                <c:pt idx="523">
                  <c:v>125.35499999999999</c:v>
                </c:pt>
                <c:pt idx="524">
                  <c:v>125.55499999999999</c:v>
                </c:pt>
                <c:pt idx="525">
                  <c:v>125.755</c:v>
                </c:pt>
                <c:pt idx="526">
                  <c:v>125.955</c:v>
                </c:pt>
                <c:pt idx="527">
                  <c:v>126.155</c:v>
                </c:pt>
                <c:pt idx="528">
                  <c:v>126.35499999999999</c:v>
                </c:pt>
                <c:pt idx="529">
                  <c:v>126.55499999999999</c:v>
                </c:pt>
                <c:pt idx="530">
                  <c:v>126.755</c:v>
                </c:pt>
                <c:pt idx="531">
                  <c:v>126.955</c:v>
                </c:pt>
                <c:pt idx="532">
                  <c:v>127.155</c:v>
                </c:pt>
                <c:pt idx="533">
                  <c:v>127.35499999999999</c:v>
                </c:pt>
                <c:pt idx="534">
                  <c:v>127.55499999999999</c:v>
                </c:pt>
                <c:pt idx="535">
                  <c:v>127.755</c:v>
                </c:pt>
                <c:pt idx="536">
                  <c:v>127.955</c:v>
                </c:pt>
                <c:pt idx="537">
                  <c:v>128.155</c:v>
                </c:pt>
                <c:pt idx="538">
                  <c:v>128.35499999999999</c:v>
                </c:pt>
                <c:pt idx="539">
                  <c:v>128.55500000000001</c:v>
                </c:pt>
                <c:pt idx="540">
                  <c:v>128.755</c:v>
                </c:pt>
                <c:pt idx="541">
                  <c:v>128.95500000000001</c:v>
                </c:pt>
                <c:pt idx="542">
                  <c:v>129.155</c:v>
                </c:pt>
                <c:pt idx="543">
                  <c:v>129.35499999999999</c:v>
                </c:pt>
                <c:pt idx="544">
                  <c:v>129.55500000000001</c:v>
                </c:pt>
                <c:pt idx="545">
                  <c:v>129.755</c:v>
                </c:pt>
                <c:pt idx="546">
                  <c:v>129.95500000000001</c:v>
                </c:pt>
                <c:pt idx="547">
                  <c:v>130.155</c:v>
                </c:pt>
                <c:pt idx="548">
                  <c:v>130.35499999999999</c:v>
                </c:pt>
                <c:pt idx="549">
                  <c:v>130.55500000000001</c:v>
                </c:pt>
                <c:pt idx="550">
                  <c:v>130.755</c:v>
                </c:pt>
                <c:pt idx="551">
                  <c:v>130.95500000000001</c:v>
                </c:pt>
                <c:pt idx="552">
                  <c:v>131.155</c:v>
                </c:pt>
                <c:pt idx="553">
                  <c:v>131.35499999999999</c:v>
                </c:pt>
                <c:pt idx="554">
                  <c:v>131.55500000000001</c:v>
                </c:pt>
                <c:pt idx="555">
                  <c:v>131.755</c:v>
                </c:pt>
                <c:pt idx="556">
                  <c:v>131.95500000000001</c:v>
                </c:pt>
                <c:pt idx="557">
                  <c:v>132.155</c:v>
                </c:pt>
                <c:pt idx="558">
                  <c:v>132.35499999999999</c:v>
                </c:pt>
                <c:pt idx="559">
                  <c:v>132.55500000000001</c:v>
                </c:pt>
                <c:pt idx="560">
                  <c:v>132.755</c:v>
                </c:pt>
                <c:pt idx="561">
                  <c:v>132.95500000000001</c:v>
                </c:pt>
                <c:pt idx="562">
                  <c:v>133.155</c:v>
                </c:pt>
                <c:pt idx="563">
                  <c:v>133.35499999999999</c:v>
                </c:pt>
                <c:pt idx="564">
                  <c:v>133.55500000000001</c:v>
                </c:pt>
                <c:pt idx="565">
                  <c:v>133.755</c:v>
                </c:pt>
                <c:pt idx="566">
                  <c:v>133.95500000000001</c:v>
                </c:pt>
                <c:pt idx="567">
                  <c:v>134.155</c:v>
                </c:pt>
                <c:pt idx="568">
                  <c:v>134.35499999999999</c:v>
                </c:pt>
                <c:pt idx="569">
                  <c:v>134.55500000000001</c:v>
                </c:pt>
                <c:pt idx="570">
                  <c:v>134.755</c:v>
                </c:pt>
                <c:pt idx="571">
                  <c:v>134.95500000000001</c:v>
                </c:pt>
                <c:pt idx="572">
                  <c:v>135.155</c:v>
                </c:pt>
                <c:pt idx="573">
                  <c:v>135.35499999999999</c:v>
                </c:pt>
                <c:pt idx="574">
                  <c:v>135.55500000000001</c:v>
                </c:pt>
                <c:pt idx="575">
                  <c:v>135.755</c:v>
                </c:pt>
                <c:pt idx="576">
                  <c:v>135.95500000000001</c:v>
                </c:pt>
                <c:pt idx="577">
                  <c:v>136.155</c:v>
                </c:pt>
                <c:pt idx="578">
                  <c:v>136.35499999999999</c:v>
                </c:pt>
                <c:pt idx="579">
                  <c:v>136.55500000000001</c:v>
                </c:pt>
                <c:pt idx="580">
                  <c:v>136.755</c:v>
                </c:pt>
                <c:pt idx="581">
                  <c:v>136.95500000000001</c:v>
                </c:pt>
                <c:pt idx="582">
                  <c:v>137.155</c:v>
                </c:pt>
                <c:pt idx="583">
                  <c:v>137.35499999999999</c:v>
                </c:pt>
                <c:pt idx="584">
                  <c:v>137.55500000000001</c:v>
                </c:pt>
                <c:pt idx="585">
                  <c:v>137.755</c:v>
                </c:pt>
                <c:pt idx="586">
                  <c:v>137.95500000000001</c:v>
                </c:pt>
                <c:pt idx="587">
                  <c:v>138.155</c:v>
                </c:pt>
                <c:pt idx="588">
                  <c:v>138.35499999999999</c:v>
                </c:pt>
                <c:pt idx="589">
                  <c:v>138.55500000000001</c:v>
                </c:pt>
                <c:pt idx="590">
                  <c:v>138.755</c:v>
                </c:pt>
                <c:pt idx="591">
                  <c:v>138.95500000000001</c:v>
                </c:pt>
                <c:pt idx="592">
                  <c:v>139.155</c:v>
                </c:pt>
                <c:pt idx="593">
                  <c:v>139.35499999999999</c:v>
                </c:pt>
                <c:pt idx="594">
                  <c:v>139.55500000000001</c:v>
                </c:pt>
                <c:pt idx="595">
                  <c:v>139.755</c:v>
                </c:pt>
                <c:pt idx="596">
                  <c:v>139.95500000000001</c:v>
                </c:pt>
                <c:pt idx="597">
                  <c:v>140.155</c:v>
                </c:pt>
                <c:pt idx="598">
                  <c:v>140.35499999999999</c:v>
                </c:pt>
                <c:pt idx="599">
                  <c:v>140.55500000000001</c:v>
                </c:pt>
                <c:pt idx="600">
                  <c:v>140.755</c:v>
                </c:pt>
                <c:pt idx="601">
                  <c:v>140.95500000000001</c:v>
                </c:pt>
                <c:pt idx="602">
                  <c:v>141.155</c:v>
                </c:pt>
                <c:pt idx="603">
                  <c:v>141.35499999999999</c:v>
                </c:pt>
                <c:pt idx="604">
                  <c:v>141.55500000000001</c:v>
                </c:pt>
                <c:pt idx="605">
                  <c:v>141.755</c:v>
                </c:pt>
                <c:pt idx="606">
                  <c:v>141.95500000000001</c:v>
                </c:pt>
                <c:pt idx="607">
                  <c:v>142.155</c:v>
                </c:pt>
                <c:pt idx="608">
                  <c:v>142.35499999999999</c:v>
                </c:pt>
                <c:pt idx="609">
                  <c:v>142.55500000000001</c:v>
                </c:pt>
                <c:pt idx="610">
                  <c:v>142.755</c:v>
                </c:pt>
                <c:pt idx="611">
                  <c:v>142.95500000000001</c:v>
                </c:pt>
                <c:pt idx="612">
                  <c:v>143.155</c:v>
                </c:pt>
                <c:pt idx="613">
                  <c:v>143.35499999999999</c:v>
                </c:pt>
                <c:pt idx="614">
                  <c:v>143.55500000000001</c:v>
                </c:pt>
                <c:pt idx="615">
                  <c:v>143.755</c:v>
                </c:pt>
                <c:pt idx="616">
                  <c:v>143.95500000000001</c:v>
                </c:pt>
                <c:pt idx="617">
                  <c:v>144.155</c:v>
                </c:pt>
                <c:pt idx="618">
                  <c:v>144.35499999999999</c:v>
                </c:pt>
                <c:pt idx="619">
                  <c:v>144.55500000000001</c:v>
                </c:pt>
                <c:pt idx="620">
                  <c:v>144.755</c:v>
                </c:pt>
                <c:pt idx="621">
                  <c:v>144.95500000000001</c:v>
                </c:pt>
                <c:pt idx="622">
                  <c:v>145.155</c:v>
                </c:pt>
                <c:pt idx="623">
                  <c:v>145.35499999999999</c:v>
                </c:pt>
                <c:pt idx="624">
                  <c:v>145.55500000000001</c:v>
                </c:pt>
                <c:pt idx="625">
                  <c:v>145.755</c:v>
                </c:pt>
                <c:pt idx="626">
                  <c:v>145.95500000000001</c:v>
                </c:pt>
                <c:pt idx="627">
                  <c:v>146.155</c:v>
                </c:pt>
                <c:pt idx="628">
                  <c:v>146.35499999999999</c:v>
                </c:pt>
                <c:pt idx="629">
                  <c:v>146.55500000000001</c:v>
                </c:pt>
                <c:pt idx="630">
                  <c:v>146.755</c:v>
                </c:pt>
                <c:pt idx="631">
                  <c:v>146.95500000000001</c:v>
                </c:pt>
                <c:pt idx="632">
                  <c:v>147.155</c:v>
                </c:pt>
                <c:pt idx="633">
                  <c:v>147.35499999999999</c:v>
                </c:pt>
                <c:pt idx="634">
                  <c:v>147.55500000000001</c:v>
                </c:pt>
                <c:pt idx="635">
                  <c:v>147.755</c:v>
                </c:pt>
                <c:pt idx="636">
                  <c:v>147.95500000000001</c:v>
                </c:pt>
                <c:pt idx="637">
                  <c:v>148.155</c:v>
                </c:pt>
                <c:pt idx="638">
                  <c:v>148.35499999999999</c:v>
                </c:pt>
                <c:pt idx="639">
                  <c:v>148.55500000000001</c:v>
                </c:pt>
                <c:pt idx="640">
                  <c:v>148.755</c:v>
                </c:pt>
                <c:pt idx="641">
                  <c:v>148.95499999999998</c:v>
                </c:pt>
                <c:pt idx="642">
                  <c:v>149.155</c:v>
                </c:pt>
                <c:pt idx="643">
                  <c:v>149.35499999999999</c:v>
                </c:pt>
                <c:pt idx="644">
                  <c:v>149.55500000000001</c:v>
                </c:pt>
                <c:pt idx="645">
                  <c:v>149.755</c:v>
                </c:pt>
                <c:pt idx="646">
                  <c:v>149.95499999999998</c:v>
                </c:pt>
                <c:pt idx="647">
                  <c:v>150.155</c:v>
                </c:pt>
                <c:pt idx="648">
                  <c:v>150.35499999999999</c:v>
                </c:pt>
                <c:pt idx="649">
                  <c:v>150.55500000000001</c:v>
                </c:pt>
                <c:pt idx="650">
                  <c:v>150.755</c:v>
                </c:pt>
                <c:pt idx="651">
                  <c:v>150.95499999999998</c:v>
                </c:pt>
                <c:pt idx="652">
                  <c:v>151.155</c:v>
                </c:pt>
                <c:pt idx="653">
                  <c:v>151.35499999999999</c:v>
                </c:pt>
                <c:pt idx="654">
                  <c:v>151.55500000000001</c:v>
                </c:pt>
                <c:pt idx="655">
                  <c:v>151.755</c:v>
                </c:pt>
                <c:pt idx="656">
                  <c:v>151.95499999999998</c:v>
                </c:pt>
                <c:pt idx="657">
                  <c:v>152.155</c:v>
                </c:pt>
                <c:pt idx="658">
                  <c:v>152.35499999999999</c:v>
                </c:pt>
                <c:pt idx="659">
                  <c:v>152.55500000000001</c:v>
                </c:pt>
                <c:pt idx="660">
                  <c:v>152.755</c:v>
                </c:pt>
                <c:pt idx="661">
                  <c:v>152.95499999999998</c:v>
                </c:pt>
                <c:pt idx="662">
                  <c:v>153.155</c:v>
                </c:pt>
                <c:pt idx="663">
                  <c:v>153.35499999999999</c:v>
                </c:pt>
                <c:pt idx="664">
                  <c:v>153.55500000000001</c:v>
                </c:pt>
                <c:pt idx="665">
                  <c:v>153.755</c:v>
                </c:pt>
                <c:pt idx="666">
                  <c:v>153.95499999999998</c:v>
                </c:pt>
                <c:pt idx="667">
                  <c:v>154.155</c:v>
                </c:pt>
                <c:pt idx="668">
                  <c:v>154.35499999999999</c:v>
                </c:pt>
                <c:pt idx="669">
                  <c:v>154.55500000000001</c:v>
                </c:pt>
                <c:pt idx="670">
                  <c:v>154.755</c:v>
                </c:pt>
                <c:pt idx="671">
                  <c:v>154.95499999999998</c:v>
                </c:pt>
                <c:pt idx="672">
                  <c:v>155.155</c:v>
                </c:pt>
                <c:pt idx="673">
                  <c:v>155.35499999999999</c:v>
                </c:pt>
                <c:pt idx="674">
                  <c:v>155.55500000000001</c:v>
                </c:pt>
                <c:pt idx="675">
                  <c:v>155.755</c:v>
                </c:pt>
                <c:pt idx="676">
                  <c:v>155.95499999999998</c:v>
                </c:pt>
                <c:pt idx="677">
                  <c:v>156.155</c:v>
                </c:pt>
                <c:pt idx="678">
                  <c:v>156.35499999999999</c:v>
                </c:pt>
                <c:pt idx="679">
                  <c:v>156.55500000000001</c:v>
                </c:pt>
                <c:pt idx="680">
                  <c:v>156.755</c:v>
                </c:pt>
                <c:pt idx="681">
                  <c:v>156.95499999999998</c:v>
                </c:pt>
                <c:pt idx="682">
                  <c:v>157.155</c:v>
                </c:pt>
                <c:pt idx="683">
                  <c:v>157.35499999999999</c:v>
                </c:pt>
                <c:pt idx="684">
                  <c:v>157.55500000000001</c:v>
                </c:pt>
                <c:pt idx="685">
                  <c:v>157.755</c:v>
                </c:pt>
                <c:pt idx="686">
                  <c:v>157.95499999999998</c:v>
                </c:pt>
                <c:pt idx="687">
                  <c:v>158.155</c:v>
                </c:pt>
                <c:pt idx="688">
                  <c:v>158.35499999999999</c:v>
                </c:pt>
                <c:pt idx="689">
                  <c:v>158.55500000000001</c:v>
                </c:pt>
                <c:pt idx="690">
                  <c:v>158.755</c:v>
                </c:pt>
                <c:pt idx="691">
                  <c:v>158.95499999999998</c:v>
                </c:pt>
                <c:pt idx="692">
                  <c:v>159.155</c:v>
                </c:pt>
                <c:pt idx="693">
                  <c:v>159.35499999999999</c:v>
                </c:pt>
                <c:pt idx="694">
                  <c:v>159.55500000000001</c:v>
                </c:pt>
                <c:pt idx="695">
                  <c:v>159.755</c:v>
                </c:pt>
                <c:pt idx="696">
                  <c:v>159.95499999999998</c:v>
                </c:pt>
                <c:pt idx="697">
                  <c:v>160.155</c:v>
                </c:pt>
                <c:pt idx="698">
                  <c:v>160.35499999999999</c:v>
                </c:pt>
                <c:pt idx="699">
                  <c:v>160.55500000000001</c:v>
                </c:pt>
                <c:pt idx="700">
                  <c:v>160.755</c:v>
                </c:pt>
                <c:pt idx="701">
                  <c:v>160.95499999999998</c:v>
                </c:pt>
                <c:pt idx="702">
                  <c:v>161.155</c:v>
                </c:pt>
                <c:pt idx="703">
                  <c:v>161.35499999999999</c:v>
                </c:pt>
                <c:pt idx="704">
                  <c:v>161.55500000000001</c:v>
                </c:pt>
                <c:pt idx="705">
                  <c:v>161.755</c:v>
                </c:pt>
                <c:pt idx="706">
                  <c:v>161.95499999999998</c:v>
                </c:pt>
                <c:pt idx="707">
                  <c:v>162.155</c:v>
                </c:pt>
                <c:pt idx="708">
                  <c:v>162.35499999999999</c:v>
                </c:pt>
                <c:pt idx="709">
                  <c:v>162.55500000000001</c:v>
                </c:pt>
                <c:pt idx="710">
                  <c:v>162.755</c:v>
                </c:pt>
                <c:pt idx="711">
                  <c:v>162.95499999999998</c:v>
                </c:pt>
                <c:pt idx="712">
                  <c:v>163.155</c:v>
                </c:pt>
                <c:pt idx="713">
                  <c:v>163.35499999999999</c:v>
                </c:pt>
                <c:pt idx="714">
                  <c:v>163.55500000000001</c:v>
                </c:pt>
                <c:pt idx="715">
                  <c:v>163.755</c:v>
                </c:pt>
                <c:pt idx="716">
                  <c:v>163.95499999999998</c:v>
                </c:pt>
                <c:pt idx="717">
                  <c:v>164.155</c:v>
                </c:pt>
                <c:pt idx="718">
                  <c:v>164.35499999999999</c:v>
                </c:pt>
                <c:pt idx="719">
                  <c:v>164.55500000000001</c:v>
                </c:pt>
                <c:pt idx="720">
                  <c:v>164.755</c:v>
                </c:pt>
                <c:pt idx="721">
                  <c:v>164.95499999999998</c:v>
                </c:pt>
                <c:pt idx="722">
                  <c:v>165.155</c:v>
                </c:pt>
                <c:pt idx="723">
                  <c:v>165.35499999999999</c:v>
                </c:pt>
                <c:pt idx="724">
                  <c:v>165.55500000000001</c:v>
                </c:pt>
                <c:pt idx="725">
                  <c:v>165.755</c:v>
                </c:pt>
                <c:pt idx="726">
                  <c:v>165.95499999999998</c:v>
                </c:pt>
                <c:pt idx="727">
                  <c:v>166.155</c:v>
                </c:pt>
                <c:pt idx="728">
                  <c:v>166.35499999999999</c:v>
                </c:pt>
                <c:pt idx="729">
                  <c:v>166.55500000000001</c:v>
                </c:pt>
                <c:pt idx="730">
                  <c:v>166.755</c:v>
                </c:pt>
                <c:pt idx="731">
                  <c:v>166.95499999999998</c:v>
                </c:pt>
                <c:pt idx="732">
                  <c:v>167.155</c:v>
                </c:pt>
                <c:pt idx="733">
                  <c:v>167.35499999999999</c:v>
                </c:pt>
                <c:pt idx="734">
                  <c:v>167.55500000000001</c:v>
                </c:pt>
                <c:pt idx="735">
                  <c:v>167.755</c:v>
                </c:pt>
                <c:pt idx="736">
                  <c:v>167.95499999999998</c:v>
                </c:pt>
                <c:pt idx="737">
                  <c:v>168.155</c:v>
                </c:pt>
                <c:pt idx="738">
                  <c:v>168.35499999999999</c:v>
                </c:pt>
                <c:pt idx="739">
                  <c:v>168.55500000000001</c:v>
                </c:pt>
                <c:pt idx="740">
                  <c:v>168.755</c:v>
                </c:pt>
                <c:pt idx="741">
                  <c:v>168.95499999999998</c:v>
                </c:pt>
                <c:pt idx="742">
                  <c:v>169.155</c:v>
                </c:pt>
                <c:pt idx="743">
                  <c:v>169.35499999999999</c:v>
                </c:pt>
                <c:pt idx="744">
                  <c:v>169.55500000000001</c:v>
                </c:pt>
                <c:pt idx="745">
                  <c:v>169.755</c:v>
                </c:pt>
                <c:pt idx="746">
                  <c:v>169.95499999999998</c:v>
                </c:pt>
                <c:pt idx="747">
                  <c:v>170.155</c:v>
                </c:pt>
                <c:pt idx="748">
                  <c:v>170.35499999999999</c:v>
                </c:pt>
                <c:pt idx="749">
                  <c:v>170.55500000000001</c:v>
                </c:pt>
                <c:pt idx="750">
                  <c:v>170.755</c:v>
                </c:pt>
                <c:pt idx="751">
                  <c:v>170.95499999999998</c:v>
                </c:pt>
                <c:pt idx="752">
                  <c:v>171.155</c:v>
                </c:pt>
                <c:pt idx="753">
                  <c:v>171.35499999999999</c:v>
                </c:pt>
                <c:pt idx="754">
                  <c:v>171.55500000000001</c:v>
                </c:pt>
                <c:pt idx="755">
                  <c:v>171.755</c:v>
                </c:pt>
                <c:pt idx="756">
                  <c:v>171.95499999999998</c:v>
                </c:pt>
                <c:pt idx="757">
                  <c:v>172.155</c:v>
                </c:pt>
                <c:pt idx="758">
                  <c:v>172.35499999999999</c:v>
                </c:pt>
                <c:pt idx="759">
                  <c:v>172.55500000000001</c:v>
                </c:pt>
                <c:pt idx="760">
                  <c:v>172.755</c:v>
                </c:pt>
                <c:pt idx="761">
                  <c:v>172.95499999999998</c:v>
                </c:pt>
                <c:pt idx="762">
                  <c:v>173.155</c:v>
                </c:pt>
                <c:pt idx="763">
                  <c:v>173.35499999999999</c:v>
                </c:pt>
                <c:pt idx="764">
                  <c:v>173.55500000000001</c:v>
                </c:pt>
                <c:pt idx="765">
                  <c:v>173.755</c:v>
                </c:pt>
                <c:pt idx="766">
                  <c:v>173.95499999999998</c:v>
                </c:pt>
                <c:pt idx="767">
                  <c:v>174.155</c:v>
                </c:pt>
                <c:pt idx="768">
                  <c:v>174.35499999999999</c:v>
                </c:pt>
                <c:pt idx="769">
                  <c:v>174.55500000000001</c:v>
                </c:pt>
                <c:pt idx="770">
                  <c:v>174.755</c:v>
                </c:pt>
                <c:pt idx="771">
                  <c:v>174.95499999999998</c:v>
                </c:pt>
                <c:pt idx="772">
                  <c:v>175.155</c:v>
                </c:pt>
                <c:pt idx="773">
                  <c:v>175.35499999999999</c:v>
                </c:pt>
                <c:pt idx="774">
                  <c:v>175.55500000000001</c:v>
                </c:pt>
                <c:pt idx="775">
                  <c:v>175.755</c:v>
                </c:pt>
                <c:pt idx="776">
                  <c:v>175.95499999999998</c:v>
                </c:pt>
                <c:pt idx="777">
                  <c:v>176.155</c:v>
                </c:pt>
                <c:pt idx="778">
                  <c:v>176.35499999999999</c:v>
                </c:pt>
                <c:pt idx="779">
                  <c:v>176.55500000000001</c:v>
                </c:pt>
                <c:pt idx="780">
                  <c:v>176.755</c:v>
                </c:pt>
                <c:pt idx="781">
                  <c:v>176.95499999999998</c:v>
                </c:pt>
                <c:pt idx="782">
                  <c:v>177.155</c:v>
                </c:pt>
                <c:pt idx="783">
                  <c:v>177.35499999999999</c:v>
                </c:pt>
                <c:pt idx="784">
                  <c:v>177.55500000000001</c:v>
                </c:pt>
                <c:pt idx="785">
                  <c:v>177.755</c:v>
                </c:pt>
                <c:pt idx="786">
                  <c:v>177.95499999999998</c:v>
                </c:pt>
                <c:pt idx="787">
                  <c:v>178.155</c:v>
                </c:pt>
                <c:pt idx="788">
                  <c:v>178.35499999999999</c:v>
                </c:pt>
                <c:pt idx="789">
                  <c:v>178.55500000000001</c:v>
                </c:pt>
                <c:pt idx="790">
                  <c:v>178.755</c:v>
                </c:pt>
                <c:pt idx="791">
                  <c:v>178.95499999999998</c:v>
                </c:pt>
                <c:pt idx="792">
                  <c:v>179.155</c:v>
                </c:pt>
                <c:pt idx="793">
                  <c:v>179.35499999999999</c:v>
                </c:pt>
                <c:pt idx="794">
                  <c:v>179.55500000000001</c:v>
                </c:pt>
                <c:pt idx="795">
                  <c:v>179.755</c:v>
                </c:pt>
                <c:pt idx="796">
                  <c:v>179.95499999999998</c:v>
                </c:pt>
                <c:pt idx="797">
                  <c:v>180.155</c:v>
                </c:pt>
                <c:pt idx="798">
                  <c:v>180.35499999999999</c:v>
                </c:pt>
                <c:pt idx="799">
                  <c:v>180.55500000000001</c:v>
                </c:pt>
                <c:pt idx="800">
                  <c:v>180.755</c:v>
                </c:pt>
                <c:pt idx="801">
                  <c:v>180.95499999999998</c:v>
                </c:pt>
                <c:pt idx="802">
                  <c:v>181.155</c:v>
                </c:pt>
                <c:pt idx="803">
                  <c:v>181.35499999999999</c:v>
                </c:pt>
                <c:pt idx="804">
                  <c:v>181.55500000000001</c:v>
                </c:pt>
                <c:pt idx="805">
                  <c:v>181.755</c:v>
                </c:pt>
                <c:pt idx="806">
                  <c:v>181.95499999999998</c:v>
                </c:pt>
                <c:pt idx="807">
                  <c:v>182.155</c:v>
                </c:pt>
                <c:pt idx="808">
                  <c:v>182.35499999999999</c:v>
                </c:pt>
                <c:pt idx="809">
                  <c:v>182.55500000000001</c:v>
                </c:pt>
                <c:pt idx="810">
                  <c:v>182.755</c:v>
                </c:pt>
                <c:pt idx="811">
                  <c:v>182.95499999999998</c:v>
                </c:pt>
                <c:pt idx="812">
                  <c:v>183.155</c:v>
                </c:pt>
                <c:pt idx="813">
                  <c:v>183.35499999999999</c:v>
                </c:pt>
                <c:pt idx="814">
                  <c:v>183.55500000000001</c:v>
                </c:pt>
                <c:pt idx="815">
                  <c:v>183.755</c:v>
                </c:pt>
                <c:pt idx="816">
                  <c:v>183.95499999999998</c:v>
                </c:pt>
                <c:pt idx="817">
                  <c:v>184.155</c:v>
                </c:pt>
                <c:pt idx="818">
                  <c:v>184.35499999999999</c:v>
                </c:pt>
                <c:pt idx="819">
                  <c:v>184.55500000000001</c:v>
                </c:pt>
                <c:pt idx="820">
                  <c:v>184.755</c:v>
                </c:pt>
                <c:pt idx="821">
                  <c:v>184.95499999999998</c:v>
                </c:pt>
                <c:pt idx="822">
                  <c:v>185.155</c:v>
                </c:pt>
                <c:pt idx="823">
                  <c:v>185.35499999999999</c:v>
                </c:pt>
                <c:pt idx="824">
                  <c:v>185.55500000000001</c:v>
                </c:pt>
                <c:pt idx="825">
                  <c:v>185.755</c:v>
                </c:pt>
                <c:pt idx="826">
                  <c:v>185.95499999999998</c:v>
                </c:pt>
                <c:pt idx="827">
                  <c:v>186.155</c:v>
                </c:pt>
                <c:pt idx="828">
                  <c:v>186.35499999999999</c:v>
                </c:pt>
                <c:pt idx="829">
                  <c:v>186.55500000000001</c:v>
                </c:pt>
                <c:pt idx="830">
                  <c:v>186.755</c:v>
                </c:pt>
                <c:pt idx="831">
                  <c:v>186.95499999999998</c:v>
                </c:pt>
                <c:pt idx="832">
                  <c:v>187.155</c:v>
                </c:pt>
                <c:pt idx="833">
                  <c:v>187.35499999999999</c:v>
                </c:pt>
                <c:pt idx="834">
                  <c:v>187.55500000000001</c:v>
                </c:pt>
                <c:pt idx="835">
                  <c:v>187.755</c:v>
                </c:pt>
                <c:pt idx="836">
                  <c:v>187.95499999999998</c:v>
                </c:pt>
                <c:pt idx="837">
                  <c:v>188.155</c:v>
                </c:pt>
                <c:pt idx="838">
                  <c:v>188.35499999999999</c:v>
                </c:pt>
                <c:pt idx="839">
                  <c:v>188.55500000000001</c:v>
                </c:pt>
                <c:pt idx="840">
                  <c:v>188.755</c:v>
                </c:pt>
                <c:pt idx="841">
                  <c:v>188.95499999999998</c:v>
                </c:pt>
                <c:pt idx="842">
                  <c:v>189.155</c:v>
                </c:pt>
                <c:pt idx="843">
                  <c:v>189.35499999999999</c:v>
                </c:pt>
                <c:pt idx="844">
                  <c:v>189.55500000000001</c:v>
                </c:pt>
                <c:pt idx="845">
                  <c:v>189.755</c:v>
                </c:pt>
                <c:pt idx="846">
                  <c:v>189.95499999999998</c:v>
                </c:pt>
                <c:pt idx="847">
                  <c:v>190.155</c:v>
                </c:pt>
                <c:pt idx="848">
                  <c:v>190.35499999999999</c:v>
                </c:pt>
                <c:pt idx="849">
                  <c:v>190.55500000000001</c:v>
                </c:pt>
                <c:pt idx="850">
                  <c:v>190.755</c:v>
                </c:pt>
                <c:pt idx="851">
                  <c:v>190.95499999999998</c:v>
                </c:pt>
                <c:pt idx="852">
                  <c:v>191.155</c:v>
                </c:pt>
                <c:pt idx="853">
                  <c:v>191.35499999999999</c:v>
                </c:pt>
                <c:pt idx="854">
                  <c:v>191.55500000000001</c:v>
                </c:pt>
                <c:pt idx="855">
                  <c:v>191.755</c:v>
                </c:pt>
                <c:pt idx="856">
                  <c:v>191.95499999999998</c:v>
                </c:pt>
                <c:pt idx="857">
                  <c:v>192.155</c:v>
                </c:pt>
                <c:pt idx="858">
                  <c:v>192.35499999999999</c:v>
                </c:pt>
                <c:pt idx="859">
                  <c:v>192.55500000000001</c:v>
                </c:pt>
                <c:pt idx="860">
                  <c:v>192.755</c:v>
                </c:pt>
                <c:pt idx="861">
                  <c:v>192.95499999999998</c:v>
                </c:pt>
                <c:pt idx="862">
                  <c:v>193.155</c:v>
                </c:pt>
                <c:pt idx="863">
                  <c:v>193.35499999999999</c:v>
                </c:pt>
                <c:pt idx="864">
                  <c:v>193.55500000000001</c:v>
                </c:pt>
                <c:pt idx="865">
                  <c:v>193.755</c:v>
                </c:pt>
                <c:pt idx="866">
                  <c:v>193.95499999999998</c:v>
                </c:pt>
                <c:pt idx="867">
                  <c:v>194.155</c:v>
                </c:pt>
                <c:pt idx="868">
                  <c:v>194.35499999999999</c:v>
                </c:pt>
                <c:pt idx="869">
                  <c:v>194.55500000000001</c:v>
                </c:pt>
                <c:pt idx="870">
                  <c:v>194.755</c:v>
                </c:pt>
                <c:pt idx="871">
                  <c:v>194.95499999999998</c:v>
                </c:pt>
                <c:pt idx="872">
                  <c:v>195.155</c:v>
                </c:pt>
                <c:pt idx="873">
                  <c:v>195.35499999999999</c:v>
                </c:pt>
                <c:pt idx="874">
                  <c:v>195.55500000000001</c:v>
                </c:pt>
                <c:pt idx="875">
                  <c:v>195.755</c:v>
                </c:pt>
                <c:pt idx="876">
                  <c:v>195.95499999999998</c:v>
                </c:pt>
                <c:pt idx="877">
                  <c:v>196.155</c:v>
                </c:pt>
                <c:pt idx="878">
                  <c:v>196.35499999999999</c:v>
                </c:pt>
                <c:pt idx="879">
                  <c:v>196.55500000000001</c:v>
                </c:pt>
                <c:pt idx="880">
                  <c:v>196.755</c:v>
                </c:pt>
                <c:pt idx="881">
                  <c:v>196.95499999999998</c:v>
                </c:pt>
                <c:pt idx="882">
                  <c:v>197.155</c:v>
                </c:pt>
                <c:pt idx="883">
                  <c:v>197.35499999999999</c:v>
                </c:pt>
                <c:pt idx="884">
                  <c:v>197.55500000000001</c:v>
                </c:pt>
                <c:pt idx="885">
                  <c:v>197.755</c:v>
                </c:pt>
                <c:pt idx="886">
                  <c:v>197.95499999999998</c:v>
                </c:pt>
                <c:pt idx="887">
                  <c:v>198.155</c:v>
                </c:pt>
                <c:pt idx="888">
                  <c:v>198.35499999999999</c:v>
                </c:pt>
                <c:pt idx="889">
                  <c:v>198.55500000000001</c:v>
                </c:pt>
                <c:pt idx="890">
                  <c:v>198.755</c:v>
                </c:pt>
                <c:pt idx="891">
                  <c:v>198.95499999999998</c:v>
                </c:pt>
                <c:pt idx="892">
                  <c:v>199.155</c:v>
                </c:pt>
                <c:pt idx="893">
                  <c:v>199.35499999999999</c:v>
                </c:pt>
                <c:pt idx="894">
                  <c:v>199.55500000000001</c:v>
                </c:pt>
                <c:pt idx="895">
                  <c:v>199.755</c:v>
                </c:pt>
                <c:pt idx="896">
                  <c:v>199.95499999999998</c:v>
                </c:pt>
                <c:pt idx="897">
                  <c:v>200.155</c:v>
                </c:pt>
                <c:pt idx="898">
                  <c:v>200.35499999999999</c:v>
                </c:pt>
                <c:pt idx="899">
                  <c:v>200.55500000000001</c:v>
                </c:pt>
                <c:pt idx="900">
                  <c:v>200.755</c:v>
                </c:pt>
                <c:pt idx="901">
                  <c:v>200.95499999999998</c:v>
                </c:pt>
                <c:pt idx="902">
                  <c:v>201.155</c:v>
                </c:pt>
                <c:pt idx="903">
                  <c:v>201.35499999999999</c:v>
                </c:pt>
                <c:pt idx="904">
                  <c:v>201.55500000000001</c:v>
                </c:pt>
                <c:pt idx="905">
                  <c:v>201.755</c:v>
                </c:pt>
                <c:pt idx="906">
                  <c:v>201.95499999999998</c:v>
                </c:pt>
                <c:pt idx="907">
                  <c:v>202.155</c:v>
                </c:pt>
                <c:pt idx="908">
                  <c:v>202.35499999999999</c:v>
                </c:pt>
                <c:pt idx="909">
                  <c:v>202.55500000000001</c:v>
                </c:pt>
                <c:pt idx="910">
                  <c:v>202.755</c:v>
                </c:pt>
                <c:pt idx="911">
                  <c:v>202.95499999999998</c:v>
                </c:pt>
                <c:pt idx="912">
                  <c:v>203.155</c:v>
                </c:pt>
                <c:pt idx="913">
                  <c:v>203.35499999999999</c:v>
                </c:pt>
                <c:pt idx="914">
                  <c:v>203.55500000000001</c:v>
                </c:pt>
                <c:pt idx="915">
                  <c:v>203.755</c:v>
                </c:pt>
                <c:pt idx="916">
                  <c:v>203.95499999999998</c:v>
                </c:pt>
                <c:pt idx="917">
                  <c:v>204.155</c:v>
                </c:pt>
                <c:pt idx="918">
                  <c:v>204.35499999999999</c:v>
                </c:pt>
                <c:pt idx="919">
                  <c:v>204.55500000000001</c:v>
                </c:pt>
                <c:pt idx="920">
                  <c:v>204.755</c:v>
                </c:pt>
                <c:pt idx="921">
                  <c:v>204.95499999999998</c:v>
                </c:pt>
                <c:pt idx="922">
                  <c:v>205.155</c:v>
                </c:pt>
                <c:pt idx="923">
                  <c:v>205.35499999999999</c:v>
                </c:pt>
                <c:pt idx="924">
                  <c:v>205.55500000000001</c:v>
                </c:pt>
                <c:pt idx="925">
                  <c:v>205.755</c:v>
                </c:pt>
                <c:pt idx="926">
                  <c:v>205.95499999999998</c:v>
                </c:pt>
                <c:pt idx="927">
                  <c:v>206.155</c:v>
                </c:pt>
                <c:pt idx="928">
                  <c:v>206.35499999999999</c:v>
                </c:pt>
                <c:pt idx="929">
                  <c:v>206.55500000000001</c:v>
                </c:pt>
                <c:pt idx="930">
                  <c:v>206.755</c:v>
                </c:pt>
                <c:pt idx="931">
                  <c:v>206.95499999999998</c:v>
                </c:pt>
                <c:pt idx="932">
                  <c:v>207.155</c:v>
                </c:pt>
                <c:pt idx="933">
                  <c:v>207.35499999999999</c:v>
                </c:pt>
                <c:pt idx="934">
                  <c:v>207.55500000000001</c:v>
                </c:pt>
                <c:pt idx="935">
                  <c:v>207.755</c:v>
                </c:pt>
                <c:pt idx="936">
                  <c:v>207.95499999999998</c:v>
                </c:pt>
                <c:pt idx="937">
                  <c:v>208.155</c:v>
                </c:pt>
                <c:pt idx="938">
                  <c:v>208.35499999999999</c:v>
                </c:pt>
                <c:pt idx="939">
                  <c:v>208.55500000000001</c:v>
                </c:pt>
                <c:pt idx="940">
                  <c:v>208.755</c:v>
                </c:pt>
                <c:pt idx="941">
                  <c:v>208.95499999999998</c:v>
                </c:pt>
                <c:pt idx="942">
                  <c:v>209.155</c:v>
                </c:pt>
                <c:pt idx="943">
                  <c:v>209.35499999999999</c:v>
                </c:pt>
                <c:pt idx="944">
                  <c:v>209.55500000000001</c:v>
                </c:pt>
                <c:pt idx="945">
                  <c:v>209.755</c:v>
                </c:pt>
                <c:pt idx="946">
                  <c:v>209.95499999999998</c:v>
                </c:pt>
                <c:pt idx="947">
                  <c:v>210.155</c:v>
                </c:pt>
                <c:pt idx="948">
                  <c:v>210.35499999999999</c:v>
                </c:pt>
                <c:pt idx="949">
                  <c:v>210.55500000000001</c:v>
                </c:pt>
                <c:pt idx="950">
                  <c:v>210.755</c:v>
                </c:pt>
                <c:pt idx="951">
                  <c:v>210.95499999999998</c:v>
                </c:pt>
                <c:pt idx="952">
                  <c:v>211.155</c:v>
                </c:pt>
                <c:pt idx="953">
                  <c:v>211.35499999999999</c:v>
                </c:pt>
                <c:pt idx="954">
                  <c:v>211.55500000000001</c:v>
                </c:pt>
                <c:pt idx="955">
                  <c:v>211.755</c:v>
                </c:pt>
                <c:pt idx="956">
                  <c:v>211.95499999999998</c:v>
                </c:pt>
                <c:pt idx="957">
                  <c:v>212.155</c:v>
                </c:pt>
                <c:pt idx="958">
                  <c:v>212.35499999999999</c:v>
                </c:pt>
                <c:pt idx="959">
                  <c:v>212.55500000000001</c:v>
                </c:pt>
                <c:pt idx="960">
                  <c:v>212.755</c:v>
                </c:pt>
                <c:pt idx="961">
                  <c:v>212.95499999999998</c:v>
                </c:pt>
                <c:pt idx="962">
                  <c:v>213.155</c:v>
                </c:pt>
                <c:pt idx="963">
                  <c:v>213.35499999999999</c:v>
                </c:pt>
                <c:pt idx="964">
                  <c:v>213.55500000000001</c:v>
                </c:pt>
                <c:pt idx="965">
                  <c:v>213.755</c:v>
                </c:pt>
                <c:pt idx="966">
                  <c:v>213.95499999999998</c:v>
                </c:pt>
                <c:pt idx="967">
                  <c:v>214.155</c:v>
                </c:pt>
                <c:pt idx="968">
                  <c:v>214.35499999999999</c:v>
                </c:pt>
                <c:pt idx="969">
                  <c:v>214.55500000000001</c:v>
                </c:pt>
                <c:pt idx="970">
                  <c:v>214.755</c:v>
                </c:pt>
                <c:pt idx="971">
                  <c:v>214.95499999999998</c:v>
                </c:pt>
                <c:pt idx="972">
                  <c:v>215.155</c:v>
                </c:pt>
                <c:pt idx="973">
                  <c:v>215.35499999999999</c:v>
                </c:pt>
                <c:pt idx="974">
                  <c:v>215.55500000000001</c:v>
                </c:pt>
                <c:pt idx="975">
                  <c:v>215.755</c:v>
                </c:pt>
                <c:pt idx="976">
                  <c:v>215.95499999999998</c:v>
                </c:pt>
                <c:pt idx="977">
                  <c:v>216.155</c:v>
                </c:pt>
                <c:pt idx="978">
                  <c:v>216.35499999999999</c:v>
                </c:pt>
                <c:pt idx="979">
                  <c:v>216.55500000000001</c:v>
                </c:pt>
                <c:pt idx="980">
                  <c:v>216.755</c:v>
                </c:pt>
                <c:pt idx="981">
                  <c:v>216.95499999999998</c:v>
                </c:pt>
                <c:pt idx="982">
                  <c:v>217.155</c:v>
                </c:pt>
                <c:pt idx="983">
                  <c:v>217.35499999999999</c:v>
                </c:pt>
                <c:pt idx="984">
                  <c:v>217.55500000000001</c:v>
                </c:pt>
                <c:pt idx="985">
                  <c:v>217.755</c:v>
                </c:pt>
                <c:pt idx="986">
                  <c:v>217.95499999999998</c:v>
                </c:pt>
                <c:pt idx="987">
                  <c:v>218.155</c:v>
                </c:pt>
                <c:pt idx="988">
                  <c:v>218.35499999999999</c:v>
                </c:pt>
                <c:pt idx="989">
                  <c:v>218.55500000000001</c:v>
                </c:pt>
                <c:pt idx="990">
                  <c:v>218.755</c:v>
                </c:pt>
                <c:pt idx="991">
                  <c:v>218.95499999999998</c:v>
                </c:pt>
                <c:pt idx="992">
                  <c:v>219.155</c:v>
                </c:pt>
                <c:pt idx="993">
                  <c:v>219.35499999999999</c:v>
                </c:pt>
                <c:pt idx="994">
                  <c:v>219.55500000000001</c:v>
                </c:pt>
                <c:pt idx="995">
                  <c:v>219.755</c:v>
                </c:pt>
                <c:pt idx="996">
                  <c:v>219.95499999999998</c:v>
                </c:pt>
                <c:pt idx="997">
                  <c:v>220.155</c:v>
                </c:pt>
                <c:pt idx="998">
                  <c:v>220.35499999999999</c:v>
                </c:pt>
                <c:pt idx="999">
                  <c:v>220.55500000000001</c:v>
                </c:pt>
                <c:pt idx="1000">
                  <c:v>220.755</c:v>
                </c:pt>
                <c:pt idx="1001">
                  <c:v>220.95499999999998</c:v>
                </c:pt>
                <c:pt idx="1002">
                  <c:v>221.155</c:v>
                </c:pt>
                <c:pt idx="1003">
                  <c:v>221.35499999999999</c:v>
                </c:pt>
                <c:pt idx="1004">
                  <c:v>221.55500000000001</c:v>
                </c:pt>
                <c:pt idx="1005">
                  <c:v>221.755</c:v>
                </c:pt>
                <c:pt idx="1006">
                  <c:v>221.95499999999998</c:v>
                </c:pt>
                <c:pt idx="1007">
                  <c:v>222.155</c:v>
                </c:pt>
                <c:pt idx="1008">
                  <c:v>222.35499999999999</c:v>
                </c:pt>
                <c:pt idx="1009">
                  <c:v>222.55500000000001</c:v>
                </c:pt>
                <c:pt idx="1010">
                  <c:v>222.755</c:v>
                </c:pt>
                <c:pt idx="1011">
                  <c:v>222.95499999999998</c:v>
                </c:pt>
                <c:pt idx="1012">
                  <c:v>223.155</c:v>
                </c:pt>
                <c:pt idx="1013">
                  <c:v>223.35499999999999</c:v>
                </c:pt>
                <c:pt idx="1014">
                  <c:v>223.55500000000001</c:v>
                </c:pt>
                <c:pt idx="1015">
                  <c:v>223.755</c:v>
                </c:pt>
                <c:pt idx="1016">
                  <c:v>223.95499999999998</c:v>
                </c:pt>
                <c:pt idx="1017">
                  <c:v>224.155</c:v>
                </c:pt>
                <c:pt idx="1018">
                  <c:v>224.35499999999999</c:v>
                </c:pt>
                <c:pt idx="1019">
                  <c:v>224.55500000000001</c:v>
                </c:pt>
                <c:pt idx="1020">
                  <c:v>224.755</c:v>
                </c:pt>
                <c:pt idx="1021">
                  <c:v>224.95499999999998</c:v>
                </c:pt>
                <c:pt idx="1022">
                  <c:v>225.155</c:v>
                </c:pt>
                <c:pt idx="1023">
                  <c:v>225.35499999999999</c:v>
                </c:pt>
                <c:pt idx="1024">
                  <c:v>225.55500000000001</c:v>
                </c:pt>
                <c:pt idx="1025">
                  <c:v>225.755</c:v>
                </c:pt>
                <c:pt idx="1026">
                  <c:v>225.95499999999998</c:v>
                </c:pt>
                <c:pt idx="1027">
                  <c:v>226.155</c:v>
                </c:pt>
                <c:pt idx="1028">
                  <c:v>226.35499999999999</c:v>
                </c:pt>
                <c:pt idx="1029">
                  <c:v>226.55500000000001</c:v>
                </c:pt>
                <c:pt idx="1030">
                  <c:v>226.755</c:v>
                </c:pt>
                <c:pt idx="1031">
                  <c:v>226.95499999999998</c:v>
                </c:pt>
                <c:pt idx="1032">
                  <c:v>227.155</c:v>
                </c:pt>
                <c:pt idx="1033">
                  <c:v>227.35499999999999</c:v>
                </c:pt>
                <c:pt idx="1034">
                  <c:v>227.55500000000001</c:v>
                </c:pt>
                <c:pt idx="1035">
                  <c:v>227.755</c:v>
                </c:pt>
                <c:pt idx="1036">
                  <c:v>227.95499999999998</c:v>
                </c:pt>
                <c:pt idx="1037">
                  <c:v>228.155</c:v>
                </c:pt>
                <c:pt idx="1038">
                  <c:v>228.35499999999999</c:v>
                </c:pt>
                <c:pt idx="1039">
                  <c:v>228.55500000000001</c:v>
                </c:pt>
                <c:pt idx="1040">
                  <c:v>228.755</c:v>
                </c:pt>
                <c:pt idx="1041">
                  <c:v>228.95499999999998</c:v>
                </c:pt>
                <c:pt idx="1042">
                  <c:v>229.155</c:v>
                </c:pt>
                <c:pt idx="1043">
                  <c:v>229.35499999999999</c:v>
                </c:pt>
                <c:pt idx="1044">
                  <c:v>229.55500000000001</c:v>
                </c:pt>
                <c:pt idx="1045">
                  <c:v>229.755</c:v>
                </c:pt>
                <c:pt idx="1046">
                  <c:v>229.95499999999998</c:v>
                </c:pt>
                <c:pt idx="1047">
                  <c:v>230.155</c:v>
                </c:pt>
                <c:pt idx="1048">
                  <c:v>230.35499999999999</c:v>
                </c:pt>
                <c:pt idx="1049">
                  <c:v>230.55500000000001</c:v>
                </c:pt>
                <c:pt idx="1050">
                  <c:v>230.755</c:v>
                </c:pt>
                <c:pt idx="1051">
                  <c:v>230.95499999999998</c:v>
                </c:pt>
                <c:pt idx="1052">
                  <c:v>231.155</c:v>
                </c:pt>
                <c:pt idx="1053">
                  <c:v>231.35499999999999</c:v>
                </c:pt>
                <c:pt idx="1054">
                  <c:v>231.55500000000001</c:v>
                </c:pt>
                <c:pt idx="1055">
                  <c:v>231.755</c:v>
                </c:pt>
                <c:pt idx="1056">
                  <c:v>231.95499999999998</c:v>
                </c:pt>
                <c:pt idx="1057">
                  <c:v>232.155</c:v>
                </c:pt>
                <c:pt idx="1058">
                  <c:v>232.35499999999999</c:v>
                </c:pt>
                <c:pt idx="1059">
                  <c:v>232.55500000000001</c:v>
                </c:pt>
                <c:pt idx="1060">
                  <c:v>232.755</c:v>
                </c:pt>
                <c:pt idx="1061">
                  <c:v>232.95499999999998</c:v>
                </c:pt>
                <c:pt idx="1062">
                  <c:v>233.155</c:v>
                </c:pt>
                <c:pt idx="1063">
                  <c:v>233.35499999999999</c:v>
                </c:pt>
                <c:pt idx="1064">
                  <c:v>233.55500000000001</c:v>
                </c:pt>
                <c:pt idx="1065">
                  <c:v>233.755</c:v>
                </c:pt>
                <c:pt idx="1066">
                  <c:v>233.95499999999998</c:v>
                </c:pt>
                <c:pt idx="1067">
                  <c:v>234.155</c:v>
                </c:pt>
                <c:pt idx="1068">
                  <c:v>234.35499999999999</c:v>
                </c:pt>
                <c:pt idx="1069">
                  <c:v>234.55500000000001</c:v>
                </c:pt>
                <c:pt idx="1070">
                  <c:v>234.755</c:v>
                </c:pt>
                <c:pt idx="1071">
                  <c:v>234.95499999999998</c:v>
                </c:pt>
                <c:pt idx="1072">
                  <c:v>235.155</c:v>
                </c:pt>
                <c:pt idx="1073">
                  <c:v>235.35499999999999</c:v>
                </c:pt>
                <c:pt idx="1074">
                  <c:v>235.55500000000001</c:v>
                </c:pt>
                <c:pt idx="1075">
                  <c:v>235.755</c:v>
                </c:pt>
                <c:pt idx="1076">
                  <c:v>235.95499999999998</c:v>
                </c:pt>
                <c:pt idx="1077">
                  <c:v>236.155</c:v>
                </c:pt>
                <c:pt idx="1078">
                  <c:v>236.35499999999999</c:v>
                </c:pt>
                <c:pt idx="1079">
                  <c:v>236.55500000000001</c:v>
                </c:pt>
                <c:pt idx="1080">
                  <c:v>236.755</c:v>
                </c:pt>
                <c:pt idx="1081">
                  <c:v>236.95499999999998</c:v>
                </c:pt>
                <c:pt idx="1082">
                  <c:v>237.155</c:v>
                </c:pt>
                <c:pt idx="1083">
                  <c:v>237.35499999999999</c:v>
                </c:pt>
                <c:pt idx="1084">
                  <c:v>237.55500000000001</c:v>
                </c:pt>
                <c:pt idx="1085">
                  <c:v>237.755</c:v>
                </c:pt>
                <c:pt idx="1086">
                  <c:v>237.95499999999998</c:v>
                </c:pt>
                <c:pt idx="1087">
                  <c:v>238.155</c:v>
                </c:pt>
                <c:pt idx="1088">
                  <c:v>238.35499999999999</c:v>
                </c:pt>
                <c:pt idx="1089">
                  <c:v>238.55500000000001</c:v>
                </c:pt>
                <c:pt idx="1090">
                  <c:v>238.755</c:v>
                </c:pt>
                <c:pt idx="1091">
                  <c:v>238.95499999999998</c:v>
                </c:pt>
                <c:pt idx="1092">
                  <c:v>239.155</c:v>
                </c:pt>
                <c:pt idx="1093">
                  <c:v>239.35499999999999</c:v>
                </c:pt>
                <c:pt idx="1094">
                  <c:v>239.55500000000001</c:v>
                </c:pt>
                <c:pt idx="1095">
                  <c:v>239.755</c:v>
                </c:pt>
                <c:pt idx="1096">
                  <c:v>239.95499999999998</c:v>
                </c:pt>
                <c:pt idx="1097">
                  <c:v>240.155</c:v>
                </c:pt>
                <c:pt idx="1098">
                  <c:v>240.35499999999999</c:v>
                </c:pt>
                <c:pt idx="1099">
                  <c:v>240.55500000000001</c:v>
                </c:pt>
                <c:pt idx="1100">
                  <c:v>240.755</c:v>
                </c:pt>
                <c:pt idx="1101">
                  <c:v>240.95499999999998</c:v>
                </c:pt>
                <c:pt idx="1102">
                  <c:v>241.155</c:v>
                </c:pt>
                <c:pt idx="1103">
                  <c:v>241.35499999999999</c:v>
                </c:pt>
                <c:pt idx="1104">
                  <c:v>241.55500000000001</c:v>
                </c:pt>
                <c:pt idx="1105">
                  <c:v>241.755</c:v>
                </c:pt>
                <c:pt idx="1106">
                  <c:v>241.95499999999998</c:v>
                </c:pt>
                <c:pt idx="1107">
                  <c:v>242.155</c:v>
                </c:pt>
                <c:pt idx="1108">
                  <c:v>242.35499999999999</c:v>
                </c:pt>
                <c:pt idx="1109">
                  <c:v>242.55500000000001</c:v>
                </c:pt>
                <c:pt idx="1110">
                  <c:v>242.755</c:v>
                </c:pt>
                <c:pt idx="1111">
                  <c:v>242.95499999999998</c:v>
                </c:pt>
                <c:pt idx="1112">
                  <c:v>243.155</c:v>
                </c:pt>
                <c:pt idx="1113">
                  <c:v>243.35499999999999</c:v>
                </c:pt>
                <c:pt idx="1114">
                  <c:v>243.55500000000001</c:v>
                </c:pt>
                <c:pt idx="1115">
                  <c:v>243.755</c:v>
                </c:pt>
                <c:pt idx="1116">
                  <c:v>243.95499999999998</c:v>
                </c:pt>
                <c:pt idx="1117">
                  <c:v>244.155</c:v>
                </c:pt>
                <c:pt idx="1118">
                  <c:v>244.35499999999999</c:v>
                </c:pt>
                <c:pt idx="1119">
                  <c:v>244.55500000000001</c:v>
                </c:pt>
                <c:pt idx="1120">
                  <c:v>244.755</c:v>
                </c:pt>
                <c:pt idx="1121">
                  <c:v>244.95499999999998</c:v>
                </c:pt>
                <c:pt idx="1122">
                  <c:v>245.155</c:v>
                </c:pt>
                <c:pt idx="1123">
                  <c:v>245.35499999999999</c:v>
                </c:pt>
                <c:pt idx="1124">
                  <c:v>245.55500000000001</c:v>
                </c:pt>
                <c:pt idx="1125">
                  <c:v>245.755</c:v>
                </c:pt>
                <c:pt idx="1126">
                  <c:v>245.95499999999998</c:v>
                </c:pt>
                <c:pt idx="1127">
                  <c:v>246.155</c:v>
                </c:pt>
                <c:pt idx="1128">
                  <c:v>246.35499999999999</c:v>
                </c:pt>
                <c:pt idx="1129">
                  <c:v>246.55500000000001</c:v>
                </c:pt>
                <c:pt idx="1130">
                  <c:v>246.755</c:v>
                </c:pt>
                <c:pt idx="1131">
                  <c:v>246.95499999999998</c:v>
                </c:pt>
                <c:pt idx="1132">
                  <c:v>247.155</c:v>
                </c:pt>
                <c:pt idx="1133">
                  <c:v>247.35499999999999</c:v>
                </c:pt>
                <c:pt idx="1134">
                  <c:v>247.55500000000001</c:v>
                </c:pt>
                <c:pt idx="1135">
                  <c:v>247.755</c:v>
                </c:pt>
                <c:pt idx="1136">
                  <c:v>247.95499999999998</c:v>
                </c:pt>
                <c:pt idx="1137">
                  <c:v>248.155</c:v>
                </c:pt>
                <c:pt idx="1138">
                  <c:v>248.35499999999999</c:v>
                </c:pt>
                <c:pt idx="1139">
                  <c:v>248.55500000000001</c:v>
                </c:pt>
                <c:pt idx="1140">
                  <c:v>248.755</c:v>
                </c:pt>
                <c:pt idx="1141">
                  <c:v>248.95499999999998</c:v>
                </c:pt>
                <c:pt idx="1142">
                  <c:v>249.155</c:v>
                </c:pt>
                <c:pt idx="1143">
                  <c:v>249.35499999999999</c:v>
                </c:pt>
                <c:pt idx="1144">
                  <c:v>249.55500000000001</c:v>
                </c:pt>
                <c:pt idx="1145">
                  <c:v>249.755</c:v>
                </c:pt>
                <c:pt idx="1146">
                  <c:v>249.95499999999998</c:v>
                </c:pt>
                <c:pt idx="1147">
                  <c:v>250.155</c:v>
                </c:pt>
                <c:pt idx="1148">
                  <c:v>250.35499999999999</c:v>
                </c:pt>
                <c:pt idx="1149">
                  <c:v>250.55500000000001</c:v>
                </c:pt>
                <c:pt idx="1150">
                  <c:v>250.755</c:v>
                </c:pt>
                <c:pt idx="1151">
                  <c:v>250.95499999999998</c:v>
                </c:pt>
                <c:pt idx="1152">
                  <c:v>251.155</c:v>
                </c:pt>
                <c:pt idx="1153">
                  <c:v>251.35499999999999</c:v>
                </c:pt>
                <c:pt idx="1154">
                  <c:v>251.55500000000001</c:v>
                </c:pt>
                <c:pt idx="1155">
                  <c:v>251.755</c:v>
                </c:pt>
                <c:pt idx="1156">
                  <c:v>251.95499999999998</c:v>
                </c:pt>
                <c:pt idx="1157">
                  <c:v>252.155</c:v>
                </c:pt>
                <c:pt idx="1158">
                  <c:v>252.35499999999999</c:v>
                </c:pt>
                <c:pt idx="1159">
                  <c:v>252.55500000000001</c:v>
                </c:pt>
                <c:pt idx="1160">
                  <c:v>252.755</c:v>
                </c:pt>
                <c:pt idx="1161">
                  <c:v>252.95499999999998</c:v>
                </c:pt>
                <c:pt idx="1162">
                  <c:v>253.155</c:v>
                </c:pt>
                <c:pt idx="1163">
                  <c:v>253.35499999999999</c:v>
                </c:pt>
                <c:pt idx="1164">
                  <c:v>253.55500000000001</c:v>
                </c:pt>
                <c:pt idx="1165">
                  <c:v>253.755</c:v>
                </c:pt>
                <c:pt idx="1166">
                  <c:v>253.95499999999998</c:v>
                </c:pt>
                <c:pt idx="1167">
                  <c:v>254.155</c:v>
                </c:pt>
                <c:pt idx="1168">
                  <c:v>254.35499999999999</c:v>
                </c:pt>
                <c:pt idx="1169">
                  <c:v>254.55500000000001</c:v>
                </c:pt>
                <c:pt idx="1170">
                  <c:v>254.755</c:v>
                </c:pt>
                <c:pt idx="1171">
                  <c:v>254.95499999999998</c:v>
                </c:pt>
                <c:pt idx="1172">
                  <c:v>255.155</c:v>
                </c:pt>
                <c:pt idx="1173">
                  <c:v>255.35499999999999</c:v>
                </c:pt>
                <c:pt idx="1174">
                  <c:v>255.55500000000001</c:v>
                </c:pt>
                <c:pt idx="1175">
                  <c:v>255.755</c:v>
                </c:pt>
                <c:pt idx="1176">
                  <c:v>255.95499999999998</c:v>
                </c:pt>
                <c:pt idx="1177">
                  <c:v>256.15500000000003</c:v>
                </c:pt>
                <c:pt idx="1178">
                  <c:v>256.35500000000002</c:v>
                </c:pt>
                <c:pt idx="1179">
                  <c:v>256.55500000000001</c:v>
                </c:pt>
                <c:pt idx="1180">
                  <c:v>256.755</c:v>
                </c:pt>
                <c:pt idx="1181">
                  <c:v>256.95499999999998</c:v>
                </c:pt>
                <c:pt idx="1182">
                  <c:v>257.15500000000003</c:v>
                </c:pt>
                <c:pt idx="1183">
                  <c:v>257.35500000000002</c:v>
                </c:pt>
                <c:pt idx="1184">
                  <c:v>257.55500000000001</c:v>
                </c:pt>
                <c:pt idx="1185">
                  <c:v>257.755</c:v>
                </c:pt>
                <c:pt idx="1186">
                  <c:v>257.95499999999998</c:v>
                </c:pt>
                <c:pt idx="1187">
                  <c:v>258.15500000000003</c:v>
                </c:pt>
                <c:pt idx="1188">
                  <c:v>258.35500000000002</c:v>
                </c:pt>
                <c:pt idx="1189">
                  <c:v>258.55500000000001</c:v>
                </c:pt>
                <c:pt idx="1190">
                  <c:v>258.755</c:v>
                </c:pt>
                <c:pt idx="1191">
                  <c:v>258.95499999999998</c:v>
                </c:pt>
                <c:pt idx="1192">
                  <c:v>259.15500000000003</c:v>
                </c:pt>
                <c:pt idx="1193">
                  <c:v>259.35500000000002</c:v>
                </c:pt>
                <c:pt idx="1194">
                  <c:v>259.55500000000001</c:v>
                </c:pt>
                <c:pt idx="1195">
                  <c:v>259.755</c:v>
                </c:pt>
                <c:pt idx="1196">
                  <c:v>259.95499999999998</c:v>
                </c:pt>
                <c:pt idx="1197">
                  <c:v>260.15500000000003</c:v>
                </c:pt>
                <c:pt idx="1198">
                  <c:v>260.35500000000002</c:v>
                </c:pt>
                <c:pt idx="1199">
                  <c:v>260.55500000000001</c:v>
                </c:pt>
                <c:pt idx="1200">
                  <c:v>260.755</c:v>
                </c:pt>
                <c:pt idx="1201">
                  <c:v>260.95499999999998</c:v>
                </c:pt>
                <c:pt idx="1202">
                  <c:v>261.15500000000003</c:v>
                </c:pt>
                <c:pt idx="1203">
                  <c:v>261.35500000000002</c:v>
                </c:pt>
                <c:pt idx="1204">
                  <c:v>261.55500000000001</c:v>
                </c:pt>
                <c:pt idx="1205">
                  <c:v>261.755</c:v>
                </c:pt>
                <c:pt idx="1206">
                  <c:v>261.95499999999998</c:v>
                </c:pt>
                <c:pt idx="1207">
                  <c:v>262.15500000000003</c:v>
                </c:pt>
                <c:pt idx="1208">
                  <c:v>262.35500000000002</c:v>
                </c:pt>
                <c:pt idx="1209">
                  <c:v>262.55500000000001</c:v>
                </c:pt>
                <c:pt idx="1210">
                  <c:v>262.755</c:v>
                </c:pt>
                <c:pt idx="1211">
                  <c:v>262.95499999999998</c:v>
                </c:pt>
                <c:pt idx="1212">
                  <c:v>263.15500000000003</c:v>
                </c:pt>
                <c:pt idx="1213">
                  <c:v>263.35500000000002</c:v>
                </c:pt>
                <c:pt idx="1214">
                  <c:v>263.55500000000001</c:v>
                </c:pt>
                <c:pt idx="1215">
                  <c:v>263.755</c:v>
                </c:pt>
                <c:pt idx="1216">
                  <c:v>263.95499999999998</c:v>
                </c:pt>
                <c:pt idx="1217">
                  <c:v>264.15500000000003</c:v>
                </c:pt>
                <c:pt idx="1218">
                  <c:v>264.35500000000002</c:v>
                </c:pt>
                <c:pt idx="1219">
                  <c:v>264.55500000000001</c:v>
                </c:pt>
                <c:pt idx="1220">
                  <c:v>264.755</c:v>
                </c:pt>
                <c:pt idx="1221">
                  <c:v>264.95499999999998</c:v>
                </c:pt>
                <c:pt idx="1222">
                  <c:v>265.15500000000003</c:v>
                </c:pt>
                <c:pt idx="1223">
                  <c:v>265.35500000000002</c:v>
                </c:pt>
                <c:pt idx="1224">
                  <c:v>265.55500000000001</c:v>
                </c:pt>
                <c:pt idx="1225">
                  <c:v>265.755</c:v>
                </c:pt>
                <c:pt idx="1226">
                  <c:v>265.95499999999998</c:v>
                </c:pt>
                <c:pt idx="1227">
                  <c:v>266.15500000000003</c:v>
                </c:pt>
                <c:pt idx="1228">
                  <c:v>266.35500000000002</c:v>
                </c:pt>
                <c:pt idx="1229">
                  <c:v>266.55500000000001</c:v>
                </c:pt>
                <c:pt idx="1230">
                  <c:v>266.755</c:v>
                </c:pt>
                <c:pt idx="1231">
                  <c:v>266.95499999999998</c:v>
                </c:pt>
                <c:pt idx="1232">
                  <c:v>267.15500000000003</c:v>
                </c:pt>
                <c:pt idx="1233">
                  <c:v>267.35500000000002</c:v>
                </c:pt>
                <c:pt idx="1234">
                  <c:v>267.55500000000001</c:v>
                </c:pt>
                <c:pt idx="1235">
                  <c:v>267.755</c:v>
                </c:pt>
                <c:pt idx="1236">
                  <c:v>267.95499999999998</c:v>
                </c:pt>
                <c:pt idx="1237">
                  <c:v>268.15500000000003</c:v>
                </c:pt>
                <c:pt idx="1238">
                  <c:v>268.35500000000002</c:v>
                </c:pt>
                <c:pt idx="1239">
                  <c:v>268.55500000000001</c:v>
                </c:pt>
                <c:pt idx="1240">
                  <c:v>268.755</c:v>
                </c:pt>
                <c:pt idx="1241">
                  <c:v>268.95499999999998</c:v>
                </c:pt>
                <c:pt idx="1242">
                  <c:v>269.15500000000003</c:v>
                </c:pt>
                <c:pt idx="1243">
                  <c:v>269.35500000000002</c:v>
                </c:pt>
                <c:pt idx="1244">
                  <c:v>269.55500000000001</c:v>
                </c:pt>
                <c:pt idx="1245">
                  <c:v>269.755</c:v>
                </c:pt>
                <c:pt idx="1246">
                  <c:v>269.95499999999998</c:v>
                </c:pt>
                <c:pt idx="1247">
                  <c:v>270.15500000000003</c:v>
                </c:pt>
                <c:pt idx="1248">
                  <c:v>270.35500000000002</c:v>
                </c:pt>
                <c:pt idx="1249">
                  <c:v>270.55500000000001</c:v>
                </c:pt>
                <c:pt idx="1250">
                  <c:v>270.755</c:v>
                </c:pt>
                <c:pt idx="1251">
                  <c:v>270.95499999999998</c:v>
                </c:pt>
                <c:pt idx="1252">
                  <c:v>271.15500000000003</c:v>
                </c:pt>
                <c:pt idx="1253">
                  <c:v>271.35500000000002</c:v>
                </c:pt>
                <c:pt idx="1254">
                  <c:v>271.55500000000001</c:v>
                </c:pt>
                <c:pt idx="1255">
                  <c:v>271.755</c:v>
                </c:pt>
                <c:pt idx="1256">
                  <c:v>271.95499999999998</c:v>
                </c:pt>
                <c:pt idx="1257">
                  <c:v>272.15500000000003</c:v>
                </c:pt>
                <c:pt idx="1258">
                  <c:v>272.35500000000002</c:v>
                </c:pt>
                <c:pt idx="1259">
                  <c:v>272.55500000000001</c:v>
                </c:pt>
                <c:pt idx="1260">
                  <c:v>272.755</c:v>
                </c:pt>
                <c:pt idx="1261">
                  <c:v>272.95499999999998</c:v>
                </c:pt>
                <c:pt idx="1262">
                  <c:v>273.15500000000003</c:v>
                </c:pt>
                <c:pt idx="1263">
                  <c:v>273.35500000000002</c:v>
                </c:pt>
                <c:pt idx="1264">
                  <c:v>273.55500000000001</c:v>
                </c:pt>
                <c:pt idx="1265">
                  <c:v>273.755</c:v>
                </c:pt>
                <c:pt idx="1266">
                  <c:v>273.95499999999998</c:v>
                </c:pt>
                <c:pt idx="1267">
                  <c:v>274.15500000000003</c:v>
                </c:pt>
                <c:pt idx="1268">
                  <c:v>274.35500000000002</c:v>
                </c:pt>
                <c:pt idx="1269">
                  <c:v>274.55500000000001</c:v>
                </c:pt>
                <c:pt idx="1270">
                  <c:v>274.755</c:v>
                </c:pt>
                <c:pt idx="1271">
                  <c:v>274.95499999999998</c:v>
                </c:pt>
                <c:pt idx="1272">
                  <c:v>275.15500000000003</c:v>
                </c:pt>
                <c:pt idx="1273">
                  <c:v>275.35500000000002</c:v>
                </c:pt>
                <c:pt idx="1274">
                  <c:v>275.55500000000001</c:v>
                </c:pt>
                <c:pt idx="1275">
                  <c:v>275.755</c:v>
                </c:pt>
                <c:pt idx="1276">
                  <c:v>275.95499999999998</c:v>
                </c:pt>
                <c:pt idx="1277">
                  <c:v>276.15500000000003</c:v>
                </c:pt>
                <c:pt idx="1278">
                  <c:v>276.35500000000002</c:v>
                </c:pt>
                <c:pt idx="1279">
                  <c:v>276.55500000000001</c:v>
                </c:pt>
                <c:pt idx="1280">
                  <c:v>276.755</c:v>
                </c:pt>
                <c:pt idx="1281">
                  <c:v>276.95499999999998</c:v>
                </c:pt>
                <c:pt idx="1282">
                  <c:v>277.15499999999997</c:v>
                </c:pt>
                <c:pt idx="1283">
                  <c:v>277.35500000000002</c:v>
                </c:pt>
                <c:pt idx="1284">
                  <c:v>277.55500000000001</c:v>
                </c:pt>
                <c:pt idx="1285">
                  <c:v>277.755</c:v>
                </c:pt>
                <c:pt idx="1286">
                  <c:v>277.95499999999998</c:v>
                </c:pt>
                <c:pt idx="1287">
                  <c:v>278.15499999999997</c:v>
                </c:pt>
                <c:pt idx="1288">
                  <c:v>278.35500000000002</c:v>
                </c:pt>
                <c:pt idx="1289">
                  <c:v>278.55500000000001</c:v>
                </c:pt>
                <c:pt idx="1290">
                  <c:v>278.755</c:v>
                </c:pt>
                <c:pt idx="1291">
                  <c:v>278.95499999999998</c:v>
                </c:pt>
                <c:pt idx="1292">
                  <c:v>279.15499999999997</c:v>
                </c:pt>
                <c:pt idx="1293">
                  <c:v>279.35500000000002</c:v>
                </c:pt>
                <c:pt idx="1294">
                  <c:v>279.55500000000001</c:v>
                </c:pt>
                <c:pt idx="1295">
                  <c:v>279.755</c:v>
                </c:pt>
                <c:pt idx="1296">
                  <c:v>279.95499999999998</c:v>
                </c:pt>
                <c:pt idx="1297">
                  <c:v>280.15499999999997</c:v>
                </c:pt>
                <c:pt idx="1298">
                  <c:v>280.35500000000002</c:v>
                </c:pt>
                <c:pt idx="1299">
                  <c:v>280.55500000000001</c:v>
                </c:pt>
                <c:pt idx="1300">
                  <c:v>280.755</c:v>
                </c:pt>
                <c:pt idx="1301">
                  <c:v>280.95499999999998</c:v>
                </c:pt>
                <c:pt idx="1302">
                  <c:v>281.15499999999997</c:v>
                </c:pt>
                <c:pt idx="1303">
                  <c:v>281.35500000000002</c:v>
                </c:pt>
                <c:pt idx="1304">
                  <c:v>281.55500000000001</c:v>
                </c:pt>
                <c:pt idx="1305">
                  <c:v>281.755</c:v>
                </c:pt>
                <c:pt idx="1306">
                  <c:v>281.95499999999998</c:v>
                </c:pt>
                <c:pt idx="1307">
                  <c:v>282.15499999999997</c:v>
                </c:pt>
                <c:pt idx="1308">
                  <c:v>282.35500000000002</c:v>
                </c:pt>
                <c:pt idx="1309">
                  <c:v>282.55500000000001</c:v>
                </c:pt>
                <c:pt idx="1310">
                  <c:v>282.755</c:v>
                </c:pt>
                <c:pt idx="1311">
                  <c:v>282.95499999999998</c:v>
                </c:pt>
                <c:pt idx="1312">
                  <c:v>283.15499999999997</c:v>
                </c:pt>
                <c:pt idx="1313">
                  <c:v>283.35500000000002</c:v>
                </c:pt>
                <c:pt idx="1314">
                  <c:v>283.55500000000001</c:v>
                </c:pt>
                <c:pt idx="1315">
                  <c:v>283.755</c:v>
                </c:pt>
                <c:pt idx="1316">
                  <c:v>283.95499999999998</c:v>
                </c:pt>
                <c:pt idx="1317">
                  <c:v>284.15499999999997</c:v>
                </c:pt>
                <c:pt idx="1318">
                  <c:v>284.35500000000002</c:v>
                </c:pt>
                <c:pt idx="1319">
                  <c:v>284.55500000000001</c:v>
                </c:pt>
                <c:pt idx="1320">
                  <c:v>284.755</c:v>
                </c:pt>
                <c:pt idx="1321">
                  <c:v>284.95499999999998</c:v>
                </c:pt>
                <c:pt idx="1322">
                  <c:v>285.15499999999997</c:v>
                </c:pt>
                <c:pt idx="1323">
                  <c:v>285.35500000000002</c:v>
                </c:pt>
                <c:pt idx="1324">
                  <c:v>285.55500000000001</c:v>
                </c:pt>
                <c:pt idx="1325">
                  <c:v>285.755</c:v>
                </c:pt>
                <c:pt idx="1326">
                  <c:v>285.95499999999998</c:v>
                </c:pt>
                <c:pt idx="1327">
                  <c:v>286.15499999999997</c:v>
                </c:pt>
                <c:pt idx="1328">
                  <c:v>286.35500000000002</c:v>
                </c:pt>
                <c:pt idx="1329">
                  <c:v>286.55500000000001</c:v>
                </c:pt>
                <c:pt idx="1330">
                  <c:v>286.755</c:v>
                </c:pt>
                <c:pt idx="1331">
                  <c:v>286.95499999999998</c:v>
                </c:pt>
                <c:pt idx="1332">
                  <c:v>287.15499999999997</c:v>
                </c:pt>
                <c:pt idx="1333">
                  <c:v>287.35500000000002</c:v>
                </c:pt>
                <c:pt idx="1334">
                  <c:v>287.55500000000001</c:v>
                </c:pt>
                <c:pt idx="1335">
                  <c:v>287.755</c:v>
                </c:pt>
                <c:pt idx="1336">
                  <c:v>287.95499999999998</c:v>
                </c:pt>
                <c:pt idx="1337">
                  <c:v>288.15499999999997</c:v>
                </c:pt>
                <c:pt idx="1338">
                  <c:v>288.35500000000002</c:v>
                </c:pt>
                <c:pt idx="1339">
                  <c:v>288.55500000000001</c:v>
                </c:pt>
                <c:pt idx="1340">
                  <c:v>288.755</c:v>
                </c:pt>
                <c:pt idx="1341">
                  <c:v>288.95499999999998</c:v>
                </c:pt>
                <c:pt idx="1342">
                  <c:v>289.15499999999997</c:v>
                </c:pt>
                <c:pt idx="1343">
                  <c:v>289.35500000000002</c:v>
                </c:pt>
                <c:pt idx="1344">
                  <c:v>289.55500000000001</c:v>
                </c:pt>
                <c:pt idx="1345">
                  <c:v>289.755</c:v>
                </c:pt>
                <c:pt idx="1346">
                  <c:v>289.95499999999998</c:v>
                </c:pt>
                <c:pt idx="1347">
                  <c:v>290.15499999999997</c:v>
                </c:pt>
                <c:pt idx="1348">
                  <c:v>290.35500000000002</c:v>
                </c:pt>
                <c:pt idx="1349">
                  <c:v>290.55500000000001</c:v>
                </c:pt>
                <c:pt idx="1350">
                  <c:v>290.755</c:v>
                </c:pt>
                <c:pt idx="1351">
                  <c:v>290.95499999999998</c:v>
                </c:pt>
                <c:pt idx="1352">
                  <c:v>291.15499999999997</c:v>
                </c:pt>
                <c:pt idx="1353">
                  <c:v>291.35500000000002</c:v>
                </c:pt>
                <c:pt idx="1354">
                  <c:v>291.55500000000001</c:v>
                </c:pt>
                <c:pt idx="1355">
                  <c:v>291.755</c:v>
                </c:pt>
                <c:pt idx="1356">
                  <c:v>291.95499999999998</c:v>
                </c:pt>
                <c:pt idx="1357">
                  <c:v>292.15499999999997</c:v>
                </c:pt>
                <c:pt idx="1358">
                  <c:v>292.35500000000002</c:v>
                </c:pt>
                <c:pt idx="1359">
                  <c:v>292.55500000000001</c:v>
                </c:pt>
                <c:pt idx="1360">
                  <c:v>292.755</c:v>
                </c:pt>
                <c:pt idx="1361">
                  <c:v>292.95499999999998</c:v>
                </c:pt>
                <c:pt idx="1362">
                  <c:v>293.15499999999997</c:v>
                </c:pt>
                <c:pt idx="1363">
                  <c:v>293.35500000000002</c:v>
                </c:pt>
                <c:pt idx="1364">
                  <c:v>293.55500000000001</c:v>
                </c:pt>
                <c:pt idx="1365">
                  <c:v>293.755</c:v>
                </c:pt>
                <c:pt idx="1366">
                  <c:v>293.95499999999998</c:v>
                </c:pt>
                <c:pt idx="1367">
                  <c:v>294.15499999999997</c:v>
                </c:pt>
                <c:pt idx="1368">
                  <c:v>294.35500000000002</c:v>
                </c:pt>
                <c:pt idx="1369">
                  <c:v>294.55500000000001</c:v>
                </c:pt>
                <c:pt idx="1370">
                  <c:v>294.755</c:v>
                </c:pt>
                <c:pt idx="1371">
                  <c:v>294.95499999999998</c:v>
                </c:pt>
                <c:pt idx="1372">
                  <c:v>295.15499999999997</c:v>
                </c:pt>
                <c:pt idx="1373">
                  <c:v>295.35500000000002</c:v>
                </c:pt>
                <c:pt idx="1374">
                  <c:v>295.55500000000001</c:v>
                </c:pt>
                <c:pt idx="1375">
                  <c:v>295.755</c:v>
                </c:pt>
                <c:pt idx="1376">
                  <c:v>295.95499999999998</c:v>
                </c:pt>
                <c:pt idx="1377">
                  <c:v>296.15499999999997</c:v>
                </c:pt>
                <c:pt idx="1378">
                  <c:v>296.35500000000002</c:v>
                </c:pt>
                <c:pt idx="1379">
                  <c:v>296.55500000000001</c:v>
                </c:pt>
                <c:pt idx="1380">
                  <c:v>296.755</c:v>
                </c:pt>
                <c:pt idx="1381">
                  <c:v>296.95499999999998</c:v>
                </c:pt>
                <c:pt idx="1382">
                  <c:v>297.15499999999997</c:v>
                </c:pt>
                <c:pt idx="1383">
                  <c:v>297.35500000000002</c:v>
                </c:pt>
                <c:pt idx="1384">
                  <c:v>297.55500000000001</c:v>
                </c:pt>
                <c:pt idx="1385">
                  <c:v>297.755</c:v>
                </c:pt>
                <c:pt idx="1386">
                  <c:v>297.95499999999998</c:v>
                </c:pt>
                <c:pt idx="1387">
                  <c:v>298.15499999999997</c:v>
                </c:pt>
                <c:pt idx="1388">
                  <c:v>298.35500000000002</c:v>
                </c:pt>
                <c:pt idx="1389">
                  <c:v>298.55500000000001</c:v>
                </c:pt>
                <c:pt idx="1390">
                  <c:v>298.755</c:v>
                </c:pt>
                <c:pt idx="1391">
                  <c:v>298.95499999999998</c:v>
                </c:pt>
                <c:pt idx="1392">
                  <c:v>299.15499999999997</c:v>
                </c:pt>
                <c:pt idx="1393">
                  <c:v>299.35500000000002</c:v>
                </c:pt>
                <c:pt idx="1394">
                  <c:v>299.55500000000001</c:v>
                </c:pt>
                <c:pt idx="1395">
                  <c:v>299.755</c:v>
                </c:pt>
                <c:pt idx="1396">
                  <c:v>299.95499999999998</c:v>
                </c:pt>
                <c:pt idx="1397">
                  <c:v>300.15499999999997</c:v>
                </c:pt>
                <c:pt idx="1398">
                  <c:v>300.35500000000002</c:v>
                </c:pt>
                <c:pt idx="1399">
                  <c:v>300.55500000000001</c:v>
                </c:pt>
                <c:pt idx="1400">
                  <c:v>300.755</c:v>
                </c:pt>
                <c:pt idx="1401">
                  <c:v>300.95499999999998</c:v>
                </c:pt>
                <c:pt idx="1402">
                  <c:v>301.15499999999997</c:v>
                </c:pt>
                <c:pt idx="1403">
                  <c:v>301.35500000000002</c:v>
                </c:pt>
                <c:pt idx="1404">
                  <c:v>301.55500000000001</c:v>
                </c:pt>
                <c:pt idx="1405">
                  <c:v>301.755</c:v>
                </c:pt>
                <c:pt idx="1406">
                  <c:v>301.95499999999998</c:v>
                </c:pt>
                <c:pt idx="1407">
                  <c:v>302.15499999999997</c:v>
                </c:pt>
                <c:pt idx="1408">
                  <c:v>302.35500000000002</c:v>
                </c:pt>
                <c:pt idx="1409">
                  <c:v>302.55500000000001</c:v>
                </c:pt>
                <c:pt idx="1410">
                  <c:v>302.755</c:v>
                </c:pt>
                <c:pt idx="1411">
                  <c:v>302.95499999999998</c:v>
                </c:pt>
                <c:pt idx="1412">
                  <c:v>303.15499999999997</c:v>
                </c:pt>
                <c:pt idx="1413">
                  <c:v>303.35500000000002</c:v>
                </c:pt>
                <c:pt idx="1414">
                  <c:v>303.55500000000001</c:v>
                </c:pt>
                <c:pt idx="1415">
                  <c:v>303.755</c:v>
                </c:pt>
                <c:pt idx="1416">
                  <c:v>303.95499999999998</c:v>
                </c:pt>
                <c:pt idx="1417">
                  <c:v>304.15499999999997</c:v>
                </c:pt>
                <c:pt idx="1418">
                  <c:v>304.35500000000002</c:v>
                </c:pt>
                <c:pt idx="1419">
                  <c:v>304.55500000000001</c:v>
                </c:pt>
                <c:pt idx="1420">
                  <c:v>304.755</c:v>
                </c:pt>
                <c:pt idx="1421">
                  <c:v>304.95499999999998</c:v>
                </c:pt>
                <c:pt idx="1422">
                  <c:v>305.15499999999997</c:v>
                </c:pt>
                <c:pt idx="1423">
                  <c:v>305.35500000000002</c:v>
                </c:pt>
                <c:pt idx="1424">
                  <c:v>305.55500000000001</c:v>
                </c:pt>
                <c:pt idx="1425">
                  <c:v>305.755</c:v>
                </c:pt>
                <c:pt idx="1426">
                  <c:v>305.95499999999998</c:v>
                </c:pt>
                <c:pt idx="1427">
                  <c:v>306.15499999999997</c:v>
                </c:pt>
                <c:pt idx="1428">
                  <c:v>306.35500000000002</c:v>
                </c:pt>
                <c:pt idx="1429">
                  <c:v>306.55500000000001</c:v>
                </c:pt>
                <c:pt idx="1430">
                  <c:v>306.755</c:v>
                </c:pt>
                <c:pt idx="1431">
                  <c:v>306.95499999999998</c:v>
                </c:pt>
                <c:pt idx="1432">
                  <c:v>307.15499999999997</c:v>
                </c:pt>
                <c:pt idx="1433">
                  <c:v>307.35500000000002</c:v>
                </c:pt>
                <c:pt idx="1434">
                  <c:v>307.55500000000001</c:v>
                </c:pt>
                <c:pt idx="1435">
                  <c:v>307.755</c:v>
                </c:pt>
                <c:pt idx="1436">
                  <c:v>307.95499999999998</c:v>
                </c:pt>
                <c:pt idx="1437">
                  <c:v>308.15499999999997</c:v>
                </c:pt>
                <c:pt idx="1438">
                  <c:v>308.35500000000002</c:v>
                </c:pt>
                <c:pt idx="1439">
                  <c:v>308.55500000000001</c:v>
                </c:pt>
                <c:pt idx="1440">
                  <c:v>308.755</c:v>
                </c:pt>
                <c:pt idx="1441">
                  <c:v>308.95499999999998</c:v>
                </c:pt>
                <c:pt idx="1442">
                  <c:v>309.15499999999997</c:v>
                </c:pt>
                <c:pt idx="1443">
                  <c:v>309.35500000000002</c:v>
                </c:pt>
                <c:pt idx="1444">
                  <c:v>309.55500000000001</c:v>
                </c:pt>
                <c:pt idx="1445">
                  <c:v>309.755</c:v>
                </c:pt>
                <c:pt idx="1446">
                  <c:v>309.95499999999998</c:v>
                </c:pt>
                <c:pt idx="1447">
                  <c:v>310.15499999999997</c:v>
                </c:pt>
                <c:pt idx="1448">
                  <c:v>310.35500000000002</c:v>
                </c:pt>
                <c:pt idx="1449">
                  <c:v>310.55500000000001</c:v>
                </c:pt>
                <c:pt idx="1450">
                  <c:v>310.755</c:v>
                </c:pt>
                <c:pt idx="1451">
                  <c:v>310.95499999999998</c:v>
                </c:pt>
                <c:pt idx="1452">
                  <c:v>311.15499999999997</c:v>
                </c:pt>
                <c:pt idx="1453">
                  <c:v>311.35500000000002</c:v>
                </c:pt>
                <c:pt idx="1454">
                  <c:v>311.55500000000001</c:v>
                </c:pt>
                <c:pt idx="1455">
                  <c:v>311.755</c:v>
                </c:pt>
                <c:pt idx="1456">
                  <c:v>311.95499999999998</c:v>
                </c:pt>
                <c:pt idx="1457">
                  <c:v>312.15499999999997</c:v>
                </c:pt>
                <c:pt idx="1458">
                  <c:v>312.35500000000002</c:v>
                </c:pt>
                <c:pt idx="1459">
                  <c:v>312.55500000000001</c:v>
                </c:pt>
                <c:pt idx="1460">
                  <c:v>312.755</c:v>
                </c:pt>
                <c:pt idx="1461">
                  <c:v>312.95499999999998</c:v>
                </c:pt>
                <c:pt idx="1462">
                  <c:v>313.15499999999997</c:v>
                </c:pt>
                <c:pt idx="1463">
                  <c:v>313.35500000000002</c:v>
                </c:pt>
                <c:pt idx="1464">
                  <c:v>313.55500000000001</c:v>
                </c:pt>
                <c:pt idx="1465">
                  <c:v>313.755</c:v>
                </c:pt>
                <c:pt idx="1466">
                  <c:v>313.95499999999998</c:v>
                </c:pt>
                <c:pt idx="1467">
                  <c:v>314.15499999999997</c:v>
                </c:pt>
                <c:pt idx="1468">
                  <c:v>314.35500000000002</c:v>
                </c:pt>
                <c:pt idx="1469">
                  <c:v>314.55500000000001</c:v>
                </c:pt>
                <c:pt idx="1470">
                  <c:v>314.755</c:v>
                </c:pt>
                <c:pt idx="1471">
                  <c:v>314.95499999999998</c:v>
                </c:pt>
                <c:pt idx="1472">
                  <c:v>315.15499999999997</c:v>
                </c:pt>
                <c:pt idx="1473">
                  <c:v>315.35500000000002</c:v>
                </c:pt>
                <c:pt idx="1474">
                  <c:v>315.55500000000001</c:v>
                </c:pt>
                <c:pt idx="1475">
                  <c:v>315.755</c:v>
                </c:pt>
                <c:pt idx="1476">
                  <c:v>315.95499999999998</c:v>
                </c:pt>
                <c:pt idx="1477">
                  <c:v>316.15499999999997</c:v>
                </c:pt>
                <c:pt idx="1478">
                  <c:v>316.35500000000002</c:v>
                </c:pt>
                <c:pt idx="1479">
                  <c:v>316.55500000000001</c:v>
                </c:pt>
                <c:pt idx="1480">
                  <c:v>316.755</c:v>
                </c:pt>
                <c:pt idx="1481">
                  <c:v>316.95499999999998</c:v>
                </c:pt>
                <c:pt idx="1482">
                  <c:v>317.15499999999997</c:v>
                </c:pt>
                <c:pt idx="1483">
                  <c:v>317.35500000000002</c:v>
                </c:pt>
                <c:pt idx="1484">
                  <c:v>317.55500000000001</c:v>
                </c:pt>
                <c:pt idx="1485">
                  <c:v>317.755</c:v>
                </c:pt>
                <c:pt idx="1486">
                  <c:v>317.95499999999998</c:v>
                </c:pt>
                <c:pt idx="1487">
                  <c:v>318.15499999999997</c:v>
                </c:pt>
                <c:pt idx="1488">
                  <c:v>318.35500000000002</c:v>
                </c:pt>
                <c:pt idx="1489">
                  <c:v>318.55500000000001</c:v>
                </c:pt>
                <c:pt idx="1490">
                  <c:v>318.755</c:v>
                </c:pt>
                <c:pt idx="1491">
                  <c:v>318.95499999999998</c:v>
                </c:pt>
                <c:pt idx="1492">
                  <c:v>319.15499999999997</c:v>
                </c:pt>
                <c:pt idx="1493">
                  <c:v>319.35500000000002</c:v>
                </c:pt>
                <c:pt idx="1494">
                  <c:v>319.55500000000001</c:v>
                </c:pt>
                <c:pt idx="1495">
                  <c:v>319.755</c:v>
                </c:pt>
                <c:pt idx="1496">
                  <c:v>319.95499999999998</c:v>
                </c:pt>
                <c:pt idx="1497">
                  <c:v>320.15499999999997</c:v>
                </c:pt>
                <c:pt idx="1498">
                  <c:v>320.35500000000002</c:v>
                </c:pt>
                <c:pt idx="1499">
                  <c:v>320.55500000000001</c:v>
                </c:pt>
                <c:pt idx="1500">
                  <c:v>320.755</c:v>
                </c:pt>
                <c:pt idx="1501">
                  <c:v>320.95499999999998</c:v>
                </c:pt>
                <c:pt idx="1502">
                  <c:v>321.15499999999997</c:v>
                </c:pt>
                <c:pt idx="1503">
                  <c:v>321.35500000000002</c:v>
                </c:pt>
                <c:pt idx="1504">
                  <c:v>321.55500000000001</c:v>
                </c:pt>
                <c:pt idx="1505">
                  <c:v>321.755</c:v>
                </c:pt>
                <c:pt idx="1506">
                  <c:v>321.95499999999998</c:v>
                </c:pt>
                <c:pt idx="1507">
                  <c:v>322.15499999999997</c:v>
                </c:pt>
                <c:pt idx="1508">
                  <c:v>322.35500000000002</c:v>
                </c:pt>
                <c:pt idx="1509">
                  <c:v>322.55500000000001</c:v>
                </c:pt>
                <c:pt idx="1510">
                  <c:v>322.755</c:v>
                </c:pt>
                <c:pt idx="1511">
                  <c:v>322.95499999999998</c:v>
                </c:pt>
                <c:pt idx="1512">
                  <c:v>323.15499999999997</c:v>
                </c:pt>
                <c:pt idx="1513">
                  <c:v>323.35500000000002</c:v>
                </c:pt>
                <c:pt idx="1514">
                  <c:v>323.55500000000001</c:v>
                </c:pt>
                <c:pt idx="1515">
                  <c:v>323.755</c:v>
                </c:pt>
                <c:pt idx="1516">
                  <c:v>323.95499999999998</c:v>
                </c:pt>
                <c:pt idx="1517">
                  <c:v>324.15499999999997</c:v>
                </c:pt>
                <c:pt idx="1518">
                  <c:v>324.35500000000002</c:v>
                </c:pt>
                <c:pt idx="1519">
                  <c:v>324.55500000000001</c:v>
                </c:pt>
                <c:pt idx="1520">
                  <c:v>324.755</c:v>
                </c:pt>
                <c:pt idx="1521">
                  <c:v>324.95499999999998</c:v>
                </c:pt>
                <c:pt idx="1522">
                  <c:v>325.15499999999997</c:v>
                </c:pt>
                <c:pt idx="1523">
                  <c:v>325.35500000000002</c:v>
                </c:pt>
                <c:pt idx="1524">
                  <c:v>325.55500000000001</c:v>
                </c:pt>
                <c:pt idx="1525">
                  <c:v>325.755</c:v>
                </c:pt>
                <c:pt idx="1526">
                  <c:v>325.95499999999998</c:v>
                </c:pt>
                <c:pt idx="1527">
                  <c:v>326.15499999999997</c:v>
                </c:pt>
                <c:pt idx="1528">
                  <c:v>326.35500000000002</c:v>
                </c:pt>
                <c:pt idx="1529">
                  <c:v>326.55500000000001</c:v>
                </c:pt>
                <c:pt idx="1530">
                  <c:v>326.755</c:v>
                </c:pt>
                <c:pt idx="1531">
                  <c:v>326.95499999999998</c:v>
                </c:pt>
                <c:pt idx="1532">
                  <c:v>327.15499999999997</c:v>
                </c:pt>
                <c:pt idx="1533">
                  <c:v>327.35500000000002</c:v>
                </c:pt>
                <c:pt idx="1534">
                  <c:v>327.55500000000001</c:v>
                </c:pt>
                <c:pt idx="1535">
                  <c:v>327.755</c:v>
                </c:pt>
                <c:pt idx="1536">
                  <c:v>327.95499999999998</c:v>
                </c:pt>
                <c:pt idx="1537">
                  <c:v>328.15499999999997</c:v>
                </c:pt>
                <c:pt idx="1538">
                  <c:v>328.35500000000002</c:v>
                </c:pt>
                <c:pt idx="1539">
                  <c:v>328.55500000000001</c:v>
                </c:pt>
                <c:pt idx="1540">
                  <c:v>328.755</c:v>
                </c:pt>
                <c:pt idx="1541">
                  <c:v>328.95499999999998</c:v>
                </c:pt>
                <c:pt idx="1542">
                  <c:v>329.15499999999997</c:v>
                </c:pt>
                <c:pt idx="1543">
                  <c:v>329.35500000000002</c:v>
                </c:pt>
                <c:pt idx="1544">
                  <c:v>329.55500000000001</c:v>
                </c:pt>
                <c:pt idx="1545">
                  <c:v>329.755</c:v>
                </c:pt>
                <c:pt idx="1546">
                  <c:v>329.95499999999998</c:v>
                </c:pt>
                <c:pt idx="1547">
                  <c:v>330.15499999999997</c:v>
                </c:pt>
                <c:pt idx="1548">
                  <c:v>330.35500000000002</c:v>
                </c:pt>
                <c:pt idx="1549">
                  <c:v>330.55500000000001</c:v>
                </c:pt>
                <c:pt idx="1550">
                  <c:v>330.755</c:v>
                </c:pt>
                <c:pt idx="1551">
                  <c:v>330.95499999999998</c:v>
                </c:pt>
                <c:pt idx="1552">
                  <c:v>331.15499999999997</c:v>
                </c:pt>
                <c:pt idx="1553">
                  <c:v>331.35500000000002</c:v>
                </c:pt>
                <c:pt idx="1554">
                  <c:v>331.55500000000001</c:v>
                </c:pt>
                <c:pt idx="1555">
                  <c:v>331.755</c:v>
                </c:pt>
                <c:pt idx="1556">
                  <c:v>331.95499999999998</c:v>
                </c:pt>
                <c:pt idx="1557">
                  <c:v>332.15499999999997</c:v>
                </c:pt>
                <c:pt idx="1558">
                  <c:v>332.35500000000002</c:v>
                </c:pt>
                <c:pt idx="1559">
                  <c:v>332.55500000000001</c:v>
                </c:pt>
                <c:pt idx="1560">
                  <c:v>332.755</c:v>
                </c:pt>
                <c:pt idx="1561">
                  <c:v>332.95499999999998</c:v>
                </c:pt>
                <c:pt idx="1562">
                  <c:v>333.15499999999997</c:v>
                </c:pt>
                <c:pt idx="1563">
                  <c:v>333.35500000000002</c:v>
                </c:pt>
                <c:pt idx="1564">
                  <c:v>333.55500000000001</c:v>
                </c:pt>
                <c:pt idx="1565">
                  <c:v>333.755</c:v>
                </c:pt>
                <c:pt idx="1566">
                  <c:v>333.95499999999998</c:v>
                </c:pt>
                <c:pt idx="1567">
                  <c:v>334.15499999999997</c:v>
                </c:pt>
                <c:pt idx="1568">
                  <c:v>334.35500000000002</c:v>
                </c:pt>
                <c:pt idx="1569">
                  <c:v>334.55500000000001</c:v>
                </c:pt>
                <c:pt idx="1570">
                  <c:v>334.755</c:v>
                </c:pt>
                <c:pt idx="1571">
                  <c:v>334.95499999999998</c:v>
                </c:pt>
                <c:pt idx="1572">
                  <c:v>335.15499999999997</c:v>
                </c:pt>
                <c:pt idx="1573">
                  <c:v>335.35500000000002</c:v>
                </c:pt>
                <c:pt idx="1574">
                  <c:v>335.55500000000001</c:v>
                </c:pt>
                <c:pt idx="1575">
                  <c:v>335.755</c:v>
                </c:pt>
                <c:pt idx="1576">
                  <c:v>335.95499999999998</c:v>
                </c:pt>
                <c:pt idx="1577">
                  <c:v>336.15499999999997</c:v>
                </c:pt>
                <c:pt idx="1578">
                  <c:v>336.35500000000002</c:v>
                </c:pt>
                <c:pt idx="1579">
                  <c:v>336.55500000000001</c:v>
                </c:pt>
                <c:pt idx="1580">
                  <c:v>336.755</c:v>
                </c:pt>
                <c:pt idx="1581">
                  <c:v>336.95499999999998</c:v>
                </c:pt>
                <c:pt idx="1582">
                  <c:v>337.15499999999997</c:v>
                </c:pt>
                <c:pt idx="1583">
                  <c:v>337.35500000000002</c:v>
                </c:pt>
                <c:pt idx="1584">
                  <c:v>337.55500000000001</c:v>
                </c:pt>
                <c:pt idx="1585">
                  <c:v>337.755</c:v>
                </c:pt>
                <c:pt idx="1586">
                  <c:v>337.95499999999998</c:v>
                </c:pt>
                <c:pt idx="1587">
                  <c:v>338.15499999999997</c:v>
                </c:pt>
                <c:pt idx="1588">
                  <c:v>338.35500000000002</c:v>
                </c:pt>
                <c:pt idx="1589">
                  <c:v>338.55500000000001</c:v>
                </c:pt>
                <c:pt idx="1590">
                  <c:v>338.755</c:v>
                </c:pt>
                <c:pt idx="1591">
                  <c:v>338.95499999999998</c:v>
                </c:pt>
                <c:pt idx="1592">
                  <c:v>339.15499999999997</c:v>
                </c:pt>
                <c:pt idx="1593">
                  <c:v>339.35500000000002</c:v>
                </c:pt>
                <c:pt idx="1594">
                  <c:v>339.55500000000001</c:v>
                </c:pt>
                <c:pt idx="1595">
                  <c:v>339.755</c:v>
                </c:pt>
                <c:pt idx="1596">
                  <c:v>339.95499999999998</c:v>
                </c:pt>
                <c:pt idx="1597">
                  <c:v>340.15499999999997</c:v>
                </c:pt>
                <c:pt idx="1598">
                  <c:v>340.35500000000002</c:v>
                </c:pt>
                <c:pt idx="1599">
                  <c:v>340.55500000000001</c:v>
                </c:pt>
                <c:pt idx="1600">
                  <c:v>340.755</c:v>
                </c:pt>
                <c:pt idx="1601">
                  <c:v>340.95499999999998</c:v>
                </c:pt>
                <c:pt idx="1602">
                  <c:v>341.15499999999997</c:v>
                </c:pt>
                <c:pt idx="1603">
                  <c:v>341.35500000000002</c:v>
                </c:pt>
                <c:pt idx="1604">
                  <c:v>341.55500000000001</c:v>
                </c:pt>
                <c:pt idx="1605">
                  <c:v>341.755</c:v>
                </c:pt>
                <c:pt idx="1606">
                  <c:v>341.95499999999998</c:v>
                </c:pt>
                <c:pt idx="1607">
                  <c:v>342.15499999999997</c:v>
                </c:pt>
                <c:pt idx="1608">
                  <c:v>342.35500000000002</c:v>
                </c:pt>
                <c:pt idx="1609">
                  <c:v>342.55500000000001</c:v>
                </c:pt>
                <c:pt idx="1610">
                  <c:v>342.755</c:v>
                </c:pt>
                <c:pt idx="1611">
                  <c:v>342.95499999999998</c:v>
                </c:pt>
                <c:pt idx="1612">
                  <c:v>343.15499999999997</c:v>
                </c:pt>
                <c:pt idx="1613">
                  <c:v>343.35500000000002</c:v>
                </c:pt>
                <c:pt idx="1614">
                  <c:v>343.55500000000001</c:v>
                </c:pt>
                <c:pt idx="1615">
                  <c:v>343.755</c:v>
                </c:pt>
                <c:pt idx="1616">
                  <c:v>343.95499999999998</c:v>
                </c:pt>
                <c:pt idx="1617">
                  <c:v>344.15499999999997</c:v>
                </c:pt>
                <c:pt idx="1618">
                  <c:v>344.35500000000002</c:v>
                </c:pt>
                <c:pt idx="1619">
                  <c:v>344.55500000000001</c:v>
                </c:pt>
                <c:pt idx="1620">
                  <c:v>344.755</c:v>
                </c:pt>
                <c:pt idx="1621">
                  <c:v>344.95499999999998</c:v>
                </c:pt>
                <c:pt idx="1622">
                  <c:v>345.15499999999997</c:v>
                </c:pt>
                <c:pt idx="1623">
                  <c:v>345.35500000000002</c:v>
                </c:pt>
                <c:pt idx="1624">
                  <c:v>345.55500000000001</c:v>
                </c:pt>
                <c:pt idx="1625">
                  <c:v>345.755</c:v>
                </c:pt>
                <c:pt idx="1626">
                  <c:v>345.95499999999998</c:v>
                </c:pt>
                <c:pt idx="1627">
                  <c:v>346.15499999999997</c:v>
                </c:pt>
                <c:pt idx="1628">
                  <c:v>346.35500000000002</c:v>
                </c:pt>
                <c:pt idx="1629">
                  <c:v>346.55500000000001</c:v>
                </c:pt>
                <c:pt idx="1630">
                  <c:v>346.755</c:v>
                </c:pt>
                <c:pt idx="1631">
                  <c:v>346.95499999999998</c:v>
                </c:pt>
                <c:pt idx="1632">
                  <c:v>347.15499999999997</c:v>
                </c:pt>
                <c:pt idx="1633">
                  <c:v>347.35500000000002</c:v>
                </c:pt>
                <c:pt idx="1634">
                  <c:v>347.55500000000001</c:v>
                </c:pt>
                <c:pt idx="1635">
                  <c:v>347.755</c:v>
                </c:pt>
                <c:pt idx="1636">
                  <c:v>347.95499999999998</c:v>
                </c:pt>
                <c:pt idx="1637">
                  <c:v>348.15499999999997</c:v>
                </c:pt>
                <c:pt idx="1638">
                  <c:v>348.35500000000002</c:v>
                </c:pt>
                <c:pt idx="1639">
                  <c:v>348.55500000000001</c:v>
                </c:pt>
                <c:pt idx="1640">
                  <c:v>348.755</c:v>
                </c:pt>
                <c:pt idx="1641">
                  <c:v>348.95499999999998</c:v>
                </c:pt>
                <c:pt idx="1642">
                  <c:v>349.15499999999997</c:v>
                </c:pt>
                <c:pt idx="1643">
                  <c:v>349.35500000000002</c:v>
                </c:pt>
                <c:pt idx="1644">
                  <c:v>349.55500000000001</c:v>
                </c:pt>
                <c:pt idx="1645">
                  <c:v>349.755</c:v>
                </c:pt>
                <c:pt idx="1646">
                  <c:v>349.95499999999998</c:v>
                </c:pt>
                <c:pt idx="1647">
                  <c:v>350.15499999999997</c:v>
                </c:pt>
                <c:pt idx="1648">
                  <c:v>350.35500000000002</c:v>
                </c:pt>
                <c:pt idx="1649">
                  <c:v>350.55500000000001</c:v>
                </c:pt>
                <c:pt idx="1650">
                  <c:v>350.755</c:v>
                </c:pt>
                <c:pt idx="1651">
                  <c:v>350.95499999999998</c:v>
                </c:pt>
                <c:pt idx="1652">
                  <c:v>351.15499999999997</c:v>
                </c:pt>
                <c:pt idx="1653">
                  <c:v>351.35500000000002</c:v>
                </c:pt>
                <c:pt idx="1654">
                  <c:v>351.55500000000001</c:v>
                </c:pt>
                <c:pt idx="1655">
                  <c:v>351.755</c:v>
                </c:pt>
                <c:pt idx="1656">
                  <c:v>351.95499999999998</c:v>
                </c:pt>
                <c:pt idx="1657">
                  <c:v>352.15499999999997</c:v>
                </c:pt>
                <c:pt idx="1658">
                  <c:v>352.35500000000002</c:v>
                </c:pt>
                <c:pt idx="1659">
                  <c:v>352.55500000000001</c:v>
                </c:pt>
                <c:pt idx="1660">
                  <c:v>352.755</c:v>
                </c:pt>
                <c:pt idx="1661">
                  <c:v>352.95499999999998</c:v>
                </c:pt>
                <c:pt idx="1662">
                  <c:v>353.15499999999997</c:v>
                </c:pt>
                <c:pt idx="1663">
                  <c:v>353.35500000000002</c:v>
                </c:pt>
                <c:pt idx="1664">
                  <c:v>353.55500000000001</c:v>
                </c:pt>
                <c:pt idx="1665">
                  <c:v>353.755</c:v>
                </c:pt>
                <c:pt idx="1666">
                  <c:v>353.95499999999998</c:v>
                </c:pt>
                <c:pt idx="1667">
                  <c:v>354.15499999999997</c:v>
                </c:pt>
                <c:pt idx="1668">
                  <c:v>354.35500000000002</c:v>
                </c:pt>
                <c:pt idx="1669">
                  <c:v>354.55500000000001</c:v>
                </c:pt>
                <c:pt idx="1670">
                  <c:v>354.755</c:v>
                </c:pt>
                <c:pt idx="1671">
                  <c:v>354.95499999999998</c:v>
                </c:pt>
                <c:pt idx="1672">
                  <c:v>355.15499999999997</c:v>
                </c:pt>
                <c:pt idx="1673">
                  <c:v>355.35500000000002</c:v>
                </c:pt>
                <c:pt idx="1674">
                  <c:v>355.55500000000001</c:v>
                </c:pt>
                <c:pt idx="1675">
                  <c:v>355.755</c:v>
                </c:pt>
                <c:pt idx="1676">
                  <c:v>355.95499999999998</c:v>
                </c:pt>
                <c:pt idx="1677">
                  <c:v>356.15499999999997</c:v>
                </c:pt>
                <c:pt idx="1678">
                  <c:v>356.35500000000002</c:v>
                </c:pt>
                <c:pt idx="1679">
                  <c:v>356.55500000000001</c:v>
                </c:pt>
                <c:pt idx="1680">
                  <c:v>356.755</c:v>
                </c:pt>
                <c:pt idx="1681">
                  <c:v>356.95499999999998</c:v>
                </c:pt>
                <c:pt idx="1682">
                  <c:v>357.15499999999997</c:v>
                </c:pt>
                <c:pt idx="1683">
                  <c:v>357.35500000000002</c:v>
                </c:pt>
                <c:pt idx="1684">
                  <c:v>357.55500000000001</c:v>
                </c:pt>
                <c:pt idx="1685">
                  <c:v>357.755</c:v>
                </c:pt>
                <c:pt idx="1686">
                  <c:v>357.95499999999998</c:v>
                </c:pt>
                <c:pt idx="1687">
                  <c:v>358.15499999999997</c:v>
                </c:pt>
                <c:pt idx="1688">
                  <c:v>358.35500000000002</c:v>
                </c:pt>
                <c:pt idx="1689">
                  <c:v>358.55500000000001</c:v>
                </c:pt>
                <c:pt idx="1690">
                  <c:v>358.755</c:v>
                </c:pt>
                <c:pt idx="1691">
                  <c:v>358.95499999999998</c:v>
                </c:pt>
                <c:pt idx="1692">
                  <c:v>359.15499999999997</c:v>
                </c:pt>
                <c:pt idx="1693">
                  <c:v>359.35500000000002</c:v>
                </c:pt>
                <c:pt idx="1694">
                  <c:v>359.55500000000001</c:v>
                </c:pt>
                <c:pt idx="1695">
                  <c:v>359.755</c:v>
                </c:pt>
                <c:pt idx="1696">
                  <c:v>359.95499999999998</c:v>
                </c:pt>
                <c:pt idx="1697">
                  <c:v>360.15499999999997</c:v>
                </c:pt>
                <c:pt idx="1698">
                  <c:v>360.35500000000002</c:v>
                </c:pt>
                <c:pt idx="1699">
                  <c:v>360.55500000000001</c:v>
                </c:pt>
                <c:pt idx="1700">
                  <c:v>360.755</c:v>
                </c:pt>
                <c:pt idx="1701">
                  <c:v>360.95499999999998</c:v>
                </c:pt>
                <c:pt idx="1702">
                  <c:v>361.15499999999997</c:v>
                </c:pt>
                <c:pt idx="1703">
                  <c:v>361.35500000000002</c:v>
                </c:pt>
                <c:pt idx="1704">
                  <c:v>361.55500000000001</c:v>
                </c:pt>
                <c:pt idx="1705">
                  <c:v>361.755</c:v>
                </c:pt>
                <c:pt idx="1706">
                  <c:v>361.95499999999998</c:v>
                </c:pt>
                <c:pt idx="1707">
                  <c:v>362.15499999999997</c:v>
                </c:pt>
                <c:pt idx="1708">
                  <c:v>362.35500000000002</c:v>
                </c:pt>
                <c:pt idx="1709">
                  <c:v>362.55500000000001</c:v>
                </c:pt>
                <c:pt idx="1710">
                  <c:v>362.755</c:v>
                </c:pt>
                <c:pt idx="1711">
                  <c:v>362.95499999999998</c:v>
                </c:pt>
                <c:pt idx="1712">
                  <c:v>363.15499999999997</c:v>
                </c:pt>
                <c:pt idx="1713">
                  <c:v>363.35500000000002</c:v>
                </c:pt>
                <c:pt idx="1714">
                  <c:v>363.55500000000001</c:v>
                </c:pt>
                <c:pt idx="1715">
                  <c:v>363.755</c:v>
                </c:pt>
                <c:pt idx="1716">
                  <c:v>363.95499999999998</c:v>
                </c:pt>
                <c:pt idx="1717">
                  <c:v>364.15499999999997</c:v>
                </c:pt>
                <c:pt idx="1718">
                  <c:v>364.35500000000002</c:v>
                </c:pt>
                <c:pt idx="1719">
                  <c:v>364.55500000000001</c:v>
                </c:pt>
                <c:pt idx="1720">
                  <c:v>364.755</c:v>
                </c:pt>
                <c:pt idx="1721">
                  <c:v>364.95499999999998</c:v>
                </c:pt>
                <c:pt idx="1722">
                  <c:v>365.15499999999997</c:v>
                </c:pt>
                <c:pt idx="1723">
                  <c:v>365.35500000000002</c:v>
                </c:pt>
                <c:pt idx="1724">
                  <c:v>365.55500000000001</c:v>
                </c:pt>
                <c:pt idx="1725">
                  <c:v>365.755</c:v>
                </c:pt>
                <c:pt idx="1726">
                  <c:v>365.95499999999998</c:v>
                </c:pt>
                <c:pt idx="1727">
                  <c:v>366.15499999999997</c:v>
                </c:pt>
                <c:pt idx="1728">
                  <c:v>366.35500000000002</c:v>
                </c:pt>
                <c:pt idx="1729">
                  <c:v>366.55500000000001</c:v>
                </c:pt>
                <c:pt idx="1730">
                  <c:v>366.755</c:v>
                </c:pt>
                <c:pt idx="1731">
                  <c:v>366.95499999999998</c:v>
                </c:pt>
                <c:pt idx="1732">
                  <c:v>367.15499999999997</c:v>
                </c:pt>
                <c:pt idx="1733">
                  <c:v>367.35500000000002</c:v>
                </c:pt>
                <c:pt idx="1734">
                  <c:v>367.55500000000001</c:v>
                </c:pt>
                <c:pt idx="1735">
                  <c:v>367.755</c:v>
                </c:pt>
                <c:pt idx="1736">
                  <c:v>367.95499999999998</c:v>
                </c:pt>
                <c:pt idx="1737">
                  <c:v>368.15499999999997</c:v>
                </c:pt>
                <c:pt idx="1738">
                  <c:v>368.35500000000002</c:v>
                </c:pt>
                <c:pt idx="1739">
                  <c:v>368.55500000000001</c:v>
                </c:pt>
                <c:pt idx="1740">
                  <c:v>368.755</c:v>
                </c:pt>
                <c:pt idx="1741">
                  <c:v>368.95499999999998</c:v>
                </c:pt>
                <c:pt idx="1742">
                  <c:v>369.15499999999997</c:v>
                </c:pt>
                <c:pt idx="1743">
                  <c:v>369.35500000000002</c:v>
                </c:pt>
                <c:pt idx="1744">
                  <c:v>369.55500000000001</c:v>
                </c:pt>
                <c:pt idx="1745">
                  <c:v>369.755</c:v>
                </c:pt>
                <c:pt idx="1746">
                  <c:v>369.95499999999998</c:v>
                </c:pt>
                <c:pt idx="1747">
                  <c:v>370.15499999999997</c:v>
                </c:pt>
                <c:pt idx="1748">
                  <c:v>370.35500000000002</c:v>
                </c:pt>
                <c:pt idx="1749">
                  <c:v>370.55500000000001</c:v>
                </c:pt>
                <c:pt idx="1750">
                  <c:v>370.755</c:v>
                </c:pt>
                <c:pt idx="1751">
                  <c:v>370.95499999999998</c:v>
                </c:pt>
                <c:pt idx="1752">
                  <c:v>371.15499999999997</c:v>
                </c:pt>
                <c:pt idx="1753">
                  <c:v>371.35500000000002</c:v>
                </c:pt>
              </c:numCache>
            </c:numRef>
          </c:xVal>
          <c:yVal>
            <c:numRef>
              <c:f>'Trial 1 lab 6 .2M'!$E$2:$E$2004</c:f>
              <c:numCache>
                <c:formatCode>General</c:formatCode>
                <c:ptCount val="2003"/>
                <c:pt idx="0">
                  <c:v>7.6951349999999993E-6</c:v>
                </c:pt>
                <c:pt idx="1">
                  <c:v>7.6790699999999986E-6</c:v>
                </c:pt>
                <c:pt idx="2">
                  <c:v>7.6790699999999986E-6</c:v>
                </c:pt>
                <c:pt idx="3">
                  <c:v>7.6790699999999986E-6</c:v>
                </c:pt>
                <c:pt idx="4">
                  <c:v>7.7272649999999989E-6</c:v>
                </c:pt>
                <c:pt idx="5">
                  <c:v>7.6951349999999993E-6</c:v>
                </c:pt>
                <c:pt idx="6">
                  <c:v>7.6790699999999986E-6</c:v>
                </c:pt>
                <c:pt idx="7">
                  <c:v>7.6951349999999993E-6</c:v>
                </c:pt>
                <c:pt idx="8">
                  <c:v>7.6951349999999993E-6</c:v>
                </c:pt>
                <c:pt idx="9">
                  <c:v>7.646939999999999E-6</c:v>
                </c:pt>
                <c:pt idx="10">
                  <c:v>7.646939999999999E-6</c:v>
                </c:pt>
                <c:pt idx="11">
                  <c:v>7.630875E-6</c:v>
                </c:pt>
                <c:pt idx="12">
                  <c:v>7.6148099999999993E-6</c:v>
                </c:pt>
                <c:pt idx="13">
                  <c:v>7.630875E-6</c:v>
                </c:pt>
                <c:pt idx="14">
                  <c:v>7.5987449999999995E-6</c:v>
                </c:pt>
                <c:pt idx="15">
                  <c:v>7.5987449999999995E-6</c:v>
                </c:pt>
                <c:pt idx="16">
                  <c:v>7.6148099999999993E-6</c:v>
                </c:pt>
                <c:pt idx="17">
                  <c:v>7.5505499999999992E-6</c:v>
                </c:pt>
                <c:pt idx="18">
                  <c:v>7.5826799999999997E-6</c:v>
                </c:pt>
                <c:pt idx="19">
                  <c:v>7.5505499999999992E-6</c:v>
                </c:pt>
                <c:pt idx="20">
                  <c:v>7.566614999999999E-6</c:v>
                </c:pt>
                <c:pt idx="21">
                  <c:v>7.5344849999999994E-6</c:v>
                </c:pt>
                <c:pt idx="22">
                  <c:v>7.5184200000000004E-6</c:v>
                </c:pt>
                <c:pt idx="23">
                  <c:v>7.5344849999999994E-6</c:v>
                </c:pt>
                <c:pt idx="24">
                  <c:v>7.5184200000000004E-6</c:v>
                </c:pt>
                <c:pt idx="25">
                  <c:v>7.5023550000000006E-6</c:v>
                </c:pt>
                <c:pt idx="26">
                  <c:v>7.4862899999999999E-6</c:v>
                </c:pt>
                <c:pt idx="27">
                  <c:v>7.4862899999999999E-6</c:v>
                </c:pt>
                <c:pt idx="28">
                  <c:v>7.4541600000000003E-6</c:v>
                </c:pt>
                <c:pt idx="29">
                  <c:v>7.4862899999999999E-6</c:v>
                </c:pt>
                <c:pt idx="30">
                  <c:v>7.4220299999999998E-6</c:v>
                </c:pt>
                <c:pt idx="31">
                  <c:v>7.4220299999999998E-6</c:v>
                </c:pt>
                <c:pt idx="32">
                  <c:v>7.4380950000000005E-6</c:v>
                </c:pt>
                <c:pt idx="33">
                  <c:v>7.405965E-6</c:v>
                </c:pt>
                <c:pt idx="34">
                  <c:v>7.4220299999999998E-6</c:v>
                </c:pt>
                <c:pt idx="35">
                  <c:v>7.3738350000000004E-6</c:v>
                </c:pt>
                <c:pt idx="36">
                  <c:v>7.3738350000000004E-6</c:v>
                </c:pt>
                <c:pt idx="37">
                  <c:v>7.3577699999999997E-6</c:v>
                </c:pt>
                <c:pt idx="38">
                  <c:v>7.3417049999999999E-6</c:v>
                </c:pt>
                <c:pt idx="39">
                  <c:v>7.3417049999999999E-6</c:v>
                </c:pt>
                <c:pt idx="40">
                  <c:v>7.3417049999999999E-6</c:v>
                </c:pt>
                <c:pt idx="41">
                  <c:v>7.3095750000000002E-6</c:v>
                </c:pt>
                <c:pt idx="42">
                  <c:v>7.3095750000000002E-6</c:v>
                </c:pt>
                <c:pt idx="43">
                  <c:v>7.3095750000000002E-6</c:v>
                </c:pt>
                <c:pt idx="44">
                  <c:v>7.2774449999999997E-6</c:v>
                </c:pt>
                <c:pt idx="45">
                  <c:v>7.2774449999999997E-6</c:v>
                </c:pt>
                <c:pt idx="46">
                  <c:v>7.2774449999999997E-6</c:v>
                </c:pt>
                <c:pt idx="47">
                  <c:v>7.2613799999999999E-6</c:v>
                </c:pt>
                <c:pt idx="48">
                  <c:v>7.2453150000000001E-6</c:v>
                </c:pt>
                <c:pt idx="49">
                  <c:v>7.2292500000000003E-6</c:v>
                </c:pt>
                <c:pt idx="50">
                  <c:v>7.2292500000000003E-6</c:v>
                </c:pt>
                <c:pt idx="51">
                  <c:v>7.2292500000000003E-6</c:v>
                </c:pt>
                <c:pt idx="52">
                  <c:v>7.1971199999999998E-6</c:v>
                </c:pt>
                <c:pt idx="53">
                  <c:v>7.181055E-6</c:v>
                </c:pt>
                <c:pt idx="54">
                  <c:v>7.181055E-6</c:v>
                </c:pt>
                <c:pt idx="55">
                  <c:v>7.181055E-6</c:v>
                </c:pt>
                <c:pt idx="56">
                  <c:v>7.1489249999999995E-6</c:v>
                </c:pt>
                <c:pt idx="57">
                  <c:v>7.1489249999999995E-6</c:v>
                </c:pt>
                <c:pt idx="58">
                  <c:v>7.1489249999999995E-6</c:v>
                </c:pt>
                <c:pt idx="59">
                  <c:v>7.10073E-6</c:v>
                </c:pt>
                <c:pt idx="60">
                  <c:v>7.1167949999999998E-6</c:v>
                </c:pt>
                <c:pt idx="61">
                  <c:v>7.10073E-6</c:v>
                </c:pt>
                <c:pt idx="62">
                  <c:v>7.10073E-6</c:v>
                </c:pt>
                <c:pt idx="63">
                  <c:v>7.0525349999999997E-6</c:v>
                </c:pt>
                <c:pt idx="64">
                  <c:v>7.0846650000000002E-6</c:v>
                </c:pt>
                <c:pt idx="65">
                  <c:v>7.0846650000000002E-6</c:v>
                </c:pt>
                <c:pt idx="66">
                  <c:v>7.0364699999999999E-6</c:v>
                </c:pt>
                <c:pt idx="67">
                  <c:v>7.0204050000000001E-6</c:v>
                </c:pt>
                <c:pt idx="68">
                  <c:v>6.9882749999999996E-6</c:v>
                </c:pt>
                <c:pt idx="69">
                  <c:v>7.0204050000000001E-6</c:v>
                </c:pt>
                <c:pt idx="70">
                  <c:v>6.9882749999999996E-6</c:v>
                </c:pt>
                <c:pt idx="71">
                  <c:v>7.0043399999999994E-6</c:v>
                </c:pt>
                <c:pt idx="72">
                  <c:v>6.9722099999999998E-6</c:v>
                </c:pt>
                <c:pt idx="73">
                  <c:v>6.9400799999999993E-6</c:v>
                </c:pt>
                <c:pt idx="74">
                  <c:v>6.9240149999999995E-6</c:v>
                </c:pt>
                <c:pt idx="75">
                  <c:v>6.9240149999999995E-6</c:v>
                </c:pt>
                <c:pt idx="76">
                  <c:v>6.9400799999999993E-6</c:v>
                </c:pt>
                <c:pt idx="77">
                  <c:v>6.9240149999999995E-6</c:v>
                </c:pt>
                <c:pt idx="78">
                  <c:v>6.9400799999999993E-6</c:v>
                </c:pt>
                <c:pt idx="79">
                  <c:v>6.8918849999999998E-6</c:v>
                </c:pt>
                <c:pt idx="80">
                  <c:v>6.8918849999999998E-6</c:v>
                </c:pt>
                <c:pt idx="81">
                  <c:v>6.87582E-6</c:v>
                </c:pt>
                <c:pt idx="82">
                  <c:v>6.8597549999999993E-6</c:v>
                </c:pt>
                <c:pt idx="83">
                  <c:v>6.8436899999999995E-6</c:v>
                </c:pt>
                <c:pt idx="84">
                  <c:v>6.8276249999999997E-6</c:v>
                </c:pt>
                <c:pt idx="85">
                  <c:v>6.8276249999999997E-6</c:v>
                </c:pt>
                <c:pt idx="86">
                  <c:v>6.8276249999999997E-6</c:v>
                </c:pt>
                <c:pt idx="87">
                  <c:v>6.8115599999999999E-6</c:v>
                </c:pt>
                <c:pt idx="88">
                  <c:v>6.8115599999999999E-6</c:v>
                </c:pt>
                <c:pt idx="89">
                  <c:v>6.7954949999999992E-6</c:v>
                </c:pt>
                <c:pt idx="90">
                  <c:v>6.7633649999999996E-6</c:v>
                </c:pt>
                <c:pt idx="91">
                  <c:v>6.7633649999999996E-6</c:v>
                </c:pt>
                <c:pt idx="92">
                  <c:v>6.7472999999999998E-6</c:v>
                </c:pt>
                <c:pt idx="93">
                  <c:v>6.7472999999999998E-6</c:v>
                </c:pt>
                <c:pt idx="94">
                  <c:v>6.7312349999999999E-6</c:v>
                </c:pt>
                <c:pt idx="95">
                  <c:v>6.7151699999999993E-6</c:v>
                </c:pt>
                <c:pt idx="96">
                  <c:v>6.7151699999999993E-6</c:v>
                </c:pt>
                <c:pt idx="97">
                  <c:v>6.6991049999999994E-6</c:v>
                </c:pt>
                <c:pt idx="98">
                  <c:v>6.6830399999999996E-6</c:v>
                </c:pt>
                <c:pt idx="99">
                  <c:v>6.6669749999999998E-6</c:v>
                </c:pt>
                <c:pt idx="100">
                  <c:v>6.6669749999999998E-6</c:v>
                </c:pt>
                <c:pt idx="101">
                  <c:v>6.6509099999999991E-6</c:v>
                </c:pt>
                <c:pt idx="102">
                  <c:v>6.6509099999999991E-6</c:v>
                </c:pt>
                <c:pt idx="103">
                  <c:v>6.6027149999999997E-6</c:v>
                </c:pt>
                <c:pt idx="104">
                  <c:v>6.6509099999999991E-6</c:v>
                </c:pt>
                <c:pt idx="105">
                  <c:v>6.6027149999999997E-6</c:v>
                </c:pt>
                <c:pt idx="106">
                  <c:v>6.6187799999999995E-6</c:v>
                </c:pt>
                <c:pt idx="107">
                  <c:v>6.6187799999999995E-6</c:v>
                </c:pt>
                <c:pt idx="108">
                  <c:v>6.5705849999999992E-6</c:v>
                </c:pt>
                <c:pt idx="109">
                  <c:v>6.5545199999999994E-6</c:v>
                </c:pt>
                <c:pt idx="110">
                  <c:v>6.5545199999999994E-6</c:v>
                </c:pt>
                <c:pt idx="111">
                  <c:v>6.5223900000000006E-6</c:v>
                </c:pt>
                <c:pt idx="112">
                  <c:v>6.5384549999999996E-6</c:v>
                </c:pt>
                <c:pt idx="113">
                  <c:v>6.5545199999999994E-6</c:v>
                </c:pt>
                <c:pt idx="114">
                  <c:v>6.4902600000000001E-6</c:v>
                </c:pt>
                <c:pt idx="115">
                  <c:v>6.4902600000000001E-6</c:v>
                </c:pt>
                <c:pt idx="116">
                  <c:v>6.4902600000000001E-6</c:v>
                </c:pt>
                <c:pt idx="117">
                  <c:v>6.4741950000000003E-6</c:v>
                </c:pt>
                <c:pt idx="118">
                  <c:v>6.4741950000000003E-6</c:v>
                </c:pt>
                <c:pt idx="119">
                  <c:v>6.4741950000000003E-6</c:v>
                </c:pt>
                <c:pt idx="120">
                  <c:v>6.4420649999999998E-6</c:v>
                </c:pt>
                <c:pt idx="121">
                  <c:v>6.4420649999999998E-6</c:v>
                </c:pt>
                <c:pt idx="122">
                  <c:v>6.4420649999999998E-6</c:v>
                </c:pt>
                <c:pt idx="123">
                  <c:v>6.426E-6</c:v>
                </c:pt>
                <c:pt idx="124">
                  <c:v>6.4099350000000001E-6</c:v>
                </c:pt>
                <c:pt idx="125">
                  <c:v>6.3938700000000003E-6</c:v>
                </c:pt>
                <c:pt idx="126">
                  <c:v>6.3938700000000003E-6</c:v>
                </c:pt>
                <c:pt idx="127">
                  <c:v>6.3778050000000005E-6</c:v>
                </c:pt>
                <c:pt idx="128">
                  <c:v>6.3617399999999998E-6</c:v>
                </c:pt>
                <c:pt idx="129">
                  <c:v>6.3617399999999998E-6</c:v>
                </c:pt>
                <c:pt idx="130">
                  <c:v>6.3617399999999998E-6</c:v>
                </c:pt>
                <c:pt idx="131">
                  <c:v>6.3296100000000002E-6</c:v>
                </c:pt>
                <c:pt idx="132">
                  <c:v>6.2814149999999999E-6</c:v>
                </c:pt>
                <c:pt idx="133">
                  <c:v>6.3296100000000002E-6</c:v>
                </c:pt>
                <c:pt idx="134">
                  <c:v>6.2974799999999997E-6</c:v>
                </c:pt>
                <c:pt idx="135">
                  <c:v>6.2974799999999997E-6</c:v>
                </c:pt>
                <c:pt idx="136">
                  <c:v>6.2653500000000001E-6</c:v>
                </c:pt>
                <c:pt idx="137">
                  <c:v>6.2814149999999999E-6</c:v>
                </c:pt>
                <c:pt idx="138">
                  <c:v>6.2492850000000003E-6</c:v>
                </c:pt>
                <c:pt idx="139">
                  <c:v>6.2492850000000003E-6</c:v>
                </c:pt>
                <c:pt idx="140">
                  <c:v>6.2332199999999996E-6</c:v>
                </c:pt>
                <c:pt idx="141">
                  <c:v>6.2171549999999998E-6</c:v>
                </c:pt>
                <c:pt idx="142">
                  <c:v>6.2010899999999999E-6</c:v>
                </c:pt>
                <c:pt idx="143">
                  <c:v>6.2010899999999999E-6</c:v>
                </c:pt>
                <c:pt idx="144">
                  <c:v>6.1850250000000001E-6</c:v>
                </c:pt>
                <c:pt idx="145">
                  <c:v>6.1689600000000003E-6</c:v>
                </c:pt>
                <c:pt idx="146">
                  <c:v>6.1689600000000003E-6</c:v>
                </c:pt>
                <c:pt idx="147">
                  <c:v>6.1528949999999996E-6</c:v>
                </c:pt>
                <c:pt idx="148">
                  <c:v>6.120765E-6</c:v>
                </c:pt>
                <c:pt idx="149">
                  <c:v>6.1528949999999996E-6</c:v>
                </c:pt>
                <c:pt idx="150">
                  <c:v>6.120765E-6</c:v>
                </c:pt>
                <c:pt idx="151">
                  <c:v>6.0886349999999995E-6</c:v>
                </c:pt>
                <c:pt idx="152">
                  <c:v>6.1047000000000002E-6</c:v>
                </c:pt>
                <c:pt idx="153">
                  <c:v>6.0725699999999997E-6</c:v>
                </c:pt>
                <c:pt idx="154">
                  <c:v>6.0725699999999997E-6</c:v>
                </c:pt>
                <c:pt idx="155">
                  <c:v>6.0565049999999999E-6</c:v>
                </c:pt>
                <c:pt idx="156">
                  <c:v>6.0404400000000001E-6</c:v>
                </c:pt>
                <c:pt idx="157">
                  <c:v>6.0565049999999999E-6</c:v>
                </c:pt>
                <c:pt idx="158">
                  <c:v>6.0565049999999999E-6</c:v>
                </c:pt>
                <c:pt idx="159">
                  <c:v>6.0083099999999996E-6</c:v>
                </c:pt>
                <c:pt idx="160">
                  <c:v>6.0243749999999994E-6</c:v>
                </c:pt>
                <c:pt idx="161">
                  <c:v>6.0083099999999996E-6</c:v>
                </c:pt>
                <c:pt idx="162">
                  <c:v>6.0243749999999994E-6</c:v>
                </c:pt>
                <c:pt idx="163">
                  <c:v>5.9761799999999999E-6</c:v>
                </c:pt>
                <c:pt idx="164">
                  <c:v>5.9761799999999999E-6</c:v>
                </c:pt>
                <c:pt idx="165">
                  <c:v>5.9440499999999994E-6</c:v>
                </c:pt>
                <c:pt idx="166">
                  <c:v>5.9440499999999994E-6</c:v>
                </c:pt>
                <c:pt idx="167">
                  <c:v>5.9440499999999994E-6</c:v>
                </c:pt>
                <c:pt idx="168">
                  <c:v>5.9440499999999994E-6</c:v>
                </c:pt>
                <c:pt idx="169">
                  <c:v>5.9119199999999998E-6</c:v>
                </c:pt>
                <c:pt idx="170">
                  <c:v>5.9440499999999994E-6</c:v>
                </c:pt>
                <c:pt idx="171">
                  <c:v>5.8797899999999993E-6</c:v>
                </c:pt>
                <c:pt idx="172">
                  <c:v>5.895855E-6</c:v>
                </c:pt>
                <c:pt idx="173">
                  <c:v>5.8797899999999993E-6</c:v>
                </c:pt>
                <c:pt idx="174">
                  <c:v>5.8476599999999997E-6</c:v>
                </c:pt>
                <c:pt idx="175">
                  <c:v>5.8476599999999997E-6</c:v>
                </c:pt>
                <c:pt idx="176">
                  <c:v>5.8476599999999997E-6</c:v>
                </c:pt>
                <c:pt idx="177">
                  <c:v>5.8315949999999999E-6</c:v>
                </c:pt>
                <c:pt idx="178">
                  <c:v>5.8315949999999999E-6</c:v>
                </c:pt>
                <c:pt idx="179">
                  <c:v>5.81553E-6</c:v>
                </c:pt>
                <c:pt idx="180">
                  <c:v>5.7994649999999994E-6</c:v>
                </c:pt>
                <c:pt idx="181">
                  <c:v>5.7673349999999997E-6</c:v>
                </c:pt>
                <c:pt idx="182">
                  <c:v>5.7512699999999999E-6</c:v>
                </c:pt>
                <c:pt idx="183">
                  <c:v>5.7833999999999995E-6</c:v>
                </c:pt>
                <c:pt idx="184">
                  <c:v>5.7673349999999997E-6</c:v>
                </c:pt>
                <c:pt idx="185">
                  <c:v>5.7512699999999999E-6</c:v>
                </c:pt>
                <c:pt idx="186">
                  <c:v>5.7512699999999999E-6</c:v>
                </c:pt>
                <c:pt idx="187">
                  <c:v>5.7191399999999994E-6</c:v>
                </c:pt>
                <c:pt idx="188">
                  <c:v>5.7191399999999994E-6</c:v>
                </c:pt>
                <c:pt idx="189">
                  <c:v>5.7030749999999996E-6</c:v>
                </c:pt>
                <c:pt idx="190">
                  <c:v>5.7030749999999996E-6</c:v>
                </c:pt>
                <c:pt idx="191">
                  <c:v>5.7030749999999996E-6</c:v>
                </c:pt>
                <c:pt idx="192">
                  <c:v>5.6870099999999998E-6</c:v>
                </c:pt>
                <c:pt idx="193">
                  <c:v>5.6709449999999991E-6</c:v>
                </c:pt>
                <c:pt idx="194">
                  <c:v>5.6709449999999991E-6</c:v>
                </c:pt>
                <c:pt idx="195">
                  <c:v>5.6548799999999993E-6</c:v>
                </c:pt>
                <c:pt idx="196">
                  <c:v>5.6548799999999993E-6</c:v>
                </c:pt>
                <c:pt idx="197">
                  <c:v>5.6388149999999995E-6</c:v>
                </c:pt>
                <c:pt idx="198">
                  <c:v>5.5906199999999992E-6</c:v>
                </c:pt>
                <c:pt idx="199">
                  <c:v>5.5906199999999992E-6</c:v>
                </c:pt>
                <c:pt idx="200">
                  <c:v>5.6066849999999998E-6</c:v>
                </c:pt>
                <c:pt idx="201">
                  <c:v>5.5906199999999992E-6</c:v>
                </c:pt>
                <c:pt idx="202">
                  <c:v>5.5584899999999995E-6</c:v>
                </c:pt>
                <c:pt idx="203">
                  <c:v>5.5745549999999993E-6</c:v>
                </c:pt>
                <c:pt idx="204">
                  <c:v>5.5584899999999995E-6</c:v>
                </c:pt>
                <c:pt idx="205">
                  <c:v>5.5424249999999997E-6</c:v>
                </c:pt>
                <c:pt idx="206">
                  <c:v>5.5584899999999995E-6</c:v>
                </c:pt>
                <c:pt idx="207">
                  <c:v>5.526359999999999E-6</c:v>
                </c:pt>
                <c:pt idx="208">
                  <c:v>5.5102950000000001E-6</c:v>
                </c:pt>
                <c:pt idx="209">
                  <c:v>5.526359999999999E-6</c:v>
                </c:pt>
                <c:pt idx="210">
                  <c:v>5.4942300000000002E-6</c:v>
                </c:pt>
                <c:pt idx="211">
                  <c:v>5.5102950000000001E-6</c:v>
                </c:pt>
                <c:pt idx="212">
                  <c:v>5.4781650000000004E-6</c:v>
                </c:pt>
                <c:pt idx="213">
                  <c:v>5.4781650000000004E-6</c:v>
                </c:pt>
                <c:pt idx="214">
                  <c:v>5.4621000000000006E-6</c:v>
                </c:pt>
                <c:pt idx="215">
                  <c:v>5.4621000000000006E-6</c:v>
                </c:pt>
                <c:pt idx="216">
                  <c:v>5.4621000000000006E-6</c:v>
                </c:pt>
                <c:pt idx="217">
                  <c:v>5.4621000000000006E-6</c:v>
                </c:pt>
                <c:pt idx="218">
                  <c:v>5.4460349999999999E-6</c:v>
                </c:pt>
                <c:pt idx="219">
                  <c:v>5.4460349999999999E-6</c:v>
                </c:pt>
                <c:pt idx="220">
                  <c:v>5.4460349999999999E-6</c:v>
                </c:pt>
                <c:pt idx="221">
                  <c:v>5.3978400000000005E-6</c:v>
                </c:pt>
                <c:pt idx="222">
                  <c:v>5.3817749999999998E-6</c:v>
                </c:pt>
                <c:pt idx="223">
                  <c:v>5.3817749999999998E-6</c:v>
                </c:pt>
                <c:pt idx="224">
                  <c:v>5.3978400000000005E-6</c:v>
                </c:pt>
                <c:pt idx="225">
                  <c:v>5.36571E-6</c:v>
                </c:pt>
                <c:pt idx="226">
                  <c:v>5.36571E-6</c:v>
                </c:pt>
                <c:pt idx="227">
                  <c:v>5.3335800000000004E-6</c:v>
                </c:pt>
                <c:pt idx="228">
                  <c:v>5.3496450000000002E-6</c:v>
                </c:pt>
                <c:pt idx="229">
                  <c:v>5.3175149999999997E-6</c:v>
                </c:pt>
                <c:pt idx="230">
                  <c:v>5.3014499999999999E-6</c:v>
                </c:pt>
                <c:pt idx="231">
                  <c:v>5.3175149999999997E-6</c:v>
                </c:pt>
                <c:pt idx="232">
                  <c:v>5.3014499999999999E-6</c:v>
                </c:pt>
                <c:pt idx="233">
                  <c:v>5.3014499999999999E-6</c:v>
                </c:pt>
                <c:pt idx="234">
                  <c:v>5.2693200000000002E-6</c:v>
                </c:pt>
                <c:pt idx="235">
                  <c:v>5.2532550000000004E-6</c:v>
                </c:pt>
                <c:pt idx="236">
                  <c:v>5.2532550000000004E-6</c:v>
                </c:pt>
                <c:pt idx="237">
                  <c:v>5.2532550000000004E-6</c:v>
                </c:pt>
                <c:pt idx="238">
                  <c:v>5.2371899999999997E-6</c:v>
                </c:pt>
                <c:pt idx="239">
                  <c:v>5.2371899999999997E-6</c:v>
                </c:pt>
                <c:pt idx="240">
                  <c:v>5.2211249999999999E-6</c:v>
                </c:pt>
                <c:pt idx="241">
                  <c:v>5.2211249999999999E-6</c:v>
                </c:pt>
                <c:pt idx="242">
                  <c:v>5.1889950000000003E-6</c:v>
                </c:pt>
                <c:pt idx="243">
                  <c:v>5.1729299999999996E-6</c:v>
                </c:pt>
                <c:pt idx="244">
                  <c:v>5.1729299999999996E-6</c:v>
                </c:pt>
                <c:pt idx="245">
                  <c:v>5.1729299999999996E-6</c:v>
                </c:pt>
                <c:pt idx="246">
                  <c:v>5.1729299999999996E-6</c:v>
                </c:pt>
                <c:pt idx="247">
                  <c:v>5.1729299999999996E-6</c:v>
                </c:pt>
                <c:pt idx="248">
                  <c:v>5.1568649999999998E-6</c:v>
                </c:pt>
                <c:pt idx="249">
                  <c:v>5.1568649999999998E-6</c:v>
                </c:pt>
                <c:pt idx="250">
                  <c:v>5.1086700000000003E-6</c:v>
                </c:pt>
                <c:pt idx="251">
                  <c:v>5.1247350000000002E-6</c:v>
                </c:pt>
                <c:pt idx="252">
                  <c:v>5.1247350000000002E-6</c:v>
                </c:pt>
                <c:pt idx="253">
                  <c:v>5.0765399999999998E-6</c:v>
                </c:pt>
                <c:pt idx="254">
                  <c:v>5.0765399999999998E-6</c:v>
                </c:pt>
                <c:pt idx="255">
                  <c:v>5.0765399999999998E-6</c:v>
                </c:pt>
                <c:pt idx="256">
                  <c:v>5.0765399999999998E-6</c:v>
                </c:pt>
                <c:pt idx="257">
                  <c:v>5.060475E-6</c:v>
                </c:pt>
                <c:pt idx="258">
                  <c:v>5.0444100000000002E-6</c:v>
                </c:pt>
                <c:pt idx="259">
                  <c:v>5.060475E-6</c:v>
                </c:pt>
                <c:pt idx="260">
                  <c:v>5.0444100000000002E-6</c:v>
                </c:pt>
                <c:pt idx="261">
                  <c:v>5.0283449999999995E-6</c:v>
                </c:pt>
                <c:pt idx="262">
                  <c:v>5.0283449999999995E-6</c:v>
                </c:pt>
                <c:pt idx="263">
                  <c:v>5.0122799999999997E-6</c:v>
                </c:pt>
                <c:pt idx="264">
                  <c:v>5.0444100000000002E-6</c:v>
                </c:pt>
                <c:pt idx="265">
                  <c:v>5.0283449999999995E-6</c:v>
                </c:pt>
                <c:pt idx="266">
                  <c:v>5.0122799999999997E-6</c:v>
                </c:pt>
                <c:pt idx="267">
                  <c:v>4.9801500000000001E-6</c:v>
                </c:pt>
                <c:pt idx="268">
                  <c:v>4.9640849999999994E-6</c:v>
                </c:pt>
                <c:pt idx="269">
                  <c:v>4.9801500000000001E-6</c:v>
                </c:pt>
                <c:pt idx="270">
                  <c:v>4.9640849999999994E-6</c:v>
                </c:pt>
                <c:pt idx="271">
                  <c:v>4.9319549999999998E-6</c:v>
                </c:pt>
                <c:pt idx="272">
                  <c:v>4.9319549999999998E-6</c:v>
                </c:pt>
                <c:pt idx="273">
                  <c:v>4.91589E-6</c:v>
                </c:pt>
                <c:pt idx="274">
                  <c:v>4.91589E-6</c:v>
                </c:pt>
                <c:pt idx="275">
                  <c:v>4.91589E-6</c:v>
                </c:pt>
                <c:pt idx="276">
                  <c:v>4.8676949999999996E-6</c:v>
                </c:pt>
                <c:pt idx="277">
                  <c:v>4.8676949999999996E-6</c:v>
                </c:pt>
                <c:pt idx="278">
                  <c:v>4.8837599999999995E-6</c:v>
                </c:pt>
                <c:pt idx="279">
                  <c:v>4.8676949999999996E-6</c:v>
                </c:pt>
                <c:pt idx="280">
                  <c:v>4.8676949999999996E-6</c:v>
                </c:pt>
                <c:pt idx="281">
                  <c:v>4.8516299999999998E-6</c:v>
                </c:pt>
                <c:pt idx="282">
                  <c:v>4.835565E-6</c:v>
                </c:pt>
                <c:pt idx="283">
                  <c:v>4.835565E-6</c:v>
                </c:pt>
                <c:pt idx="284">
                  <c:v>4.8034349999999995E-6</c:v>
                </c:pt>
                <c:pt idx="285">
                  <c:v>4.8034349999999995E-6</c:v>
                </c:pt>
                <c:pt idx="286">
                  <c:v>4.8194999999999993E-6</c:v>
                </c:pt>
                <c:pt idx="287">
                  <c:v>4.7873699999999997E-6</c:v>
                </c:pt>
                <c:pt idx="288">
                  <c:v>4.7873699999999997E-6</c:v>
                </c:pt>
                <c:pt idx="289">
                  <c:v>4.7873699999999997E-6</c:v>
                </c:pt>
                <c:pt idx="290">
                  <c:v>4.7713049999999999E-6</c:v>
                </c:pt>
                <c:pt idx="291">
                  <c:v>4.7552399999999992E-6</c:v>
                </c:pt>
                <c:pt idx="292">
                  <c:v>4.7552399999999992E-6</c:v>
                </c:pt>
                <c:pt idx="293">
                  <c:v>4.7391749999999994E-6</c:v>
                </c:pt>
                <c:pt idx="294">
                  <c:v>4.7391749999999994E-6</c:v>
                </c:pt>
                <c:pt idx="295">
                  <c:v>4.7391749999999994E-6</c:v>
                </c:pt>
                <c:pt idx="296">
                  <c:v>4.7231099999999996E-6</c:v>
                </c:pt>
                <c:pt idx="297">
                  <c:v>4.7231099999999996E-6</c:v>
                </c:pt>
                <c:pt idx="298">
                  <c:v>4.7391749999999994E-6</c:v>
                </c:pt>
                <c:pt idx="299">
                  <c:v>4.7070449999999998E-6</c:v>
                </c:pt>
                <c:pt idx="300">
                  <c:v>4.7070449999999998E-6</c:v>
                </c:pt>
                <c:pt idx="301">
                  <c:v>4.6909799999999999E-6</c:v>
                </c:pt>
                <c:pt idx="302">
                  <c:v>4.6749149999999993E-6</c:v>
                </c:pt>
                <c:pt idx="303">
                  <c:v>4.6588499999999994E-6</c:v>
                </c:pt>
                <c:pt idx="304">
                  <c:v>4.6749149999999993E-6</c:v>
                </c:pt>
                <c:pt idx="305">
                  <c:v>4.6427849999999996E-6</c:v>
                </c:pt>
                <c:pt idx="306">
                  <c:v>4.6427849999999996E-6</c:v>
                </c:pt>
                <c:pt idx="307">
                  <c:v>4.6267199999999998E-6</c:v>
                </c:pt>
                <c:pt idx="308">
                  <c:v>4.6267199999999998E-6</c:v>
                </c:pt>
                <c:pt idx="309">
                  <c:v>4.5945899999999993E-6</c:v>
                </c:pt>
                <c:pt idx="310">
                  <c:v>4.5945899999999993E-6</c:v>
                </c:pt>
                <c:pt idx="311">
                  <c:v>4.5945899999999993E-6</c:v>
                </c:pt>
                <c:pt idx="312">
                  <c:v>4.5785249999999995E-6</c:v>
                </c:pt>
                <c:pt idx="313">
                  <c:v>4.5624599999999997E-6</c:v>
                </c:pt>
                <c:pt idx="314">
                  <c:v>4.5624599999999997E-6</c:v>
                </c:pt>
                <c:pt idx="315">
                  <c:v>4.546394999999999E-6</c:v>
                </c:pt>
                <c:pt idx="316">
                  <c:v>4.5303299999999992E-6</c:v>
                </c:pt>
                <c:pt idx="317">
                  <c:v>4.546394999999999E-6</c:v>
                </c:pt>
                <c:pt idx="318">
                  <c:v>4.546394999999999E-6</c:v>
                </c:pt>
                <c:pt idx="319">
                  <c:v>4.5303299999999992E-6</c:v>
                </c:pt>
                <c:pt idx="320">
                  <c:v>4.546394999999999E-6</c:v>
                </c:pt>
                <c:pt idx="321">
                  <c:v>4.4982000000000004E-6</c:v>
                </c:pt>
                <c:pt idx="322">
                  <c:v>4.4982000000000004E-6</c:v>
                </c:pt>
                <c:pt idx="323">
                  <c:v>4.5142650000000002E-6</c:v>
                </c:pt>
                <c:pt idx="324">
                  <c:v>4.4660699999999999E-6</c:v>
                </c:pt>
                <c:pt idx="325">
                  <c:v>4.4821350000000006E-6</c:v>
                </c:pt>
                <c:pt idx="326">
                  <c:v>4.4660699999999999E-6</c:v>
                </c:pt>
                <c:pt idx="327">
                  <c:v>4.4660699999999999E-6</c:v>
                </c:pt>
                <c:pt idx="328">
                  <c:v>4.4500050000000001E-6</c:v>
                </c:pt>
                <c:pt idx="329">
                  <c:v>4.4339400000000003E-6</c:v>
                </c:pt>
                <c:pt idx="330">
                  <c:v>4.4500050000000001E-6</c:v>
                </c:pt>
                <c:pt idx="331">
                  <c:v>4.4178750000000005E-6</c:v>
                </c:pt>
                <c:pt idx="332">
                  <c:v>4.4339400000000003E-6</c:v>
                </c:pt>
                <c:pt idx="333">
                  <c:v>4.4178750000000005E-6</c:v>
                </c:pt>
                <c:pt idx="334">
                  <c:v>4.4018099999999998E-6</c:v>
                </c:pt>
                <c:pt idx="335">
                  <c:v>4.4178750000000005E-6</c:v>
                </c:pt>
                <c:pt idx="336">
                  <c:v>4.4018099999999998E-6</c:v>
                </c:pt>
                <c:pt idx="337">
                  <c:v>4.4018099999999998E-6</c:v>
                </c:pt>
                <c:pt idx="338">
                  <c:v>4.3696800000000001E-6</c:v>
                </c:pt>
                <c:pt idx="339">
                  <c:v>4.3696800000000001E-6</c:v>
                </c:pt>
                <c:pt idx="340">
                  <c:v>4.385745E-6</c:v>
                </c:pt>
                <c:pt idx="341">
                  <c:v>4.3536150000000003E-6</c:v>
                </c:pt>
                <c:pt idx="342">
                  <c:v>4.3536150000000003E-6</c:v>
                </c:pt>
                <c:pt idx="343">
                  <c:v>4.3536150000000003E-6</c:v>
                </c:pt>
                <c:pt idx="344">
                  <c:v>4.3536150000000003E-6</c:v>
                </c:pt>
                <c:pt idx="345">
                  <c:v>4.3375500000000005E-6</c:v>
                </c:pt>
                <c:pt idx="346">
                  <c:v>4.30542E-6</c:v>
                </c:pt>
                <c:pt idx="347">
                  <c:v>4.3375500000000005E-6</c:v>
                </c:pt>
                <c:pt idx="348">
                  <c:v>4.30542E-6</c:v>
                </c:pt>
                <c:pt idx="349">
                  <c:v>4.30542E-6</c:v>
                </c:pt>
                <c:pt idx="350">
                  <c:v>4.2893550000000002E-6</c:v>
                </c:pt>
                <c:pt idx="351">
                  <c:v>4.2893550000000002E-6</c:v>
                </c:pt>
                <c:pt idx="352">
                  <c:v>4.2572249999999997E-6</c:v>
                </c:pt>
                <c:pt idx="353">
                  <c:v>4.2572249999999997E-6</c:v>
                </c:pt>
                <c:pt idx="354">
                  <c:v>4.2732900000000004E-6</c:v>
                </c:pt>
                <c:pt idx="355">
                  <c:v>4.2572249999999997E-6</c:v>
                </c:pt>
                <c:pt idx="356">
                  <c:v>4.2411599999999999E-6</c:v>
                </c:pt>
                <c:pt idx="357">
                  <c:v>4.2250950000000001E-6</c:v>
                </c:pt>
                <c:pt idx="358">
                  <c:v>4.2411599999999999E-6</c:v>
                </c:pt>
                <c:pt idx="359">
                  <c:v>4.1929650000000004E-6</c:v>
                </c:pt>
                <c:pt idx="360">
                  <c:v>4.2250950000000001E-6</c:v>
                </c:pt>
                <c:pt idx="361">
                  <c:v>4.2090300000000003E-6</c:v>
                </c:pt>
                <c:pt idx="362">
                  <c:v>4.2090300000000003E-6</c:v>
                </c:pt>
                <c:pt idx="363">
                  <c:v>4.1768999999999998E-6</c:v>
                </c:pt>
                <c:pt idx="364">
                  <c:v>4.1768999999999998E-6</c:v>
                </c:pt>
                <c:pt idx="365">
                  <c:v>4.1608349999999999E-6</c:v>
                </c:pt>
                <c:pt idx="366">
                  <c:v>4.1447700000000001E-6</c:v>
                </c:pt>
                <c:pt idx="367">
                  <c:v>4.1608349999999999E-6</c:v>
                </c:pt>
                <c:pt idx="368">
                  <c:v>4.1447700000000001E-6</c:v>
                </c:pt>
                <c:pt idx="369">
                  <c:v>4.1126399999999996E-6</c:v>
                </c:pt>
                <c:pt idx="370">
                  <c:v>4.1287050000000003E-6</c:v>
                </c:pt>
                <c:pt idx="371">
                  <c:v>4.0965749999999998E-6</c:v>
                </c:pt>
                <c:pt idx="372">
                  <c:v>4.0965749999999998E-6</c:v>
                </c:pt>
                <c:pt idx="373">
                  <c:v>4.1126399999999996E-6</c:v>
                </c:pt>
                <c:pt idx="374">
                  <c:v>4.0965749999999998E-6</c:v>
                </c:pt>
                <c:pt idx="375">
                  <c:v>4.08051E-6</c:v>
                </c:pt>
                <c:pt idx="376">
                  <c:v>4.08051E-6</c:v>
                </c:pt>
                <c:pt idx="377">
                  <c:v>4.08051E-6</c:v>
                </c:pt>
                <c:pt idx="378">
                  <c:v>4.0965749999999998E-6</c:v>
                </c:pt>
                <c:pt idx="379">
                  <c:v>4.1126399999999996E-6</c:v>
                </c:pt>
                <c:pt idx="380">
                  <c:v>4.0965749999999998E-6</c:v>
                </c:pt>
                <c:pt idx="381">
                  <c:v>4.0483799999999995E-6</c:v>
                </c:pt>
                <c:pt idx="382">
                  <c:v>4.0162499999999999E-6</c:v>
                </c:pt>
                <c:pt idx="383">
                  <c:v>4.0162499999999999E-6</c:v>
                </c:pt>
                <c:pt idx="384">
                  <c:v>4.0323149999999997E-6</c:v>
                </c:pt>
                <c:pt idx="385">
                  <c:v>4.0001850000000001E-6</c:v>
                </c:pt>
                <c:pt idx="386">
                  <c:v>4.0001850000000001E-6</c:v>
                </c:pt>
                <c:pt idx="387">
                  <c:v>3.9841200000000002E-6</c:v>
                </c:pt>
                <c:pt idx="388">
                  <c:v>3.9841200000000002E-6</c:v>
                </c:pt>
                <c:pt idx="389">
                  <c:v>3.9680549999999996E-6</c:v>
                </c:pt>
                <c:pt idx="390">
                  <c:v>3.9841200000000002E-6</c:v>
                </c:pt>
                <c:pt idx="391">
                  <c:v>3.9841200000000002E-6</c:v>
                </c:pt>
                <c:pt idx="392">
                  <c:v>3.9680549999999996E-6</c:v>
                </c:pt>
                <c:pt idx="393">
                  <c:v>3.9680549999999996E-6</c:v>
                </c:pt>
                <c:pt idx="394">
                  <c:v>3.9519899999999997E-6</c:v>
                </c:pt>
                <c:pt idx="395">
                  <c:v>3.9519899999999997E-6</c:v>
                </c:pt>
                <c:pt idx="396">
                  <c:v>3.9519899999999997E-6</c:v>
                </c:pt>
                <c:pt idx="397">
                  <c:v>3.9359249999999999E-6</c:v>
                </c:pt>
                <c:pt idx="398">
                  <c:v>3.9359249999999999E-6</c:v>
                </c:pt>
                <c:pt idx="399">
                  <c:v>3.9198600000000001E-6</c:v>
                </c:pt>
                <c:pt idx="400">
                  <c:v>3.9519899999999997E-6</c:v>
                </c:pt>
                <c:pt idx="401">
                  <c:v>3.9359249999999999E-6</c:v>
                </c:pt>
                <c:pt idx="402">
                  <c:v>3.9359249999999999E-6</c:v>
                </c:pt>
                <c:pt idx="403">
                  <c:v>3.9037949999999994E-6</c:v>
                </c:pt>
                <c:pt idx="404">
                  <c:v>3.9198600000000001E-6</c:v>
                </c:pt>
                <c:pt idx="405">
                  <c:v>3.9037949999999994E-6</c:v>
                </c:pt>
                <c:pt idx="406">
                  <c:v>3.8877299999999996E-6</c:v>
                </c:pt>
                <c:pt idx="407">
                  <c:v>3.8877299999999996E-6</c:v>
                </c:pt>
                <c:pt idx="408">
                  <c:v>3.8716649999999998E-6</c:v>
                </c:pt>
                <c:pt idx="409">
                  <c:v>3.8716649999999998E-6</c:v>
                </c:pt>
                <c:pt idx="410">
                  <c:v>3.8556E-6</c:v>
                </c:pt>
                <c:pt idx="411">
                  <c:v>3.8556E-6</c:v>
                </c:pt>
                <c:pt idx="412">
                  <c:v>3.8234699999999995E-6</c:v>
                </c:pt>
                <c:pt idx="413">
                  <c:v>3.8074049999999997E-6</c:v>
                </c:pt>
                <c:pt idx="414">
                  <c:v>3.8074049999999997E-6</c:v>
                </c:pt>
                <c:pt idx="415">
                  <c:v>3.8234699999999995E-6</c:v>
                </c:pt>
                <c:pt idx="416">
                  <c:v>3.7913399999999999E-6</c:v>
                </c:pt>
                <c:pt idx="417">
                  <c:v>3.7913399999999999E-6</c:v>
                </c:pt>
                <c:pt idx="418">
                  <c:v>3.7913399999999999E-6</c:v>
                </c:pt>
                <c:pt idx="419">
                  <c:v>3.7752749999999996E-6</c:v>
                </c:pt>
                <c:pt idx="420">
                  <c:v>3.7913399999999999E-6</c:v>
                </c:pt>
                <c:pt idx="421">
                  <c:v>3.7913399999999999E-6</c:v>
                </c:pt>
                <c:pt idx="422">
                  <c:v>3.743145E-6</c:v>
                </c:pt>
                <c:pt idx="423">
                  <c:v>3.743145E-6</c:v>
                </c:pt>
                <c:pt idx="424">
                  <c:v>3.7592100000000002E-6</c:v>
                </c:pt>
                <c:pt idx="425">
                  <c:v>3.7592100000000002E-6</c:v>
                </c:pt>
                <c:pt idx="426">
                  <c:v>3.7592100000000002E-6</c:v>
                </c:pt>
                <c:pt idx="427">
                  <c:v>3.743145E-6</c:v>
                </c:pt>
                <c:pt idx="428">
                  <c:v>3.743145E-6</c:v>
                </c:pt>
                <c:pt idx="429">
                  <c:v>3.7270800000000002E-6</c:v>
                </c:pt>
                <c:pt idx="430">
                  <c:v>3.6788849999999998E-6</c:v>
                </c:pt>
                <c:pt idx="431">
                  <c:v>3.7110149999999999E-6</c:v>
                </c:pt>
                <c:pt idx="432">
                  <c:v>3.7110149999999999E-6</c:v>
                </c:pt>
                <c:pt idx="433">
                  <c:v>3.6949500000000001E-6</c:v>
                </c:pt>
                <c:pt idx="434">
                  <c:v>3.66282E-6</c:v>
                </c:pt>
                <c:pt idx="435">
                  <c:v>3.66282E-6</c:v>
                </c:pt>
                <c:pt idx="436">
                  <c:v>3.6788849999999998E-6</c:v>
                </c:pt>
                <c:pt idx="437">
                  <c:v>3.6788849999999998E-6</c:v>
                </c:pt>
                <c:pt idx="438">
                  <c:v>3.66282E-6</c:v>
                </c:pt>
                <c:pt idx="439">
                  <c:v>3.66282E-6</c:v>
                </c:pt>
                <c:pt idx="440">
                  <c:v>3.66282E-6</c:v>
                </c:pt>
                <c:pt idx="441">
                  <c:v>3.66282E-6</c:v>
                </c:pt>
                <c:pt idx="442">
                  <c:v>3.6146250000000001E-6</c:v>
                </c:pt>
                <c:pt idx="443">
                  <c:v>3.6467550000000002E-6</c:v>
                </c:pt>
                <c:pt idx="444">
                  <c:v>3.63069E-6</c:v>
                </c:pt>
                <c:pt idx="445">
                  <c:v>3.6467550000000002E-6</c:v>
                </c:pt>
                <c:pt idx="446">
                  <c:v>3.6146250000000001E-6</c:v>
                </c:pt>
                <c:pt idx="447">
                  <c:v>3.6146250000000001E-6</c:v>
                </c:pt>
                <c:pt idx="448">
                  <c:v>3.63069E-6</c:v>
                </c:pt>
                <c:pt idx="449">
                  <c:v>3.63069E-6</c:v>
                </c:pt>
                <c:pt idx="450">
                  <c:v>3.6146250000000001E-6</c:v>
                </c:pt>
                <c:pt idx="451">
                  <c:v>3.5664299999999998E-6</c:v>
                </c:pt>
                <c:pt idx="452">
                  <c:v>3.5664299999999998E-6</c:v>
                </c:pt>
                <c:pt idx="453">
                  <c:v>3.5824950000000001E-6</c:v>
                </c:pt>
                <c:pt idx="454">
                  <c:v>3.5824950000000001E-6</c:v>
                </c:pt>
                <c:pt idx="455">
                  <c:v>3.5664299999999998E-6</c:v>
                </c:pt>
                <c:pt idx="456">
                  <c:v>3.5664299999999998E-6</c:v>
                </c:pt>
                <c:pt idx="457">
                  <c:v>3.5664299999999998E-6</c:v>
                </c:pt>
                <c:pt idx="458">
                  <c:v>3.550365E-6</c:v>
                </c:pt>
                <c:pt idx="459">
                  <c:v>3.550365E-6</c:v>
                </c:pt>
                <c:pt idx="460">
                  <c:v>3.5342999999999998E-6</c:v>
                </c:pt>
                <c:pt idx="461">
                  <c:v>3.518235E-6</c:v>
                </c:pt>
                <c:pt idx="462">
                  <c:v>3.5342999999999998E-6</c:v>
                </c:pt>
                <c:pt idx="463">
                  <c:v>3.550365E-6</c:v>
                </c:pt>
                <c:pt idx="464">
                  <c:v>3.5342999999999998E-6</c:v>
                </c:pt>
                <c:pt idx="465">
                  <c:v>3.5021699999999997E-6</c:v>
                </c:pt>
                <c:pt idx="466">
                  <c:v>3.518235E-6</c:v>
                </c:pt>
                <c:pt idx="467">
                  <c:v>3.5021699999999997E-6</c:v>
                </c:pt>
                <c:pt idx="468">
                  <c:v>3.5021699999999997E-6</c:v>
                </c:pt>
                <c:pt idx="469">
                  <c:v>3.4861049999999999E-6</c:v>
                </c:pt>
                <c:pt idx="470">
                  <c:v>3.4539749999999998E-6</c:v>
                </c:pt>
                <c:pt idx="471">
                  <c:v>3.4539749999999998E-6</c:v>
                </c:pt>
                <c:pt idx="472">
                  <c:v>3.4861049999999999E-6</c:v>
                </c:pt>
                <c:pt idx="473">
                  <c:v>3.4700399999999996E-6</c:v>
                </c:pt>
                <c:pt idx="474">
                  <c:v>3.43791E-6</c:v>
                </c:pt>
                <c:pt idx="475">
                  <c:v>3.4539749999999998E-6</c:v>
                </c:pt>
                <c:pt idx="476">
                  <c:v>3.43791E-6</c:v>
                </c:pt>
                <c:pt idx="477">
                  <c:v>3.4218449999999998E-6</c:v>
                </c:pt>
                <c:pt idx="478">
                  <c:v>3.43791E-6</c:v>
                </c:pt>
                <c:pt idx="479">
                  <c:v>3.43791E-6</c:v>
                </c:pt>
                <c:pt idx="480">
                  <c:v>3.4218449999999998E-6</c:v>
                </c:pt>
                <c:pt idx="481">
                  <c:v>3.4218449999999998E-6</c:v>
                </c:pt>
                <c:pt idx="482">
                  <c:v>3.4057799999999999E-6</c:v>
                </c:pt>
                <c:pt idx="483">
                  <c:v>3.4057799999999999E-6</c:v>
                </c:pt>
                <c:pt idx="484">
                  <c:v>3.3736499999999999E-6</c:v>
                </c:pt>
                <c:pt idx="485">
                  <c:v>3.4057799999999999E-6</c:v>
                </c:pt>
                <c:pt idx="486">
                  <c:v>3.3897149999999997E-6</c:v>
                </c:pt>
                <c:pt idx="487">
                  <c:v>3.3736499999999999E-6</c:v>
                </c:pt>
                <c:pt idx="488">
                  <c:v>3.3736499999999999E-6</c:v>
                </c:pt>
                <c:pt idx="489">
                  <c:v>3.3575849999999996E-6</c:v>
                </c:pt>
                <c:pt idx="490">
                  <c:v>3.3736499999999999E-6</c:v>
                </c:pt>
                <c:pt idx="491">
                  <c:v>3.3575849999999996E-6</c:v>
                </c:pt>
                <c:pt idx="492">
                  <c:v>3.3575849999999996E-6</c:v>
                </c:pt>
                <c:pt idx="493">
                  <c:v>3.3415199999999998E-6</c:v>
                </c:pt>
                <c:pt idx="494">
                  <c:v>3.3415199999999998E-6</c:v>
                </c:pt>
                <c:pt idx="495">
                  <c:v>3.3254549999999996E-6</c:v>
                </c:pt>
                <c:pt idx="496">
                  <c:v>3.3093899999999998E-6</c:v>
                </c:pt>
                <c:pt idx="497">
                  <c:v>3.3093899999999998E-6</c:v>
                </c:pt>
                <c:pt idx="498">
                  <c:v>3.3254549999999996E-6</c:v>
                </c:pt>
                <c:pt idx="499">
                  <c:v>3.3093899999999998E-6</c:v>
                </c:pt>
                <c:pt idx="500">
                  <c:v>3.3093899999999998E-6</c:v>
                </c:pt>
                <c:pt idx="501">
                  <c:v>3.3093899999999998E-6</c:v>
                </c:pt>
                <c:pt idx="502">
                  <c:v>3.3254549999999996E-6</c:v>
                </c:pt>
                <c:pt idx="503">
                  <c:v>3.3093899999999998E-6</c:v>
                </c:pt>
                <c:pt idx="504">
                  <c:v>3.2772599999999997E-6</c:v>
                </c:pt>
                <c:pt idx="505">
                  <c:v>3.2933249999999995E-6</c:v>
                </c:pt>
                <c:pt idx="506">
                  <c:v>3.2933249999999995E-6</c:v>
                </c:pt>
                <c:pt idx="507">
                  <c:v>3.2772599999999997E-6</c:v>
                </c:pt>
                <c:pt idx="508">
                  <c:v>3.2772599999999997E-6</c:v>
                </c:pt>
                <c:pt idx="509">
                  <c:v>3.2611950000000003E-6</c:v>
                </c:pt>
                <c:pt idx="510">
                  <c:v>3.2611950000000003E-6</c:v>
                </c:pt>
                <c:pt idx="511">
                  <c:v>3.24513E-6</c:v>
                </c:pt>
                <c:pt idx="512">
                  <c:v>3.24513E-6</c:v>
                </c:pt>
                <c:pt idx="513">
                  <c:v>3.2290650000000002E-6</c:v>
                </c:pt>
                <c:pt idx="514">
                  <c:v>3.2290650000000002E-6</c:v>
                </c:pt>
                <c:pt idx="515">
                  <c:v>3.213E-6</c:v>
                </c:pt>
                <c:pt idx="516">
                  <c:v>3.1969350000000002E-6</c:v>
                </c:pt>
                <c:pt idx="517">
                  <c:v>3.2290650000000002E-6</c:v>
                </c:pt>
                <c:pt idx="518">
                  <c:v>3.213E-6</c:v>
                </c:pt>
                <c:pt idx="519">
                  <c:v>3.213E-6</c:v>
                </c:pt>
                <c:pt idx="520">
                  <c:v>3.213E-6</c:v>
                </c:pt>
                <c:pt idx="521">
                  <c:v>3.213E-6</c:v>
                </c:pt>
                <c:pt idx="522">
                  <c:v>3.1969350000000002E-6</c:v>
                </c:pt>
                <c:pt idx="523">
                  <c:v>3.1808699999999999E-6</c:v>
                </c:pt>
                <c:pt idx="524">
                  <c:v>3.1969350000000002E-6</c:v>
                </c:pt>
                <c:pt idx="525">
                  <c:v>3.213E-6</c:v>
                </c:pt>
                <c:pt idx="526">
                  <c:v>3.1808699999999999E-6</c:v>
                </c:pt>
                <c:pt idx="527">
                  <c:v>3.1808699999999999E-6</c:v>
                </c:pt>
                <c:pt idx="528">
                  <c:v>3.1808699999999999E-6</c:v>
                </c:pt>
                <c:pt idx="529">
                  <c:v>3.1487399999999999E-6</c:v>
                </c:pt>
                <c:pt idx="530">
                  <c:v>3.1648050000000001E-6</c:v>
                </c:pt>
                <c:pt idx="531">
                  <c:v>3.1487399999999999E-6</c:v>
                </c:pt>
                <c:pt idx="532">
                  <c:v>3.1487399999999999E-6</c:v>
                </c:pt>
                <c:pt idx="533">
                  <c:v>3.1487399999999999E-6</c:v>
                </c:pt>
                <c:pt idx="534">
                  <c:v>3.132675E-6</c:v>
                </c:pt>
                <c:pt idx="535">
                  <c:v>3.132675E-6</c:v>
                </c:pt>
                <c:pt idx="536">
                  <c:v>3.1166099999999998E-6</c:v>
                </c:pt>
                <c:pt idx="537">
                  <c:v>3.1166099999999998E-6</c:v>
                </c:pt>
                <c:pt idx="538">
                  <c:v>3.1166099999999998E-6</c:v>
                </c:pt>
                <c:pt idx="539">
                  <c:v>3.1166099999999998E-6</c:v>
                </c:pt>
                <c:pt idx="540">
                  <c:v>3.1166099999999998E-6</c:v>
                </c:pt>
                <c:pt idx="541">
                  <c:v>3.0844800000000002E-6</c:v>
                </c:pt>
                <c:pt idx="542">
                  <c:v>3.100545E-6</c:v>
                </c:pt>
                <c:pt idx="543">
                  <c:v>3.100545E-6</c:v>
                </c:pt>
                <c:pt idx="544">
                  <c:v>3.0684149999999999E-6</c:v>
                </c:pt>
                <c:pt idx="545">
                  <c:v>3.0684149999999999E-6</c:v>
                </c:pt>
                <c:pt idx="546">
                  <c:v>3.0523500000000001E-6</c:v>
                </c:pt>
                <c:pt idx="547">
                  <c:v>3.0684149999999999E-6</c:v>
                </c:pt>
                <c:pt idx="548">
                  <c:v>3.0684149999999999E-6</c:v>
                </c:pt>
                <c:pt idx="549">
                  <c:v>3.0523500000000001E-6</c:v>
                </c:pt>
                <c:pt idx="550">
                  <c:v>3.0684149999999999E-6</c:v>
                </c:pt>
                <c:pt idx="551">
                  <c:v>3.0523500000000001E-6</c:v>
                </c:pt>
                <c:pt idx="552">
                  <c:v>3.0523500000000001E-6</c:v>
                </c:pt>
                <c:pt idx="553">
                  <c:v>3.0684149999999999E-6</c:v>
                </c:pt>
                <c:pt idx="554">
                  <c:v>3.0362849999999998E-6</c:v>
                </c:pt>
                <c:pt idx="555">
                  <c:v>3.02022E-6</c:v>
                </c:pt>
                <c:pt idx="556">
                  <c:v>3.0041549999999998E-6</c:v>
                </c:pt>
                <c:pt idx="557">
                  <c:v>3.02022E-6</c:v>
                </c:pt>
                <c:pt idx="558">
                  <c:v>3.0041549999999998E-6</c:v>
                </c:pt>
                <c:pt idx="559">
                  <c:v>3.0041549999999998E-6</c:v>
                </c:pt>
                <c:pt idx="560">
                  <c:v>3.0041549999999998E-6</c:v>
                </c:pt>
                <c:pt idx="561">
                  <c:v>3.0041549999999998E-6</c:v>
                </c:pt>
                <c:pt idx="562">
                  <c:v>3.0041549999999998E-6</c:v>
                </c:pt>
                <c:pt idx="563">
                  <c:v>3.0041549999999998E-6</c:v>
                </c:pt>
                <c:pt idx="564">
                  <c:v>2.98809E-6</c:v>
                </c:pt>
                <c:pt idx="565">
                  <c:v>2.9720249999999997E-6</c:v>
                </c:pt>
                <c:pt idx="566">
                  <c:v>2.9559599999999999E-6</c:v>
                </c:pt>
                <c:pt idx="567">
                  <c:v>2.9559599999999999E-6</c:v>
                </c:pt>
                <c:pt idx="568">
                  <c:v>2.9720249999999997E-6</c:v>
                </c:pt>
                <c:pt idx="569">
                  <c:v>2.9559599999999999E-6</c:v>
                </c:pt>
                <c:pt idx="570">
                  <c:v>2.9559599999999999E-6</c:v>
                </c:pt>
                <c:pt idx="571">
                  <c:v>2.9398949999999997E-6</c:v>
                </c:pt>
                <c:pt idx="572">
                  <c:v>2.9398949999999997E-6</c:v>
                </c:pt>
                <c:pt idx="573">
                  <c:v>2.9398949999999997E-6</c:v>
                </c:pt>
                <c:pt idx="574">
                  <c:v>2.9398949999999997E-6</c:v>
                </c:pt>
                <c:pt idx="575">
                  <c:v>2.9398949999999997E-6</c:v>
                </c:pt>
                <c:pt idx="576">
                  <c:v>2.9238299999999998E-6</c:v>
                </c:pt>
                <c:pt idx="577">
                  <c:v>2.907765E-6</c:v>
                </c:pt>
                <c:pt idx="578">
                  <c:v>2.9398949999999997E-6</c:v>
                </c:pt>
                <c:pt idx="579">
                  <c:v>2.9398949999999997E-6</c:v>
                </c:pt>
                <c:pt idx="580">
                  <c:v>2.9238299999999998E-6</c:v>
                </c:pt>
                <c:pt idx="581">
                  <c:v>2.9238299999999998E-6</c:v>
                </c:pt>
                <c:pt idx="582">
                  <c:v>2.8916999999999998E-6</c:v>
                </c:pt>
                <c:pt idx="583">
                  <c:v>2.907765E-6</c:v>
                </c:pt>
                <c:pt idx="584">
                  <c:v>2.907765E-6</c:v>
                </c:pt>
                <c:pt idx="585">
                  <c:v>2.8916999999999998E-6</c:v>
                </c:pt>
                <c:pt idx="586">
                  <c:v>2.875635E-6</c:v>
                </c:pt>
                <c:pt idx="587">
                  <c:v>2.8916999999999998E-6</c:v>
                </c:pt>
                <c:pt idx="588">
                  <c:v>2.8595699999999997E-6</c:v>
                </c:pt>
                <c:pt idx="589">
                  <c:v>2.875635E-6</c:v>
                </c:pt>
                <c:pt idx="590">
                  <c:v>2.8595699999999997E-6</c:v>
                </c:pt>
                <c:pt idx="591">
                  <c:v>2.875635E-6</c:v>
                </c:pt>
                <c:pt idx="592">
                  <c:v>2.8595699999999997E-6</c:v>
                </c:pt>
                <c:pt idx="593">
                  <c:v>2.8435049999999999E-6</c:v>
                </c:pt>
                <c:pt idx="594">
                  <c:v>2.8595699999999997E-6</c:v>
                </c:pt>
                <c:pt idx="595">
                  <c:v>2.8435049999999999E-6</c:v>
                </c:pt>
                <c:pt idx="596">
                  <c:v>2.8435049999999999E-6</c:v>
                </c:pt>
                <c:pt idx="597">
                  <c:v>2.8435049999999999E-6</c:v>
                </c:pt>
                <c:pt idx="598">
                  <c:v>2.8435049999999999E-6</c:v>
                </c:pt>
                <c:pt idx="599">
                  <c:v>2.8435049999999999E-6</c:v>
                </c:pt>
                <c:pt idx="600">
                  <c:v>2.8595699999999997E-6</c:v>
                </c:pt>
                <c:pt idx="601">
                  <c:v>2.8435049999999999E-6</c:v>
                </c:pt>
                <c:pt idx="602">
                  <c:v>2.8435049999999999E-6</c:v>
                </c:pt>
                <c:pt idx="603">
                  <c:v>2.8274399999999996E-6</c:v>
                </c:pt>
                <c:pt idx="604">
                  <c:v>2.8113749999999998E-6</c:v>
                </c:pt>
                <c:pt idx="605">
                  <c:v>2.8113749999999998E-6</c:v>
                </c:pt>
                <c:pt idx="606">
                  <c:v>2.8113749999999998E-6</c:v>
                </c:pt>
                <c:pt idx="607">
                  <c:v>2.7953099999999996E-6</c:v>
                </c:pt>
                <c:pt idx="608">
                  <c:v>2.8113749999999998E-6</c:v>
                </c:pt>
                <c:pt idx="609">
                  <c:v>2.7792449999999998E-6</c:v>
                </c:pt>
                <c:pt idx="610">
                  <c:v>2.7953099999999996E-6</c:v>
                </c:pt>
                <c:pt idx="611">
                  <c:v>2.7792449999999998E-6</c:v>
                </c:pt>
                <c:pt idx="612">
                  <c:v>2.7792449999999998E-6</c:v>
                </c:pt>
                <c:pt idx="613">
                  <c:v>2.7631799999999995E-6</c:v>
                </c:pt>
                <c:pt idx="614">
                  <c:v>2.7631799999999995E-6</c:v>
                </c:pt>
                <c:pt idx="615">
                  <c:v>2.7631799999999995E-6</c:v>
                </c:pt>
                <c:pt idx="616">
                  <c:v>2.7631799999999995E-6</c:v>
                </c:pt>
                <c:pt idx="617">
                  <c:v>2.7471150000000001E-6</c:v>
                </c:pt>
                <c:pt idx="618">
                  <c:v>2.7471150000000001E-6</c:v>
                </c:pt>
                <c:pt idx="619">
                  <c:v>2.7631799999999995E-6</c:v>
                </c:pt>
                <c:pt idx="620">
                  <c:v>2.7631799999999995E-6</c:v>
                </c:pt>
                <c:pt idx="621">
                  <c:v>2.7471150000000001E-6</c:v>
                </c:pt>
                <c:pt idx="622">
                  <c:v>2.7310500000000003E-6</c:v>
                </c:pt>
                <c:pt idx="623">
                  <c:v>2.7310500000000003E-6</c:v>
                </c:pt>
                <c:pt idx="624">
                  <c:v>2.7310500000000003E-6</c:v>
                </c:pt>
                <c:pt idx="625">
                  <c:v>2.7310500000000003E-6</c:v>
                </c:pt>
                <c:pt idx="626">
                  <c:v>2.7310500000000003E-6</c:v>
                </c:pt>
                <c:pt idx="627">
                  <c:v>2.7310500000000003E-6</c:v>
                </c:pt>
                <c:pt idx="628">
                  <c:v>2.6989200000000002E-6</c:v>
                </c:pt>
                <c:pt idx="629">
                  <c:v>2.7149850000000001E-6</c:v>
                </c:pt>
                <c:pt idx="630">
                  <c:v>2.6989200000000002E-6</c:v>
                </c:pt>
                <c:pt idx="631">
                  <c:v>2.7149850000000001E-6</c:v>
                </c:pt>
                <c:pt idx="632">
                  <c:v>2.6989200000000002E-6</c:v>
                </c:pt>
                <c:pt idx="633">
                  <c:v>2.6989200000000002E-6</c:v>
                </c:pt>
                <c:pt idx="634">
                  <c:v>2.6667900000000002E-6</c:v>
                </c:pt>
                <c:pt idx="635">
                  <c:v>2.6989200000000002E-6</c:v>
                </c:pt>
                <c:pt idx="636">
                  <c:v>2.682855E-6</c:v>
                </c:pt>
                <c:pt idx="637">
                  <c:v>2.682855E-6</c:v>
                </c:pt>
                <c:pt idx="638">
                  <c:v>2.6667900000000002E-6</c:v>
                </c:pt>
                <c:pt idx="639">
                  <c:v>2.682855E-6</c:v>
                </c:pt>
                <c:pt idx="640">
                  <c:v>2.6667900000000002E-6</c:v>
                </c:pt>
                <c:pt idx="641">
                  <c:v>2.6667900000000002E-6</c:v>
                </c:pt>
                <c:pt idx="642">
                  <c:v>2.6667900000000002E-6</c:v>
                </c:pt>
                <c:pt idx="643">
                  <c:v>2.6507249999999999E-6</c:v>
                </c:pt>
                <c:pt idx="644">
                  <c:v>2.6346600000000001E-6</c:v>
                </c:pt>
                <c:pt idx="645">
                  <c:v>2.6667900000000002E-6</c:v>
                </c:pt>
                <c:pt idx="646">
                  <c:v>2.6346600000000001E-6</c:v>
                </c:pt>
                <c:pt idx="647">
                  <c:v>2.6185949999999999E-6</c:v>
                </c:pt>
                <c:pt idx="648">
                  <c:v>2.6185949999999999E-6</c:v>
                </c:pt>
                <c:pt idx="649">
                  <c:v>2.6507249999999999E-6</c:v>
                </c:pt>
                <c:pt idx="650">
                  <c:v>2.6185949999999999E-6</c:v>
                </c:pt>
                <c:pt idx="651">
                  <c:v>2.6346600000000001E-6</c:v>
                </c:pt>
                <c:pt idx="652">
                  <c:v>2.6346600000000001E-6</c:v>
                </c:pt>
                <c:pt idx="653">
                  <c:v>2.6507249999999999E-6</c:v>
                </c:pt>
                <c:pt idx="654">
                  <c:v>2.6185949999999999E-6</c:v>
                </c:pt>
                <c:pt idx="655">
                  <c:v>2.6185949999999999E-6</c:v>
                </c:pt>
                <c:pt idx="656">
                  <c:v>2.5864649999999998E-6</c:v>
                </c:pt>
                <c:pt idx="657">
                  <c:v>2.6025300000000001E-6</c:v>
                </c:pt>
                <c:pt idx="658">
                  <c:v>2.6185949999999999E-6</c:v>
                </c:pt>
                <c:pt idx="659">
                  <c:v>2.5864649999999998E-6</c:v>
                </c:pt>
                <c:pt idx="660">
                  <c:v>2.5864649999999998E-6</c:v>
                </c:pt>
                <c:pt idx="661">
                  <c:v>2.5864649999999998E-6</c:v>
                </c:pt>
                <c:pt idx="662">
                  <c:v>2.5704E-6</c:v>
                </c:pt>
                <c:pt idx="663">
                  <c:v>2.5704E-6</c:v>
                </c:pt>
                <c:pt idx="664">
                  <c:v>2.5864649999999998E-6</c:v>
                </c:pt>
                <c:pt idx="665">
                  <c:v>2.5864649999999998E-6</c:v>
                </c:pt>
                <c:pt idx="666">
                  <c:v>2.5864649999999998E-6</c:v>
                </c:pt>
                <c:pt idx="667">
                  <c:v>2.5704E-6</c:v>
                </c:pt>
                <c:pt idx="668">
                  <c:v>2.5704E-6</c:v>
                </c:pt>
                <c:pt idx="669">
                  <c:v>2.5382699999999999E-6</c:v>
                </c:pt>
                <c:pt idx="670">
                  <c:v>2.5543350000000002E-6</c:v>
                </c:pt>
                <c:pt idx="671">
                  <c:v>2.5543350000000002E-6</c:v>
                </c:pt>
                <c:pt idx="672">
                  <c:v>2.5543350000000002E-6</c:v>
                </c:pt>
                <c:pt idx="673">
                  <c:v>2.5382699999999999E-6</c:v>
                </c:pt>
                <c:pt idx="674">
                  <c:v>2.5543350000000002E-6</c:v>
                </c:pt>
                <c:pt idx="675">
                  <c:v>2.5382699999999999E-6</c:v>
                </c:pt>
                <c:pt idx="676">
                  <c:v>2.5382699999999999E-6</c:v>
                </c:pt>
                <c:pt idx="677">
                  <c:v>2.5382699999999999E-6</c:v>
                </c:pt>
                <c:pt idx="678">
                  <c:v>2.5061399999999999E-6</c:v>
                </c:pt>
                <c:pt idx="679">
                  <c:v>2.5061399999999999E-6</c:v>
                </c:pt>
                <c:pt idx="680">
                  <c:v>2.5061399999999999E-6</c:v>
                </c:pt>
                <c:pt idx="681">
                  <c:v>2.490075E-6</c:v>
                </c:pt>
                <c:pt idx="682">
                  <c:v>2.5061399999999999E-6</c:v>
                </c:pt>
                <c:pt idx="683">
                  <c:v>2.5061399999999999E-6</c:v>
                </c:pt>
                <c:pt idx="684">
                  <c:v>2.490075E-6</c:v>
                </c:pt>
                <c:pt idx="685">
                  <c:v>2.5061399999999999E-6</c:v>
                </c:pt>
                <c:pt idx="686">
                  <c:v>2.4740099999999998E-6</c:v>
                </c:pt>
                <c:pt idx="687">
                  <c:v>2.4740099999999998E-6</c:v>
                </c:pt>
                <c:pt idx="688">
                  <c:v>2.4740099999999998E-6</c:v>
                </c:pt>
                <c:pt idx="689">
                  <c:v>2.4740099999999998E-6</c:v>
                </c:pt>
                <c:pt idx="690">
                  <c:v>2.4740099999999998E-6</c:v>
                </c:pt>
                <c:pt idx="691">
                  <c:v>2.490075E-6</c:v>
                </c:pt>
                <c:pt idx="692">
                  <c:v>2.4740099999999998E-6</c:v>
                </c:pt>
                <c:pt idx="693">
                  <c:v>2.457945E-6</c:v>
                </c:pt>
                <c:pt idx="694">
                  <c:v>2.4418799999999997E-6</c:v>
                </c:pt>
                <c:pt idx="695">
                  <c:v>2.457945E-6</c:v>
                </c:pt>
                <c:pt idx="696">
                  <c:v>2.4418799999999997E-6</c:v>
                </c:pt>
                <c:pt idx="697">
                  <c:v>2.457945E-6</c:v>
                </c:pt>
                <c:pt idx="698">
                  <c:v>2.4418799999999997E-6</c:v>
                </c:pt>
                <c:pt idx="699">
                  <c:v>2.4418799999999997E-6</c:v>
                </c:pt>
                <c:pt idx="700">
                  <c:v>2.457945E-6</c:v>
                </c:pt>
                <c:pt idx="701">
                  <c:v>2.4418799999999997E-6</c:v>
                </c:pt>
                <c:pt idx="702">
                  <c:v>2.4258149999999999E-6</c:v>
                </c:pt>
                <c:pt idx="703">
                  <c:v>2.4258149999999999E-6</c:v>
                </c:pt>
                <c:pt idx="704">
                  <c:v>2.4258149999999999E-6</c:v>
                </c:pt>
                <c:pt idx="705">
                  <c:v>2.4097499999999997E-6</c:v>
                </c:pt>
                <c:pt idx="706">
                  <c:v>2.4258149999999999E-6</c:v>
                </c:pt>
                <c:pt idx="707">
                  <c:v>2.4097499999999997E-6</c:v>
                </c:pt>
                <c:pt idx="708">
                  <c:v>2.4097499999999997E-6</c:v>
                </c:pt>
                <c:pt idx="709">
                  <c:v>2.3936849999999999E-6</c:v>
                </c:pt>
                <c:pt idx="710">
                  <c:v>2.3936849999999999E-6</c:v>
                </c:pt>
                <c:pt idx="711">
                  <c:v>2.4097499999999997E-6</c:v>
                </c:pt>
                <c:pt idx="712">
                  <c:v>2.3936849999999999E-6</c:v>
                </c:pt>
                <c:pt idx="713">
                  <c:v>2.4097499999999997E-6</c:v>
                </c:pt>
                <c:pt idx="714">
                  <c:v>2.4097499999999997E-6</c:v>
                </c:pt>
                <c:pt idx="715">
                  <c:v>2.3936849999999999E-6</c:v>
                </c:pt>
                <c:pt idx="716">
                  <c:v>2.3615549999999998E-6</c:v>
                </c:pt>
                <c:pt idx="717">
                  <c:v>2.3776199999999996E-6</c:v>
                </c:pt>
                <c:pt idx="718">
                  <c:v>2.3615549999999998E-6</c:v>
                </c:pt>
                <c:pt idx="719">
                  <c:v>2.3776199999999996E-6</c:v>
                </c:pt>
                <c:pt idx="720">
                  <c:v>2.3615549999999998E-6</c:v>
                </c:pt>
                <c:pt idx="721">
                  <c:v>2.3615549999999998E-6</c:v>
                </c:pt>
                <c:pt idx="722">
                  <c:v>2.3615549999999998E-6</c:v>
                </c:pt>
                <c:pt idx="723">
                  <c:v>2.3615549999999998E-6</c:v>
                </c:pt>
                <c:pt idx="724">
                  <c:v>2.34549E-6</c:v>
                </c:pt>
                <c:pt idx="725">
                  <c:v>2.34549E-6</c:v>
                </c:pt>
                <c:pt idx="726">
                  <c:v>2.34549E-6</c:v>
                </c:pt>
                <c:pt idx="727">
                  <c:v>2.34549E-6</c:v>
                </c:pt>
                <c:pt idx="728">
                  <c:v>2.34549E-6</c:v>
                </c:pt>
                <c:pt idx="729">
                  <c:v>2.34549E-6</c:v>
                </c:pt>
                <c:pt idx="730">
                  <c:v>2.2972949999999997E-6</c:v>
                </c:pt>
                <c:pt idx="731">
                  <c:v>2.34549E-6</c:v>
                </c:pt>
                <c:pt idx="732">
                  <c:v>2.3133599999999999E-6</c:v>
                </c:pt>
                <c:pt idx="733">
                  <c:v>2.3133599999999999E-6</c:v>
                </c:pt>
                <c:pt idx="734">
                  <c:v>2.2972949999999997E-6</c:v>
                </c:pt>
                <c:pt idx="735">
                  <c:v>2.3133599999999999E-6</c:v>
                </c:pt>
                <c:pt idx="736">
                  <c:v>2.3133599999999999E-6</c:v>
                </c:pt>
                <c:pt idx="737">
                  <c:v>2.2972949999999997E-6</c:v>
                </c:pt>
                <c:pt idx="738">
                  <c:v>2.3133599999999999E-6</c:v>
                </c:pt>
                <c:pt idx="739">
                  <c:v>2.3133599999999999E-6</c:v>
                </c:pt>
                <c:pt idx="740">
                  <c:v>2.2972949999999997E-6</c:v>
                </c:pt>
                <c:pt idx="741">
                  <c:v>2.2972949999999997E-6</c:v>
                </c:pt>
                <c:pt idx="742">
                  <c:v>2.2972949999999997E-6</c:v>
                </c:pt>
                <c:pt idx="743">
                  <c:v>2.2812299999999998E-6</c:v>
                </c:pt>
                <c:pt idx="744">
                  <c:v>2.2972949999999997E-6</c:v>
                </c:pt>
                <c:pt idx="745">
                  <c:v>2.2812299999999998E-6</c:v>
                </c:pt>
                <c:pt idx="746">
                  <c:v>2.2972949999999997E-6</c:v>
                </c:pt>
                <c:pt idx="747">
                  <c:v>2.2812299999999998E-6</c:v>
                </c:pt>
                <c:pt idx="748">
                  <c:v>2.2651649999999996E-6</c:v>
                </c:pt>
                <c:pt idx="749">
                  <c:v>2.2812299999999998E-6</c:v>
                </c:pt>
                <c:pt idx="750">
                  <c:v>2.2651649999999996E-6</c:v>
                </c:pt>
                <c:pt idx="751">
                  <c:v>2.2491000000000002E-6</c:v>
                </c:pt>
                <c:pt idx="752">
                  <c:v>2.2491000000000002E-6</c:v>
                </c:pt>
                <c:pt idx="753">
                  <c:v>2.2651649999999996E-6</c:v>
                </c:pt>
                <c:pt idx="754">
                  <c:v>2.2812299999999998E-6</c:v>
                </c:pt>
                <c:pt idx="755">
                  <c:v>2.2651649999999996E-6</c:v>
                </c:pt>
                <c:pt idx="756">
                  <c:v>2.2651649999999996E-6</c:v>
                </c:pt>
                <c:pt idx="757">
                  <c:v>2.2651649999999996E-6</c:v>
                </c:pt>
                <c:pt idx="758">
                  <c:v>2.233035E-6</c:v>
                </c:pt>
                <c:pt idx="759">
                  <c:v>2.2491000000000002E-6</c:v>
                </c:pt>
                <c:pt idx="760">
                  <c:v>2.2651649999999996E-6</c:v>
                </c:pt>
                <c:pt idx="761">
                  <c:v>2.233035E-6</c:v>
                </c:pt>
                <c:pt idx="762">
                  <c:v>2.2491000000000002E-6</c:v>
                </c:pt>
                <c:pt idx="763">
                  <c:v>2.233035E-6</c:v>
                </c:pt>
                <c:pt idx="764">
                  <c:v>2.233035E-6</c:v>
                </c:pt>
                <c:pt idx="765">
                  <c:v>2.2169700000000001E-6</c:v>
                </c:pt>
                <c:pt idx="766">
                  <c:v>2.2169700000000001E-6</c:v>
                </c:pt>
                <c:pt idx="767">
                  <c:v>2.2169700000000001E-6</c:v>
                </c:pt>
                <c:pt idx="768">
                  <c:v>2.233035E-6</c:v>
                </c:pt>
                <c:pt idx="769">
                  <c:v>2.233035E-6</c:v>
                </c:pt>
                <c:pt idx="770">
                  <c:v>2.1848400000000001E-6</c:v>
                </c:pt>
                <c:pt idx="771">
                  <c:v>2.1848400000000001E-6</c:v>
                </c:pt>
                <c:pt idx="772">
                  <c:v>2.2169700000000001E-6</c:v>
                </c:pt>
                <c:pt idx="773">
                  <c:v>2.1848400000000001E-6</c:v>
                </c:pt>
                <c:pt idx="774">
                  <c:v>2.2169700000000001E-6</c:v>
                </c:pt>
                <c:pt idx="775">
                  <c:v>2.2169700000000001E-6</c:v>
                </c:pt>
                <c:pt idx="776">
                  <c:v>2.1848400000000001E-6</c:v>
                </c:pt>
                <c:pt idx="777">
                  <c:v>2.2169700000000001E-6</c:v>
                </c:pt>
                <c:pt idx="778">
                  <c:v>2.2009049999999999E-6</c:v>
                </c:pt>
                <c:pt idx="779">
                  <c:v>2.2009049999999999E-6</c:v>
                </c:pt>
                <c:pt idx="780">
                  <c:v>2.1848400000000001E-6</c:v>
                </c:pt>
                <c:pt idx="781">
                  <c:v>2.1848400000000001E-6</c:v>
                </c:pt>
                <c:pt idx="782">
                  <c:v>2.1848400000000001E-6</c:v>
                </c:pt>
                <c:pt idx="783">
                  <c:v>2.1687750000000003E-6</c:v>
                </c:pt>
                <c:pt idx="784">
                  <c:v>2.1848400000000001E-6</c:v>
                </c:pt>
                <c:pt idx="785">
                  <c:v>2.1687750000000003E-6</c:v>
                </c:pt>
                <c:pt idx="786">
                  <c:v>2.1687750000000003E-6</c:v>
                </c:pt>
                <c:pt idx="787">
                  <c:v>2.15271E-6</c:v>
                </c:pt>
                <c:pt idx="788">
                  <c:v>2.15271E-6</c:v>
                </c:pt>
                <c:pt idx="789">
                  <c:v>2.1366450000000002E-6</c:v>
                </c:pt>
                <c:pt idx="790">
                  <c:v>2.15271E-6</c:v>
                </c:pt>
                <c:pt idx="791">
                  <c:v>2.1366450000000002E-6</c:v>
                </c:pt>
                <c:pt idx="792">
                  <c:v>2.1366450000000002E-6</c:v>
                </c:pt>
                <c:pt idx="793">
                  <c:v>2.1366450000000002E-6</c:v>
                </c:pt>
                <c:pt idx="794">
                  <c:v>2.1205799999999999E-6</c:v>
                </c:pt>
                <c:pt idx="795">
                  <c:v>2.1366450000000002E-6</c:v>
                </c:pt>
                <c:pt idx="796">
                  <c:v>2.1205799999999999E-6</c:v>
                </c:pt>
                <c:pt idx="797">
                  <c:v>2.1366450000000002E-6</c:v>
                </c:pt>
                <c:pt idx="798">
                  <c:v>2.1045150000000001E-6</c:v>
                </c:pt>
                <c:pt idx="799">
                  <c:v>2.1045150000000001E-6</c:v>
                </c:pt>
                <c:pt idx="800">
                  <c:v>2.1045150000000001E-6</c:v>
                </c:pt>
                <c:pt idx="801">
                  <c:v>2.1205799999999999E-6</c:v>
                </c:pt>
                <c:pt idx="802">
                  <c:v>2.1045150000000001E-6</c:v>
                </c:pt>
                <c:pt idx="803">
                  <c:v>2.1205799999999999E-6</c:v>
                </c:pt>
                <c:pt idx="804">
                  <c:v>2.1045150000000001E-6</c:v>
                </c:pt>
                <c:pt idx="805">
                  <c:v>2.1045150000000001E-6</c:v>
                </c:pt>
                <c:pt idx="806">
                  <c:v>2.0884499999999999E-6</c:v>
                </c:pt>
                <c:pt idx="807">
                  <c:v>2.1045150000000001E-6</c:v>
                </c:pt>
                <c:pt idx="808">
                  <c:v>2.1045150000000001E-6</c:v>
                </c:pt>
                <c:pt idx="809">
                  <c:v>2.1045150000000001E-6</c:v>
                </c:pt>
                <c:pt idx="810">
                  <c:v>2.0723850000000001E-6</c:v>
                </c:pt>
                <c:pt idx="811">
                  <c:v>2.0723850000000001E-6</c:v>
                </c:pt>
                <c:pt idx="812">
                  <c:v>2.0723850000000001E-6</c:v>
                </c:pt>
                <c:pt idx="813">
                  <c:v>2.0884499999999999E-6</c:v>
                </c:pt>
                <c:pt idx="814">
                  <c:v>2.0884499999999999E-6</c:v>
                </c:pt>
                <c:pt idx="815">
                  <c:v>2.0563199999999998E-6</c:v>
                </c:pt>
                <c:pt idx="816">
                  <c:v>2.0563199999999998E-6</c:v>
                </c:pt>
                <c:pt idx="817">
                  <c:v>2.0723850000000001E-6</c:v>
                </c:pt>
                <c:pt idx="818">
                  <c:v>2.0563199999999998E-6</c:v>
                </c:pt>
                <c:pt idx="819">
                  <c:v>2.0563199999999998E-6</c:v>
                </c:pt>
                <c:pt idx="820">
                  <c:v>2.0723850000000001E-6</c:v>
                </c:pt>
                <c:pt idx="821">
                  <c:v>2.0563199999999998E-6</c:v>
                </c:pt>
                <c:pt idx="822">
                  <c:v>2.0563199999999998E-6</c:v>
                </c:pt>
                <c:pt idx="823">
                  <c:v>2.040255E-6</c:v>
                </c:pt>
                <c:pt idx="824">
                  <c:v>2.040255E-6</c:v>
                </c:pt>
                <c:pt idx="825">
                  <c:v>2.040255E-6</c:v>
                </c:pt>
                <c:pt idx="826">
                  <c:v>2.040255E-6</c:v>
                </c:pt>
                <c:pt idx="827">
                  <c:v>2.0241899999999998E-6</c:v>
                </c:pt>
                <c:pt idx="828">
                  <c:v>2.0563199999999998E-6</c:v>
                </c:pt>
                <c:pt idx="829">
                  <c:v>2.0241899999999998E-6</c:v>
                </c:pt>
                <c:pt idx="830">
                  <c:v>2.040255E-6</c:v>
                </c:pt>
                <c:pt idx="831">
                  <c:v>2.040255E-6</c:v>
                </c:pt>
                <c:pt idx="832">
                  <c:v>2.0241899999999998E-6</c:v>
                </c:pt>
                <c:pt idx="833">
                  <c:v>2.0241899999999998E-6</c:v>
                </c:pt>
                <c:pt idx="834">
                  <c:v>2.0081249999999999E-6</c:v>
                </c:pt>
                <c:pt idx="835">
                  <c:v>2.0241899999999998E-6</c:v>
                </c:pt>
                <c:pt idx="836">
                  <c:v>1.9920600000000001E-6</c:v>
                </c:pt>
                <c:pt idx="837">
                  <c:v>2.040255E-6</c:v>
                </c:pt>
                <c:pt idx="838">
                  <c:v>2.0081249999999999E-6</c:v>
                </c:pt>
                <c:pt idx="839">
                  <c:v>1.9920600000000001E-6</c:v>
                </c:pt>
                <c:pt idx="840">
                  <c:v>1.9920600000000001E-6</c:v>
                </c:pt>
                <c:pt idx="841">
                  <c:v>1.9759949999999999E-6</c:v>
                </c:pt>
                <c:pt idx="842">
                  <c:v>1.9920600000000001E-6</c:v>
                </c:pt>
                <c:pt idx="843">
                  <c:v>1.9920600000000001E-6</c:v>
                </c:pt>
                <c:pt idx="844">
                  <c:v>1.9759949999999999E-6</c:v>
                </c:pt>
                <c:pt idx="845">
                  <c:v>2.0081249999999999E-6</c:v>
                </c:pt>
                <c:pt idx="846">
                  <c:v>1.9759949999999999E-6</c:v>
                </c:pt>
                <c:pt idx="847">
                  <c:v>1.9759949999999999E-6</c:v>
                </c:pt>
                <c:pt idx="848">
                  <c:v>1.9920600000000001E-6</c:v>
                </c:pt>
                <c:pt idx="849">
                  <c:v>1.9759949999999999E-6</c:v>
                </c:pt>
                <c:pt idx="850">
                  <c:v>1.9759949999999999E-6</c:v>
                </c:pt>
                <c:pt idx="851">
                  <c:v>1.9438649999999998E-6</c:v>
                </c:pt>
                <c:pt idx="852">
                  <c:v>1.9759949999999999E-6</c:v>
                </c:pt>
                <c:pt idx="853">
                  <c:v>1.9599300000000001E-6</c:v>
                </c:pt>
                <c:pt idx="854">
                  <c:v>1.9599300000000001E-6</c:v>
                </c:pt>
                <c:pt idx="855">
                  <c:v>1.9599300000000001E-6</c:v>
                </c:pt>
                <c:pt idx="856">
                  <c:v>1.9599300000000001E-6</c:v>
                </c:pt>
                <c:pt idx="857">
                  <c:v>1.9759949999999999E-6</c:v>
                </c:pt>
                <c:pt idx="858">
                  <c:v>1.9599300000000001E-6</c:v>
                </c:pt>
                <c:pt idx="859">
                  <c:v>1.9438649999999998E-6</c:v>
                </c:pt>
                <c:pt idx="860">
                  <c:v>1.9438649999999998E-6</c:v>
                </c:pt>
                <c:pt idx="861">
                  <c:v>1.9438649999999998E-6</c:v>
                </c:pt>
                <c:pt idx="862">
                  <c:v>1.9278E-6</c:v>
                </c:pt>
                <c:pt idx="863">
                  <c:v>1.9117349999999997E-6</c:v>
                </c:pt>
                <c:pt idx="864">
                  <c:v>1.9117349999999997E-6</c:v>
                </c:pt>
                <c:pt idx="865">
                  <c:v>1.9117349999999997E-6</c:v>
                </c:pt>
                <c:pt idx="866">
                  <c:v>1.9278E-6</c:v>
                </c:pt>
                <c:pt idx="867">
                  <c:v>1.9278E-6</c:v>
                </c:pt>
                <c:pt idx="868">
                  <c:v>1.9117349999999997E-6</c:v>
                </c:pt>
                <c:pt idx="869">
                  <c:v>1.9117349999999997E-6</c:v>
                </c:pt>
                <c:pt idx="870">
                  <c:v>1.9117349999999997E-6</c:v>
                </c:pt>
                <c:pt idx="871">
                  <c:v>1.9117349999999997E-6</c:v>
                </c:pt>
                <c:pt idx="872">
                  <c:v>1.8956699999999999E-6</c:v>
                </c:pt>
                <c:pt idx="873">
                  <c:v>1.8956699999999999E-6</c:v>
                </c:pt>
                <c:pt idx="874">
                  <c:v>1.8956699999999999E-6</c:v>
                </c:pt>
                <c:pt idx="875">
                  <c:v>1.8956699999999999E-6</c:v>
                </c:pt>
                <c:pt idx="876">
                  <c:v>1.9117349999999997E-6</c:v>
                </c:pt>
                <c:pt idx="877">
                  <c:v>1.8956699999999999E-6</c:v>
                </c:pt>
                <c:pt idx="878">
                  <c:v>1.8796050000000001E-6</c:v>
                </c:pt>
                <c:pt idx="879">
                  <c:v>1.8796050000000001E-6</c:v>
                </c:pt>
                <c:pt idx="880">
                  <c:v>1.8956699999999999E-6</c:v>
                </c:pt>
                <c:pt idx="881">
                  <c:v>1.8956699999999999E-6</c:v>
                </c:pt>
                <c:pt idx="882">
                  <c:v>1.8796050000000001E-6</c:v>
                </c:pt>
                <c:pt idx="883">
                  <c:v>1.8796050000000001E-6</c:v>
                </c:pt>
                <c:pt idx="884">
                  <c:v>1.8796050000000001E-6</c:v>
                </c:pt>
                <c:pt idx="885">
                  <c:v>1.8796050000000001E-6</c:v>
                </c:pt>
                <c:pt idx="886">
                  <c:v>1.8956699999999999E-6</c:v>
                </c:pt>
                <c:pt idx="887">
                  <c:v>1.8635400000000001E-6</c:v>
                </c:pt>
                <c:pt idx="888">
                  <c:v>1.8796050000000001E-6</c:v>
                </c:pt>
                <c:pt idx="889">
                  <c:v>1.8796050000000001E-6</c:v>
                </c:pt>
                <c:pt idx="890">
                  <c:v>1.847475E-6</c:v>
                </c:pt>
                <c:pt idx="891">
                  <c:v>1.8635400000000001E-6</c:v>
                </c:pt>
                <c:pt idx="892">
                  <c:v>1.8635400000000001E-6</c:v>
                </c:pt>
                <c:pt idx="893">
                  <c:v>1.8635400000000001E-6</c:v>
                </c:pt>
                <c:pt idx="894">
                  <c:v>1.847475E-6</c:v>
                </c:pt>
                <c:pt idx="895">
                  <c:v>1.8635400000000001E-6</c:v>
                </c:pt>
                <c:pt idx="896">
                  <c:v>1.83141E-6</c:v>
                </c:pt>
                <c:pt idx="897">
                  <c:v>1.847475E-6</c:v>
                </c:pt>
                <c:pt idx="898">
                  <c:v>1.847475E-6</c:v>
                </c:pt>
                <c:pt idx="899">
                  <c:v>1.8635400000000001E-6</c:v>
                </c:pt>
                <c:pt idx="900">
                  <c:v>1.847475E-6</c:v>
                </c:pt>
                <c:pt idx="901">
                  <c:v>1.8635400000000001E-6</c:v>
                </c:pt>
                <c:pt idx="902">
                  <c:v>1.83141E-6</c:v>
                </c:pt>
                <c:pt idx="903">
                  <c:v>1.83141E-6</c:v>
                </c:pt>
                <c:pt idx="904">
                  <c:v>1.815345E-6</c:v>
                </c:pt>
                <c:pt idx="905">
                  <c:v>1.83141E-6</c:v>
                </c:pt>
                <c:pt idx="906">
                  <c:v>1.83141E-6</c:v>
                </c:pt>
                <c:pt idx="907">
                  <c:v>1.83141E-6</c:v>
                </c:pt>
                <c:pt idx="908">
                  <c:v>1.815345E-6</c:v>
                </c:pt>
                <c:pt idx="909">
                  <c:v>1.7992799999999999E-6</c:v>
                </c:pt>
                <c:pt idx="910">
                  <c:v>1.815345E-6</c:v>
                </c:pt>
                <c:pt idx="911">
                  <c:v>1.815345E-6</c:v>
                </c:pt>
                <c:pt idx="912">
                  <c:v>1.7992799999999999E-6</c:v>
                </c:pt>
                <c:pt idx="913">
                  <c:v>1.7992799999999999E-6</c:v>
                </c:pt>
                <c:pt idx="914">
                  <c:v>1.815345E-6</c:v>
                </c:pt>
                <c:pt idx="915">
                  <c:v>1.7992799999999999E-6</c:v>
                </c:pt>
                <c:pt idx="916">
                  <c:v>1.83141E-6</c:v>
                </c:pt>
                <c:pt idx="917">
                  <c:v>1.815345E-6</c:v>
                </c:pt>
                <c:pt idx="918">
                  <c:v>1.7992799999999999E-6</c:v>
                </c:pt>
                <c:pt idx="919">
                  <c:v>1.7992799999999999E-6</c:v>
                </c:pt>
                <c:pt idx="920">
                  <c:v>1.7992799999999999E-6</c:v>
                </c:pt>
                <c:pt idx="921">
                  <c:v>1.7832149999999999E-6</c:v>
                </c:pt>
                <c:pt idx="922">
                  <c:v>1.7832149999999999E-6</c:v>
                </c:pt>
                <c:pt idx="923">
                  <c:v>1.7992799999999999E-6</c:v>
                </c:pt>
                <c:pt idx="924">
                  <c:v>1.7832149999999999E-6</c:v>
                </c:pt>
                <c:pt idx="925">
                  <c:v>1.7510849999999999E-6</c:v>
                </c:pt>
                <c:pt idx="926">
                  <c:v>1.7671499999999999E-6</c:v>
                </c:pt>
                <c:pt idx="927">
                  <c:v>1.7832149999999999E-6</c:v>
                </c:pt>
                <c:pt idx="928">
                  <c:v>1.7671499999999999E-6</c:v>
                </c:pt>
                <c:pt idx="929">
                  <c:v>1.7510849999999999E-6</c:v>
                </c:pt>
                <c:pt idx="930">
                  <c:v>1.7671499999999999E-6</c:v>
                </c:pt>
                <c:pt idx="931">
                  <c:v>1.7832149999999999E-6</c:v>
                </c:pt>
                <c:pt idx="932">
                  <c:v>1.7510849999999999E-6</c:v>
                </c:pt>
                <c:pt idx="933">
                  <c:v>1.7510849999999999E-6</c:v>
                </c:pt>
                <c:pt idx="934">
                  <c:v>1.7350199999999998E-6</c:v>
                </c:pt>
                <c:pt idx="935">
                  <c:v>1.7350199999999998E-6</c:v>
                </c:pt>
                <c:pt idx="936">
                  <c:v>1.7510849999999999E-6</c:v>
                </c:pt>
                <c:pt idx="937">
                  <c:v>1.7510849999999999E-6</c:v>
                </c:pt>
                <c:pt idx="938">
                  <c:v>1.7350199999999998E-6</c:v>
                </c:pt>
                <c:pt idx="939">
                  <c:v>1.7671499999999999E-6</c:v>
                </c:pt>
                <c:pt idx="940">
                  <c:v>1.7510849999999999E-6</c:v>
                </c:pt>
                <c:pt idx="941">
                  <c:v>1.718955E-6</c:v>
                </c:pt>
                <c:pt idx="942">
                  <c:v>1.7671499999999999E-6</c:v>
                </c:pt>
                <c:pt idx="943">
                  <c:v>1.7510849999999999E-6</c:v>
                </c:pt>
                <c:pt idx="944">
                  <c:v>1.7510849999999999E-6</c:v>
                </c:pt>
                <c:pt idx="945">
                  <c:v>1.7350199999999998E-6</c:v>
                </c:pt>
                <c:pt idx="946">
                  <c:v>1.718955E-6</c:v>
                </c:pt>
                <c:pt idx="947">
                  <c:v>1.718955E-6</c:v>
                </c:pt>
                <c:pt idx="948">
                  <c:v>1.718955E-6</c:v>
                </c:pt>
                <c:pt idx="949">
                  <c:v>1.718955E-6</c:v>
                </c:pt>
                <c:pt idx="950">
                  <c:v>1.7510849999999999E-6</c:v>
                </c:pt>
                <c:pt idx="951">
                  <c:v>1.718955E-6</c:v>
                </c:pt>
                <c:pt idx="952">
                  <c:v>1.718955E-6</c:v>
                </c:pt>
                <c:pt idx="953">
                  <c:v>1.70289E-6</c:v>
                </c:pt>
                <c:pt idx="954">
                  <c:v>1.718955E-6</c:v>
                </c:pt>
                <c:pt idx="955">
                  <c:v>1.718955E-6</c:v>
                </c:pt>
                <c:pt idx="956">
                  <c:v>1.70289E-6</c:v>
                </c:pt>
                <c:pt idx="957">
                  <c:v>1.718955E-6</c:v>
                </c:pt>
                <c:pt idx="958">
                  <c:v>1.70289E-6</c:v>
                </c:pt>
                <c:pt idx="959">
                  <c:v>1.6868249999999999E-6</c:v>
                </c:pt>
                <c:pt idx="960">
                  <c:v>1.70289E-6</c:v>
                </c:pt>
                <c:pt idx="961">
                  <c:v>1.6868249999999999E-6</c:v>
                </c:pt>
                <c:pt idx="962">
                  <c:v>1.6868249999999999E-6</c:v>
                </c:pt>
                <c:pt idx="963">
                  <c:v>1.6868249999999999E-6</c:v>
                </c:pt>
                <c:pt idx="964">
                  <c:v>1.6868249999999999E-6</c:v>
                </c:pt>
                <c:pt idx="965">
                  <c:v>1.6868249999999999E-6</c:v>
                </c:pt>
                <c:pt idx="966">
                  <c:v>1.6707599999999999E-6</c:v>
                </c:pt>
                <c:pt idx="967">
                  <c:v>1.6546949999999999E-6</c:v>
                </c:pt>
                <c:pt idx="968">
                  <c:v>1.6707599999999999E-6</c:v>
                </c:pt>
                <c:pt idx="969">
                  <c:v>1.6868249999999999E-6</c:v>
                </c:pt>
                <c:pt idx="970">
                  <c:v>1.6546949999999999E-6</c:v>
                </c:pt>
                <c:pt idx="971">
                  <c:v>1.6707599999999999E-6</c:v>
                </c:pt>
                <c:pt idx="972">
                  <c:v>1.6546949999999999E-6</c:v>
                </c:pt>
                <c:pt idx="973">
                  <c:v>1.6546949999999999E-6</c:v>
                </c:pt>
                <c:pt idx="974">
                  <c:v>1.6707599999999999E-6</c:v>
                </c:pt>
                <c:pt idx="975">
                  <c:v>1.6546949999999999E-6</c:v>
                </c:pt>
                <c:pt idx="976">
                  <c:v>1.6386299999999998E-6</c:v>
                </c:pt>
                <c:pt idx="977">
                  <c:v>1.6546949999999999E-6</c:v>
                </c:pt>
                <c:pt idx="978">
                  <c:v>1.6868249999999999E-6</c:v>
                </c:pt>
                <c:pt idx="979">
                  <c:v>1.6546949999999999E-6</c:v>
                </c:pt>
                <c:pt idx="980">
                  <c:v>1.622565E-6</c:v>
                </c:pt>
                <c:pt idx="981">
                  <c:v>1.6546949999999999E-6</c:v>
                </c:pt>
                <c:pt idx="982">
                  <c:v>1.6386299999999998E-6</c:v>
                </c:pt>
                <c:pt idx="983">
                  <c:v>1.6386299999999998E-6</c:v>
                </c:pt>
                <c:pt idx="984">
                  <c:v>1.622565E-6</c:v>
                </c:pt>
                <c:pt idx="985">
                  <c:v>1.622565E-6</c:v>
                </c:pt>
                <c:pt idx="986">
                  <c:v>1.622565E-6</c:v>
                </c:pt>
                <c:pt idx="987">
                  <c:v>1.6386299999999998E-6</c:v>
                </c:pt>
                <c:pt idx="988">
                  <c:v>1.6386299999999998E-6</c:v>
                </c:pt>
                <c:pt idx="989">
                  <c:v>1.622565E-6</c:v>
                </c:pt>
                <c:pt idx="990">
                  <c:v>1.622565E-6</c:v>
                </c:pt>
                <c:pt idx="991">
                  <c:v>1.6386299999999998E-6</c:v>
                </c:pt>
                <c:pt idx="992">
                  <c:v>1.622565E-6</c:v>
                </c:pt>
                <c:pt idx="993">
                  <c:v>1.622565E-6</c:v>
                </c:pt>
                <c:pt idx="994">
                  <c:v>1.622565E-6</c:v>
                </c:pt>
                <c:pt idx="995">
                  <c:v>1.6386299999999998E-6</c:v>
                </c:pt>
                <c:pt idx="996">
                  <c:v>1.622565E-6</c:v>
                </c:pt>
                <c:pt idx="997">
                  <c:v>1.622565E-6</c:v>
                </c:pt>
                <c:pt idx="998">
                  <c:v>1.590435E-6</c:v>
                </c:pt>
                <c:pt idx="999">
                  <c:v>1.6065E-6</c:v>
                </c:pt>
                <c:pt idx="1000">
                  <c:v>1.590435E-6</c:v>
                </c:pt>
                <c:pt idx="1001">
                  <c:v>1.5743699999999999E-6</c:v>
                </c:pt>
                <c:pt idx="1002">
                  <c:v>1.6065E-6</c:v>
                </c:pt>
                <c:pt idx="1003">
                  <c:v>1.590435E-6</c:v>
                </c:pt>
                <c:pt idx="1004">
                  <c:v>1.590435E-6</c:v>
                </c:pt>
                <c:pt idx="1005">
                  <c:v>1.622565E-6</c:v>
                </c:pt>
                <c:pt idx="1006">
                  <c:v>1.590435E-6</c:v>
                </c:pt>
                <c:pt idx="1007">
                  <c:v>1.6065E-6</c:v>
                </c:pt>
                <c:pt idx="1008">
                  <c:v>1.6065E-6</c:v>
                </c:pt>
                <c:pt idx="1009">
                  <c:v>1.6065E-6</c:v>
                </c:pt>
                <c:pt idx="1010">
                  <c:v>1.6065E-6</c:v>
                </c:pt>
                <c:pt idx="1011">
                  <c:v>1.590435E-6</c:v>
                </c:pt>
                <c:pt idx="1012">
                  <c:v>1.6065E-6</c:v>
                </c:pt>
                <c:pt idx="1013">
                  <c:v>1.6065E-6</c:v>
                </c:pt>
                <c:pt idx="1014">
                  <c:v>1.590435E-6</c:v>
                </c:pt>
                <c:pt idx="1015">
                  <c:v>1.6065E-6</c:v>
                </c:pt>
                <c:pt idx="1016">
                  <c:v>1.6065E-6</c:v>
                </c:pt>
                <c:pt idx="1017">
                  <c:v>1.590435E-6</c:v>
                </c:pt>
                <c:pt idx="1018">
                  <c:v>1.5583049999999999E-6</c:v>
                </c:pt>
                <c:pt idx="1019">
                  <c:v>1.5743699999999999E-6</c:v>
                </c:pt>
                <c:pt idx="1020">
                  <c:v>1.5743699999999999E-6</c:v>
                </c:pt>
                <c:pt idx="1021">
                  <c:v>1.5743699999999999E-6</c:v>
                </c:pt>
                <c:pt idx="1022">
                  <c:v>1.5743699999999999E-6</c:v>
                </c:pt>
                <c:pt idx="1023">
                  <c:v>1.5743699999999999E-6</c:v>
                </c:pt>
                <c:pt idx="1024">
                  <c:v>1.5743699999999999E-6</c:v>
                </c:pt>
                <c:pt idx="1025">
                  <c:v>1.5583049999999999E-6</c:v>
                </c:pt>
                <c:pt idx="1026">
                  <c:v>1.5583049999999999E-6</c:v>
                </c:pt>
                <c:pt idx="1027">
                  <c:v>1.5743699999999999E-6</c:v>
                </c:pt>
                <c:pt idx="1028">
                  <c:v>1.5583049999999999E-6</c:v>
                </c:pt>
                <c:pt idx="1029">
                  <c:v>1.5422400000000001E-6</c:v>
                </c:pt>
                <c:pt idx="1030">
                  <c:v>1.526175E-6</c:v>
                </c:pt>
                <c:pt idx="1031">
                  <c:v>1.51011E-6</c:v>
                </c:pt>
                <c:pt idx="1032">
                  <c:v>1.526175E-6</c:v>
                </c:pt>
                <c:pt idx="1033">
                  <c:v>1.5422400000000001E-6</c:v>
                </c:pt>
                <c:pt idx="1034">
                  <c:v>1.5583049999999999E-6</c:v>
                </c:pt>
                <c:pt idx="1035">
                  <c:v>1.5422400000000001E-6</c:v>
                </c:pt>
                <c:pt idx="1036">
                  <c:v>1.526175E-6</c:v>
                </c:pt>
                <c:pt idx="1037">
                  <c:v>1.51011E-6</c:v>
                </c:pt>
                <c:pt idx="1038">
                  <c:v>1.526175E-6</c:v>
                </c:pt>
                <c:pt idx="1039">
                  <c:v>1.51011E-6</c:v>
                </c:pt>
                <c:pt idx="1040">
                  <c:v>1.51011E-6</c:v>
                </c:pt>
                <c:pt idx="1041">
                  <c:v>1.51011E-6</c:v>
                </c:pt>
                <c:pt idx="1042">
                  <c:v>1.526175E-6</c:v>
                </c:pt>
                <c:pt idx="1043">
                  <c:v>1.51011E-6</c:v>
                </c:pt>
                <c:pt idx="1044">
                  <c:v>1.51011E-6</c:v>
                </c:pt>
                <c:pt idx="1045">
                  <c:v>1.51011E-6</c:v>
                </c:pt>
                <c:pt idx="1046">
                  <c:v>1.494045E-6</c:v>
                </c:pt>
                <c:pt idx="1047">
                  <c:v>1.494045E-6</c:v>
                </c:pt>
                <c:pt idx="1048">
                  <c:v>1.494045E-6</c:v>
                </c:pt>
                <c:pt idx="1049">
                  <c:v>1.47798E-6</c:v>
                </c:pt>
                <c:pt idx="1050">
                  <c:v>1.494045E-6</c:v>
                </c:pt>
                <c:pt idx="1051">
                  <c:v>1.51011E-6</c:v>
                </c:pt>
                <c:pt idx="1052">
                  <c:v>1.51011E-6</c:v>
                </c:pt>
                <c:pt idx="1053">
                  <c:v>1.526175E-6</c:v>
                </c:pt>
                <c:pt idx="1054">
                  <c:v>1.494045E-6</c:v>
                </c:pt>
                <c:pt idx="1055">
                  <c:v>1.494045E-6</c:v>
                </c:pt>
                <c:pt idx="1056">
                  <c:v>1.51011E-6</c:v>
                </c:pt>
                <c:pt idx="1057">
                  <c:v>1.526175E-6</c:v>
                </c:pt>
                <c:pt idx="1058">
                  <c:v>1.51011E-6</c:v>
                </c:pt>
                <c:pt idx="1059">
                  <c:v>1.47798E-6</c:v>
                </c:pt>
                <c:pt idx="1060">
                  <c:v>1.51011E-6</c:v>
                </c:pt>
                <c:pt idx="1061">
                  <c:v>1.494045E-6</c:v>
                </c:pt>
                <c:pt idx="1062">
                  <c:v>1.494045E-6</c:v>
                </c:pt>
                <c:pt idx="1063">
                  <c:v>1.47798E-6</c:v>
                </c:pt>
                <c:pt idx="1064">
                  <c:v>1.47798E-6</c:v>
                </c:pt>
                <c:pt idx="1065">
                  <c:v>1.494045E-6</c:v>
                </c:pt>
                <c:pt idx="1066">
                  <c:v>1.494045E-6</c:v>
                </c:pt>
                <c:pt idx="1067">
                  <c:v>1.47798E-6</c:v>
                </c:pt>
                <c:pt idx="1068">
                  <c:v>1.47798E-6</c:v>
                </c:pt>
                <c:pt idx="1069">
                  <c:v>1.4458499999999999E-6</c:v>
                </c:pt>
                <c:pt idx="1070">
                  <c:v>1.4619149999999999E-6</c:v>
                </c:pt>
                <c:pt idx="1071">
                  <c:v>1.47798E-6</c:v>
                </c:pt>
                <c:pt idx="1072">
                  <c:v>1.4619149999999999E-6</c:v>
                </c:pt>
                <c:pt idx="1073">
                  <c:v>1.4619149999999999E-6</c:v>
                </c:pt>
                <c:pt idx="1074">
                  <c:v>1.47798E-6</c:v>
                </c:pt>
                <c:pt idx="1075">
                  <c:v>1.4619149999999999E-6</c:v>
                </c:pt>
                <c:pt idx="1076">
                  <c:v>1.4619149999999999E-6</c:v>
                </c:pt>
                <c:pt idx="1077">
                  <c:v>1.4619149999999999E-6</c:v>
                </c:pt>
                <c:pt idx="1078">
                  <c:v>1.4619149999999999E-6</c:v>
                </c:pt>
                <c:pt idx="1079">
                  <c:v>1.47798E-6</c:v>
                </c:pt>
                <c:pt idx="1080">
                  <c:v>1.4619149999999999E-6</c:v>
                </c:pt>
                <c:pt idx="1081">
                  <c:v>1.4458499999999999E-6</c:v>
                </c:pt>
                <c:pt idx="1082">
                  <c:v>1.4619149999999999E-6</c:v>
                </c:pt>
                <c:pt idx="1083">
                  <c:v>1.47798E-6</c:v>
                </c:pt>
                <c:pt idx="1084">
                  <c:v>1.47798E-6</c:v>
                </c:pt>
                <c:pt idx="1085">
                  <c:v>1.4619149999999999E-6</c:v>
                </c:pt>
                <c:pt idx="1086">
                  <c:v>1.4619149999999999E-6</c:v>
                </c:pt>
                <c:pt idx="1087">
                  <c:v>1.4619149999999999E-6</c:v>
                </c:pt>
                <c:pt idx="1088">
                  <c:v>1.4619149999999999E-6</c:v>
                </c:pt>
                <c:pt idx="1089">
                  <c:v>1.4619149999999999E-6</c:v>
                </c:pt>
                <c:pt idx="1090">
                  <c:v>1.47798E-6</c:v>
                </c:pt>
                <c:pt idx="1091">
                  <c:v>1.4619149999999999E-6</c:v>
                </c:pt>
                <c:pt idx="1092">
                  <c:v>1.4458499999999999E-6</c:v>
                </c:pt>
                <c:pt idx="1093">
                  <c:v>1.4458499999999999E-6</c:v>
                </c:pt>
                <c:pt idx="1094">
                  <c:v>1.4458499999999999E-6</c:v>
                </c:pt>
                <c:pt idx="1095">
                  <c:v>1.4297849999999999E-6</c:v>
                </c:pt>
                <c:pt idx="1096">
                  <c:v>1.4297849999999999E-6</c:v>
                </c:pt>
                <c:pt idx="1097">
                  <c:v>1.4297849999999999E-6</c:v>
                </c:pt>
                <c:pt idx="1098">
                  <c:v>1.4458499999999999E-6</c:v>
                </c:pt>
                <c:pt idx="1099">
                  <c:v>1.4458499999999999E-6</c:v>
                </c:pt>
                <c:pt idx="1100">
                  <c:v>1.4297849999999999E-6</c:v>
                </c:pt>
                <c:pt idx="1101">
                  <c:v>1.4458499999999999E-6</c:v>
                </c:pt>
                <c:pt idx="1102">
                  <c:v>1.4297849999999999E-6</c:v>
                </c:pt>
                <c:pt idx="1103">
                  <c:v>1.4297849999999999E-6</c:v>
                </c:pt>
                <c:pt idx="1104">
                  <c:v>1.4458499999999999E-6</c:v>
                </c:pt>
                <c:pt idx="1105">
                  <c:v>1.4297849999999999E-6</c:v>
                </c:pt>
                <c:pt idx="1106">
                  <c:v>1.3976549999999998E-6</c:v>
                </c:pt>
                <c:pt idx="1107">
                  <c:v>1.4137199999999998E-6</c:v>
                </c:pt>
                <c:pt idx="1108">
                  <c:v>1.4137199999999998E-6</c:v>
                </c:pt>
                <c:pt idx="1109">
                  <c:v>1.4137199999999998E-6</c:v>
                </c:pt>
                <c:pt idx="1110">
                  <c:v>1.4137199999999998E-6</c:v>
                </c:pt>
                <c:pt idx="1111">
                  <c:v>1.4137199999999998E-6</c:v>
                </c:pt>
                <c:pt idx="1112">
                  <c:v>1.4297849999999999E-6</c:v>
                </c:pt>
                <c:pt idx="1113">
                  <c:v>1.3976549999999998E-6</c:v>
                </c:pt>
                <c:pt idx="1114">
                  <c:v>1.4137199999999998E-6</c:v>
                </c:pt>
                <c:pt idx="1115">
                  <c:v>1.4297849999999999E-6</c:v>
                </c:pt>
                <c:pt idx="1116">
                  <c:v>1.3976549999999998E-6</c:v>
                </c:pt>
                <c:pt idx="1117">
                  <c:v>1.4137199999999998E-6</c:v>
                </c:pt>
                <c:pt idx="1118">
                  <c:v>1.4137199999999998E-6</c:v>
                </c:pt>
                <c:pt idx="1119">
                  <c:v>1.3815899999999998E-6</c:v>
                </c:pt>
                <c:pt idx="1120">
                  <c:v>1.4137199999999998E-6</c:v>
                </c:pt>
                <c:pt idx="1121">
                  <c:v>1.3976549999999998E-6</c:v>
                </c:pt>
                <c:pt idx="1122">
                  <c:v>1.3976549999999998E-6</c:v>
                </c:pt>
                <c:pt idx="1123">
                  <c:v>1.3976549999999998E-6</c:v>
                </c:pt>
                <c:pt idx="1124">
                  <c:v>1.3976549999999998E-6</c:v>
                </c:pt>
                <c:pt idx="1125">
                  <c:v>1.3976549999999998E-6</c:v>
                </c:pt>
                <c:pt idx="1126">
                  <c:v>1.3815899999999998E-6</c:v>
                </c:pt>
                <c:pt idx="1127">
                  <c:v>1.3976549999999998E-6</c:v>
                </c:pt>
                <c:pt idx="1128">
                  <c:v>1.3815899999999998E-6</c:v>
                </c:pt>
                <c:pt idx="1129">
                  <c:v>1.3815899999999998E-6</c:v>
                </c:pt>
                <c:pt idx="1130">
                  <c:v>1.3655250000000002E-6</c:v>
                </c:pt>
                <c:pt idx="1131">
                  <c:v>1.3976549999999998E-6</c:v>
                </c:pt>
                <c:pt idx="1132">
                  <c:v>1.3655250000000002E-6</c:v>
                </c:pt>
                <c:pt idx="1133">
                  <c:v>1.3655250000000002E-6</c:v>
                </c:pt>
                <c:pt idx="1134">
                  <c:v>1.3815899999999998E-6</c:v>
                </c:pt>
                <c:pt idx="1135">
                  <c:v>1.3655250000000002E-6</c:v>
                </c:pt>
                <c:pt idx="1136">
                  <c:v>1.3655250000000002E-6</c:v>
                </c:pt>
                <c:pt idx="1137">
                  <c:v>1.3815899999999998E-6</c:v>
                </c:pt>
                <c:pt idx="1138">
                  <c:v>1.3655250000000002E-6</c:v>
                </c:pt>
                <c:pt idx="1139">
                  <c:v>1.3815899999999998E-6</c:v>
                </c:pt>
                <c:pt idx="1140">
                  <c:v>1.3494600000000001E-6</c:v>
                </c:pt>
                <c:pt idx="1141">
                  <c:v>1.3655250000000002E-6</c:v>
                </c:pt>
                <c:pt idx="1142">
                  <c:v>1.3655250000000002E-6</c:v>
                </c:pt>
                <c:pt idx="1143">
                  <c:v>1.3655250000000002E-6</c:v>
                </c:pt>
                <c:pt idx="1144">
                  <c:v>1.3655250000000002E-6</c:v>
                </c:pt>
                <c:pt idx="1145">
                  <c:v>1.3815899999999998E-6</c:v>
                </c:pt>
                <c:pt idx="1146">
                  <c:v>1.3655250000000002E-6</c:v>
                </c:pt>
                <c:pt idx="1147">
                  <c:v>1.3815899999999998E-6</c:v>
                </c:pt>
                <c:pt idx="1148">
                  <c:v>1.3655250000000002E-6</c:v>
                </c:pt>
                <c:pt idx="1149">
                  <c:v>1.3815899999999998E-6</c:v>
                </c:pt>
                <c:pt idx="1150">
                  <c:v>1.3655250000000002E-6</c:v>
                </c:pt>
                <c:pt idx="1151">
                  <c:v>1.3655250000000002E-6</c:v>
                </c:pt>
                <c:pt idx="1152">
                  <c:v>1.3655250000000002E-6</c:v>
                </c:pt>
                <c:pt idx="1153">
                  <c:v>1.3655250000000002E-6</c:v>
                </c:pt>
                <c:pt idx="1154">
                  <c:v>1.3655250000000002E-6</c:v>
                </c:pt>
                <c:pt idx="1155">
                  <c:v>1.3815899999999998E-6</c:v>
                </c:pt>
                <c:pt idx="1156">
                  <c:v>1.3815899999999998E-6</c:v>
                </c:pt>
                <c:pt idx="1157">
                  <c:v>1.3815899999999998E-6</c:v>
                </c:pt>
                <c:pt idx="1158">
                  <c:v>1.3655250000000002E-6</c:v>
                </c:pt>
                <c:pt idx="1159">
                  <c:v>1.3655250000000002E-6</c:v>
                </c:pt>
                <c:pt idx="1160">
                  <c:v>1.3494600000000001E-6</c:v>
                </c:pt>
                <c:pt idx="1161">
                  <c:v>1.3494600000000001E-6</c:v>
                </c:pt>
                <c:pt idx="1162">
                  <c:v>1.3494600000000001E-6</c:v>
                </c:pt>
                <c:pt idx="1163">
                  <c:v>1.3494600000000001E-6</c:v>
                </c:pt>
                <c:pt idx="1164">
                  <c:v>1.3333950000000001E-6</c:v>
                </c:pt>
                <c:pt idx="1165">
                  <c:v>1.3494600000000001E-6</c:v>
                </c:pt>
                <c:pt idx="1166">
                  <c:v>1.3494600000000001E-6</c:v>
                </c:pt>
                <c:pt idx="1167">
                  <c:v>1.3494600000000001E-6</c:v>
                </c:pt>
                <c:pt idx="1168">
                  <c:v>1.3655250000000002E-6</c:v>
                </c:pt>
                <c:pt idx="1169">
                  <c:v>1.3494600000000001E-6</c:v>
                </c:pt>
                <c:pt idx="1170">
                  <c:v>1.3494600000000001E-6</c:v>
                </c:pt>
                <c:pt idx="1171">
                  <c:v>1.3333950000000001E-6</c:v>
                </c:pt>
                <c:pt idx="1172">
                  <c:v>1.3333950000000001E-6</c:v>
                </c:pt>
                <c:pt idx="1173">
                  <c:v>1.3494600000000001E-6</c:v>
                </c:pt>
                <c:pt idx="1174">
                  <c:v>1.3494600000000001E-6</c:v>
                </c:pt>
                <c:pt idx="1175">
                  <c:v>1.3333950000000001E-6</c:v>
                </c:pt>
                <c:pt idx="1176">
                  <c:v>1.3333950000000001E-6</c:v>
                </c:pt>
                <c:pt idx="1177">
                  <c:v>1.3333950000000001E-6</c:v>
                </c:pt>
                <c:pt idx="1178">
                  <c:v>1.3333950000000001E-6</c:v>
                </c:pt>
                <c:pt idx="1179">
                  <c:v>1.3333950000000001E-6</c:v>
                </c:pt>
                <c:pt idx="1180">
                  <c:v>1.301265E-6</c:v>
                </c:pt>
                <c:pt idx="1181">
                  <c:v>1.3333950000000001E-6</c:v>
                </c:pt>
                <c:pt idx="1182">
                  <c:v>1.3333950000000001E-6</c:v>
                </c:pt>
                <c:pt idx="1183">
                  <c:v>1.301265E-6</c:v>
                </c:pt>
                <c:pt idx="1184">
                  <c:v>1.3173300000000001E-6</c:v>
                </c:pt>
                <c:pt idx="1185">
                  <c:v>1.3333950000000001E-6</c:v>
                </c:pt>
                <c:pt idx="1186">
                  <c:v>1.3173300000000001E-6</c:v>
                </c:pt>
                <c:pt idx="1187">
                  <c:v>1.3173300000000001E-6</c:v>
                </c:pt>
                <c:pt idx="1188">
                  <c:v>1.3173300000000001E-6</c:v>
                </c:pt>
                <c:pt idx="1189">
                  <c:v>1.301265E-6</c:v>
                </c:pt>
                <c:pt idx="1190">
                  <c:v>1.3173300000000001E-6</c:v>
                </c:pt>
                <c:pt idx="1191">
                  <c:v>1.301265E-6</c:v>
                </c:pt>
                <c:pt idx="1192">
                  <c:v>1.3173300000000001E-6</c:v>
                </c:pt>
                <c:pt idx="1193">
                  <c:v>1.3173300000000001E-6</c:v>
                </c:pt>
                <c:pt idx="1194">
                  <c:v>1.3173300000000001E-6</c:v>
                </c:pt>
                <c:pt idx="1195">
                  <c:v>1.3173300000000001E-6</c:v>
                </c:pt>
                <c:pt idx="1196">
                  <c:v>1.3173300000000001E-6</c:v>
                </c:pt>
                <c:pt idx="1197">
                  <c:v>1.301265E-6</c:v>
                </c:pt>
                <c:pt idx="1198">
                  <c:v>1.301265E-6</c:v>
                </c:pt>
                <c:pt idx="1199">
                  <c:v>1.301265E-6</c:v>
                </c:pt>
                <c:pt idx="1200">
                  <c:v>1.301265E-6</c:v>
                </c:pt>
                <c:pt idx="1201">
                  <c:v>1.2852E-6</c:v>
                </c:pt>
                <c:pt idx="1202">
                  <c:v>1.2852E-6</c:v>
                </c:pt>
                <c:pt idx="1203">
                  <c:v>1.2852E-6</c:v>
                </c:pt>
                <c:pt idx="1204">
                  <c:v>1.301265E-6</c:v>
                </c:pt>
                <c:pt idx="1205">
                  <c:v>1.301265E-6</c:v>
                </c:pt>
                <c:pt idx="1206">
                  <c:v>1.301265E-6</c:v>
                </c:pt>
                <c:pt idx="1207">
                  <c:v>1.301265E-6</c:v>
                </c:pt>
                <c:pt idx="1208">
                  <c:v>1.2852E-6</c:v>
                </c:pt>
                <c:pt idx="1209">
                  <c:v>1.2852E-6</c:v>
                </c:pt>
                <c:pt idx="1210">
                  <c:v>1.301265E-6</c:v>
                </c:pt>
                <c:pt idx="1211">
                  <c:v>1.2852E-6</c:v>
                </c:pt>
                <c:pt idx="1212">
                  <c:v>1.2852E-6</c:v>
                </c:pt>
                <c:pt idx="1213">
                  <c:v>1.269135E-6</c:v>
                </c:pt>
                <c:pt idx="1214">
                  <c:v>1.2852E-6</c:v>
                </c:pt>
                <c:pt idx="1215">
                  <c:v>1.269135E-6</c:v>
                </c:pt>
                <c:pt idx="1216">
                  <c:v>1.269135E-6</c:v>
                </c:pt>
                <c:pt idx="1217">
                  <c:v>1.269135E-6</c:v>
                </c:pt>
                <c:pt idx="1218">
                  <c:v>1.2530699999999999E-6</c:v>
                </c:pt>
                <c:pt idx="1219">
                  <c:v>1.269135E-6</c:v>
                </c:pt>
                <c:pt idx="1220">
                  <c:v>1.269135E-6</c:v>
                </c:pt>
                <c:pt idx="1221">
                  <c:v>1.2852E-6</c:v>
                </c:pt>
                <c:pt idx="1222">
                  <c:v>1.269135E-6</c:v>
                </c:pt>
                <c:pt idx="1223">
                  <c:v>1.269135E-6</c:v>
                </c:pt>
                <c:pt idx="1224">
                  <c:v>1.269135E-6</c:v>
                </c:pt>
                <c:pt idx="1225">
                  <c:v>1.269135E-6</c:v>
                </c:pt>
                <c:pt idx="1226">
                  <c:v>1.2852E-6</c:v>
                </c:pt>
                <c:pt idx="1227">
                  <c:v>1.2852E-6</c:v>
                </c:pt>
                <c:pt idx="1228">
                  <c:v>1.269135E-6</c:v>
                </c:pt>
                <c:pt idx="1229">
                  <c:v>1.2530699999999999E-6</c:v>
                </c:pt>
                <c:pt idx="1230">
                  <c:v>1.269135E-6</c:v>
                </c:pt>
                <c:pt idx="1231">
                  <c:v>1.2852E-6</c:v>
                </c:pt>
                <c:pt idx="1232">
                  <c:v>1.301265E-6</c:v>
                </c:pt>
                <c:pt idx="1233">
                  <c:v>1.2852E-6</c:v>
                </c:pt>
                <c:pt idx="1234">
                  <c:v>1.3173300000000001E-6</c:v>
                </c:pt>
                <c:pt idx="1235">
                  <c:v>1.269135E-6</c:v>
                </c:pt>
                <c:pt idx="1236">
                  <c:v>1.269135E-6</c:v>
                </c:pt>
                <c:pt idx="1237">
                  <c:v>1.269135E-6</c:v>
                </c:pt>
                <c:pt idx="1238">
                  <c:v>1.269135E-6</c:v>
                </c:pt>
                <c:pt idx="1239">
                  <c:v>1.2530699999999999E-6</c:v>
                </c:pt>
                <c:pt idx="1240">
                  <c:v>1.269135E-6</c:v>
                </c:pt>
                <c:pt idx="1241">
                  <c:v>1.2370049999999999E-6</c:v>
                </c:pt>
                <c:pt idx="1242">
                  <c:v>1.2370049999999999E-6</c:v>
                </c:pt>
                <c:pt idx="1243">
                  <c:v>1.269135E-6</c:v>
                </c:pt>
                <c:pt idx="1244">
                  <c:v>1.2530699999999999E-6</c:v>
                </c:pt>
                <c:pt idx="1245">
                  <c:v>1.2530699999999999E-6</c:v>
                </c:pt>
                <c:pt idx="1246">
                  <c:v>1.2370049999999999E-6</c:v>
                </c:pt>
                <c:pt idx="1247">
                  <c:v>1.2370049999999999E-6</c:v>
                </c:pt>
                <c:pt idx="1248">
                  <c:v>1.2530699999999999E-6</c:v>
                </c:pt>
                <c:pt idx="1249">
                  <c:v>1.2530699999999999E-6</c:v>
                </c:pt>
                <c:pt idx="1250">
                  <c:v>1.2530699999999999E-6</c:v>
                </c:pt>
                <c:pt idx="1251">
                  <c:v>1.2530699999999999E-6</c:v>
                </c:pt>
                <c:pt idx="1252">
                  <c:v>1.2370049999999999E-6</c:v>
                </c:pt>
                <c:pt idx="1253">
                  <c:v>1.2530699999999999E-6</c:v>
                </c:pt>
                <c:pt idx="1254">
                  <c:v>1.2370049999999999E-6</c:v>
                </c:pt>
                <c:pt idx="1255">
                  <c:v>1.2370049999999999E-6</c:v>
                </c:pt>
                <c:pt idx="1256">
                  <c:v>1.2530699999999999E-6</c:v>
                </c:pt>
                <c:pt idx="1257">
                  <c:v>1.2530699999999999E-6</c:v>
                </c:pt>
                <c:pt idx="1258">
                  <c:v>1.2530699999999999E-6</c:v>
                </c:pt>
                <c:pt idx="1259">
                  <c:v>1.2530699999999999E-6</c:v>
                </c:pt>
                <c:pt idx="1260">
                  <c:v>1.2530699999999999E-6</c:v>
                </c:pt>
                <c:pt idx="1261">
                  <c:v>1.2370049999999999E-6</c:v>
                </c:pt>
                <c:pt idx="1262">
                  <c:v>1.2370049999999999E-6</c:v>
                </c:pt>
                <c:pt idx="1263">
                  <c:v>1.2370049999999999E-6</c:v>
                </c:pt>
                <c:pt idx="1264">
                  <c:v>1.2370049999999999E-6</c:v>
                </c:pt>
                <c:pt idx="1265">
                  <c:v>1.2530699999999999E-6</c:v>
                </c:pt>
                <c:pt idx="1266">
                  <c:v>1.2370049999999999E-6</c:v>
                </c:pt>
                <c:pt idx="1267">
                  <c:v>1.2370049999999999E-6</c:v>
                </c:pt>
                <c:pt idx="1268">
                  <c:v>1.2370049999999999E-6</c:v>
                </c:pt>
                <c:pt idx="1269">
                  <c:v>1.2530699999999999E-6</c:v>
                </c:pt>
                <c:pt idx="1270">
                  <c:v>1.2370049999999999E-6</c:v>
                </c:pt>
                <c:pt idx="1271">
                  <c:v>1.2370049999999999E-6</c:v>
                </c:pt>
                <c:pt idx="1272">
                  <c:v>1.2209399999999999E-6</c:v>
                </c:pt>
                <c:pt idx="1273">
                  <c:v>1.2209399999999999E-6</c:v>
                </c:pt>
                <c:pt idx="1274">
                  <c:v>1.2048749999999998E-6</c:v>
                </c:pt>
                <c:pt idx="1275">
                  <c:v>1.2209399999999999E-6</c:v>
                </c:pt>
                <c:pt idx="1276">
                  <c:v>1.2209399999999999E-6</c:v>
                </c:pt>
                <c:pt idx="1277">
                  <c:v>1.2048749999999998E-6</c:v>
                </c:pt>
                <c:pt idx="1278">
                  <c:v>1.2048749999999998E-6</c:v>
                </c:pt>
                <c:pt idx="1279">
                  <c:v>1.2048749999999998E-6</c:v>
                </c:pt>
                <c:pt idx="1280">
                  <c:v>1.2048749999999998E-6</c:v>
                </c:pt>
                <c:pt idx="1281">
                  <c:v>1.2209399999999999E-6</c:v>
                </c:pt>
                <c:pt idx="1282">
                  <c:v>1.2209399999999999E-6</c:v>
                </c:pt>
                <c:pt idx="1283">
                  <c:v>1.2048749999999998E-6</c:v>
                </c:pt>
                <c:pt idx="1284">
                  <c:v>1.2048749999999998E-6</c:v>
                </c:pt>
                <c:pt idx="1285">
                  <c:v>1.2370049999999999E-6</c:v>
                </c:pt>
                <c:pt idx="1286">
                  <c:v>1.2209399999999999E-6</c:v>
                </c:pt>
                <c:pt idx="1287">
                  <c:v>1.1888099999999998E-6</c:v>
                </c:pt>
                <c:pt idx="1288">
                  <c:v>1.2209399999999999E-6</c:v>
                </c:pt>
                <c:pt idx="1289">
                  <c:v>1.2048749999999998E-6</c:v>
                </c:pt>
                <c:pt idx="1290">
                  <c:v>1.1888099999999998E-6</c:v>
                </c:pt>
                <c:pt idx="1291">
                  <c:v>1.2048749999999998E-6</c:v>
                </c:pt>
                <c:pt idx="1292">
                  <c:v>1.1888099999999998E-6</c:v>
                </c:pt>
                <c:pt idx="1293">
                  <c:v>1.2048749999999998E-6</c:v>
                </c:pt>
                <c:pt idx="1294">
                  <c:v>1.1888099999999998E-6</c:v>
                </c:pt>
                <c:pt idx="1295">
                  <c:v>1.1888099999999998E-6</c:v>
                </c:pt>
                <c:pt idx="1296">
                  <c:v>1.1888099999999998E-6</c:v>
                </c:pt>
                <c:pt idx="1297">
                  <c:v>1.1888099999999998E-6</c:v>
                </c:pt>
                <c:pt idx="1298">
                  <c:v>1.1888099999999998E-6</c:v>
                </c:pt>
                <c:pt idx="1299">
                  <c:v>1.172745E-6</c:v>
                </c:pt>
                <c:pt idx="1300">
                  <c:v>1.2048749999999998E-6</c:v>
                </c:pt>
                <c:pt idx="1301">
                  <c:v>1.1888099999999998E-6</c:v>
                </c:pt>
                <c:pt idx="1302">
                  <c:v>1.172745E-6</c:v>
                </c:pt>
                <c:pt idx="1303">
                  <c:v>1.1888099999999998E-6</c:v>
                </c:pt>
                <c:pt idx="1304">
                  <c:v>1.172745E-6</c:v>
                </c:pt>
                <c:pt idx="1305">
                  <c:v>1.15668E-6</c:v>
                </c:pt>
                <c:pt idx="1306">
                  <c:v>1.1888099999999998E-6</c:v>
                </c:pt>
                <c:pt idx="1307">
                  <c:v>1.172745E-6</c:v>
                </c:pt>
                <c:pt idx="1308">
                  <c:v>1.172745E-6</c:v>
                </c:pt>
                <c:pt idx="1309">
                  <c:v>1.172745E-6</c:v>
                </c:pt>
                <c:pt idx="1310">
                  <c:v>1.172745E-6</c:v>
                </c:pt>
                <c:pt idx="1311">
                  <c:v>1.172745E-6</c:v>
                </c:pt>
                <c:pt idx="1312">
                  <c:v>1.15668E-6</c:v>
                </c:pt>
                <c:pt idx="1313">
                  <c:v>1.15668E-6</c:v>
                </c:pt>
                <c:pt idx="1314">
                  <c:v>1.15668E-6</c:v>
                </c:pt>
                <c:pt idx="1315">
                  <c:v>1.15668E-6</c:v>
                </c:pt>
                <c:pt idx="1316">
                  <c:v>1.15668E-6</c:v>
                </c:pt>
                <c:pt idx="1317">
                  <c:v>1.1406149999999999E-6</c:v>
                </c:pt>
                <c:pt idx="1318">
                  <c:v>1.15668E-6</c:v>
                </c:pt>
                <c:pt idx="1319">
                  <c:v>1.1406149999999999E-6</c:v>
                </c:pt>
                <c:pt idx="1320">
                  <c:v>1.1406149999999999E-6</c:v>
                </c:pt>
                <c:pt idx="1321">
                  <c:v>1.1406149999999999E-6</c:v>
                </c:pt>
                <c:pt idx="1322">
                  <c:v>1.1406149999999999E-6</c:v>
                </c:pt>
                <c:pt idx="1323">
                  <c:v>1.15668E-6</c:v>
                </c:pt>
                <c:pt idx="1324">
                  <c:v>1.15668E-6</c:v>
                </c:pt>
                <c:pt idx="1325">
                  <c:v>1.1406149999999999E-6</c:v>
                </c:pt>
                <c:pt idx="1326">
                  <c:v>1.1406149999999999E-6</c:v>
                </c:pt>
                <c:pt idx="1327">
                  <c:v>1.1406149999999999E-6</c:v>
                </c:pt>
                <c:pt idx="1328">
                  <c:v>1.1406149999999999E-6</c:v>
                </c:pt>
                <c:pt idx="1329">
                  <c:v>1.15668E-6</c:v>
                </c:pt>
                <c:pt idx="1330">
                  <c:v>1.15668E-6</c:v>
                </c:pt>
                <c:pt idx="1331">
                  <c:v>1.1406149999999999E-6</c:v>
                </c:pt>
                <c:pt idx="1332">
                  <c:v>1.1406149999999999E-6</c:v>
                </c:pt>
                <c:pt idx="1333">
                  <c:v>1.1406149999999999E-6</c:v>
                </c:pt>
                <c:pt idx="1334">
                  <c:v>1.1245500000000001E-6</c:v>
                </c:pt>
                <c:pt idx="1335">
                  <c:v>1.1406149999999999E-6</c:v>
                </c:pt>
                <c:pt idx="1336">
                  <c:v>1.1245500000000001E-6</c:v>
                </c:pt>
                <c:pt idx="1337">
                  <c:v>1.1406149999999999E-6</c:v>
                </c:pt>
                <c:pt idx="1338">
                  <c:v>1.1245500000000001E-6</c:v>
                </c:pt>
                <c:pt idx="1339">
                  <c:v>1.1406149999999999E-6</c:v>
                </c:pt>
                <c:pt idx="1340">
                  <c:v>1.1406149999999999E-6</c:v>
                </c:pt>
                <c:pt idx="1341">
                  <c:v>1.1084850000000001E-6</c:v>
                </c:pt>
                <c:pt idx="1342">
                  <c:v>1.1084850000000001E-6</c:v>
                </c:pt>
                <c:pt idx="1343">
                  <c:v>1.1084850000000001E-6</c:v>
                </c:pt>
                <c:pt idx="1344">
                  <c:v>1.1245500000000001E-6</c:v>
                </c:pt>
                <c:pt idx="1345">
                  <c:v>1.1084850000000001E-6</c:v>
                </c:pt>
                <c:pt idx="1346">
                  <c:v>1.1245500000000001E-6</c:v>
                </c:pt>
                <c:pt idx="1347">
                  <c:v>1.1245500000000001E-6</c:v>
                </c:pt>
                <c:pt idx="1348">
                  <c:v>1.1245500000000001E-6</c:v>
                </c:pt>
                <c:pt idx="1349">
                  <c:v>1.1084850000000001E-6</c:v>
                </c:pt>
                <c:pt idx="1350">
                  <c:v>1.1084850000000001E-6</c:v>
                </c:pt>
                <c:pt idx="1351">
                  <c:v>1.09242E-6</c:v>
                </c:pt>
                <c:pt idx="1352">
                  <c:v>1.1084850000000001E-6</c:v>
                </c:pt>
                <c:pt idx="1353">
                  <c:v>1.1084850000000001E-6</c:v>
                </c:pt>
                <c:pt idx="1354">
                  <c:v>1.1084850000000001E-6</c:v>
                </c:pt>
                <c:pt idx="1355">
                  <c:v>1.1245500000000001E-6</c:v>
                </c:pt>
                <c:pt idx="1356">
                  <c:v>1.09242E-6</c:v>
                </c:pt>
                <c:pt idx="1357">
                  <c:v>1.1084850000000001E-6</c:v>
                </c:pt>
                <c:pt idx="1358">
                  <c:v>1.09242E-6</c:v>
                </c:pt>
                <c:pt idx="1359">
                  <c:v>1.1084850000000001E-6</c:v>
                </c:pt>
                <c:pt idx="1360">
                  <c:v>1.09242E-6</c:v>
                </c:pt>
                <c:pt idx="1361">
                  <c:v>1.09242E-6</c:v>
                </c:pt>
                <c:pt idx="1362">
                  <c:v>1.076355E-6</c:v>
                </c:pt>
                <c:pt idx="1363">
                  <c:v>1.09242E-6</c:v>
                </c:pt>
                <c:pt idx="1364">
                  <c:v>1.09242E-6</c:v>
                </c:pt>
                <c:pt idx="1365">
                  <c:v>1.09242E-6</c:v>
                </c:pt>
                <c:pt idx="1366">
                  <c:v>1.09242E-6</c:v>
                </c:pt>
                <c:pt idx="1367">
                  <c:v>1.09242E-6</c:v>
                </c:pt>
                <c:pt idx="1368">
                  <c:v>1.06029E-6</c:v>
                </c:pt>
                <c:pt idx="1369">
                  <c:v>1.09242E-6</c:v>
                </c:pt>
                <c:pt idx="1370">
                  <c:v>1.076355E-6</c:v>
                </c:pt>
                <c:pt idx="1371">
                  <c:v>1.076355E-6</c:v>
                </c:pt>
                <c:pt idx="1372">
                  <c:v>1.09242E-6</c:v>
                </c:pt>
                <c:pt idx="1373">
                  <c:v>1.076355E-6</c:v>
                </c:pt>
                <c:pt idx="1374">
                  <c:v>1.09242E-6</c:v>
                </c:pt>
                <c:pt idx="1375">
                  <c:v>1.076355E-6</c:v>
                </c:pt>
                <c:pt idx="1376">
                  <c:v>1.06029E-6</c:v>
                </c:pt>
                <c:pt idx="1377">
                  <c:v>1.06029E-6</c:v>
                </c:pt>
                <c:pt idx="1378">
                  <c:v>1.06029E-6</c:v>
                </c:pt>
                <c:pt idx="1379">
                  <c:v>1.06029E-6</c:v>
                </c:pt>
                <c:pt idx="1380">
                  <c:v>1.09242E-6</c:v>
                </c:pt>
                <c:pt idx="1381">
                  <c:v>1.076355E-6</c:v>
                </c:pt>
                <c:pt idx="1382">
                  <c:v>1.076355E-6</c:v>
                </c:pt>
                <c:pt idx="1383">
                  <c:v>1.076355E-6</c:v>
                </c:pt>
                <c:pt idx="1384">
                  <c:v>1.076355E-6</c:v>
                </c:pt>
                <c:pt idx="1385">
                  <c:v>1.06029E-6</c:v>
                </c:pt>
                <c:pt idx="1386">
                  <c:v>1.06029E-6</c:v>
                </c:pt>
                <c:pt idx="1387">
                  <c:v>1.06029E-6</c:v>
                </c:pt>
                <c:pt idx="1388">
                  <c:v>1.076355E-6</c:v>
                </c:pt>
                <c:pt idx="1389">
                  <c:v>1.06029E-6</c:v>
                </c:pt>
                <c:pt idx="1390">
                  <c:v>1.076355E-6</c:v>
                </c:pt>
                <c:pt idx="1391">
                  <c:v>1.06029E-6</c:v>
                </c:pt>
                <c:pt idx="1392">
                  <c:v>1.076355E-6</c:v>
                </c:pt>
                <c:pt idx="1393">
                  <c:v>1.0442249999999999E-6</c:v>
                </c:pt>
                <c:pt idx="1394">
                  <c:v>1.06029E-6</c:v>
                </c:pt>
                <c:pt idx="1395">
                  <c:v>1.0442249999999999E-6</c:v>
                </c:pt>
                <c:pt idx="1396">
                  <c:v>1.06029E-6</c:v>
                </c:pt>
                <c:pt idx="1397">
                  <c:v>1.0442249999999999E-6</c:v>
                </c:pt>
                <c:pt idx="1398">
                  <c:v>1.06029E-6</c:v>
                </c:pt>
                <c:pt idx="1399">
                  <c:v>1.06029E-6</c:v>
                </c:pt>
                <c:pt idx="1400">
                  <c:v>1.0442249999999999E-6</c:v>
                </c:pt>
                <c:pt idx="1401">
                  <c:v>1.06029E-6</c:v>
                </c:pt>
                <c:pt idx="1402">
                  <c:v>1.0442249999999999E-6</c:v>
                </c:pt>
                <c:pt idx="1403">
                  <c:v>1.06029E-6</c:v>
                </c:pt>
                <c:pt idx="1404">
                  <c:v>1.06029E-6</c:v>
                </c:pt>
                <c:pt idx="1405">
                  <c:v>1.0442249999999999E-6</c:v>
                </c:pt>
                <c:pt idx="1406">
                  <c:v>1.0442249999999999E-6</c:v>
                </c:pt>
                <c:pt idx="1407">
                  <c:v>1.0442249999999999E-6</c:v>
                </c:pt>
                <c:pt idx="1408">
                  <c:v>1.0442249999999999E-6</c:v>
                </c:pt>
                <c:pt idx="1409">
                  <c:v>1.0281599999999999E-6</c:v>
                </c:pt>
                <c:pt idx="1410">
                  <c:v>1.0442249999999999E-6</c:v>
                </c:pt>
                <c:pt idx="1411">
                  <c:v>1.0442249999999999E-6</c:v>
                </c:pt>
                <c:pt idx="1412">
                  <c:v>1.06029E-6</c:v>
                </c:pt>
                <c:pt idx="1413">
                  <c:v>1.06029E-6</c:v>
                </c:pt>
                <c:pt idx="1414">
                  <c:v>1.06029E-6</c:v>
                </c:pt>
                <c:pt idx="1415">
                  <c:v>1.0281599999999999E-6</c:v>
                </c:pt>
                <c:pt idx="1416">
                  <c:v>1.0442249999999999E-6</c:v>
                </c:pt>
                <c:pt idx="1417">
                  <c:v>1.0442249999999999E-6</c:v>
                </c:pt>
                <c:pt idx="1418">
                  <c:v>1.0120949999999999E-6</c:v>
                </c:pt>
                <c:pt idx="1419">
                  <c:v>1.0442249999999999E-6</c:v>
                </c:pt>
                <c:pt idx="1420">
                  <c:v>1.0281599999999999E-6</c:v>
                </c:pt>
                <c:pt idx="1421">
                  <c:v>1.0442249999999999E-6</c:v>
                </c:pt>
                <c:pt idx="1422">
                  <c:v>1.0281599999999999E-6</c:v>
                </c:pt>
                <c:pt idx="1423">
                  <c:v>1.0281599999999999E-6</c:v>
                </c:pt>
                <c:pt idx="1424">
                  <c:v>1.0442249999999999E-6</c:v>
                </c:pt>
                <c:pt idx="1425">
                  <c:v>1.0442249999999999E-6</c:v>
                </c:pt>
                <c:pt idx="1426">
                  <c:v>1.0281599999999999E-6</c:v>
                </c:pt>
                <c:pt idx="1427">
                  <c:v>1.06029E-6</c:v>
                </c:pt>
                <c:pt idx="1428">
                  <c:v>1.0281599999999999E-6</c:v>
                </c:pt>
                <c:pt idx="1429">
                  <c:v>1.0281599999999999E-6</c:v>
                </c:pt>
                <c:pt idx="1430">
                  <c:v>1.0281599999999999E-6</c:v>
                </c:pt>
                <c:pt idx="1431">
                  <c:v>1.0281599999999999E-6</c:v>
                </c:pt>
                <c:pt idx="1432">
                  <c:v>1.0442249999999999E-6</c:v>
                </c:pt>
                <c:pt idx="1433">
                  <c:v>1.0120949999999999E-6</c:v>
                </c:pt>
                <c:pt idx="1434">
                  <c:v>1.0120949999999999E-6</c:v>
                </c:pt>
                <c:pt idx="1435">
                  <c:v>1.0281599999999999E-6</c:v>
                </c:pt>
                <c:pt idx="1436">
                  <c:v>1.0281599999999999E-6</c:v>
                </c:pt>
                <c:pt idx="1437">
                  <c:v>1.0281599999999999E-6</c:v>
                </c:pt>
                <c:pt idx="1438">
                  <c:v>1.0120949999999999E-6</c:v>
                </c:pt>
                <c:pt idx="1439">
                  <c:v>1.0281599999999999E-6</c:v>
                </c:pt>
                <c:pt idx="1440">
                  <c:v>9.9603000000000006E-7</c:v>
                </c:pt>
                <c:pt idx="1441">
                  <c:v>1.0281599999999999E-6</c:v>
                </c:pt>
                <c:pt idx="1442">
                  <c:v>1.0281599999999999E-6</c:v>
                </c:pt>
                <c:pt idx="1443">
                  <c:v>1.0281599999999999E-6</c:v>
                </c:pt>
                <c:pt idx="1444">
                  <c:v>1.0281599999999999E-6</c:v>
                </c:pt>
                <c:pt idx="1445">
                  <c:v>1.0281599999999999E-6</c:v>
                </c:pt>
                <c:pt idx="1446">
                  <c:v>1.0120949999999999E-6</c:v>
                </c:pt>
                <c:pt idx="1447">
                  <c:v>9.9603000000000006E-7</c:v>
                </c:pt>
                <c:pt idx="1448">
                  <c:v>9.9603000000000006E-7</c:v>
                </c:pt>
                <c:pt idx="1449">
                  <c:v>1.0120949999999999E-6</c:v>
                </c:pt>
                <c:pt idx="1450">
                  <c:v>1.0120949999999999E-6</c:v>
                </c:pt>
                <c:pt idx="1451">
                  <c:v>1.0120949999999999E-6</c:v>
                </c:pt>
                <c:pt idx="1452">
                  <c:v>1.0120949999999999E-6</c:v>
                </c:pt>
                <c:pt idx="1453">
                  <c:v>9.9603000000000006E-7</c:v>
                </c:pt>
                <c:pt idx="1454">
                  <c:v>9.9603000000000006E-7</c:v>
                </c:pt>
                <c:pt idx="1455">
                  <c:v>9.9603000000000006E-7</c:v>
                </c:pt>
                <c:pt idx="1456">
                  <c:v>1.0281599999999999E-6</c:v>
                </c:pt>
                <c:pt idx="1457">
                  <c:v>9.9603000000000006E-7</c:v>
                </c:pt>
                <c:pt idx="1458">
                  <c:v>1.0120949999999999E-6</c:v>
                </c:pt>
                <c:pt idx="1459">
                  <c:v>1.0120949999999999E-6</c:v>
                </c:pt>
                <c:pt idx="1460">
                  <c:v>1.0281599999999999E-6</c:v>
                </c:pt>
                <c:pt idx="1461">
                  <c:v>9.7996500000000003E-7</c:v>
                </c:pt>
                <c:pt idx="1462">
                  <c:v>9.7996500000000003E-7</c:v>
                </c:pt>
                <c:pt idx="1463">
                  <c:v>9.9603000000000006E-7</c:v>
                </c:pt>
                <c:pt idx="1464">
                  <c:v>9.9603000000000006E-7</c:v>
                </c:pt>
                <c:pt idx="1465">
                  <c:v>9.9603000000000006E-7</c:v>
                </c:pt>
                <c:pt idx="1466">
                  <c:v>9.9603000000000006E-7</c:v>
                </c:pt>
                <c:pt idx="1467">
                  <c:v>9.9603000000000006E-7</c:v>
                </c:pt>
                <c:pt idx="1468">
                  <c:v>9.7996500000000003E-7</c:v>
                </c:pt>
                <c:pt idx="1469">
                  <c:v>9.9603000000000006E-7</c:v>
                </c:pt>
                <c:pt idx="1470">
                  <c:v>9.639E-7</c:v>
                </c:pt>
                <c:pt idx="1471">
                  <c:v>9.9603000000000006E-7</c:v>
                </c:pt>
                <c:pt idx="1472">
                  <c:v>9.7996500000000003E-7</c:v>
                </c:pt>
                <c:pt idx="1473">
                  <c:v>9.7996500000000003E-7</c:v>
                </c:pt>
                <c:pt idx="1474">
                  <c:v>9.9603000000000006E-7</c:v>
                </c:pt>
                <c:pt idx="1475">
                  <c:v>1.0120949999999999E-6</c:v>
                </c:pt>
                <c:pt idx="1476">
                  <c:v>9.9603000000000006E-7</c:v>
                </c:pt>
                <c:pt idx="1477">
                  <c:v>9.7996500000000003E-7</c:v>
                </c:pt>
                <c:pt idx="1478">
                  <c:v>9.9603000000000006E-7</c:v>
                </c:pt>
                <c:pt idx="1479">
                  <c:v>9.639E-7</c:v>
                </c:pt>
                <c:pt idx="1480">
                  <c:v>9.9603000000000006E-7</c:v>
                </c:pt>
                <c:pt idx="1481">
                  <c:v>9.7996500000000003E-7</c:v>
                </c:pt>
                <c:pt idx="1482">
                  <c:v>9.9603000000000006E-7</c:v>
                </c:pt>
                <c:pt idx="1483">
                  <c:v>9.9603000000000006E-7</c:v>
                </c:pt>
                <c:pt idx="1484">
                  <c:v>9.639E-7</c:v>
                </c:pt>
                <c:pt idx="1485">
                  <c:v>9.7996500000000003E-7</c:v>
                </c:pt>
                <c:pt idx="1486">
                  <c:v>9.639E-7</c:v>
                </c:pt>
                <c:pt idx="1487">
                  <c:v>9.7996500000000003E-7</c:v>
                </c:pt>
                <c:pt idx="1488">
                  <c:v>9.7996500000000003E-7</c:v>
                </c:pt>
                <c:pt idx="1489">
                  <c:v>9.7996500000000003E-7</c:v>
                </c:pt>
                <c:pt idx="1490">
                  <c:v>9.7996500000000003E-7</c:v>
                </c:pt>
                <c:pt idx="1491">
                  <c:v>9.639E-7</c:v>
                </c:pt>
                <c:pt idx="1492">
                  <c:v>9.7996500000000003E-7</c:v>
                </c:pt>
                <c:pt idx="1493">
                  <c:v>9.7996500000000003E-7</c:v>
                </c:pt>
                <c:pt idx="1494">
                  <c:v>9.639E-7</c:v>
                </c:pt>
                <c:pt idx="1495">
                  <c:v>9.7996500000000003E-7</c:v>
                </c:pt>
                <c:pt idx="1496">
                  <c:v>9.7996500000000003E-7</c:v>
                </c:pt>
                <c:pt idx="1497">
                  <c:v>9.9603000000000006E-7</c:v>
                </c:pt>
                <c:pt idx="1498">
                  <c:v>9.639E-7</c:v>
                </c:pt>
                <c:pt idx="1499">
                  <c:v>9.639E-7</c:v>
                </c:pt>
                <c:pt idx="1500">
                  <c:v>9.4783499999999996E-7</c:v>
                </c:pt>
                <c:pt idx="1501">
                  <c:v>9.639E-7</c:v>
                </c:pt>
                <c:pt idx="1502">
                  <c:v>9.4783499999999996E-7</c:v>
                </c:pt>
                <c:pt idx="1503">
                  <c:v>9.7996500000000003E-7</c:v>
                </c:pt>
                <c:pt idx="1504">
                  <c:v>9.7996500000000003E-7</c:v>
                </c:pt>
                <c:pt idx="1505">
                  <c:v>9.639E-7</c:v>
                </c:pt>
                <c:pt idx="1506">
                  <c:v>9.7996500000000003E-7</c:v>
                </c:pt>
                <c:pt idx="1507">
                  <c:v>9.639E-7</c:v>
                </c:pt>
                <c:pt idx="1508">
                  <c:v>9.639E-7</c:v>
                </c:pt>
                <c:pt idx="1509">
                  <c:v>9.639E-7</c:v>
                </c:pt>
                <c:pt idx="1510">
                  <c:v>9.639E-7</c:v>
                </c:pt>
                <c:pt idx="1511">
                  <c:v>9.639E-7</c:v>
                </c:pt>
                <c:pt idx="1512">
                  <c:v>9.7996500000000003E-7</c:v>
                </c:pt>
                <c:pt idx="1513">
                  <c:v>9.4783499999999996E-7</c:v>
                </c:pt>
                <c:pt idx="1514">
                  <c:v>9.4783499999999996E-7</c:v>
                </c:pt>
                <c:pt idx="1515">
                  <c:v>9.4783499999999996E-7</c:v>
                </c:pt>
                <c:pt idx="1516">
                  <c:v>9.639E-7</c:v>
                </c:pt>
                <c:pt idx="1517">
                  <c:v>9.639E-7</c:v>
                </c:pt>
                <c:pt idx="1518">
                  <c:v>9.639E-7</c:v>
                </c:pt>
                <c:pt idx="1519">
                  <c:v>9.639E-7</c:v>
                </c:pt>
                <c:pt idx="1520">
                  <c:v>9.7996500000000003E-7</c:v>
                </c:pt>
                <c:pt idx="1521">
                  <c:v>9.7996500000000003E-7</c:v>
                </c:pt>
                <c:pt idx="1522">
                  <c:v>9.639E-7</c:v>
                </c:pt>
                <c:pt idx="1523">
                  <c:v>9.639E-7</c:v>
                </c:pt>
                <c:pt idx="1524">
                  <c:v>9.4783499999999996E-7</c:v>
                </c:pt>
                <c:pt idx="1525">
                  <c:v>9.639E-7</c:v>
                </c:pt>
                <c:pt idx="1526">
                  <c:v>9.4783499999999996E-7</c:v>
                </c:pt>
                <c:pt idx="1527">
                  <c:v>9.4783499999999996E-7</c:v>
                </c:pt>
                <c:pt idx="1528">
                  <c:v>9.3177000000000004E-7</c:v>
                </c:pt>
                <c:pt idx="1529">
                  <c:v>9.4783499999999996E-7</c:v>
                </c:pt>
                <c:pt idx="1530">
                  <c:v>9.4783499999999996E-7</c:v>
                </c:pt>
                <c:pt idx="1531">
                  <c:v>9.639E-7</c:v>
                </c:pt>
                <c:pt idx="1532">
                  <c:v>9.3177000000000004E-7</c:v>
                </c:pt>
                <c:pt idx="1533">
                  <c:v>9.4783499999999996E-7</c:v>
                </c:pt>
                <c:pt idx="1534">
                  <c:v>9.639E-7</c:v>
                </c:pt>
                <c:pt idx="1535">
                  <c:v>9.3177000000000004E-7</c:v>
                </c:pt>
                <c:pt idx="1536">
                  <c:v>9.3177000000000004E-7</c:v>
                </c:pt>
                <c:pt idx="1537">
                  <c:v>9.4783499999999996E-7</c:v>
                </c:pt>
                <c:pt idx="1538">
                  <c:v>9.3177000000000004E-7</c:v>
                </c:pt>
                <c:pt idx="1539">
                  <c:v>9.3177000000000004E-7</c:v>
                </c:pt>
                <c:pt idx="1540">
                  <c:v>9.639E-7</c:v>
                </c:pt>
                <c:pt idx="1541">
                  <c:v>9.4783499999999996E-7</c:v>
                </c:pt>
                <c:pt idx="1542">
                  <c:v>9.639E-7</c:v>
                </c:pt>
                <c:pt idx="1543">
                  <c:v>9.4783499999999996E-7</c:v>
                </c:pt>
                <c:pt idx="1544">
                  <c:v>9.4783499999999996E-7</c:v>
                </c:pt>
                <c:pt idx="1545">
                  <c:v>9.4783499999999996E-7</c:v>
                </c:pt>
                <c:pt idx="1546">
                  <c:v>9.4783499999999996E-7</c:v>
                </c:pt>
                <c:pt idx="1547">
                  <c:v>9.1570500000000001E-7</c:v>
                </c:pt>
                <c:pt idx="1548">
                  <c:v>9.1570500000000001E-7</c:v>
                </c:pt>
                <c:pt idx="1549">
                  <c:v>9.3177000000000004E-7</c:v>
                </c:pt>
                <c:pt idx="1550">
                  <c:v>9.3177000000000004E-7</c:v>
                </c:pt>
                <c:pt idx="1551">
                  <c:v>9.3177000000000004E-7</c:v>
                </c:pt>
                <c:pt idx="1552">
                  <c:v>9.3177000000000004E-7</c:v>
                </c:pt>
                <c:pt idx="1553">
                  <c:v>9.3177000000000004E-7</c:v>
                </c:pt>
                <c:pt idx="1554">
                  <c:v>9.1570500000000001E-7</c:v>
                </c:pt>
                <c:pt idx="1555">
                  <c:v>9.4783499999999996E-7</c:v>
                </c:pt>
                <c:pt idx="1556">
                  <c:v>9.4783499999999996E-7</c:v>
                </c:pt>
                <c:pt idx="1557">
                  <c:v>9.3177000000000004E-7</c:v>
                </c:pt>
                <c:pt idx="1558">
                  <c:v>9.3177000000000004E-7</c:v>
                </c:pt>
                <c:pt idx="1559">
                  <c:v>9.3177000000000004E-7</c:v>
                </c:pt>
                <c:pt idx="1560">
                  <c:v>9.3177000000000004E-7</c:v>
                </c:pt>
                <c:pt idx="1561">
                  <c:v>9.1570500000000001E-7</c:v>
                </c:pt>
                <c:pt idx="1562">
                  <c:v>9.1570500000000001E-7</c:v>
                </c:pt>
                <c:pt idx="1563">
                  <c:v>9.1570500000000001E-7</c:v>
                </c:pt>
                <c:pt idx="1564">
                  <c:v>9.1570500000000001E-7</c:v>
                </c:pt>
                <c:pt idx="1565">
                  <c:v>9.1570500000000001E-7</c:v>
                </c:pt>
                <c:pt idx="1566">
                  <c:v>9.1570500000000001E-7</c:v>
                </c:pt>
                <c:pt idx="1567">
                  <c:v>9.4783499999999996E-7</c:v>
                </c:pt>
                <c:pt idx="1568">
                  <c:v>9.3177000000000004E-7</c:v>
                </c:pt>
                <c:pt idx="1569">
                  <c:v>9.1570500000000001E-7</c:v>
                </c:pt>
                <c:pt idx="1570">
                  <c:v>9.3177000000000004E-7</c:v>
                </c:pt>
                <c:pt idx="1571">
                  <c:v>9.1570500000000001E-7</c:v>
                </c:pt>
                <c:pt idx="1572">
                  <c:v>9.1570500000000001E-7</c:v>
                </c:pt>
                <c:pt idx="1573">
                  <c:v>9.3177000000000004E-7</c:v>
                </c:pt>
                <c:pt idx="1574">
                  <c:v>9.3177000000000004E-7</c:v>
                </c:pt>
                <c:pt idx="1575">
                  <c:v>9.1570500000000001E-7</c:v>
                </c:pt>
                <c:pt idx="1576">
                  <c:v>9.1570500000000001E-7</c:v>
                </c:pt>
                <c:pt idx="1577">
                  <c:v>8.8357499999999994E-7</c:v>
                </c:pt>
                <c:pt idx="1578">
                  <c:v>9.1570500000000001E-7</c:v>
                </c:pt>
                <c:pt idx="1579">
                  <c:v>8.9963999999999997E-7</c:v>
                </c:pt>
                <c:pt idx="1580">
                  <c:v>8.8357499999999994E-7</c:v>
                </c:pt>
                <c:pt idx="1581">
                  <c:v>9.1570500000000001E-7</c:v>
                </c:pt>
                <c:pt idx="1582">
                  <c:v>8.9963999999999997E-7</c:v>
                </c:pt>
                <c:pt idx="1583">
                  <c:v>9.1570500000000001E-7</c:v>
                </c:pt>
                <c:pt idx="1584">
                  <c:v>9.1570500000000001E-7</c:v>
                </c:pt>
                <c:pt idx="1585">
                  <c:v>8.9963999999999997E-7</c:v>
                </c:pt>
                <c:pt idx="1586">
                  <c:v>8.9963999999999997E-7</c:v>
                </c:pt>
                <c:pt idx="1587">
                  <c:v>9.1570500000000001E-7</c:v>
                </c:pt>
                <c:pt idx="1588">
                  <c:v>8.9963999999999997E-7</c:v>
                </c:pt>
                <c:pt idx="1589">
                  <c:v>9.1570500000000001E-7</c:v>
                </c:pt>
                <c:pt idx="1590">
                  <c:v>9.1570500000000001E-7</c:v>
                </c:pt>
                <c:pt idx="1591">
                  <c:v>8.8357499999999994E-7</c:v>
                </c:pt>
                <c:pt idx="1592">
                  <c:v>9.1570500000000001E-7</c:v>
                </c:pt>
                <c:pt idx="1593">
                  <c:v>8.9963999999999997E-7</c:v>
                </c:pt>
                <c:pt idx="1594">
                  <c:v>8.9963999999999997E-7</c:v>
                </c:pt>
                <c:pt idx="1595">
                  <c:v>8.8357499999999994E-7</c:v>
                </c:pt>
                <c:pt idx="1596">
                  <c:v>8.9963999999999997E-7</c:v>
                </c:pt>
                <c:pt idx="1597">
                  <c:v>8.9963999999999997E-7</c:v>
                </c:pt>
                <c:pt idx="1598">
                  <c:v>8.8357499999999994E-7</c:v>
                </c:pt>
                <c:pt idx="1599">
                  <c:v>8.9963999999999997E-7</c:v>
                </c:pt>
                <c:pt idx="1600">
                  <c:v>8.8357499999999994E-7</c:v>
                </c:pt>
                <c:pt idx="1601">
                  <c:v>8.8357499999999994E-7</c:v>
                </c:pt>
                <c:pt idx="1602">
                  <c:v>8.8357499999999994E-7</c:v>
                </c:pt>
                <c:pt idx="1603">
                  <c:v>8.8357499999999994E-7</c:v>
                </c:pt>
                <c:pt idx="1604">
                  <c:v>9.1570500000000001E-7</c:v>
                </c:pt>
                <c:pt idx="1605">
                  <c:v>8.9963999999999997E-7</c:v>
                </c:pt>
                <c:pt idx="1606">
                  <c:v>9.1570500000000001E-7</c:v>
                </c:pt>
                <c:pt idx="1607">
                  <c:v>8.6750999999999991E-7</c:v>
                </c:pt>
                <c:pt idx="1608">
                  <c:v>8.8357499999999994E-7</c:v>
                </c:pt>
                <c:pt idx="1609">
                  <c:v>8.9963999999999997E-7</c:v>
                </c:pt>
                <c:pt idx="1610">
                  <c:v>8.6750999999999991E-7</c:v>
                </c:pt>
                <c:pt idx="1611">
                  <c:v>9.1570500000000001E-7</c:v>
                </c:pt>
                <c:pt idx="1612">
                  <c:v>8.8357499999999994E-7</c:v>
                </c:pt>
                <c:pt idx="1613">
                  <c:v>8.8357499999999994E-7</c:v>
                </c:pt>
                <c:pt idx="1614">
                  <c:v>8.8357499999999994E-7</c:v>
                </c:pt>
                <c:pt idx="1615">
                  <c:v>9.1570500000000001E-7</c:v>
                </c:pt>
                <c:pt idx="1616">
                  <c:v>8.6750999999999991E-7</c:v>
                </c:pt>
                <c:pt idx="1617">
                  <c:v>8.8357499999999994E-7</c:v>
                </c:pt>
                <c:pt idx="1618">
                  <c:v>8.9963999999999997E-7</c:v>
                </c:pt>
                <c:pt idx="1619">
                  <c:v>8.9963999999999997E-7</c:v>
                </c:pt>
                <c:pt idx="1620">
                  <c:v>8.8357499999999994E-7</c:v>
                </c:pt>
                <c:pt idx="1621">
                  <c:v>8.6750999999999991E-7</c:v>
                </c:pt>
                <c:pt idx="1622">
                  <c:v>8.8357499999999994E-7</c:v>
                </c:pt>
                <c:pt idx="1623">
                  <c:v>8.8357499999999994E-7</c:v>
                </c:pt>
                <c:pt idx="1624">
                  <c:v>8.9963999999999997E-7</c:v>
                </c:pt>
                <c:pt idx="1625">
                  <c:v>8.8357499999999994E-7</c:v>
                </c:pt>
                <c:pt idx="1626">
                  <c:v>8.8357499999999994E-7</c:v>
                </c:pt>
                <c:pt idx="1627">
                  <c:v>8.8357499999999994E-7</c:v>
                </c:pt>
                <c:pt idx="1628">
                  <c:v>8.6750999999999991E-7</c:v>
                </c:pt>
                <c:pt idx="1629">
                  <c:v>8.6750999999999991E-7</c:v>
                </c:pt>
                <c:pt idx="1630">
                  <c:v>8.5144499999999999E-7</c:v>
                </c:pt>
                <c:pt idx="1631">
                  <c:v>8.6750999999999991E-7</c:v>
                </c:pt>
                <c:pt idx="1632">
                  <c:v>8.6750999999999991E-7</c:v>
                </c:pt>
                <c:pt idx="1633">
                  <c:v>8.5144499999999999E-7</c:v>
                </c:pt>
                <c:pt idx="1634">
                  <c:v>8.6750999999999991E-7</c:v>
                </c:pt>
                <c:pt idx="1635">
                  <c:v>8.8357499999999994E-7</c:v>
                </c:pt>
                <c:pt idx="1636">
                  <c:v>8.6750999999999991E-7</c:v>
                </c:pt>
                <c:pt idx="1637">
                  <c:v>8.6750999999999991E-7</c:v>
                </c:pt>
                <c:pt idx="1638">
                  <c:v>8.6750999999999991E-7</c:v>
                </c:pt>
                <c:pt idx="1639">
                  <c:v>8.5144499999999999E-7</c:v>
                </c:pt>
                <c:pt idx="1640">
                  <c:v>8.5144499999999999E-7</c:v>
                </c:pt>
                <c:pt idx="1641">
                  <c:v>8.5144499999999999E-7</c:v>
                </c:pt>
                <c:pt idx="1642">
                  <c:v>8.8357499999999994E-7</c:v>
                </c:pt>
                <c:pt idx="1643">
                  <c:v>8.6750999999999991E-7</c:v>
                </c:pt>
                <c:pt idx="1644">
                  <c:v>8.8357499999999994E-7</c:v>
                </c:pt>
                <c:pt idx="1645">
                  <c:v>8.8357499999999994E-7</c:v>
                </c:pt>
                <c:pt idx="1646">
                  <c:v>8.8357499999999994E-7</c:v>
                </c:pt>
                <c:pt idx="1647">
                  <c:v>8.6750999999999991E-7</c:v>
                </c:pt>
                <c:pt idx="1648">
                  <c:v>8.8357499999999994E-7</c:v>
                </c:pt>
                <c:pt idx="1649">
                  <c:v>8.8357499999999994E-7</c:v>
                </c:pt>
                <c:pt idx="1650">
                  <c:v>8.6750999999999991E-7</c:v>
                </c:pt>
                <c:pt idx="1651">
                  <c:v>8.8357499999999994E-7</c:v>
                </c:pt>
                <c:pt idx="1652">
                  <c:v>8.9963999999999997E-7</c:v>
                </c:pt>
                <c:pt idx="1653">
                  <c:v>8.6750999999999991E-7</c:v>
                </c:pt>
                <c:pt idx="1654">
                  <c:v>8.8357499999999994E-7</c:v>
                </c:pt>
                <c:pt idx="1655">
                  <c:v>8.6750999999999991E-7</c:v>
                </c:pt>
                <c:pt idx="1656">
                  <c:v>8.6750999999999991E-7</c:v>
                </c:pt>
                <c:pt idx="1657">
                  <c:v>8.9963999999999997E-7</c:v>
                </c:pt>
                <c:pt idx="1658">
                  <c:v>8.6750999999999991E-7</c:v>
                </c:pt>
                <c:pt idx="1659">
                  <c:v>8.6750999999999991E-7</c:v>
                </c:pt>
                <c:pt idx="1660">
                  <c:v>8.6750999999999991E-7</c:v>
                </c:pt>
                <c:pt idx="1661">
                  <c:v>8.6750999999999991E-7</c:v>
                </c:pt>
                <c:pt idx="1662">
                  <c:v>8.6750999999999991E-7</c:v>
                </c:pt>
                <c:pt idx="1663">
                  <c:v>8.6750999999999991E-7</c:v>
                </c:pt>
                <c:pt idx="1664">
                  <c:v>8.6750999999999991E-7</c:v>
                </c:pt>
                <c:pt idx="1665">
                  <c:v>8.5144499999999999E-7</c:v>
                </c:pt>
                <c:pt idx="1666">
                  <c:v>8.5144499999999999E-7</c:v>
                </c:pt>
                <c:pt idx="1667">
                  <c:v>8.6750999999999991E-7</c:v>
                </c:pt>
                <c:pt idx="1668">
                  <c:v>8.5144499999999999E-7</c:v>
                </c:pt>
                <c:pt idx="1669">
                  <c:v>8.5144499999999999E-7</c:v>
                </c:pt>
                <c:pt idx="1670">
                  <c:v>8.6750999999999991E-7</c:v>
                </c:pt>
                <c:pt idx="1671">
                  <c:v>8.5144499999999999E-7</c:v>
                </c:pt>
                <c:pt idx="1672">
                  <c:v>8.5144499999999999E-7</c:v>
                </c:pt>
                <c:pt idx="1673">
                  <c:v>8.6750999999999991E-7</c:v>
                </c:pt>
                <c:pt idx="1674">
                  <c:v>8.5144499999999999E-7</c:v>
                </c:pt>
                <c:pt idx="1675">
                  <c:v>8.5144499999999999E-7</c:v>
                </c:pt>
                <c:pt idx="1676">
                  <c:v>8.6750999999999991E-7</c:v>
                </c:pt>
                <c:pt idx="1677">
                  <c:v>8.8357499999999994E-7</c:v>
                </c:pt>
                <c:pt idx="1678">
                  <c:v>8.9963999999999997E-7</c:v>
                </c:pt>
                <c:pt idx="1679">
                  <c:v>8.9963999999999997E-7</c:v>
                </c:pt>
                <c:pt idx="1680">
                  <c:v>8.9963999999999997E-7</c:v>
                </c:pt>
                <c:pt idx="1681">
                  <c:v>9.1570500000000001E-7</c:v>
                </c:pt>
                <c:pt idx="1682">
                  <c:v>8.6750999999999991E-7</c:v>
                </c:pt>
                <c:pt idx="1683">
                  <c:v>8.9963999999999997E-7</c:v>
                </c:pt>
                <c:pt idx="1684">
                  <c:v>9.4783499999999996E-7</c:v>
                </c:pt>
                <c:pt idx="1685">
                  <c:v>9.3177000000000004E-7</c:v>
                </c:pt>
                <c:pt idx="1686">
                  <c:v>8.8357499999999994E-7</c:v>
                </c:pt>
                <c:pt idx="1687">
                  <c:v>8.8357499999999994E-7</c:v>
                </c:pt>
                <c:pt idx="1688">
                  <c:v>8.6750999999999991E-7</c:v>
                </c:pt>
                <c:pt idx="1689">
                  <c:v>8.5144499999999999E-7</c:v>
                </c:pt>
                <c:pt idx="1690">
                  <c:v>8.6750999999999991E-7</c:v>
                </c:pt>
                <c:pt idx="1691">
                  <c:v>8.8357499999999994E-7</c:v>
                </c:pt>
                <c:pt idx="1692">
                  <c:v>8.6750999999999991E-7</c:v>
                </c:pt>
                <c:pt idx="1693">
                  <c:v>8.6750999999999991E-7</c:v>
                </c:pt>
                <c:pt idx="1694">
                  <c:v>8.6750999999999991E-7</c:v>
                </c:pt>
                <c:pt idx="1695">
                  <c:v>8.5144499999999999E-7</c:v>
                </c:pt>
                <c:pt idx="1696">
                  <c:v>8.6750999999999991E-7</c:v>
                </c:pt>
                <c:pt idx="1697">
                  <c:v>8.5144499999999999E-7</c:v>
                </c:pt>
                <c:pt idx="1698">
                  <c:v>8.6750999999999991E-7</c:v>
                </c:pt>
                <c:pt idx="1699">
                  <c:v>8.5144499999999999E-7</c:v>
                </c:pt>
                <c:pt idx="1700">
                  <c:v>8.6750999999999991E-7</c:v>
                </c:pt>
                <c:pt idx="1701">
                  <c:v>8.8357499999999994E-7</c:v>
                </c:pt>
                <c:pt idx="1702">
                  <c:v>8.6750999999999991E-7</c:v>
                </c:pt>
                <c:pt idx="1703">
                  <c:v>8.6750999999999991E-7</c:v>
                </c:pt>
                <c:pt idx="1704">
                  <c:v>8.6750999999999991E-7</c:v>
                </c:pt>
                <c:pt idx="1705">
                  <c:v>8.6750999999999991E-7</c:v>
                </c:pt>
                <c:pt idx="1706">
                  <c:v>8.8357499999999994E-7</c:v>
                </c:pt>
                <c:pt idx="1707">
                  <c:v>8.6750999999999991E-7</c:v>
                </c:pt>
                <c:pt idx="1708">
                  <c:v>8.5144499999999999E-7</c:v>
                </c:pt>
                <c:pt idx="1709">
                  <c:v>8.6750999999999991E-7</c:v>
                </c:pt>
                <c:pt idx="1710">
                  <c:v>8.5144499999999999E-7</c:v>
                </c:pt>
                <c:pt idx="1711">
                  <c:v>8.6750999999999991E-7</c:v>
                </c:pt>
                <c:pt idx="1712">
                  <c:v>8.5144499999999999E-7</c:v>
                </c:pt>
                <c:pt idx="1713">
                  <c:v>8.6750999999999991E-7</c:v>
                </c:pt>
                <c:pt idx="1714">
                  <c:v>8.6750999999999991E-7</c:v>
                </c:pt>
                <c:pt idx="1715">
                  <c:v>8.6750999999999991E-7</c:v>
                </c:pt>
                <c:pt idx="1716">
                  <c:v>8.6750999999999991E-7</c:v>
                </c:pt>
                <c:pt idx="1717">
                  <c:v>8.6750999999999991E-7</c:v>
                </c:pt>
                <c:pt idx="1718">
                  <c:v>8.5144499999999999E-7</c:v>
                </c:pt>
                <c:pt idx="1719">
                  <c:v>8.8357499999999994E-7</c:v>
                </c:pt>
                <c:pt idx="1720">
                  <c:v>8.5144499999999999E-7</c:v>
                </c:pt>
                <c:pt idx="1721">
                  <c:v>8.8357499999999994E-7</c:v>
                </c:pt>
                <c:pt idx="1722">
                  <c:v>8.5144499999999999E-7</c:v>
                </c:pt>
                <c:pt idx="1723">
                  <c:v>8.5144499999999999E-7</c:v>
                </c:pt>
                <c:pt idx="1724">
                  <c:v>8.5144499999999999E-7</c:v>
                </c:pt>
                <c:pt idx="1725">
                  <c:v>8.6750999999999991E-7</c:v>
                </c:pt>
                <c:pt idx="1726">
                  <c:v>8.5144499999999999E-7</c:v>
                </c:pt>
                <c:pt idx="1727">
                  <c:v>8.5144499999999999E-7</c:v>
                </c:pt>
                <c:pt idx="1728">
                  <c:v>8.5144499999999999E-7</c:v>
                </c:pt>
                <c:pt idx="1729">
                  <c:v>8.6750999999999991E-7</c:v>
                </c:pt>
                <c:pt idx="1730">
                  <c:v>8.5144499999999999E-7</c:v>
                </c:pt>
                <c:pt idx="1731">
                  <c:v>8.5144499999999999E-7</c:v>
                </c:pt>
                <c:pt idx="1732">
                  <c:v>8.6750999999999991E-7</c:v>
                </c:pt>
                <c:pt idx="1733">
                  <c:v>8.5144499999999999E-7</c:v>
                </c:pt>
                <c:pt idx="1734">
                  <c:v>8.6750999999999991E-7</c:v>
                </c:pt>
                <c:pt idx="1735">
                  <c:v>8.5144499999999999E-7</c:v>
                </c:pt>
                <c:pt idx="1736">
                  <c:v>8.5144499999999999E-7</c:v>
                </c:pt>
                <c:pt idx="1737">
                  <c:v>8.5144499999999999E-7</c:v>
                </c:pt>
                <c:pt idx="1738">
                  <c:v>8.5144499999999999E-7</c:v>
                </c:pt>
                <c:pt idx="1739">
                  <c:v>8.5144499999999999E-7</c:v>
                </c:pt>
                <c:pt idx="1740">
                  <c:v>8.6750999999999991E-7</c:v>
                </c:pt>
                <c:pt idx="1741">
                  <c:v>8.5144499999999999E-7</c:v>
                </c:pt>
                <c:pt idx="1742">
                  <c:v>8.5144499999999999E-7</c:v>
                </c:pt>
                <c:pt idx="1743">
                  <c:v>8.8357499999999994E-7</c:v>
                </c:pt>
                <c:pt idx="1744">
                  <c:v>8.6750999999999991E-7</c:v>
                </c:pt>
                <c:pt idx="1745">
                  <c:v>8.6750999999999991E-7</c:v>
                </c:pt>
                <c:pt idx="1746">
                  <c:v>8.6750999999999991E-7</c:v>
                </c:pt>
                <c:pt idx="1747">
                  <c:v>8.6750999999999991E-7</c:v>
                </c:pt>
                <c:pt idx="1748">
                  <c:v>8.6750999999999991E-7</c:v>
                </c:pt>
                <c:pt idx="1749">
                  <c:v>8.6750999999999991E-7</c:v>
                </c:pt>
                <c:pt idx="1750">
                  <c:v>8.6750999999999991E-7</c:v>
                </c:pt>
                <c:pt idx="1751">
                  <c:v>8.6750999999999991E-7</c:v>
                </c:pt>
                <c:pt idx="1752">
                  <c:v>8.8357499999999994E-7</c:v>
                </c:pt>
                <c:pt idx="1753">
                  <c:v>8.6750999999999991E-7</c:v>
                </c:pt>
              </c:numCache>
            </c:numRef>
          </c:yVal>
          <c:smooth val="1"/>
          <c:extLst>
            <c:ext xmlns:c16="http://schemas.microsoft.com/office/drawing/2014/chart" uri="{C3380CC4-5D6E-409C-BE32-E72D297353CC}">
              <c16:uniqueId val="{00000001-6FB6-4594-8948-51FCDF525C24}"/>
            </c:ext>
          </c:extLst>
        </c:ser>
        <c:dLbls>
          <c:showLegendKey val="0"/>
          <c:showVal val="0"/>
          <c:showCatName val="0"/>
          <c:showSerName val="0"/>
          <c:showPercent val="0"/>
          <c:showBubbleSize val="0"/>
        </c:dLbls>
        <c:axId val="1046032687"/>
        <c:axId val="1046021871"/>
      </c:scatterChart>
      <c:valAx>
        <c:axId val="104603268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s)</a:t>
                </a:r>
              </a:p>
            </c:rich>
          </c:tx>
          <c:layout>
            <c:manualLayout>
              <c:xMode val="edge"/>
              <c:yMode val="edge"/>
              <c:x val="0.53061897668196878"/>
              <c:y val="0.87202345587113839"/>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6021871"/>
        <c:crosses val="autoZero"/>
        <c:crossBetween val="midCat"/>
      </c:valAx>
      <c:valAx>
        <c:axId val="10460218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i+] (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E+0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603268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178235785043"/>
          <c:y val="5.6919245819992886E-2"/>
          <c:w val="0.79351300845458839"/>
          <c:h val="0.75522371336453809"/>
        </c:manualLayout>
      </c:layout>
      <c:scatterChart>
        <c:scatterStyle val="smoothMarker"/>
        <c:varyColors val="0"/>
        <c:ser>
          <c:idx val="0"/>
          <c:order val="0"/>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2.9608725029924118E-2"/>
                  <c:y val="-0.32736170165277267"/>
                </c:manualLayout>
              </c:layout>
              <c:numFmt formatCode="0.0000E+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Trial 1 lab 6 .2M'!$F$2:$F$2004</c:f>
              <c:numCache>
                <c:formatCode>General</c:formatCode>
                <c:ptCount val="2003"/>
                <c:pt idx="0">
                  <c:v>20.754999999999999</c:v>
                </c:pt>
                <c:pt idx="1">
                  <c:v>20.954999999999998</c:v>
                </c:pt>
                <c:pt idx="2">
                  <c:v>21.154999999999998</c:v>
                </c:pt>
                <c:pt idx="3">
                  <c:v>21.355</c:v>
                </c:pt>
                <c:pt idx="4">
                  <c:v>21.555</c:v>
                </c:pt>
                <c:pt idx="5">
                  <c:v>21.754999999999999</c:v>
                </c:pt>
                <c:pt idx="6">
                  <c:v>21.954999999999998</c:v>
                </c:pt>
                <c:pt idx="7">
                  <c:v>22.154999999999998</c:v>
                </c:pt>
                <c:pt idx="8">
                  <c:v>22.355</c:v>
                </c:pt>
                <c:pt idx="9">
                  <c:v>22.555</c:v>
                </c:pt>
                <c:pt idx="10">
                  <c:v>22.754999999999999</c:v>
                </c:pt>
                <c:pt idx="11">
                  <c:v>22.954999999999998</c:v>
                </c:pt>
                <c:pt idx="12">
                  <c:v>23.154999999999998</c:v>
                </c:pt>
                <c:pt idx="13">
                  <c:v>23.355</c:v>
                </c:pt>
                <c:pt idx="14">
                  <c:v>23.555</c:v>
                </c:pt>
                <c:pt idx="15">
                  <c:v>23.754999999999999</c:v>
                </c:pt>
                <c:pt idx="16">
                  <c:v>23.954999999999998</c:v>
                </c:pt>
                <c:pt idx="17">
                  <c:v>24.154999999999998</c:v>
                </c:pt>
                <c:pt idx="18">
                  <c:v>24.355</c:v>
                </c:pt>
                <c:pt idx="19">
                  <c:v>24.555</c:v>
                </c:pt>
                <c:pt idx="20">
                  <c:v>24.754999999999999</c:v>
                </c:pt>
                <c:pt idx="21">
                  <c:v>24.954999999999998</c:v>
                </c:pt>
                <c:pt idx="22">
                  <c:v>25.155000000000001</c:v>
                </c:pt>
                <c:pt idx="23">
                  <c:v>25.354999999999997</c:v>
                </c:pt>
                <c:pt idx="24">
                  <c:v>25.555</c:v>
                </c:pt>
                <c:pt idx="25">
                  <c:v>25.754999999999999</c:v>
                </c:pt>
                <c:pt idx="26">
                  <c:v>25.954999999999998</c:v>
                </c:pt>
                <c:pt idx="27">
                  <c:v>26.155000000000001</c:v>
                </c:pt>
                <c:pt idx="28">
                  <c:v>26.354999999999997</c:v>
                </c:pt>
                <c:pt idx="29">
                  <c:v>26.555</c:v>
                </c:pt>
                <c:pt idx="30">
                  <c:v>26.754999999999999</c:v>
                </c:pt>
                <c:pt idx="31">
                  <c:v>26.954999999999998</c:v>
                </c:pt>
                <c:pt idx="32">
                  <c:v>27.155000000000001</c:v>
                </c:pt>
                <c:pt idx="33">
                  <c:v>27.354999999999997</c:v>
                </c:pt>
                <c:pt idx="34">
                  <c:v>27.555</c:v>
                </c:pt>
                <c:pt idx="35">
                  <c:v>27.754999999999999</c:v>
                </c:pt>
                <c:pt idx="36">
                  <c:v>27.954999999999998</c:v>
                </c:pt>
                <c:pt idx="37">
                  <c:v>28.155000000000001</c:v>
                </c:pt>
                <c:pt idx="38">
                  <c:v>28.354999999999997</c:v>
                </c:pt>
                <c:pt idx="39">
                  <c:v>28.555</c:v>
                </c:pt>
                <c:pt idx="40">
                  <c:v>28.754999999999999</c:v>
                </c:pt>
                <c:pt idx="41">
                  <c:v>28.954999999999998</c:v>
                </c:pt>
                <c:pt idx="42">
                  <c:v>29.155000000000001</c:v>
                </c:pt>
                <c:pt idx="43">
                  <c:v>29.354999999999997</c:v>
                </c:pt>
                <c:pt idx="44">
                  <c:v>29.555</c:v>
                </c:pt>
                <c:pt idx="45">
                  <c:v>29.754999999999999</c:v>
                </c:pt>
                <c:pt idx="46">
                  <c:v>29.954999999999998</c:v>
                </c:pt>
                <c:pt idx="47">
                  <c:v>30.155000000000001</c:v>
                </c:pt>
                <c:pt idx="48">
                  <c:v>30.354999999999997</c:v>
                </c:pt>
                <c:pt idx="49">
                  <c:v>30.555</c:v>
                </c:pt>
                <c:pt idx="50">
                  <c:v>30.754999999999999</c:v>
                </c:pt>
                <c:pt idx="51">
                  <c:v>30.954999999999998</c:v>
                </c:pt>
                <c:pt idx="52">
                  <c:v>31.155000000000001</c:v>
                </c:pt>
                <c:pt idx="53">
                  <c:v>31.354999999999997</c:v>
                </c:pt>
                <c:pt idx="54">
                  <c:v>31.555</c:v>
                </c:pt>
                <c:pt idx="55">
                  <c:v>31.754999999999999</c:v>
                </c:pt>
                <c:pt idx="56">
                  <c:v>31.954999999999998</c:v>
                </c:pt>
                <c:pt idx="57">
                  <c:v>32.155000000000001</c:v>
                </c:pt>
                <c:pt idx="58">
                  <c:v>32.354999999999997</c:v>
                </c:pt>
                <c:pt idx="59">
                  <c:v>32.555</c:v>
                </c:pt>
                <c:pt idx="60">
                  <c:v>32.754999999999995</c:v>
                </c:pt>
                <c:pt idx="61">
                  <c:v>32.954999999999998</c:v>
                </c:pt>
                <c:pt idx="62">
                  <c:v>33.155000000000001</c:v>
                </c:pt>
                <c:pt idx="63">
                  <c:v>33.354999999999997</c:v>
                </c:pt>
                <c:pt idx="64">
                  <c:v>33.555</c:v>
                </c:pt>
                <c:pt idx="65">
                  <c:v>33.754999999999995</c:v>
                </c:pt>
                <c:pt idx="66">
                  <c:v>33.954999999999998</c:v>
                </c:pt>
                <c:pt idx="67">
                  <c:v>34.155000000000001</c:v>
                </c:pt>
                <c:pt idx="68">
                  <c:v>34.354999999999997</c:v>
                </c:pt>
                <c:pt idx="69">
                  <c:v>34.555</c:v>
                </c:pt>
                <c:pt idx="70">
                  <c:v>34.754999999999995</c:v>
                </c:pt>
                <c:pt idx="71">
                  <c:v>34.954999999999998</c:v>
                </c:pt>
                <c:pt idx="72">
                  <c:v>35.155000000000001</c:v>
                </c:pt>
                <c:pt idx="73">
                  <c:v>35.354999999999997</c:v>
                </c:pt>
                <c:pt idx="74">
                  <c:v>35.555</c:v>
                </c:pt>
                <c:pt idx="75">
                  <c:v>35.754999999999995</c:v>
                </c:pt>
                <c:pt idx="76">
                  <c:v>35.954999999999998</c:v>
                </c:pt>
                <c:pt idx="77">
                  <c:v>36.155000000000001</c:v>
                </c:pt>
                <c:pt idx="78">
                  <c:v>36.354999999999997</c:v>
                </c:pt>
                <c:pt idx="79">
                  <c:v>36.555</c:v>
                </c:pt>
                <c:pt idx="80">
                  <c:v>36.754999999999995</c:v>
                </c:pt>
                <c:pt idx="81">
                  <c:v>36.954999999999998</c:v>
                </c:pt>
                <c:pt idx="82">
                  <c:v>37.155000000000001</c:v>
                </c:pt>
                <c:pt idx="83">
                  <c:v>37.355000000000004</c:v>
                </c:pt>
                <c:pt idx="84">
                  <c:v>37.555</c:v>
                </c:pt>
                <c:pt idx="85">
                  <c:v>37.754999999999995</c:v>
                </c:pt>
                <c:pt idx="86">
                  <c:v>37.954999999999998</c:v>
                </c:pt>
                <c:pt idx="87">
                  <c:v>38.155000000000001</c:v>
                </c:pt>
                <c:pt idx="88">
                  <c:v>38.355000000000004</c:v>
                </c:pt>
                <c:pt idx="89">
                  <c:v>38.555</c:v>
                </c:pt>
                <c:pt idx="90">
                  <c:v>38.754999999999995</c:v>
                </c:pt>
                <c:pt idx="91">
                  <c:v>38.954999999999998</c:v>
                </c:pt>
                <c:pt idx="92">
                  <c:v>39.155000000000001</c:v>
                </c:pt>
                <c:pt idx="93">
                  <c:v>39.355000000000004</c:v>
                </c:pt>
                <c:pt idx="94">
                  <c:v>39.555</c:v>
                </c:pt>
                <c:pt idx="95">
                  <c:v>39.754999999999995</c:v>
                </c:pt>
                <c:pt idx="96">
                  <c:v>39.954999999999998</c:v>
                </c:pt>
                <c:pt idx="97">
                  <c:v>40.155000000000001</c:v>
                </c:pt>
                <c:pt idx="98">
                  <c:v>40.355000000000004</c:v>
                </c:pt>
                <c:pt idx="99">
                  <c:v>40.555</c:v>
                </c:pt>
                <c:pt idx="100">
                  <c:v>40.754999999999995</c:v>
                </c:pt>
                <c:pt idx="101">
                  <c:v>40.954999999999998</c:v>
                </c:pt>
                <c:pt idx="102">
                  <c:v>41.155000000000001</c:v>
                </c:pt>
                <c:pt idx="103">
                  <c:v>41.355000000000004</c:v>
                </c:pt>
                <c:pt idx="104">
                  <c:v>41.555</c:v>
                </c:pt>
                <c:pt idx="105">
                  <c:v>41.754999999999995</c:v>
                </c:pt>
                <c:pt idx="106">
                  <c:v>41.954999999999998</c:v>
                </c:pt>
                <c:pt idx="107">
                  <c:v>42.155000000000001</c:v>
                </c:pt>
                <c:pt idx="108">
                  <c:v>42.355000000000004</c:v>
                </c:pt>
                <c:pt idx="109">
                  <c:v>42.555</c:v>
                </c:pt>
                <c:pt idx="110">
                  <c:v>42.754999999999995</c:v>
                </c:pt>
                <c:pt idx="111">
                  <c:v>42.954999999999998</c:v>
                </c:pt>
                <c:pt idx="112">
                  <c:v>43.155000000000001</c:v>
                </c:pt>
                <c:pt idx="113">
                  <c:v>43.355000000000004</c:v>
                </c:pt>
                <c:pt idx="114">
                  <c:v>43.555</c:v>
                </c:pt>
                <c:pt idx="115">
                  <c:v>43.754999999999995</c:v>
                </c:pt>
                <c:pt idx="116">
                  <c:v>43.954999999999998</c:v>
                </c:pt>
                <c:pt idx="117">
                  <c:v>44.155000000000001</c:v>
                </c:pt>
                <c:pt idx="118">
                  <c:v>44.355000000000004</c:v>
                </c:pt>
                <c:pt idx="119">
                  <c:v>44.555</c:v>
                </c:pt>
                <c:pt idx="120">
                  <c:v>44.754999999999995</c:v>
                </c:pt>
                <c:pt idx="121">
                  <c:v>44.954999999999998</c:v>
                </c:pt>
                <c:pt idx="122">
                  <c:v>45.155000000000001</c:v>
                </c:pt>
                <c:pt idx="123">
                  <c:v>45.355000000000004</c:v>
                </c:pt>
                <c:pt idx="124">
                  <c:v>45.555</c:v>
                </c:pt>
                <c:pt idx="125">
                  <c:v>45.754999999999995</c:v>
                </c:pt>
                <c:pt idx="126">
                  <c:v>45.954999999999998</c:v>
                </c:pt>
                <c:pt idx="127">
                  <c:v>46.155000000000001</c:v>
                </c:pt>
                <c:pt idx="128">
                  <c:v>46.355000000000004</c:v>
                </c:pt>
                <c:pt idx="129">
                  <c:v>46.555</c:v>
                </c:pt>
                <c:pt idx="130">
                  <c:v>46.754999999999995</c:v>
                </c:pt>
                <c:pt idx="131">
                  <c:v>46.954999999999998</c:v>
                </c:pt>
                <c:pt idx="132">
                  <c:v>47.155000000000001</c:v>
                </c:pt>
                <c:pt idx="133">
                  <c:v>47.355000000000004</c:v>
                </c:pt>
                <c:pt idx="134">
                  <c:v>47.555</c:v>
                </c:pt>
                <c:pt idx="135">
                  <c:v>47.754999999999995</c:v>
                </c:pt>
                <c:pt idx="136">
                  <c:v>47.954999999999998</c:v>
                </c:pt>
                <c:pt idx="137">
                  <c:v>48.155000000000001</c:v>
                </c:pt>
                <c:pt idx="138">
                  <c:v>48.355000000000004</c:v>
                </c:pt>
                <c:pt idx="139">
                  <c:v>48.555</c:v>
                </c:pt>
                <c:pt idx="140">
                  <c:v>48.754999999999995</c:v>
                </c:pt>
                <c:pt idx="141">
                  <c:v>48.954999999999998</c:v>
                </c:pt>
                <c:pt idx="142">
                  <c:v>49.155000000000001</c:v>
                </c:pt>
                <c:pt idx="143">
                  <c:v>49.355000000000004</c:v>
                </c:pt>
                <c:pt idx="144">
                  <c:v>49.555</c:v>
                </c:pt>
                <c:pt idx="145">
                  <c:v>49.754999999999995</c:v>
                </c:pt>
                <c:pt idx="146">
                  <c:v>49.954999999999998</c:v>
                </c:pt>
                <c:pt idx="147">
                  <c:v>50.155000000000001</c:v>
                </c:pt>
                <c:pt idx="148">
                  <c:v>50.355000000000004</c:v>
                </c:pt>
                <c:pt idx="149">
                  <c:v>50.555</c:v>
                </c:pt>
                <c:pt idx="150">
                  <c:v>50.754999999999995</c:v>
                </c:pt>
                <c:pt idx="151">
                  <c:v>50.954999999999998</c:v>
                </c:pt>
                <c:pt idx="152">
                  <c:v>51.155000000000001</c:v>
                </c:pt>
                <c:pt idx="153">
                  <c:v>51.355000000000004</c:v>
                </c:pt>
                <c:pt idx="154">
                  <c:v>51.555</c:v>
                </c:pt>
                <c:pt idx="155">
                  <c:v>51.754999999999995</c:v>
                </c:pt>
                <c:pt idx="156">
                  <c:v>51.954999999999998</c:v>
                </c:pt>
                <c:pt idx="157">
                  <c:v>52.155000000000001</c:v>
                </c:pt>
                <c:pt idx="158">
                  <c:v>52.355000000000004</c:v>
                </c:pt>
                <c:pt idx="159">
                  <c:v>52.555</c:v>
                </c:pt>
                <c:pt idx="160">
                  <c:v>52.754999999999995</c:v>
                </c:pt>
                <c:pt idx="161">
                  <c:v>52.954999999999998</c:v>
                </c:pt>
                <c:pt idx="162">
                  <c:v>53.155000000000001</c:v>
                </c:pt>
                <c:pt idx="163">
                  <c:v>53.355000000000004</c:v>
                </c:pt>
                <c:pt idx="164">
                  <c:v>53.554999999999993</c:v>
                </c:pt>
                <c:pt idx="165">
                  <c:v>53.754999999999995</c:v>
                </c:pt>
                <c:pt idx="166">
                  <c:v>53.954999999999998</c:v>
                </c:pt>
                <c:pt idx="167">
                  <c:v>54.155000000000001</c:v>
                </c:pt>
                <c:pt idx="168">
                  <c:v>54.355000000000004</c:v>
                </c:pt>
                <c:pt idx="169">
                  <c:v>54.554999999999993</c:v>
                </c:pt>
                <c:pt idx="170">
                  <c:v>54.754999999999995</c:v>
                </c:pt>
                <c:pt idx="171">
                  <c:v>54.954999999999998</c:v>
                </c:pt>
                <c:pt idx="172">
                  <c:v>55.155000000000001</c:v>
                </c:pt>
                <c:pt idx="173">
                  <c:v>55.355000000000004</c:v>
                </c:pt>
                <c:pt idx="174">
                  <c:v>55.554999999999993</c:v>
                </c:pt>
                <c:pt idx="175">
                  <c:v>55.754999999999995</c:v>
                </c:pt>
                <c:pt idx="176">
                  <c:v>55.954999999999998</c:v>
                </c:pt>
                <c:pt idx="177">
                  <c:v>56.155000000000001</c:v>
                </c:pt>
                <c:pt idx="178">
                  <c:v>56.355000000000004</c:v>
                </c:pt>
                <c:pt idx="179">
                  <c:v>56.554999999999993</c:v>
                </c:pt>
                <c:pt idx="180">
                  <c:v>56.754999999999995</c:v>
                </c:pt>
                <c:pt idx="181">
                  <c:v>56.954999999999998</c:v>
                </c:pt>
                <c:pt idx="182">
                  <c:v>57.155000000000001</c:v>
                </c:pt>
                <c:pt idx="183">
                  <c:v>57.355000000000004</c:v>
                </c:pt>
                <c:pt idx="184">
                  <c:v>57.554999999999993</c:v>
                </c:pt>
                <c:pt idx="185">
                  <c:v>57.754999999999995</c:v>
                </c:pt>
                <c:pt idx="186">
                  <c:v>57.954999999999998</c:v>
                </c:pt>
                <c:pt idx="187">
                  <c:v>58.155000000000001</c:v>
                </c:pt>
                <c:pt idx="188">
                  <c:v>58.355000000000004</c:v>
                </c:pt>
                <c:pt idx="189">
                  <c:v>58.554999999999993</c:v>
                </c:pt>
                <c:pt idx="190">
                  <c:v>58.754999999999995</c:v>
                </c:pt>
                <c:pt idx="191">
                  <c:v>58.954999999999998</c:v>
                </c:pt>
                <c:pt idx="192">
                  <c:v>59.155000000000001</c:v>
                </c:pt>
                <c:pt idx="193">
                  <c:v>59.355000000000004</c:v>
                </c:pt>
                <c:pt idx="194">
                  <c:v>59.554999999999993</c:v>
                </c:pt>
                <c:pt idx="195">
                  <c:v>59.754999999999995</c:v>
                </c:pt>
                <c:pt idx="196">
                  <c:v>59.954999999999998</c:v>
                </c:pt>
                <c:pt idx="197">
                  <c:v>60.155000000000001</c:v>
                </c:pt>
                <c:pt idx="198">
                  <c:v>60.355000000000004</c:v>
                </c:pt>
                <c:pt idx="199">
                  <c:v>60.554999999999993</c:v>
                </c:pt>
                <c:pt idx="200">
                  <c:v>60.754999999999995</c:v>
                </c:pt>
                <c:pt idx="201">
                  <c:v>60.954999999999998</c:v>
                </c:pt>
                <c:pt idx="202">
                  <c:v>61.155000000000001</c:v>
                </c:pt>
                <c:pt idx="203">
                  <c:v>61.355000000000004</c:v>
                </c:pt>
                <c:pt idx="204">
                  <c:v>61.554999999999993</c:v>
                </c:pt>
                <c:pt idx="205">
                  <c:v>61.754999999999995</c:v>
                </c:pt>
                <c:pt idx="206">
                  <c:v>61.954999999999998</c:v>
                </c:pt>
                <c:pt idx="207">
                  <c:v>62.155000000000001</c:v>
                </c:pt>
                <c:pt idx="208">
                  <c:v>62.355000000000004</c:v>
                </c:pt>
                <c:pt idx="209">
                  <c:v>62.554999999999993</c:v>
                </c:pt>
                <c:pt idx="210">
                  <c:v>62.754999999999995</c:v>
                </c:pt>
                <c:pt idx="211">
                  <c:v>62.954999999999998</c:v>
                </c:pt>
                <c:pt idx="212">
                  <c:v>63.155000000000001</c:v>
                </c:pt>
                <c:pt idx="213">
                  <c:v>63.355000000000004</c:v>
                </c:pt>
                <c:pt idx="214">
                  <c:v>63.554999999999993</c:v>
                </c:pt>
                <c:pt idx="215">
                  <c:v>63.754999999999995</c:v>
                </c:pt>
                <c:pt idx="216">
                  <c:v>63.954999999999998</c:v>
                </c:pt>
                <c:pt idx="217">
                  <c:v>64.155000000000001</c:v>
                </c:pt>
                <c:pt idx="218">
                  <c:v>64.355000000000004</c:v>
                </c:pt>
                <c:pt idx="219">
                  <c:v>64.554999999999993</c:v>
                </c:pt>
                <c:pt idx="220">
                  <c:v>64.754999999999995</c:v>
                </c:pt>
                <c:pt idx="221">
                  <c:v>64.954999999999998</c:v>
                </c:pt>
                <c:pt idx="222">
                  <c:v>65.155000000000001</c:v>
                </c:pt>
                <c:pt idx="223">
                  <c:v>65.355000000000004</c:v>
                </c:pt>
                <c:pt idx="224">
                  <c:v>65.554999999999993</c:v>
                </c:pt>
                <c:pt idx="225">
                  <c:v>65.754999999999995</c:v>
                </c:pt>
                <c:pt idx="226">
                  <c:v>65.954999999999998</c:v>
                </c:pt>
                <c:pt idx="227">
                  <c:v>66.155000000000001</c:v>
                </c:pt>
                <c:pt idx="228">
                  <c:v>66.355000000000004</c:v>
                </c:pt>
                <c:pt idx="229">
                  <c:v>66.554999999999993</c:v>
                </c:pt>
                <c:pt idx="230">
                  <c:v>66.754999999999995</c:v>
                </c:pt>
                <c:pt idx="231">
                  <c:v>66.954999999999998</c:v>
                </c:pt>
                <c:pt idx="232">
                  <c:v>67.155000000000001</c:v>
                </c:pt>
                <c:pt idx="233">
                  <c:v>67.355000000000004</c:v>
                </c:pt>
                <c:pt idx="234">
                  <c:v>67.554999999999993</c:v>
                </c:pt>
                <c:pt idx="235">
                  <c:v>67.754999999999995</c:v>
                </c:pt>
                <c:pt idx="236">
                  <c:v>67.954999999999998</c:v>
                </c:pt>
                <c:pt idx="237">
                  <c:v>68.155000000000001</c:v>
                </c:pt>
                <c:pt idx="238">
                  <c:v>68.355000000000004</c:v>
                </c:pt>
                <c:pt idx="239">
                  <c:v>68.554999999999993</c:v>
                </c:pt>
                <c:pt idx="240">
                  <c:v>68.754999999999995</c:v>
                </c:pt>
                <c:pt idx="241">
                  <c:v>68.954999999999998</c:v>
                </c:pt>
                <c:pt idx="242">
                  <c:v>69.155000000000001</c:v>
                </c:pt>
                <c:pt idx="243">
                  <c:v>69.355000000000004</c:v>
                </c:pt>
                <c:pt idx="244">
                  <c:v>69.554999999999993</c:v>
                </c:pt>
                <c:pt idx="245">
                  <c:v>69.754999999999995</c:v>
                </c:pt>
                <c:pt idx="246">
                  <c:v>69.954999999999998</c:v>
                </c:pt>
                <c:pt idx="247">
                  <c:v>70.155000000000001</c:v>
                </c:pt>
                <c:pt idx="248">
                  <c:v>70.355000000000004</c:v>
                </c:pt>
                <c:pt idx="249">
                  <c:v>70.554999999999993</c:v>
                </c:pt>
                <c:pt idx="250">
                  <c:v>70.754999999999995</c:v>
                </c:pt>
                <c:pt idx="251">
                  <c:v>70.954999999999998</c:v>
                </c:pt>
                <c:pt idx="252">
                  <c:v>71.155000000000001</c:v>
                </c:pt>
                <c:pt idx="253">
                  <c:v>71.355000000000004</c:v>
                </c:pt>
                <c:pt idx="254">
                  <c:v>71.554999999999993</c:v>
                </c:pt>
                <c:pt idx="255">
                  <c:v>71.754999999999995</c:v>
                </c:pt>
                <c:pt idx="256">
                  <c:v>71.954999999999998</c:v>
                </c:pt>
                <c:pt idx="257">
                  <c:v>72.155000000000001</c:v>
                </c:pt>
                <c:pt idx="258">
                  <c:v>72.355000000000004</c:v>
                </c:pt>
                <c:pt idx="259">
                  <c:v>72.554999999999993</c:v>
                </c:pt>
                <c:pt idx="260">
                  <c:v>72.754999999999995</c:v>
                </c:pt>
                <c:pt idx="261">
                  <c:v>72.954999999999998</c:v>
                </c:pt>
                <c:pt idx="262">
                  <c:v>73.155000000000001</c:v>
                </c:pt>
                <c:pt idx="263">
                  <c:v>73.355000000000004</c:v>
                </c:pt>
                <c:pt idx="264">
                  <c:v>73.554999999999993</c:v>
                </c:pt>
                <c:pt idx="265">
                  <c:v>73.754999999999995</c:v>
                </c:pt>
                <c:pt idx="266">
                  <c:v>73.954999999999998</c:v>
                </c:pt>
                <c:pt idx="267">
                  <c:v>74.155000000000001</c:v>
                </c:pt>
                <c:pt idx="268">
                  <c:v>74.355000000000004</c:v>
                </c:pt>
                <c:pt idx="269">
                  <c:v>74.554999999999993</c:v>
                </c:pt>
                <c:pt idx="270">
                  <c:v>74.754999999999995</c:v>
                </c:pt>
                <c:pt idx="271">
                  <c:v>74.954999999999998</c:v>
                </c:pt>
                <c:pt idx="272">
                  <c:v>75.155000000000001</c:v>
                </c:pt>
                <c:pt idx="273">
                  <c:v>75.355000000000004</c:v>
                </c:pt>
                <c:pt idx="274">
                  <c:v>75.554999999999993</c:v>
                </c:pt>
                <c:pt idx="275">
                  <c:v>75.754999999999995</c:v>
                </c:pt>
                <c:pt idx="276">
                  <c:v>75.954999999999998</c:v>
                </c:pt>
                <c:pt idx="277">
                  <c:v>76.155000000000001</c:v>
                </c:pt>
                <c:pt idx="278">
                  <c:v>76.355000000000004</c:v>
                </c:pt>
                <c:pt idx="279">
                  <c:v>76.554999999999993</c:v>
                </c:pt>
                <c:pt idx="280">
                  <c:v>76.754999999999995</c:v>
                </c:pt>
                <c:pt idx="281">
                  <c:v>76.954999999999998</c:v>
                </c:pt>
                <c:pt idx="282">
                  <c:v>77.155000000000001</c:v>
                </c:pt>
                <c:pt idx="283">
                  <c:v>77.355000000000004</c:v>
                </c:pt>
                <c:pt idx="284">
                  <c:v>77.554999999999993</c:v>
                </c:pt>
                <c:pt idx="285">
                  <c:v>77.754999999999995</c:v>
                </c:pt>
                <c:pt idx="286">
                  <c:v>77.954999999999998</c:v>
                </c:pt>
                <c:pt idx="287">
                  <c:v>78.155000000000001</c:v>
                </c:pt>
                <c:pt idx="288">
                  <c:v>78.355000000000004</c:v>
                </c:pt>
                <c:pt idx="289">
                  <c:v>78.554999999999993</c:v>
                </c:pt>
                <c:pt idx="290">
                  <c:v>78.754999999999995</c:v>
                </c:pt>
                <c:pt idx="291">
                  <c:v>78.954999999999998</c:v>
                </c:pt>
                <c:pt idx="292">
                  <c:v>79.155000000000001</c:v>
                </c:pt>
                <c:pt idx="293">
                  <c:v>79.355000000000004</c:v>
                </c:pt>
                <c:pt idx="294">
                  <c:v>79.554999999999993</c:v>
                </c:pt>
                <c:pt idx="295">
                  <c:v>79.754999999999995</c:v>
                </c:pt>
                <c:pt idx="296">
                  <c:v>79.954999999999998</c:v>
                </c:pt>
                <c:pt idx="297">
                  <c:v>80.155000000000001</c:v>
                </c:pt>
                <c:pt idx="298">
                  <c:v>80.355000000000004</c:v>
                </c:pt>
                <c:pt idx="299">
                  <c:v>80.554999999999993</c:v>
                </c:pt>
                <c:pt idx="300">
                  <c:v>80.754999999999995</c:v>
                </c:pt>
                <c:pt idx="301">
                  <c:v>80.954999999999998</c:v>
                </c:pt>
                <c:pt idx="302">
                  <c:v>81.155000000000001</c:v>
                </c:pt>
                <c:pt idx="303">
                  <c:v>81.355000000000004</c:v>
                </c:pt>
                <c:pt idx="304">
                  <c:v>81.554999999999993</c:v>
                </c:pt>
                <c:pt idx="305">
                  <c:v>81.754999999999995</c:v>
                </c:pt>
                <c:pt idx="306">
                  <c:v>81.954999999999998</c:v>
                </c:pt>
                <c:pt idx="307">
                  <c:v>82.155000000000001</c:v>
                </c:pt>
                <c:pt idx="308">
                  <c:v>82.355000000000004</c:v>
                </c:pt>
                <c:pt idx="309">
                  <c:v>82.554999999999993</c:v>
                </c:pt>
                <c:pt idx="310">
                  <c:v>82.754999999999995</c:v>
                </c:pt>
                <c:pt idx="311">
                  <c:v>82.954999999999998</c:v>
                </c:pt>
                <c:pt idx="312">
                  <c:v>83.155000000000001</c:v>
                </c:pt>
                <c:pt idx="313">
                  <c:v>83.355000000000004</c:v>
                </c:pt>
                <c:pt idx="314">
                  <c:v>83.554999999999993</c:v>
                </c:pt>
                <c:pt idx="315">
                  <c:v>83.754999999999995</c:v>
                </c:pt>
                <c:pt idx="316">
                  <c:v>83.954999999999998</c:v>
                </c:pt>
                <c:pt idx="317">
                  <c:v>84.155000000000001</c:v>
                </c:pt>
                <c:pt idx="318">
                  <c:v>84.355000000000004</c:v>
                </c:pt>
                <c:pt idx="319">
                  <c:v>84.554999999999993</c:v>
                </c:pt>
                <c:pt idx="320">
                  <c:v>84.754999999999995</c:v>
                </c:pt>
                <c:pt idx="321">
                  <c:v>84.954999999999998</c:v>
                </c:pt>
                <c:pt idx="322">
                  <c:v>85.155000000000001</c:v>
                </c:pt>
                <c:pt idx="323">
                  <c:v>85.35499999999999</c:v>
                </c:pt>
                <c:pt idx="324">
                  <c:v>85.554999999999993</c:v>
                </c:pt>
                <c:pt idx="325">
                  <c:v>85.754999999999995</c:v>
                </c:pt>
                <c:pt idx="326">
                  <c:v>85.954999999999998</c:v>
                </c:pt>
                <c:pt idx="327">
                  <c:v>86.155000000000001</c:v>
                </c:pt>
                <c:pt idx="328">
                  <c:v>86.35499999999999</c:v>
                </c:pt>
                <c:pt idx="329">
                  <c:v>86.554999999999993</c:v>
                </c:pt>
                <c:pt idx="330">
                  <c:v>86.754999999999995</c:v>
                </c:pt>
                <c:pt idx="331">
                  <c:v>86.954999999999998</c:v>
                </c:pt>
                <c:pt idx="332">
                  <c:v>87.155000000000001</c:v>
                </c:pt>
                <c:pt idx="333">
                  <c:v>87.35499999999999</c:v>
                </c:pt>
                <c:pt idx="334">
                  <c:v>87.554999999999993</c:v>
                </c:pt>
                <c:pt idx="335">
                  <c:v>87.754999999999995</c:v>
                </c:pt>
                <c:pt idx="336">
                  <c:v>87.954999999999998</c:v>
                </c:pt>
                <c:pt idx="337">
                  <c:v>88.155000000000001</c:v>
                </c:pt>
                <c:pt idx="338">
                  <c:v>88.35499999999999</c:v>
                </c:pt>
                <c:pt idx="339">
                  <c:v>88.554999999999993</c:v>
                </c:pt>
                <c:pt idx="340">
                  <c:v>88.754999999999995</c:v>
                </c:pt>
                <c:pt idx="341">
                  <c:v>88.954999999999998</c:v>
                </c:pt>
                <c:pt idx="342">
                  <c:v>89.155000000000001</c:v>
                </c:pt>
                <c:pt idx="343">
                  <c:v>89.35499999999999</c:v>
                </c:pt>
                <c:pt idx="344">
                  <c:v>89.554999999999993</c:v>
                </c:pt>
                <c:pt idx="345">
                  <c:v>89.754999999999995</c:v>
                </c:pt>
                <c:pt idx="346">
                  <c:v>89.954999999999998</c:v>
                </c:pt>
                <c:pt idx="347">
                  <c:v>90.155000000000001</c:v>
                </c:pt>
                <c:pt idx="348">
                  <c:v>90.35499999999999</c:v>
                </c:pt>
                <c:pt idx="349">
                  <c:v>90.554999999999993</c:v>
                </c:pt>
                <c:pt idx="350">
                  <c:v>90.754999999999995</c:v>
                </c:pt>
                <c:pt idx="351">
                  <c:v>90.954999999999998</c:v>
                </c:pt>
                <c:pt idx="352">
                  <c:v>91.155000000000001</c:v>
                </c:pt>
                <c:pt idx="353">
                  <c:v>91.35499999999999</c:v>
                </c:pt>
                <c:pt idx="354">
                  <c:v>91.554999999999993</c:v>
                </c:pt>
                <c:pt idx="355">
                  <c:v>91.754999999999995</c:v>
                </c:pt>
                <c:pt idx="356">
                  <c:v>91.954999999999998</c:v>
                </c:pt>
                <c:pt idx="357">
                  <c:v>92.155000000000001</c:v>
                </c:pt>
                <c:pt idx="358">
                  <c:v>92.35499999999999</c:v>
                </c:pt>
                <c:pt idx="359">
                  <c:v>92.554999999999993</c:v>
                </c:pt>
                <c:pt idx="360">
                  <c:v>92.754999999999995</c:v>
                </c:pt>
                <c:pt idx="361">
                  <c:v>92.954999999999998</c:v>
                </c:pt>
                <c:pt idx="362">
                  <c:v>93.155000000000001</c:v>
                </c:pt>
                <c:pt idx="363">
                  <c:v>93.35499999999999</c:v>
                </c:pt>
                <c:pt idx="364">
                  <c:v>93.554999999999993</c:v>
                </c:pt>
                <c:pt idx="365">
                  <c:v>93.754999999999995</c:v>
                </c:pt>
                <c:pt idx="366">
                  <c:v>93.954999999999998</c:v>
                </c:pt>
                <c:pt idx="367">
                  <c:v>94.155000000000001</c:v>
                </c:pt>
                <c:pt idx="368">
                  <c:v>94.35499999999999</c:v>
                </c:pt>
                <c:pt idx="369">
                  <c:v>94.554999999999993</c:v>
                </c:pt>
                <c:pt idx="370">
                  <c:v>94.754999999999995</c:v>
                </c:pt>
                <c:pt idx="371">
                  <c:v>94.954999999999998</c:v>
                </c:pt>
                <c:pt idx="372">
                  <c:v>95.155000000000001</c:v>
                </c:pt>
                <c:pt idx="373">
                  <c:v>95.35499999999999</c:v>
                </c:pt>
                <c:pt idx="374">
                  <c:v>95.554999999999993</c:v>
                </c:pt>
                <c:pt idx="375">
                  <c:v>95.754999999999995</c:v>
                </c:pt>
                <c:pt idx="376">
                  <c:v>95.954999999999998</c:v>
                </c:pt>
                <c:pt idx="377">
                  <c:v>96.155000000000001</c:v>
                </c:pt>
                <c:pt idx="378">
                  <c:v>96.35499999999999</c:v>
                </c:pt>
                <c:pt idx="379">
                  <c:v>96.554999999999993</c:v>
                </c:pt>
                <c:pt idx="380">
                  <c:v>96.754999999999995</c:v>
                </c:pt>
                <c:pt idx="381">
                  <c:v>96.954999999999998</c:v>
                </c:pt>
                <c:pt idx="382">
                  <c:v>97.155000000000001</c:v>
                </c:pt>
                <c:pt idx="383">
                  <c:v>97.35499999999999</c:v>
                </c:pt>
                <c:pt idx="384">
                  <c:v>97.554999999999993</c:v>
                </c:pt>
                <c:pt idx="385">
                  <c:v>97.754999999999995</c:v>
                </c:pt>
                <c:pt idx="386">
                  <c:v>97.954999999999998</c:v>
                </c:pt>
                <c:pt idx="387">
                  <c:v>98.155000000000001</c:v>
                </c:pt>
                <c:pt idx="388">
                  <c:v>98.35499999999999</c:v>
                </c:pt>
                <c:pt idx="389">
                  <c:v>98.554999999999993</c:v>
                </c:pt>
                <c:pt idx="390">
                  <c:v>98.754999999999995</c:v>
                </c:pt>
                <c:pt idx="391">
                  <c:v>98.954999999999998</c:v>
                </c:pt>
                <c:pt idx="392">
                  <c:v>99.155000000000001</c:v>
                </c:pt>
                <c:pt idx="393">
                  <c:v>99.35499999999999</c:v>
                </c:pt>
                <c:pt idx="394">
                  <c:v>99.554999999999993</c:v>
                </c:pt>
                <c:pt idx="395">
                  <c:v>99.754999999999995</c:v>
                </c:pt>
                <c:pt idx="396">
                  <c:v>99.954999999999998</c:v>
                </c:pt>
                <c:pt idx="397">
                  <c:v>100.155</c:v>
                </c:pt>
                <c:pt idx="398">
                  <c:v>100.35499999999999</c:v>
                </c:pt>
                <c:pt idx="399">
                  <c:v>100.55499999999999</c:v>
                </c:pt>
                <c:pt idx="400">
                  <c:v>100.755</c:v>
                </c:pt>
                <c:pt idx="401">
                  <c:v>100.955</c:v>
                </c:pt>
                <c:pt idx="402">
                  <c:v>101.155</c:v>
                </c:pt>
                <c:pt idx="403">
                  <c:v>101.35499999999999</c:v>
                </c:pt>
                <c:pt idx="404">
                  <c:v>101.55499999999999</c:v>
                </c:pt>
                <c:pt idx="405">
                  <c:v>101.755</c:v>
                </c:pt>
                <c:pt idx="406">
                  <c:v>101.955</c:v>
                </c:pt>
                <c:pt idx="407">
                  <c:v>102.155</c:v>
                </c:pt>
                <c:pt idx="408">
                  <c:v>102.35499999999999</c:v>
                </c:pt>
                <c:pt idx="409">
                  <c:v>102.55499999999999</c:v>
                </c:pt>
                <c:pt idx="410">
                  <c:v>102.755</c:v>
                </c:pt>
                <c:pt idx="411">
                  <c:v>102.955</c:v>
                </c:pt>
                <c:pt idx="412">
                  <c:v>103.155</c:v>
                </c:pt>
                <c:pt idx="413">
                  <c:v>103.35499999999999</c:v>
                </c:pt>
                <c:pt idx="414">
                  <c:v>103.55499999999999</c:v>
                </c:pt>
                <c:pt idx="415">
                  <c:v>103.755</c:v>
                </c:pt>
                <c:pt idx="416">
                  <c:v>103.955</c:v>
                </c:pt>
                <c:pt idx="417">
                  <c:v>104.155</c:v>
                </c:pt>
                <c:pt idx="418">
                  <c:v>104.35499999999999</c:v>
                </c:pt>
                <c:pt idx="419">
                  <c:v>104.55499999999999</c:v>
                </c:pt>
                <c:pt idx="420">
                  <c:v>104.755</c:v>
                </c:pt>
                <c:pt idx="421">
                  <c:v>104.955</c:v>
                </c:pt>
                <c:pt idx="422">
                  <c:v>105.155</c:v>
                </c:pt>
                <c:pt idx="423">
                  <c:v>105.35499999999999</c:v>
                </c:pt>
                <c:pt idx="424">
                  <c:v>105.55499999999999</c:v>
                </c:pt>
                <c:pt idx="425">
                  <c:v>105.755</c:v>
                </c:pt>
                <c:pt idx="426">
                  <c:v>105.955</c:v>
                </c:pt>
                <c:pt idx="427">
                  <c:v>106.155</c:v>
                </c:pt>
                <c:pt idx="428">
                  <c:v>106.35499999999999</c:v>
                </c:pt>
                <c:pt idx="429">
                  <c:v>106.55499999999999</c:v>
                </c:pt>
                <c:pt idx="430">
                  <c:v>106.755</c:v>
                </c:pt>
                <c:pt idx="431">
                  <c:v>106.955</c:v>
                </c:pt>
                <c:pt idx="432">
                  <c:v>107.155</c:v>
                </c:pt>
                <c:pt idx="433">
                  <c:v>107.35499999999999</c:v>
                </c:pt>
                <c:pt idx="434">
                  <c:v>107.55499999999999</c:v>
                </c:pt>
                <c:pt idx="435">
                  <c:v>107.755</c:v>
                </c:pt>
                <c:pt idx="436">
                  <c:v>107.955</c:v>
                </c:pt>
                <c:pt idx="437">
                  <c:v>108.155</c:v>
                </c:pt>
                <c:pt idx="438">
                  <c:v>108.35499999999999</c:v>
                </c:pt>
                <c:pt idx="439">
                  <c:v>108.55499999999999</c:v>
                </c:pt>
                <c:pt idx="440">
                  <c:v>108.755</c:v>
                </c:pt>
                <c:pt idx="441">
                  <c:v>108.955</c:v>
                </c:pt>
                <c:pt idx="442">
                  <c:v>109.155</c:v>
                </c:pt>
                <c:pt idx="443">
                  <c:v>109.35499999999999</c:v>
                </c:pt>
                <c:pt idx="444">
                  <c:v>109.55499999999999</c:v>
                </c:pt>
                <c:pt idx="445">
                  <c:v>109.755</c:v>
                </c:pt>
                <c:pt idx="446">
                  <c:v>109.955</c:v>
                </c:pt>
                <c:pt idx="447">
                  <c:v>110.155</c:v>
                </c:pt>
                <c:pt idx="448">
                  <c:v>110.35499999999999</c:v>
                </c:pt>
                <c:pt idx="449">
                  <c:v>110.55499999999999</c:v>
                </c:pt>
                <c:pt idx="450">
                  <c:v>110.755</c:v>
                </c:pt>
                <c:pt idx="451">
                  <c:v>110.955</c:v>
                </c:pt>
                <c:pt idx="452">
                  <c:v>111.155</c:v>
                </c:pt>
                <c:pt idx="453">
                  <c:v>111.35499999999999</c:v>
                </c:pt>
                <c:pt idx="454">
                  <c:v>111.55499999999999</c:v>
                </c:pt>
                <c:pt idx="455">
                  <c:v>111.755</c:v>
                </c:pt>
                <c:pt idx="456">
                  <c:v>111.955</c:v>
                </c:pt>
                <c:pt idx="457">
                  <c:v>112.155</c:v>
                </c:pt>
                <c:pt idx="458">
                  <c:v>112.35499999999999</c:v>
                </c:pt>
                <c:pt idx="459">
                  <c:v>112.55499999999999</c:v>
                </c:pt>
                <c:pt idx="460">
                  <c:v>112.755</c:v>
                </c:pt>
                <c:pt idx="461">
                  <c:v>112.955</c:v>
                </c:pt>
                <c:pt idx="462">
                  <c:v>113.155</c:v>
                </c:pt>
                <c:pt idx="463">
                  <c:v>113.35499999999999</c:v>
                </c:pt>
                <c:pt idx="464">
                  <c:v>113.55499999999999</c:v>
                </c:pt>
                <c:pt idx="465">
                  <c:v>113.755</c:v>
                </c:pt>
                <c:pt idx="466">
                  <c:v>113.955</c:v>
                </c:pt>
                <c:pt idx="467">
                  <c:v>114.155</c:v>
                </c:pt>
                <c:pt idx="468">
                  <c:v>114.35499999999999</c:v>
                </c:pt>
                <c:pt idx="469">
                  <c:v>114.55499999999999</c:v>
                </c:pt>
                <c:pt idx="470">
                  <c:v>114.755</c:v>
                </c:pt>
                <c:pt idx="471">
                  <c:v>114.955</c:v>
                </c:pt>
                <c:pt idx="472">
                  <c:v>115.155</c:v>
                </c:pt>
                <c:pt idx="473">
                  <c:v>115.35499999999999</c:v>
                </c:pt>
                <c:pt idx="474">
                  <c:v>115.55499999999999</c:v>
                </c:pt>
                <c:pt idx="475">
                  <c:v>115.755</c:v>
                </c:pt>
                <c:pt idx="476">
                  <c:v>115.955</c:v>
                </c:pt>
                <c:pt idx="477">
                  <c:v>116.155</c:v>
                </c:pt>
                <c:pt idx="478">
                  <c:v>116.35499999999999</c:v>
                </c:pt>
                <c:pt idx="479">
                  <c:v>116.55499999999999</c:v>
                </c:pt>
                <c:pt idx="480">
                  <c:v>116.755</c:v>
                </c:pt>
                <c:pt idx="481">
                  <c:v>116.955</c:v>
                </c:pt>
                <c:pt idx="482">
                  <c:v>117.155</c:v>
                </c:pt>
                <c:pt idx="483">
                  <c:v>117.35499999999999</c:v>
                </c:pt>
                <c:pt idx="484">
                  <c:v>117.55499999999999</c:v>
                </c:pt>
                <c:pt idx="485">
                  <c:v>117.755</c:v>
                </c:pt>
                <c:pt idx="486">
                  <c:v>117.955</c:v>
                </c:pt>
                <c:pt idx="487">
                  <c:v>118.155</c:v>
                </c:pt>
                <c:pt idx="488">
                  <c:v>118.35499999999999</c:v>
                </c:pt>
                <c:pt idx="489">
                  <c:v>118.55499999999999</c:v>
                </c:pt>
                <c:pt idx="490">
                  <c:v>118.755</c:v>
                </c:pt>
                <c:pt idx="491">
                  <c:v>118.955</c:v>
                </c:pt>
                <c:pt idx="492">
                  <c:v>119.155</c:v>
                </c:pt>
                <c:pt idx="493">
                  <c:v>119.35499999999999</c:v>
                </c:pt>
                <c:pt idx="494">
                  <c:v>119.55499999999999</c:v>
                </c:pt>
                <c:pt idx="495">
                  <c:v>119.755</c:v>
                </c:pt>
                <c:pt idx="496">
                  <c:v>119.955</c:v>
                </c:pt>
                <c:pt idx="497">
                  <c:v>120.155</c:v>
                </c:pt>
                <c:pt idx="498">
                  <c:v>120.35499999999999</c:v>
                </c:pt>
                <c:pt idx="499">
                  <c:v>120.55499999999999</c:v>
                </c:pt>
                <c:pt idx="500">
                  <c:v>120.755</c:v>
                </c:pt>
                <c:pt idx="501">
                  <c:v>120.955</c:v>
                </c:pt>
                <c:pt idx="502">
                  <c:v>121.155</c:v>
                </c:pt>
                <c:pt idx="503">
                  <c:v>121.35499999999999</c:v>
                </c:pt>
                <c:pt idx="504">
                  <c:v>121.55499999999999</c:v>
                </c:pt>
                <c:pt idx="505">
                  <c:v>121.755</c:v>
                </c:pt>
                <c:pt idx="506">
                  <c:v>121.955</c:v>
                </c:pt>
                <c:pt idx="507">
                  <c:v>122.155</c:v>
                </c:pt>
                <c:pt idx="508">
                  <c:v>122.35499999999999</c:v>
                </c:pt>
                <c:pt idx="509">
                  <c:v>122.55499999999999</c:v>
                </c:pt>
                <c:pt idx="510">
                  <c:v>122.755</c:v>
                </c:pt>
                <c:pt idx="511">
                  <c:v>122.955</c:v>
                </c:pt>
                <c:pt idx="512">
                  <c:v>123.155</c:v>
                </c:pt>
                <c:pt idx="513">
                  <c:v>123.35499999999999</c:v>
                </c:pt>
                <c:pt idx="514">
                  <c:v>123.55499999999999</c:v>
                </c:pt>
                <c:pt idx="515">
                  <c:v>123.755</c:v>
                </c:pt>
                <c:pt idx="516">
                  <c:v>123.955</c:v>
                </c:pt>
                <c:pt idx="517">
                  <c:v>124.155</c:v>
                </c:pt>
                <c:pt idx="518">
                  <c:v>124.35499999999999</c:v>
                </c:pt>
                <c:pt idx="519">
                  <c:v>124.55499999999999</c:v>
                </c:pt>
                <c:pt idx="520">
                  <c:v>124.755</c:v>
                </c:pt>
                <c:pt idx="521">
                  <c:v>124.955</c:v>
                </c:pt>
                <c:pt idx="522">
                  <c:v>125.155</c:v>
                </c:pt>
                <c:pt idx="523">
                  <c:v>125.35499999999999</c:v>
                </c:pt>
                <c:pt idx="524">
                  <c:v>125.55499999999999</c:v>
                </c:pt>
                <c:pt idx="525">
                  <c:v>125.755</c:v>
                </c:pt>
                <c:pt idx="526">
                  <c:v>125.955</c:v>
                </c:pt>
                <c:pt idx="527">
                  <c:v>126.155</c:v>
                </c:pt>
                <c:pt idx="528">
                  <c:v>126.35499999999999</c:v>
                </c:pt>
                <c:pt idx="529">
                  <c:v>126.55499999999999</c:v>
                </c:pt>
                <c:pt idx="530">
                  <c:v>126.755</c:v>
                </c:pt>
                <c:pt idx="531">
                  <c:v>126.955</c:v>
                </c:pt>
                <c:pt idx="532">
                  <c:v>127.155</c:v>
                </c:pt>
                <c:pt idx="533">
                  <c:v>127.35499999999999</c:v>
                </c:pt>
                <c:pt idx="534">
                  <c:v>127.55499999999999</c:v>
                </c:pt>
                <c:pt idx="535">
                  <c:v>127.755</c:v>
                </c:pt>
                <c:pt idx="536">
                  <c:v>127.955</c:v>
                </c:pt>
                <c:pt idx="537">
                  <c:v>128.155</c:v>
                </c:pt>
                <c:pt idx="538">
                  <c:v>128.35499999999999</c:v>
                </c:pt>
                <c:pt idx="539">
                  <c:v>128.55500000000001</c:v>
                </c:pt>
                <c:pt idx="540">
                  <c:v>128.755</c:v>
                </c:pt>
                <c:pt idx="541">
                  <c:v>128.95500000000001</c:v>
                </c:pt>
                <c:pt idx="542">
                  <c:v>129.155</c:v>
                </c:pt>
                <c:pt idx="543">
                  <c:v>129.35499999999999</c:v>
                </c:pt>
                <c:pt idx="544">
                  <c:v>129.55500000000001</c:v>
                </c:pt>
                <c:pt idx="545">
                  <c:v>129.755</c:v>
                </c:pt>
                <c:pt idx="546">
                  <c:v>129.95500000000001</c:v>
                </c:pt>
                <c:pt idx="547">
                  <c:v>130.155</c:v>
                </c:pt>
                <c:pt idx="548">
                  <c:v>130.35499999999999</c:v>
                </c:pt>
                <c:pt idx="549">
                  <c:v>130.55500000000001</c:v>
                </c:pt>
                <c:pt idx="550">
                  <c:v>130.755</c:v>
                </c:pt>
                <c:pt idx="551">
                  <c:v>130.95500000000001</c:v>
                </c:pt>
                <c:pt idx="552">
                  <c:v>131.155</c:v>
                </c:pt>
                <c:pt idx="553">
                  <c:v>131.35499999999999</c:v>
                </c:pt>
                <c:pt idx="554">
                  <c:v>131.55500000000001</c:v>
                </c:pt>
                <c:pt idx="555">
                  <c:v>131.755</c:v>
                </c:pt>
                <c:pt idx="556">
                  <c:v>131.95500000000001</c:v>
                </c:pt>
                <c:pt idx="557">
                  <c:v>132.155</c:v>
                </c:pt>
                <c:pt idx="558">
                  <c:v>132.35499999999999</c:v>
                </c:pt>
                <c:pt idx="559">
                  <c:v>132.55500000000001</c:v>
                </c:pt>
                <c:pt idx="560">
                  <c:v>132.755</c:v>
                </c:pt>
                <c:pt idx="561">
                  <c:v>132.95500000000001</c:v>
                </c:pt>
                <c:pt idx="562">
                  <c:v>133.155</c:v>
                </c:pt>
                <c:pt idx="563">
                  <c:v>133.35499999999999</c:v>
                </c:pt>
                <c:pt idx="564">
                  <c:v>133.55500000000001</c:v>
                </c:pt>
                <c:pt idx="565">
                  <c:v>133.755</c:v>
                </c:pt>
                <c:pt idx="566">
                  <c:v>133.95500000000001</c:v>
                </c:pt>
                <c:pt idx="567">
                  <c:v>134.155</c:v>
                </c:pt>
                <c:pt idx="568">
                  <c:v>134.35499999999999</c:v>
                </c:pt>
                <c:pt idx="569">
                  <c:v>134.55500000000001</c:v>
                </c:pt>
                <c:pt idx="570">
                  <c:v>134.755</c:v>
                </c:pt>
                <c:pt idx="571">
                  <c:v>134.95500000000001</c:v>
                </c:pt>
                <c:pt idx="572">
                  <c:v>135.155</c:v>
                </c:pt>
                <c:pt idx="573">
                  <c:v>135.35499999999999</c:v>
                </c:pt>
                <c:pt idx="574">
                  <c:v>135.55500000000001</c:v>
                </c:pt>
                <c:pt idx="575">
                  <c:v>135.755</c:v>
                </c:pt>
                <c:pt idx="576">
                  <c:v>135.95500000000001</c:v>
                </c:pt>
                <c:pt idx="577">
                  <c:v>136.155</c:v>
                </c:pt>
                <c:pt idx="578">
                  <c:v>136.35499999999999</c:v>
                </c:pt>
                <c:pt idx="579">
                  <c:v>136.55500000000001</c:v>
                </c:pt>
                <c:pt idx="580">
                  <c:v>136.755</c:v>
                </c:pt>
                <c:pt idx="581">
                  <c:v>136.95500000000001</c:v>
                </c:pt>
                <c:pt idx="582">
                  <c:v>137.155</c:v>
                </c:pt>
                <c:pt idx="583">
                  <c:v>137.35499999999999</c:v>
                </c:pt>
                <c:pt idx="584">
                  <c:v>137.55500000000001</c:v>
                </c:pt>
                <c:pt idx="585">
                  <c:v>137.755</c:v>
                </c:pt>
                <c:pt idx="586">
                  <c:v>137.95500000000001</c:v>
                </c:pt>
                <c:pt idx="587">
                  <c:v>138.155</c:v>
                </c:pt>
                <c:pt idx="588">
                  <c:v>138.35499999999999</c:v>
                </c:pt>
                <c:pt idx="589">
                  <c:v>138.55500000000001</c:v>
                </c:pt>
                <c:pt idx="590">
                  <c:v>138.755</c:v>
                </c:pt>
                <c:pt idx="591">
                  <c:v>138.95500000000001</c:v>
                </c:pt>
                <c:pt idx="592">
                  <c:v>139.155</c:v>
                </c:pt>
                <c:pt idx="593">
                  <c:v>139.35499999999999</c:v>
                </c:pt>
                <c:pt idx="594">
                  <c:v>139.55500000000001</c:v>
                </c:pt>
                <c:pt idx="595">
                  <c:v>139.755</c:v>
                </c:pt>
                <c:pt idx="596">
                  <c:v>139.95500000000001</c:v>
                </c:pt>
                <c:pt idx="597">
                  <c:v>140.155</c:v>
                </c:pt>
                <c:pt idx="598">
                  <c:v>140.35499999999999</c:v>
                </c:pt>
                <c:pt idx="599">
                  <c:v>140.55500000000001</c:v>
                </c:pt>
                <c:pt idx="600">
                  <c:v>140.755</c:v>
                </c:pt>
                <c:pt idx="601">
                  <c:v>140.95500000000001</c:v>
                </c:pt>
                <c:pt idx="602">
                  <c:v>141.155</c:v>
                </c:pt>
                <c:pt idx="603">
                  <c:v>141.35499999999999</c:v>
                </c:pt>
                <c:pt idx="604">
                  <c:v>141.55500000000001</c:v>
                </c:pt>
                <c:pt idx="605">
                  <c:v>141.755</c:v>
                </c:pt>
                <c:pt idx="606">
                  <c:v>141.95500000000001</c:v>
                </c:pt>
                <c:pt idx="607">
                  <c:v>142.155</c:v>
                </c:pt>
                <c:pt idx="608">
                  <c:v>142.35499999999999</c:v>
                </c:pt>
                <c:pt idx="609">
                  <c:v>142.55500000000001</c:v>
                </c:pt>
                <c:pt idx="610">
                  <c:v>142.755</c:v>
                </c:pt>
                <c:pt idx="611">
                  <c:v>142.95500000000001</c:v>
                </c:pt>
                <c:pt idx="612">
                  <c:v>143.155</c:v>
                </c:pt>
                <c:pt idx="613">
                  <c:v>143.35499999999999</c:v>
                </c:pt>
                <c:pt idx="614">
                  <c:v>143.55500000000001</c:v>
                </c:pt>
                <c:pt idx="615">
                  <c:v>143.755</c:v>
                </c:pt>
                <c:pt idx="616">
                  <c:v>143.95500000000001</c:v>
                </c:pt>
                <c:pt idx="617">
                  <c:v>144.155</c:v>
                </c:pt>
                <c:pt idx="618">
                  <c:v>144.35499999999999</c:v>
                </c:pt>
                <c:pt idx="619">
                  <c:v>144.55500000000001</c:v>
                </c:pt>
                <c:pt idx="620">
                  <c:v>144.755</c:v>
                </c:pt>
                <c:pt idx="621">
                  <c:v>144.95500000000001</c:v>
                </c:pt>
                <c:pt idx="622">
                  <c:v>145.155</c:v>
                </c:pt>
                <c:pt idx="623">
                  <c:v>145.35499999999999</c:v>
                </c:pt>
                <c:pt idx="624">
                  <c:v>145.55500000000001</c:v>
                </c:pt>
                <c:pt idx="625">
                  <c:v>145.755</c:v>
                </c:pt>
                <c:pt idx="626">
                  <c:v>145.95500000000001</c:v>
                </c:pt>
                <c:pt idx="627">
                  <c:v>146.155</c:v>
                </c:pt>
                <c:pt idx="628">
                  <c:v>146.35499999999999</c:v>
                </c:pt>
                <c:pt idx="629">
                  <c:v>146.55500000000001</c:v>
                </c:pt>
                <c:pt idx="630">
                  <c:v>146.755</c:v>
                </c:pt>
                <c:pt idx="631">
                  <c:v>146.95500000000001</c:v>
                </c:pt>
                <c:pt idx="632">
                  <c:v>147.155</c:v>
                </c:pt>
                <c:pt idx="633">
                  <c:v>147.35499999999999</c:v>
                </c:pt>
                <c:pt idx="634">
                  <c:v>147.55500000000001</c:v>
                </c:pt>
                <c:pt idx="635">
                  <c:v>147.755</c:v>
                </c:pt>
                <c:pt idx="636">
                  <c:v>147.95500000000001</c:v>
                </c:pt>
                <c:pt idx="637">
                  <c:v>148.155</c:v>
                </c:pt>
                <c:pt idx="638">
                  <c:v>148.35499999999999</c:v>
                </c:pt>
                <c:pt idx="639">
                  <c:v>148.55500000000001</c:v>
                </c:pt>
                <c:pt idx="640">
                  <c:v>148.755</c:v>
                </c:pt>
                <c:pt idx="641">
                  <c:v>148.95499999999998</c:v>
                </c:pt>
                <c:pt idx="642">
                  <c:v>149.155</c:v>
                </c:pt>
                <c:pt idx="643">
                  <c:v>149.35499999999999</c:v>
                </c:pt>
                <c:pt idx="644">
                  <c:v>149.55500000000001</c:v>
                </c:pt>
                <c:pt idx="645">
                  <c:v>149.755</c:v>
                </c:pt>
                <c:pt idx="646">
                  <c:v>149.95499999999998</c:v>
                </c:pt>
                <c:pt idx="647">
                  <c:v>150.155</c:v>
                </c:pt>
                <c:pt idx="648">
                  <c:v>150.35499999999999</c:v>
                </c:pt>
                <c:pt idx="649">
                  <c:v>150.55500000000001</c:v>
                </c:pt>
                <c:pt idx="650">
                  <c:v>150.755</c:v>
                </c:pt>
                <c:pt idx="651">
                  <c:v>150.95499999999998</c:v>
                </c:pt>
                <c:pt idx="652">
                  <c:v>151.155</c:v>
                </c:pt>
                <c:pt idx="653">
                  <c:v>151.35499999999999</c:v>
                </c:pt>
                <c:pt idx="654">
                  <c:v>151.55500000000001</c:v>
                </c:pt>
                <c:pt idx="655">
                  <c:v>151.755</c:v>
                </c:pt>
                <c:pt idx="656">
                  <c:v>151.95499999999998</c:v>
                </c:pt>
                <c:pt idx="657">
                  <c:v>152.155</c:v>
                </c:pt>
                <c:pt idx="658">
                  <c:v>152.35499999999999</c:v>
                </c:pt>
                <c:pt idx="659">
                  <c:v>152.55500000000001</c:v>
                </c:pt>
                <c:pt idx="660">
                  <c:v>152.755</c:v>
                </c:pt>
                <c:pt idx="661">
                  <c:v>152.95499999999998</c:v>
                </c:pt>
                <c:pt idx="662">
                  <c:v>153.155</c:v>
                </c:pt>
                <c:pt idx="663">
                  <c:v>153.35499999999999</c:v>
                </c:pt>
                <c:pt idx="664">
                  <c:v>153.55500000000001</c:v>
                </c:pt>
                <c:pt idx="665">
                  <c:v>153.755</c:v>
                </c:pt>
                <c:pt idx="666">
                  <c:v>153.95499999999998</c:v>
                </c:pt>
                <c:pt idx="667">
                  <c:v>154.155</c:v>
                </c:pt>
                <c:pt idx="668">
                  <c:v>154.35499999999999</c:v>
                </c:pt>
                <c:pt idx="669">
                  <c:v>154.55500000000001</c:v>
                </c:pt>
                <c:pt idx="670">
                  <c:v>154.755</c:v>
                </c:pt>
                <c:pt idx="671">
                  <c:v>154.95499999999998</c:v>
                </c:pt>
                <c:pt idx="672">
                  <c:v>155.155</c:v>
                </c:pt>
                <c:pt idx="673">
                  <c:v>155.35499999999999</c:v>
                </c:pt>
                <c:pt idx="674">
                  <c:v>155.55500000000001</c:v>
                </c:pt>
                <c:pt idx="675">
                  <c:v>155.755</c:v>
                </c:pt>
                <c:pt idx="676">
                  <c:v>155.95499999999998</c:v>
                </c:pt>
                <c:pt idx="677">
                  <c:v>156.155</c:v>
                </c:pt>
                <c:pt idx="678">
                  <c:v>156.35499999999999</c:v>
                </c:pt>
                <c:pt idx="679">
                  <c:v>156.55500000000001</c:v>
                </c:pt>
                <c:pt idx="680">
                  <c:v>156.755</c:v>
                </c:pt>
                <c:pt idx="681">
                  <c:v>156.95499999999998</c:v>
                </c:pt>
                <c:pt idx="682">
                  <c:v>157.155</c:v>
                </c:pt>
                <c:pt idx="683">
                  <c:v>157.35499999999999</c:v>
                </c:pt>
                <c:pt idx="684">
                  <c:v>157.55500000000001</c:v>
                </c:pt>
                <c:pt idx="685">
                  <c:v>157.755</c:v>
                </c:pt>
                <c:pt idx="686">
                  <c:v>157.95499999999998</c:v>
                </c:pt>
                <c:pt idx="687">
                  <c:v>158.155</c:v>
                </c:pt>
                <c:pt idx="688">
                  <c:v>158.35499999999999</c:v>
                </c:pt>
                <c:pt idx="689">
                  <c:v>158.55500000000001</c:v>
                </c:pt>
                <c:pt idx="690">
                  <c:v>158.755</c:v>
                </c:pt>
                <c:pt idx="691">
                  <c:v>158.95499999999998</c:v>
                </c:pt>
                <c:pt idx="692">
                  <c:v>159.155</c:v>
                </c:pt>
                <c:pt idx="693">
                  <c:v>159.35499999999999</c:v>
                </c:pt>
                <c:pt idx="694">
                  <c:v>159.55500000000001</c:v>
                </c:pt>
                <c:pt idx="695">
                  <c:v>159.755</c:v>
                </c:pt>
                <c:pt idx="696">
                  <c:v>159.95499999999998</c:v>
                </c:pt>
                <c:pt idx="697">
                  <c:v>160.155</c:v>
                </c:pt>
                <c:pt idx="698">
                  <c:v>160.35499999999999</c:v>
                </c:pt>
                <c:pt idx="699">
                  <c:v>160.55500000000001</c:v>
                </c:pt>
                <c:pt idx="700">
                  <c:v>160.755</c:v>
                </c:pt>
                <c:pt idx="701">
                  <c:v>160.95499999999998</c:v>
                </c:pt>
                <c:pt idx="702">
                  <c:v>161.155</c:v>
                </c:pt>
                <c:pt idx="703">
                  <c:v>161.35499999999999</c:v>
                </c:pt>
                <c:pt idx="704">
                  <c:v>161.55500000000001</c:v>
                </c:pt>
                <c:pt idx="705">
                  <c:v>161.755</c:v>
                </c:pt>
                <c:pt idx="706">
                  <c:v>161.95499999999998</c:v>
                </c:pt>
                <c:pt idx="707">
                  <c:v>162.155</c:v>
                </c:pt>
                <c:pt idx="708">
                  <c:v>162.35499999999999</c:v>
                </c:pt>
                <c:pt idx="709">
                  <c:v>162.55500000000001</c:v>
                </c:pt>
                <c:pt idx="710">
                  <c:v>162.755</c:v>
                </c:pt>
                <c:pt idx="711">
                  <c:v>162.95499999999998</c:v>
                </c:pt>
                <c:pt idx="712">
                  <c:v>163.155</c:v>
                </c:pt>
                <c:pt idx="713">
                  <c:v>163.35499999999999</c:v>
                </c:pt>
                <c:pt idx="714">
                  <c:v>163.55500000000001</c:v>
                </c:pt>
                <c:pt idx="715">
                  <c:v>163.755</c:v>
                </c:pt>
                <c:pt idx="716">
                  <c:v>163.95499999999998</c:v>
                </c:pt>
                <c:pt idx="717">
                  <c:v>164.155</c:v>
                </c:pt>
                <c:pt idx="718">
                  <c:v>164.35499999999999</c:v>
                </c:pt>
                <c:pt idx="719">
                  <c:v>164.55500000000001</c:v>
                </c:pt>
                <c:pt idx="720">
                  <c:v>164.755</c:v>
                </c:pt>
                <c:pt idx="721">
                  <c:v>164.95499999999998</c:v>
                </c:pt>
                <c:pt idx="722">
                  <c:v>165.155</c:v>
                </c:pt>
                <c:pt idx="723">
                  <c:v>165.35499999999999</c:v>
                </c:pt>
                <c:pt idx="724">
                  <c:v>165.55500000000001</c:v>
                </c:pt>
                <c:pt idx="725">
                  <c:v>165.755</c:v>
                </c:pt>
                <c:pt idx="726">
                  <c:v>165.95499999999998</c:v>
                </c:pt>
                <c:pt idx="727">
                  <c:v>166.155</c:v>
                </c:pt>
                <c:pt idx="728">
                  <c:v>166.35499999999999</c:v>
                </c:pt>
                <c:pt idx="729">
                  <c:v>166.55500000000001</c:v>
                </c:pt>
                <c:pt idx="730">
                  <c:v>166.755</c:v>
                </c:pt>
                <c:pt idx="731">
                  <c:v>166.95499999999998</c:v>
                </c:pt>
                <c:pt idx="732">
                  <c:v>167.155</c:v>
                </c:pt>
                <c:pt idx="733">
                  <c:v>167.35499999999999</c:v>
                </c:pt>
                <c:pt idx="734">
                  <c:v>167.55500000000001</c:v>
                </c:pt>
                <c:pt idx="735">
                  <c:v>167.755</c:v>
                </c:pt>
                <c:pt idx="736">
                  <c:v>167.95499999999998</c:v>
                </c:pt>
                <c:pt idx="737">
                  <c:v>168.155</c:v>
                </c:pt>
                <c:pt idx="738">
                  <c:v>168.35499999999999</c:v>
                </c:pt>
                <c:pt idx="739">
                  <c:v>168.55500000000001</c:v>
                </c:pt>
                <c:pt idx="740">
                  <c:v>168.755</c:v>
                </c:pt>
                <c:pt idx="741">
                  <c:v>168.95499999999998</c:v>
                </c:pt>
                <c:pt idx="742">
                  <c:v>169.155</c:v>
                </c:pt>
                <c:pt idx="743">
                  <c:v>169.35499999999999</c:v>
                </c:pt>
                <c:pt idx="744">
                  <c:v>169.55500000000001</c:v>
                </c:pt>
                <c:pt idx="745">
                  <c:v>169.755</c:v>
                </c:pt>
                <c:pt idx="746">
                  <c:v>169.95499999999998</c:v>
                </c:pt>
                <c:pt idx="747">
                  <c:v>170.155</c:v>
                </c:pt>
                <c:pt idx="748">
                  <c:v>170.35499999999999</c:v>
                </c:pt>
                <c:pt idx="749">
                  <c:v>170.55500000000001</c:v>
                </c:pt>
                <c:pt idx="750">
                  <c:v>170.755</c:v>
                </c:pt>
                <c:pt idx="751">
                  <c:v>170.95499999999998</c:v>
                </c:pt>
                <c:pt idx="752">
                  <c:v>171.155</c:v>
                </c:pt>
                <c:pt idx="753">
                  <c:v>171.35499999999999</c:v>
                </c:pt>
                <c:pt idx="754">
                  <c:v>171.55500000000001</c:v>
                </c:pt>
                <c:pt idx="755">
                  <c:v>171.755</c:v>
                </c:pt>
                <c:pt idx="756">
                  <c:v>171.95499999999998</c:v>
                </c:pt>
                <c:pt idx="757">
                  <c:v>172.155</c:v>
                </c:pt>
                <c:pt idx="758">
                  <c:v>172.35499999999999</c:v>
                </c:pt>
                <c:pt idx="759">
                  <c:v>172.55500000000001</c:v>
                </c:pt>
                <c:pt idx="760">
                  <c:v>172.755</c:v>
                </c:pt>
                <c:pt idx="761">
                  <c:v>172.95499999999998</c:v>
                </c:pt>
                <c:pt idx="762">
                  <c:v>173.155</c:v>
                </c:pt>
                <c:pt idx="763">
                  <c:v>173.35499999999999</c:v>
                </c:pt>
                <c:pt idx="764">
                  <c:v>173.55500000000001</c:v>
                </c:pt>
                <c:pt idx="765">
                  <c:v>173.755</c:v>
                </c:pt>
                <c:pt idx="766">
                  <c:v>173.95499999999998</c:v>
                </c:pt>
                <c:pt idx="767">
                  <c:v>174.155</c:v>
                </c:pt>
                <c:pt idx="768">
                  <c:v>174.35499999999999</c:v>
                </c:pt>
                <c:pt idx="769">
                  <c:v>174.55500000000001</c:v>
                </c:pt>
                <c:pt idx="770">
                  <c:v>174.755</c:v>
                </c:pt>
                <c:pt idx="771">
                  <c:v>174.95499999999998</c:v>
                </c:pt>
                <c:pt idx="772">
                  <c:v>175.155</c:v>
                </c:pt>
                <c:pt idx="773">
                  <c:v>175.35499999999999</c:v>
                </c:pt>
                <c:pt idx="774">
                  <c:v>175.55500000000001</c:v>
                </c:pt>
                <c:pt idx="775">
                  <c:v>175.755</c:v>
                </c:pt>
                <c:pt idx="776">
                  <c:v>175.95499999999998</c:v>
                </c:pt>
                <c:pt idx="777">
                  <c:v>176.155</c:v>
                </c:pt>
                <c:pt idx="778">
                  <c:v>176.35499999999999</c:v>
                </c:pt>
                <c:pt idx="779">
                  <c:v>176.55500000000001</c:v>
                </c:pt>
                <c:pt idx="780">
                  <c:v>176.755</c:v>
                </c:pt>
                <c:pt idx="781">
                  <c:v>176.95499999999998</c:v>
                </c:pt>
                <c:pt idx="782">
                  <c:v>177.155</c:v>
                </c:pt>
                <c:pt idx="783">
                  <c:v>177.35499999999999</c:v>
                </c:pt>
                <c:pt idx="784">
                  <c:v>177.55500000000001</c:v>
                </c:pt>
                <c:pt idx="785">
                  <c:v>177.755</c:v>
                </c:pt>
                <c:pt idx="786">
                  <c:v>177.95499999999998</c:v>
                </c:pt>
                <c:pt idx="787">
                  <c:v>178.155</c:v>
                </c:pt>
                <c:pt idx="788">
                  <c:v>178.35499999999999</c:v>
                </c:pt>
                <c:pt idx="789">
                  <c:v>178.55500000000001</c:v>
                </c:pt>
                <c:pt idx="790">
                  <c:v>178.755</c:v>
                </c:pt>
                <c:pt idx="791">
                  <c:v>178.95499999999998</c:v>
                </c:pt>
                <c:pt idx="792">
                  <c:v>179.155</c:v>
                </c:pt>
                <c:pt idx="793">
                  <c:v>179.35499999999999</c:v>
                </c:pt>
                <c:pt idx="794">
                  <c:v>179.55500000000001</c:v>
                </c:pt>
                <c:pt idx="795">
                  <c:v>179.755</c:v>
                </c:pt>
                <c:pt idx="796">
                  <c:v>179.95499999999998</c:v>
                </c:pt>
                <c:pt idx="797">
                  <c:v>180.155</c:v>
                </c:pt>
                <c:pt idx="798">
                  <c:v>180.35499999999999</c:v>
                </c:pt>
                <c:pt idx="799">
                  <c:v>180.55500000000001</c:v>
                </c:pt>
                <c:pt idx="800">
                  <c:v>180.755</c:v>
                </c:pt>
                <c:pt idx="801">
                  <c:v>180.95499999999998</c:v>
                </c:pt>
                <c:pt idx="802">
                  <c:v>181.155</c:v>
                </c:pt>
                <c:pt idx="803">
                  <c:v>181.35499999999999</c:v>
                </c:pt>
                <c:pt idx="804">
                  <c:v>181.55500000000001</c:v>
                </c:pt>
                <c:pt idx="805">
                  <c:v>181.755</c:v>
                </c:pt>
                <c:pt idx="806">
                  <c:v>181.95499999999998</c:v>
                </c:pt>
                <c:pt idx="807">
                  <c:v>182.155</c:v>
                </c:pt>
                <c:pt idx="808">
                  <c:v>182.35499999999999</c:v>
                </c:pt>
                <c:pt idx="809">
                  <c:v>182.55500000000001</c:v>
                </c:pt>
                <c:pt idx="810">
                  <c:v>182.755</c:v>
                </c:pt>
                <c:pt idx="811">
                  <c:v>182.95499999999998</c:v>
                </c:pt>
                <c:pt idx="812">
                  <c:v>183.155</c:v>
                </c:pt>
                <c:pt idx="813">
                  <c:v>183.35499999999999</c:v>
                </c:pt>
                <c:pt idx="814">
                  <c:v>183.55500000000001</c:v>
                </c:pt>
                <c:pt idx="815">
                  <c:v>183.755</c:v>
                </c:pt>
                <c:pt idx="816">
                  <c:v>183.95499999999998</c:v>
                </c:pt>
                <c:pt idx="817">
                  <c:v>184.155</c:v>
                </c:pt>
                <c:pt idx="818">
                  <c:v>184.35499999999999</c:v>
                </c:pt>
                <c:pt idx="819">
                  <c:v>184.55500000000001</c:v>
                </c:pt>
                <c:pt idx="820">
                  <c:v>184.755</c:v>
                </c:pt>
                <c:pt idx="821">
                  <c:v>184.95499999999998</c:v>
                </c:pt>
                <c:pt idx="822">
                  <c:v>185.155</c:v>
                </c:pt>
                <c:pt idx="823">
                  <c:v>185.35499999999999</c:v>
                </c:pt>
                <c:pt idx="824">
                  <c:v>185.55500000000001</c:v>
                </c:pt>
                <c:pt idx="825">
                  <c:v>185.755</c:v>
                </c:pt>
                <c:pt idx="826">
                  <c:v>185.95499999999998</c:v>
                </c:pt>
                <c:pt idx="827">
                  <c:v>186.155</c:v>
                </c:pt>
                <c:pt idx="828">
                  <c:v>186.35499999999999</c:v>
                </c:pt>
                <c:pt idx="829">
                  <c:v>186.55500000000001</c:v>
                </c:pt>
                <c:pt idx="830">
                  <c:v>186.755</c:v>
                </c:pt>
                <c:pt idx="831">
                  <c:v>186.95499999999998</c:v>
                </c:pt>
                <c:pt idx="832">
                  <c:v>187.155</c:v>
                </c:pt>
                <c:pt idx="833">
                  <c:v>187.35499999999999</c:v>
                </c:pt>
                <c:pt idx="834">
                  <c:v>187.55500000000001</c:v>
                </c:pt>
                <c:pt idx="835">
                  <c:v>187.755</c:v>
                </c:pt>
                <c:pt idx="836">
                  <c:v>187.95499999999998</c:v>
                </c:pt>
                <c:pt idx="837">
                  <c:v>188.155</c:v>
                </c:pt>
                <c:pt idx="838">
                  <c:v>188.35499999999999</c:v>
                </c:pt>
                <c:pt idx="839">
                  <c:v>188.55500000000001</c:v>
                </c:pt>
                <c:pt idx="840">
                  <c:v>188.755</c:v>
                </c:pt>
                <c:pt idx="841">
                  <c:v>188.95499999999998</c:v>
                </c:pt>
                <c:pt idx="842">
                  <c:v>189.155</c:v>
                </c:pt>
                <c:pt idx="843">
                  <c:v>189.35499999999999</c:v>
                </c:pt>
                <c:pt idx="844">
                  <c:v>189.55500000000001</c:v>
                </c:pt>
                <c:pt idx="845">
                  <c:v>189.755</c:v>
                </c:pt>
                <c:pt idx="846">
                  <c:v>189.95499999999998</c:v>
                </c:pt>
                <c:pt idx="847">
                  <c:v>190.155</c:v>
                </c:pt>
                <c:pt idx="848">
                  <c:v>190.35499999999999</c:v>
                </c:pt>
                <c:pt idx="849">
                  <c:v>190.55500000000001</c:v>
                </c:pt>
                <c:pt idx="850">
                  <c:v>190.755</c:v>
                </c:pt>
                <c:pt idx="851">
                  <c:v>190.95499999999998</c:v>
                </c:pt>
                <c:pt idx="852">
                  <c:v>191.155</c:v>
                </c:pt>
                <c:pt idx="853">
                  <c:v>191.35499999999999</c:v>
                </c:pt>
                <c:pt idx="854">
                  <c:v>191.55500000000001</c:v>
                </c:pt>
                <c:pt idx="855">
                  <c:v>191.755</c:v>
                </c:pt>
                <c:pt idx="856">
                  <c:v>191.95499999999998</c:v>
                </c:pt>
                <c:pt idx="857">
                  <c:v>192.155</c:v>
                </c:pt>
                <c:pt idx="858">
                  <c:v>192.35499999999999</c:v>
                </c:pt>
                <c:pt idx="859">
                  <c:v>192.55500000000001</c:v>
                </c:pt>
                <c:pt idx="860">
                  <c:v>192.755</c:v>
                </c:pt>
                <c:pt idx="861">
                  <c:v>192.95499999999998</c:v>
                </c:pt>
                <c:pt idx="862">
                  <c:v>193.155</c:v>
                </c:pt>
                <c:pt idx="863">
                  <c:v>193.35499999999999</c:v>
                </c:pt>
                <c:pt idx="864">
                  <c:v>193.55500000000001</c:v>
                </c:pt>
                <c:pt idx="865">
                  <c:v>193.755</c:v>
                </c:pt>
                <c:pt idx="866">
                  <c:v>193.95499999999998</c:v>
                </c:pt>
                <c:pt idx="867">
                  <c:v>194.155</c:v>
                </c:pt>
                <c:pt idx="868">
                  <c:v>194.35499999999999</c:v>
                </c:pt>
                <c:pt idx="869">
                  <c:v>194.55500000000001</c:v>
                </c:pt>
                <c:pt idx="870">
                  <c:v>194.755</c:v>
                </c:pt>
                <c:pt idx="871">
                  <c:v>194.95499999999998</c:v>
                </c:pt>
                <c:pt idx="872">
                  <c:v>195.155</c:v>
                </c:pt>
                <c:pt idx="873">
                  <c:v>195.35499999999999</c:v>
                </c:pt>
                <c:pt idx="874">
                  <c:v>195.55500000000001</c:v>
                </c:pt>
                <c:pt idx="875">
                  <c:v>195.755</c:v>
                </c:pt>
                <c:pt idx="876">
                  <c:v>195.95499999999998</c:v>
                </c:pt>
                <c:pt idx="877">
                  <c:v>196.155</c:v>
                </c:pt>
                <c:pt idx="878">
                  <c:v>196.35499999999999</c:v>
                </c:pt>
                <c:pt idx="879">
                  <c:v>196.55500000000001</c:v>
                </c:pt>
                <c:pt idx="880">
                  <c:v>196.755</c:v>
                </c:pt>
                <c:pt idx="881">
                  <c:v>196.95499999999998</c:v>
                </c:pt>
                <c:pt idx="882">
                  <c:v>197.155</c:v>
                </c:pt>
                <c:pt idx="883">
                  <c:v>197.35499999999999</c:v>
                </c:pt>
                <c:pt idx="884">
                  <c:v>197.55500000000001</c:v>
                </c:pt>
                <c:pt idx="885">
                  <c:v>197.755</c:v>
                </c:pt>
                <c:pt idx="886">
                  <c:v>197.95499999999998</c:v>
                </c:pt>
                <c:pt idx="887">
                  <c:v>198.155</c:v>
                </c:pt>
                <c:pt idx="888">
                  <c:v>198.35499999999999</c:v>
                </c:pt>
                <c:pt idx="889">
                  <c:v>198.55500000000001</c:v>
                </c:pt>
                <c:pt idx="890">
                  <c:v>198.755</c:v>
                </c:pt>
                <c:pt idx="891">
                  <c:v>198.95499999999998</c:v>
                </c:pt>
                <c:pt idx="892">
                  <c:v>199.155</c:v>
                </c:pt>
                <c:pt idx="893">
                  <c:v>199.35499999999999</c:v>
                </c:pt>
                <c:pt idx="894">
                  <c:v>199.55500000000001</c:v>
                </c:pt>
                <c:pt idx="895">
                  <c:v>199.755</c:v>
                </c:pt>
                <c:pt idx="896">
                  <c:v>199.95499999999998</c:v>
                </c:pt>
                <c:pt idx="897">
                  <c:v>200.155</c:v>
                </c:pt>
                <c:pt idx="898">
                  <c:v>200.35499999999999</c:v>
                </c:pt>
                <c:pt idx="899">
                  <c:v>200.55500000000001</c:v>
                </c:pt>
                <c:pt idx="900">
                  <c:v>200.755</c:v>
                </c:pt>
                <c:pt idx="901">
                  <c:v>200.95499999999998</c:v>
                </c:pt>
                <c:pt idx="902">
                  <c:v>201.155</c:v>
                </c:pt>
                <c:pt idx="903">
                  <c:v>201.35499999999999</c:v>
                </c:pt>
                <c:pt idx="904">
                  <c:v>201.55500000000001</c:v>
                </c:pt>
                <c:pt idx="905">
                  <c:v>201.755</c:v>
                </c:pt>
                <c:pt idx="906">
                  <c:v>201.95499999999998</c:v>
                </c:pt>
                <c:pt idx="907">
                  <c:v>202.155</c:v>
                </c:pt>
                <c:pt idx="908">
                  <c:v>202.35499999999999</c:v>
                </c:pt>
                <c:pt idx="909">
                  <c:v>202.55500000000001</c:v>
                </c:pt>
                <c:pt idx="910">
                  <c:v>202.755</c:v>
                </c:pt>
                <c:pt idx="911">
                  <c:v>202.95499999999998</c:v>
                </c:pt>
                <c:pt idx="912">
                  <c:v>203.155</c:v>
                </c:pt>
                <c:pt idx="913">
                  <c:v>203.35499999999999</c:v>
                </c:pt>
                <c:pt idx="914">
                  <c:v>203.55500000000001</c:v>
                </c:pt>
                <c:pt idx="915">
                  <c:v>203.755</c:v>
                </c:pt>
                <c:pt idx="916">
                  <c:v>203.95499999999998</c:v>
                </c:pt>
                <c:pt idx="917">
                  <c:v>204.155</c:v>
                </c:pt>
                <c:pt idx="918">
                  <c:v>204.35499999999999</c:v>
                </c:pt>
                <c:pt idx="919">
                  <c:v>204.55500000000001</c:v>
                </c:pt>
                <c:pt idx="920">
                  <c:v>204.755</c:v>
                </c:pt>
                <c:pt idx="921">
                  <c:v>204.95499999999998</c:v>
                </c:pt>
                <c:pt idx="922">
                  <c:v>205.155</c:v>
                </c:pt>
                <c:pt idx="923">
                  <c:v>205.35499999999999</c:v>
                </c:pt>
                <c:pt idx="924">
                  <c:v>205.55500000000001</c:v>
                </c:pt>
                <c:pt idx="925">
                  <c:v>205.755</c:v>
                </c:pt>
                <c:pt idx="926">
                  <c:v>205.95499999999998</c:v>
                </c:pt>
                <c:pt idx="927">
                  <c:v>206.155</c:v>
                </c:pt>
                <c:pt idx="928">
                  <c:v>206.35499999999999</c:v>
                </c:pt>
                <c:pt idx="929">
                  <c:v>206.55500000000001</c:v>
                </c:pt>
                <c:pt idx="930">
                  <c:v>206.755</c:v>
                </c:pt>
                <c:pt idx="931">
                  <c:v>206.95499999999998</c:v>
                </c:pt>
                <c:pt idx="932">
                  <c:v>207.155</c:v>
                </c:pt>
                <c:pt idx="933">
                  <c:v>207.35499999999999</c:v>
                </c:pt>
                <c:pt idx="934">
                  <c:v>207.55500000000001</c:v>
                </c:pt>
                <c:pt idx="935">
                  <c:v>207.755</c:v>
                </c:pt>
                <c:pt idx="936">
                  <c:v>207.95499999999998</c:v>
                </c:pt>
                <c:pt idx="937">
                  <c:v>208.155</c:v>
                </c:pt>
                <c:pt idx="938">
                  <c:v>208.35499999999999</c:v>
                </c:pt>
                <c:pt idx="939">
                  <c:v>208.55500000000001</c:v>
                </c:pt>
                <c:pt idx="940">
                  <c:v>208.755</c:v>
                </c:pt>
                <c:pt idx="941">
                  <c:v>208.95499999999998</c:v>
                </c:pt>
                <c:pt idx="942">
                  <c:v>209.155</c:v>
                </c:pt>
                <c:pt idx="943">
                  <c:v>209.35499999999999</c:v>
                </c:pt>
                <c:pt idx="944">
                  <c:v>209.55500000000001</c:v>
                </c:pt>
                <c:pt idx="945">
                  <c:v>209.755</c:v>
                </c:pt>
                <c:pt idx="946">
                  <c:v>209.95499999999998</c:v>
                </c:pt>
                <c:pt idx="947">
                  <c:v>210.155</c:v>
                </c:pt>
                <c:pt idx="948">
                  <c:v>210.35499999999999</c:v>
                </c:pt>
                <c:pt idx="949">
                  <c:v>210.55500000000001</c:v>
                </c:pt>
                <c:pt idx="950">
                  <c:v>210.755</c:v>
                </c:pt>
                <c:pt idx="951">
                  <c:v>210.95499999999998</c:v>
                </c:pt>
                <c:pt idx="952">
                  <c:v>211.155</c:v>
                </c:pt>
                <c:pt idx="953">
                  <c:v>211.35499999999999</c:v>
                </c:pt>
                <c:pt idx="954">
                  <c:v>211.55500000000001</c:v>
                </c:pt>
                <c:pt idx="955">
                  <c:v>211.755</c:v>
                </c:pt>
                <c:pt idx="956">
                  <c:v>211.95499999999998</c:v>
                </c:pt>
                <c:pt idx="957">
                  <c:v>212.155</c:v>
                </c:pt>
                <c:pt idx="958">
                  <c:v>212.35499999999999</c:v>
                </c:pt>
                <c:pt idx="959">
                  <c:v>212.55500000000001</c:v>
                </c:pt>
                <c:pt idx="960">
                  <c:v>212.755</c:v>
                </c:pt>
                <c:pt idx="961">
                  <c:v>212.95499999999998</c:v>
                </c:pt>
                <c:pt idx="962">
                  <c:v>213.155</c:v>
                </c:pt>
                <c:pt idx="963">
                  <c:v>213.35499999999999</c:v>
                </c:pt>
                <c:pt idx="964">
                  <c:v>213.55500000000001</c:v>
                </c:pt>
                <c:pt idx="965">
                  <c:v>213.755</c:v>
                </c:pt>
                <c:pt idx="966">
                  <c:v>213.95499999999998</c:v>
                </c:pt>
                <c:pt idx="967">
                  <c:v>214.155</c:v>
                </c:pt>
                <c:pt idx="968">
                  <c:v>214.35499999999999</c:v>
                </c:pt>
                <c:pt idx="969">
                  <c:v>214.55500000000001</c:v>
                </c:pt>
                <c:pt idx="970">
                  <c:v>214.755</c:v>
                </c:pt>
                <c:pt idx="971">
                  <c:v>214.95499999999998</c:v>
                </c:pt>
                <c:pt idx="972">
                  <c:v>215.155</c:v>
                </c:pt>
                <c:pt idx="973">
                  <c:v>215.35499999999999</c:v>
                </c:pt>
                <c:pt idx="974">
                  <c:v>215.55500000000001</c:v>
                </c:pt>
                <c:pt idx="975">
                  <c:v>215.755</c:v>
                </c:pt>
                <c:pt idx="976">
                  <c:v>215.95499999999998</c:v>
                </c:pt>
                <c:pt idx="977">
                  <c:v>216.155</c:v>
                </c:pt>
                <c:pt idx="978">
                  <c:v>216.35499999999999</c:v>
                </c:pt>
                <c:pt idx="979">
                  <c:v>216.55500000000001</c:v>
                </c:pt>
                <c:pt idx="980">
                  <c:v>216.755</c:v>
                </c:pt>
                <c:pt idx="981">
                  <c:v>216.95499999999998</c:v>
                </c:pt>
                <c:pt idx="982">
                  <c:v>217.155</c:v>
                </c:pt>
                <c:pt idx="983">
                  <c:v>217.35499999999999</c:v>
                </c:pt>
                <c:pt idx="984">
                  <c:v>217.55500000000001</c:v>
                </c:pt>
                <c:pt idx="985">
                  <c:v>217.755</c:v>
                </c:pt>
                <c:pt idx="986">
                  <c:v>217.95499999999998</c:v>
                </c:pt>
                <c:pt idx="987">
                  <c:v>218.155</c:v>
                </c:pt>
                <c:pt idx="988">
                  <c:v>218.35499999999999</c:v>
                </c:pt>
                <c:pt idx="989">
                  <c:v>218.55500000000001</c:v>
                </c:pt>
                <c:pt idx="990">
                  <c:v>218.755</c:v>
                </c:pt>
                <c:pt idx="991">
                  <c:v>218.95499999999998</c:v>
                </c:pt>
                <c:pt idx="992">
                  <c:v>219.155</c:v>
                </c:pt>
                <c:pt idx="993">
                  <c:v>219.35499999999999</c:v>
                </c:pt>
                <c:pt idx="994">
                  <c:v>219.55500000000001</c:v>
                </c:pt>
                <c:pt idx="995">
                  <c:v>219.755</c:v>
                </c:pt>
                <c:pt idx="996">
                  <c:v>219.95499999999998</c:v>
                </c:pt>
                <c:pt idx="997">
                  <c:v>220.155</c:v>
                </c:pt>
                <c:pt idx="998">
                  <c:v>220.35499999999999</c:v>
                </c:pt>
                <c:pt idx="999">
                  <c:v>220.55500000000001</c:v>
                </c:pt>
                <c:pt idx="1000">
                  <c:v>220.755</c:v>
                </c:pt>
                <c:pt idx="1001">
                  <c:v>220.95499999999998</c:v>
                </c:pt>
                <c:pt idx="1002">
                  <c:v>221.155</c:v>
                </c:pt>
                <c:pt idx="1003">
                  <c:v>221.35499999999999</c:v>
                </c:pt>
                <c:pt idx="1004">
                  <c:v>221.55500000000001</c:v>
                </c:pt>
                <c:pt idx="1005">
                  <c:v>221.755</c:v>
                </c:pt>
                <c:pt idx="1006">
                  <c:v>221.95499999999998</c:v>
                </c:pt>
                <c:pt idx="1007">
                  <c:v>222.155</c:v>
                </c:pt>
                <c:pt idx="1008">
                  <c:v>222.35499999999999</c:v>
                </c:pt>
                <c:pt idx="1009">
                  <c:v>222.55500000000001</c:v>
                </c:pt>
                <c:pt idx="1010">
                  <c:v>222.755</c:v>
                </c:pt>
                <c:pt idx="1011">
                  <c:v>222.95499999999998</c:v>
                </c:pt>
                <c:pt idx="1012">
                  <c:v>223.155</c:v>
                </c:pt>
                <c:pt idx="1013">
                  <c:v>223.35499999999999</c:v>
                </c:pt>
                <c:pt idx="1014">
                  <c:v>223.55500000000001</c:v>
                </c:pt>
                <c:pt idx="1015">
                  <c:v>223.755</c:v>
                </c:pt>
                <c:pt idx="1016">
                  <c:v>223.95499999999998</c:v>
                </c:pt>
                <c:pt idx="1017">
                  <c:v>224.155</c:v>
                </c:pt>
                <c:pt idx="1018">
                  <c:v>224.35499999999999</c:v>
                </c:pt>
                <c:pt idx="1019">
                  <c:v>224.55500000000001</c:v>
                </c:pt>
                <c:pt idx="1020">
                  <c:v>224.755</c:v>
                </c:pt>
                <c:pt idx="1021">
                  <c:v>224.95499999999998</c:v>
                </c:pt>
                <c:pt idx="1022">
                  <c:v>225.155</c:v>
                </c:pt>
                <c:pt idx="1023">
                  <c:v>225.35499999999999</c:v>
                </c:pt>
                <c:pt idx="1024">
                  <c:v>225.55500000000001</c:v>
                </c:pt>
                <c:pt idx="1025">
                  <c:v>225.755</c:v>
                </c:pt>
                <c:pt idx="1026">
                  <c:v>225.95499999999998</c:v>
                </c:pt>
                <c:pt idx="1027">
                  <c:v>226.155</c:v>
                </c:pt>
                <c:pt idx="1028">
                  <c:v>226.35499999999999</c:v>
                </c:pt>
                <c:pt idx="1029">
                  <c:v>226.55500000000001</c:v>
                </c:pt>
                <c:pt idx="1030">
                  <c:v>226.755</c:v>
                </c:pt>
                <c:pt idx="1031">
                  <c:v>226.95499999999998</c:v>
                </c:pt>
                <c:pt idx="1032">
                  <c:v>227.155</c:v>
                </c:pt>
                <c:pt idx="1033">
                  <c:v>227.35499999999999</c:v>
                </c:pt>
                <c:pt idx="1034">
                  <c:v>227.55500000000001</c:v>
                </c:pt>
                <c:pt idx="1035">
                  <c:v>227.755</c:v>
                </c:pt>
                <c:pt idx="1036">
                  <c:v>227.95499999999998</c:v>
                </c:pt>
                <c:pt idx="1037">
                  <c:v>228.155</c:v>
                </c:pt>
                <c:pt idx="1038">
                  <c:v>228.35499999999999</c:v>
                </c:pt>
                <c:pt idx="1039">
                  <c:v>228.55500000000001</c:v>
                </c:pt>
                <c:pt idx="1040">
                  <c:v>228.755</c:v>
                </c:pt>
                <c:pt idx="1041">
                  <c:v>228.95499999999998</c:v>
                </c:pt>
                <c:pt idx="1042">
                  <c:v>229.155</c:v>
                </c:pt>
                <c:pt idx="1043">
                  <c:v>229.35499999999999</c:v>
                </c:pt>
                <c:pt idx="1044">
                  <c:v>229.55500000000001</c:v>
                </c:pt>
                <c:pt idx="1045">
                  <c:v>229.755</c:v>
                </c:pt>
                <c:pt idx="1046">
                  <c:v>229.95499999999998</c:v>
                </c:pt>
                <c:pt idx="1047">
                  <c:v>230.155</c:v>
                </c:pt>
                <c:pt idx="1048">
                  <c:v>230.35499999999999</c:v>
                </c:pt>
                <c:pt idx="1049">
                  <c:v>230.55500000000001</c:v>
                </c:pt>
                <c:pt idx="1050">
                  <c:v>230.755</c:v>
                </c:pt>
                <c:pt idx="1051">
                  <c:v>230.95499999999998</c:v>
                </c:pt>
                <c:pt idx="1052">
                  <c:v>231.155</c:v>
                </c:pt>
                <c:pt idx="1053">
                  <c:v>231.35499999999999</c:v>
                </c:pt>
                <c:pt idx="1054">
                  <c:v>231.55500000000001</c:v>
                </c:pt>
                <c:pt idx="1055">
                  <c:v>231.755</c:v>
                </c:pt>
                <c:pt idx="1056">
                  <c:v>231.95499999999998</c:v>
                </c:pt>
                <c:pt idx="1057">
                  <c:v>232.155</c:v>
                </c:pt>
                <c:pt idx="1058">
                  <c:v>232.35499999999999</c:v>
                </c:pt>
                <c:pt idx="1059">
                  <c:v>232.55500000000001</c:v>
                </c:pt>
                <c:pt idx="1060">
                  <c:v>232.755</c:v>
                </c:pt>
                <c:pt idx="1061">
                  <c:v>232.95499999999998</c:v>
                </c:pt>
                <c:pt idx="1062">
                  <c:v>233.155</c:v>
                </c:pt>
                <c:pt idx="1063">
                  <c:v>233.35499999999999</c:v>
                </c:pt>
                <c:pt idx="1064">
                  <c:v>233.55500000000001</c:v>
                </c:pt>
                <c:pt idx="1065">
                  <c:v>233.755</c:v>
                </c:pt>
                <c:pt idx="1066">
                  <c:v>233.95499999999998</c:v>
                </c:pt>
                <c:pt idx="1067">
                  <c:v>234.155</c:v>
                </c:pt>
                <c:pt idx="1068">
                  <c:v>234.35499999999999</c:v>
                </c:pt>
                <c:pt idx="1069">
                  <c:v>234.55500000000001</c:v>
                </c:pt>
                <c:pt idx="1070">
                  <c:v>234.755</c:v>
                </c:pt>
                <c:pt idx="1071">
                  <c:v>234.95499999999998</c:v>
                </c:pt>
                <c:pt idx="1072">
                  <c:v>235.155</c:v>
                </c:pt>
                <c:pt idx="1073">
                  <c:v>235.35499999999999</c:v>
                </c:pt>
                <c:pt idx="1074">
                  <c:v>235.55500000000001</c:v>
                </c:pt>
                <c:pt idx="1075">
                  <c:v>235.755</c:v>
                </c:pt>
                <c:pt idx="1076">
                  <c:v>235.95499999999998</c:v>
                </c:pt>
                <c:pt idx="1077">
                  <c:v>236.155</c:v>
                </c:pt>
                <c:pt idx="1078">
                  <c:v>236.35499999999999</c:v>
                </c:pt>
                <c:pt idx="1079">
                  <c:v>236.55500000000001</c:v>
                </c:pt>
                <c:pt idx="1080">
                  <c:v>236.755</c:v>
                </c:pt>
                <c:pt idx="1081">
                  <c:v>236.95499999999998</c:v>
                </c:pt>
                <c:pt idx="1082">
                  <c:v>237.155</c:v>
                </c:pt>
                <c:pt idx="1083">
                  <c:v>237.35499999999999</c:v>
                </c:pt>
                <c:pt idx="1084">
                  <c:v>237.55500000000001</c:v>
                </c:pt>
                <c:pt idx="1085">
                  <c:v>237.755</c:v>
                </c:pt>
                <c:pt idx="1086">
                  <c:v>237.95499999999998</c:v>
                </c:pt>
                <c:pt idx="1087">
                  <c:v>238.155</c:v>
                </c:pt>
                <c:pt idx="1088">
                  <c:v>238.35499999999999</c:v>
                </c:pt>
                <c:pt idx="1089">
                  <c:v>238.55500000000001</c:v>
                </c:pt>
                <c:pt idx="1090">
                  <c:v>238.755</c:v>
                </c:pt>
                <c:pt idx="1091">
                  <c:v>238.95499999999998</c:v>
                </c:pt>
                <c:pt idx="1092">
                  <c:v>239.155</c:v>
                </c:pt>
                <c:pt idx="1093">
                  <c:v>239.35499999999999</c:v>
                </c:pt>
                <c:pt idx="1094">
                  <c:v>239.55500000000001</c:v>
                </c:pt>
                <c:pt idx="1095">
                  <c:v>239.755</c:v>
                </c:pt>
                <c:pt idx="1096">
                  <c:v>239.95499999999998</c:v>
                </c:pt>
                <c:pt idx="1097">
                  <c:v>240.155</c:v>
                </c:pt>
                <c:pt idx="1098">
                  <c:v>240.35499999999999</c:v>
                </c:pt>
                <c:pt idx="1099">
                  <c:v>240.55500000000001</c:v>
                </c:pt>
                <c:pt idx="1100">
                  <c:v>240.755</c:v>
                </c:pt>
                <c:pt idx="1101">
                  <c:v>240.95499999999998</c:v>
                </c:pt>
                <c:pt idx="1102">
                  <c:v>241.155</c:v>
                </c:pt>
                <c:pt idx="1103">
                  <c:v>241.35499999999999</c:v>
                </c:pt>
                <c:pt idx="1104">
                  <c:v>241.55500000000001</c:v>
                </c:pt>
                <c:pt idx="1105">
                  <c:v>241.755</c:v>
                </c:pt>
                <c:pt idx="1106">
                  <c:v>241.95499999999998</c:v>
                </c:pt>
                <c:pt idx="1107">
                  <c:v>242.155</c:v>
                </c:pt>
                <c:pt idx="1108">
                  <c:v>242.35499999999999</c:v>
                </c:pt>
                <c:pt idx="1109">
                  <c:v>242.55500000000001</c:v>
                </c:pt>
                <c:pt idx="1110">
                  <c:v>242.755</c:v>
                </c:pt>
                <c:pt idx="1111">
                  <c:v>242.95499999999998</c:v>
                </c:pt>
                <c:pt idx="1112">
                  <c:v>243.155</c:v>
                </c:pt>
                <c:pt idx="1113">
                  <c:v>243.35499999999999</c:v>
                </c:pt>
                <c:pt idx="1114">
                  <c:v>243.55500000000001</c:v>
                </c:pt>
                <c:pt idx="1115">
                  <c:v>243.755</c:v>
                </c:pt>
                <c:pt idx="1116">
                  <c:v>243.95499999999998</c:v>
                </c:pt>
                <c:pt idx="1117">
                  <c:v>244.155</c:v>
                </c:pt>
                <c:pt idx="1118">
                  <c:v>244.35499999999999</c:v>
                </c:pt>
                <c:pt idx="1119">
                  <c:v>244.55500000000001</c:v>
                </c:pt>
                <c:pt idx="1120">
                  <c:v>244.755</c:v>
                </c:pt>
                <c:pt idx="1121">
                  <c:v>244.95499999999998</c:v>
                </c:pt>
                <c:pt idx="1122">
                  <c:v>245.155</c:v>
                </c:pt>
                <c:pt idx="1123">
                  <c:v>245.35499999999999</c:v>
                </c:pt>
                <c:pt idx="1124">
                  <c:v>245.55500000000001</c:v>
                </c:pt>
                <c:pt idx="1125">
                  <c:v>245.755</c:v>
                </c:pt>
                <c:pt idx="1126">
                  <c:v>245.95499999999998</c:v>
                </c:pt>
                <c:pt idx="1127">
                  <c:v>246.155</c:v>
                </c:pt>
                <c:pt idx="1128">
                  <c:v>246.35499999999999</c:v>
                </c:pt>
                <c:pt idx="1129">
                  <c:v>246.55500000000001</c:v>
                </c:pt>
                <c:pt idx="1130">
                  <c:v>246.755</c:v>
                </c:pt>
                <c:pt idx="1131">
                  <c:v>246.95499999999998</c:v>
                </c:pt>
                <c:pt idx="1132">
                  <c:v>247.155</c:v>
                </c:pt>
                <c:pt idx="1133">
                  <c:v>247.35499999999999</c:v>
                </c:pt>
                <c:pt idx="1134">
                  <c:v>247.55500000000001</c:v>
                </c:pt>
                <c:pt idx="1135">
                  <c:v>247.755</c:v>
                </c:pt>
                <c:pt idx="1136">
                  <c:v>247.95499999999998</c:v>
                </c:pt>
                <c:pt idx="1137">
                  <c:v>248.155</c:v>
                </c:pt>
                <c:pt idx="1138">
                  <c:v>248.35499999999999</c:v>
                </c:pt>
                <c:pt idx="1139">
                  <c:v>248.55500000000001</c:v>
                </c:pt>
                <c:pt idx="1140">
                  <c:v>248.755</c:v>
                </c:pt>
                <c:pt idx="1141">
                  <c:v>248.95499999999998</c:v>
                </c:pt>
                <c:pt idx="1142">
                  <c:v>249.155</c:v>
                </c:pt>
                <c:pt idx="1143">
                  <c:v>249.35499999999999</c:v>
                </c:pt>
                <c:pt idx="1144">
                  <c:v>249.55500000000001</c:v>
                </c:pt>
                <c:pt idx="1145">
                  <c:v>249.755</c:v>
                </c:pt>
                <c:pt idx="1146">
                  <c:v>249.95499999999998</c:v>
                </c:pt>
                <c:pt idx="1147">
                  <c:v>250.155</c:v>
                </c:pt>
                <c:pt idx="1148">
                  <c:v>250.35499999999999</c:v>
                </c:pt>
                <c:pt idx="1149">
                  <c:v>250.55500000000001</c:v>
                </c:pt>
                <c:pt idx="1150">
                  <c:v>250.755</c:v>
                </c:pt>
                <c:pt idx="1151">
                  <c:v>250.95499999999998</c:v>
                </c:pt>
                <c:pt idx="1152">
                  <c:v>251.155</c:v>
                </c:pt>
                <c:pt idx="1153">
                  <c:v>251.35499999999999</c:v>
                </c:pt>
                <c:pt idx="1154">
                  <c:v>251.55500000000001</c:v>
                </c:pt>
                <c:pt idx="1155">
                  <c:v>251.755</c:v>
                </c:pt>
                <c:pt idx="1156">
                  <c:v>251.95499999999998</c:v>
                </c:pt>
                <c:pt idx="1157">
                  <c:v>252.155</c:v>
                </c:pt>
                <c:pt idx="1158">
                  <c:v>252.35499999999999</c:v>
                </c:pt>
                <c:pt idx="1159">
                  <c:v>252.55500000000001</c:v>
                </c:pt>
                <c:pt idx="1160">
                  <c:v>252.755</c:v>
                </c:pt>
                <c:pt idx="1161">
                  <c:v>252.95499999999998</c:v>
                </c:pt>
                <c:pt idx="1162">
                  <c:v>253.155</c:v>
                </c:pt>
                <c:pt idx="1163">
                  <c:v>253.35499999999999</c:v>
                </c:pt>
                <c:pt idx="1164">
                  <c:v>253.55500000000001</c:v>
                </c:pt>
                <c:pt idx="1165">
                  <c:v>253.755</c:v>
                </c:pt>
                <c:pt idx="1166">
                  <c:v>253.95499999999998</c:v>
                </c:pt>
                <c:pt idx="1167">
                  <c:v>254.155</c:v>
                </c:pt>
                <c:pt idx="1168">
                  <c:v>254.35499999999999</c:v>
                </c:pt>
                <c:pt idx="1169">
                  <c:v>254.55500000000001</c:v>
                </c:pt>
                <c:pt idx="1170">
                  <c:v>254.755</c:v>
                </c:pt>
                <c:pt idx="1171">
                  <c:v>254.95499999999998</c:v>
                </c:pt>
                <c:pt idx="1172">
                  <c:v>255.155</c:v>
                </c:pt>
                <c:pt idx="1173">
                  <c:v>255.35499999999999</c:v>
                </c:pt>
                <c:pt idx="1174">
                  <c:v>255.55500000000001</c:v>
                </c:pt>
                <c:pt idx="1175">
                  <c:v>255.755</c:v>
                </c:pt>
                <c:pt idx="1176">
                  <c:v>255.95499999999998</c:v>
                </c:pt>
                <c:pt idx="1177">
                  <c:v>256.15500000000003</c:v>
                </c:pt>
                <c:pt idx="1178">
                  <c:v>256.35500000000002</c:v>
                </c:pt>
                <c:pt idx="1179">
                  <c:v>256.55500000000001</c:v>
                </c:pt>
                <c:pt idx="1180">
                  <c:v>256.755</c:v>
                </c:pt>
                <c:pt idx="1181">
                  <c:v>256.95499999999998</c:v>
                </c:pt>
                <c:pt idx="1182">
                  <c:v>257.15500000000003</c:v>
                </c:pt>
                <c:pt idx="1183">
                  <c:v>257.35500000000002</c:v>
                </c:pt>
                <c:pt idx="1184">
                  <c:v>257.55500000000001</c:v>
                </c:pt>
                <c:pt idx="1185">
                  <c:v>257.755</c:v>
                </c:pt>
                <c:pt idx="1186">
                  <c:v>257.95499999999998</c:v>
                </c:pt>
                <c:pt idx="1187">
                  <c:v>258.15500000000003</c:v>
                </c:pt>
                <c:pt idx="1188">
                  <c:v>258.35500000000002</c:v>
                </c:pt>
                <c:pt idx="1189">
                  <c:v>258.55500000000001</c:v>
                </c:pt>
                <c:pt idx="1190">
                  <c:v>258.755</c:v>
                </c:pt>
                <c:pt idx="1191">
                  <c:v>258.95499999999998</c:v>
                </c:pt>
                <c:pt idx="1192">
                  <c:v>259.15500000000003</c:v>
                </c:pt>
                <c:pt idx="1193">
                  <c:v>259.35500000000002</c:v>
                </c:pt>
                <c:pt idx="1194">
                  <c:v>259.55500000000001</c:v>
                </c:pt>
                <c:pt idx="1195">
                  <c:v>259.755</c:v>
                </c:pt>
                <c:pt idx="1196">
                  <c:v>259.95499999999998</c:v>
                </c:pt>
                <c:pt idx="1197">
                  <c:v>260.15500000000003</c:v>
                </c:pt>
                <c:pt idx="1198">
                  <c:v>260.35500000000002</c:v>
                </c:pt>
                <c:pt idx="1199">
                  <c:v>260.55500000000001</c:v>
                </c:pt>
                <c:pt idx="1200">
                  <c:v>260.755</c:v>
                </c:pt>
                <c:pt idx="1201">
                  <c:v>260.95499999999998</c:v>
                </c:pt>
                <c:pt idx="1202">
                  <c:v>261.15500000000003</c:v>
                </c:pt>
                <c:pt idx="1203">
                  <c:v>261.35500000000002</c:v>
                </c:pt>
                <c:pt idx="1204">
                  <c:v>261.55500000000001</c:v>
                </c:pt>
                <c:pt idx="1205">
                  <c:v>261.755</c:v>
                </c:pt>
                <c:pt idx="1206">
                  <c:v>261.95499999999998</c:v>
                </c:pt>
                <c:pt idx="1207">
                  <c:v>262.15500000000003</c:v>
                </c:pt>
                <c:pt idx="1208">
                  <c:v>262.35500000000002</c:v>
                </c:pt>
                <c:pt idx="1209">
                  <c:v>262.55500000000001</c:v>
                </c:pt>
                <c:pt idx="1210">
                  <c:v>262.755</c:v>
                </c:pt>
                <c:pt idx="1211">
                  <c:v>262.95499999999998</c:v>
                </c:pt>
                <c:pt idx="1212">
                  <c:v>263.15500000000003</c:v>
                </c:pt>
                <c:pt idx="1213">
                  <c:v>263.35500000000002</c:v>
                </c:pt>
                <c:pt idx="1214">
                  <c:v>263.55500000000001</c:v>
                </c:pt>
                <c:pt idx="1215">
                  <c:v>263.755</c:v>
                </c:pt>
                <c:pt idx="1216">
                  <c:v>263.95499999999998</c:v>
                </c:pt>
                <c:pt idx="1217">
                  <c:v>264.15500000000003</c:v>
                </c:pt>
                <c:pt idx="1218">
                  <c:v>264.35500000000002</c:v>
                </c:pt>
                <c:pt idx="1219">
                  <c:v>264.55500000000001</c:v>
                </c:pt>
                <c:pt idx="1220">
                  <c:v>264.755</c:v>
                </c:pt>
                <c:pt idx="1221">
                  <c:v>264.95499999999998</c:v>
                </c:pt>
                <c:pt idx="1222">
                  <c:v>265.15500000000003</c:v>
                </c:pt>
                <c:pt idx="1223">
                  <c:v>265.35500000000002</c:v>
                </c:pt>
                <c:pt idx="1224">
                  <c:v>265.55500000000001</c:v>
                </c:pt>
                <c:pt idx="1225">
                  <c:v>265.755</c:v>
                </c:pt>
                <c:pt idx="1226">
                  <c:v>265.95499999999998</c:v>
                </c:pt>
                <c:pt idx="1227">
                  <c:v>266.15500000000003</c:v>
                </c:pt>
                <c:pt idx="1228">
                  <c:v>266.35500000000002</c:v>
                </c:pt>
                <c:pt idx="1229">
                  <c:v>266.55500000000001</c:v>
                </c:pt>
                <c:pt idx="1230">
                  <c:v>266.755</c:v>
                </c:pt>
                <c:pt idx="1231">
                  <c:v>266.95499999999998</c:v>
                </c:pt>
                <c:pt idx="1232">
                  <c:v>267.15500000000003</c:v>
                </c:pt>
                <c:pt idx="1233">
                  <c:v>267.35500000000002</c:v>
                </c:pt>
                <c:pt idx="1234">
                  <c:v>267.55500000000001</c:v>
                </c:pt>
                <c:pt idx="1235">
                  <c:v>267.755</c:v>
                </c:pt>
                <c:pt idx="1236">
                  <c:v>267.95499999999998</c:v>
                </c:pt>
                <c:pt idx="1237">
                  <c:v>268.15500000000003</c:v>
                </c:pt>
                <c:pt idx="1238">
                  <c:v>268.35500000000002</c:v>
                </c:pt>
                <c:pt idx="1239">
                  <c:v>268.55500000000001</c:v>
                </c:pt>
                <c:pt idx="1240">
                  <c:v>268.755</c:v>
                </c:pt>
                <c:pt idx="1241">
                  <c:v>268.95499999999998</c:v>
                </c:pt>
                <c:pt idx="1242">
                  <c:v>269.15500000000003</c:v>
                </c:pt>
                <c:pt idx="1243">
                  <c:v>269.35500000000002</c:v>
                </c:pt>
                <c:pt idx="1244">
                  <c:v>269.55500000000001</c:v>
                </c:pt>
                <c:pt idx="1245">
                  <c:v>269.755</c:v>
                </c:pt>
                <c:pt idx="1246">
                  <c:v>269.95499999999998</c:v>
                </c:pt>
                <c:pt idx="1247">
                  <c:v>270.15500000000003</c:v>
                </c:pt>
                <c:pt idx="1248">
                  <c:v>270.35500000000002</c:v>
                </c:pt>
                <c:pt idx="1249">
                  <c:v>270.55500000000001</c:v>
                </c:pt>
                <c:pt idx="1250">
                  <c:v>270.755</c:v>
                </c:pt>
                <c:pt idx="1251">
                  <c:v>270.95499999999998</c:v>
                </c:pt>
                <c:pt idx="1252">
                  <c:v>271.15500000000003</c:v>
                </c:pt>
                <c:pt idx="1253">
                  <c:v>271.35500000000002</c:v>
                </c:pt>
                <c:pt idx="1254">
                  <c:v>271.55500000000001</c:v>
                </c:pt>
                <c:pt idx="1255">
                  <c:v>271.755</c:v>
                </c:pt>
                <c:pt idx="1256">
                  <c:v>271.95499999999998</c:v>
                </c:pt>
                <c:pt idx="1257">
                  <c:v>272.15500000000003</c:v>
                </c:pt>
                <c:pt idx="1258">
                  <c:v>272.35500000000002</c:v>
                </c:pt>
                <c:pt idx="1259">
                  <c:v>272.55500000000001</c:v>
                </c:pt>
                <c:pt idx="1260">
                  <c:v>272.755</c:v>
                </c:pt>
                <c:pt idx="1261">
                  <c:v>272.95499999999998</c:v>
                </c:pt>
                <c:pt idx="1262">
                  <c:v>273.15500000000003</c:v>
                </c:pt>
                <c:pt idx="1263">
                  <c:v>273.35500000000002</c:v>
                </c:pt>
                <c:pt idx="1264">
                  <c:v>273.55500000000001</c:v>
                </c:pt>
                <c:pt idx="1265">
                  <c:v>273.755</c:v>
                </c:pt>
                <c:pt idx="1266">
                  <c:v>273.95499999999998</c:v>
                </c:pt>
                <c:pt idx="1267">
                  <c:v>274.15500000000003</c:v>
                </c:pt>
                <c:pt idx="1268">
                  <c:v>274.35500000000002</c:v>
                </c:pt>
                <c:pt idx="1269">
                  <c:v>274.55500000000001</c:v>
                </c:pt>
                <c:pt idx="1270">
                  <c:v>274.755</c:v>
                </c:pt>
                <c:pt idx="1271">
                  <c:v>274.95499999999998</c:v>
                </c:pt>
                <c:pt idx="1272">
                  <c:v>275.15500000000003</c:v>
                </c:pt>
                <c:pt idx="1273">
                  <c:v>275.35500000000002</c:v>
                </c:pt>
                <c:pt idx="1274">
                  <c:v>275.55500000000001</c:v>
                </c:pt>
                <c:pt idx="1275">
                  <c:v>275.755</c:v>
                </c:pt>
                <c:pt idx="1276">
                  <c:v>275.95499999999998</c:v>
                </c:pt>
                <c:pt idx="1277">
                  <c:v>276.15500000000003</c:v>
                </c:pt>
                <c:pt idx="1278">
                  <c:v>276.35500000000002</c:v>
                </c:pt>
                <c:pt idx="1279">
                  <c:v>276.55500000000001</c:v>
                </c:pt>
                <c:pt idx="1280">
                  <c:v>276.755</c:v>
                </c:pt>
                <c:pt idx="1281">
                  <c:v>276.95499999999998</c:v>
                </c:pt>
                <c:pt idx="1282">
                  <c:v>277.15499999999997</c:v>
                </c:pt>
                <c:pt idx="1283">
                  <c:v>277.35500000000002</c:v>
                </c:pt>
                <c:pt idx="1284">
                  <c:v>277.55500000000001</c:v>
                </c:pt>
                <c:pt idx="1285">
                  <c:v>277.755</c:v>
                </c:pt>
                <c:pt idx="1286">
                  <c:v>277.95499999999998</c:v>
                </c:pt>
                <c:pt idx="1287">
                  <c:v>278.15499999999997</c:v>
                </c:pt>
                <c:pt idx="1288">
                  <c:v>278.35500000000002</c:v>
                </c:pt>
                <c:pt idx="1289">
                  <c:v>278.55500000000001</c:v>
                </c:pt>
                <c:pt idx="1290">
                  <c:v>278.755</c:v>
                </c:pt>
                <c:pt idx="1291">
                  <c:v>278.95499999999998</c:v>
                </c:pt>
                <c:pt idx="1292">
                  <c:v>279.15499999999997</c:v>
                </c:pt>
                <c:pt idx="1293">
                  <c:v>279.35500000000002</c:v>
                </c:pt>
                <c:pt idx="1294">
                  <c:v>279.55500000000001</c:v>
                </c:pt>
                <c:pt idx="1295">
                  <c:v>279.755</c:v>
                </c:pt>
                <c:pt idx="1296">
                  <c:v>279.95499999999998</c:v>
                </c:pt>
                <c:pt idx="1297">
                  <c:v>280.15499999999997</c:v>
                </c:pt>
                <c:pt idx="1298">
                  <c:v>280.35500000000002</c:v>
                </c:pt>
                <c:pt idx="1299">
                  <c:v>280.55500000000001</c:v>
                </c:pt>
                <c:pt idx="1300">
                  <c:v>280.755</c:v>
                </c:pt>
                <c:pt idx="1301">
                  <c:v>280.95499999999998</c:v>
                </c:pt>
                <c:pt idx="1302">
                  <c:v>281.15499999999997</c:v>
                </c:pt>
                <c:pt idx="1303">
                  <c:v>281.35500000000002</c:v>
                </c:pt>
                <c:pt idx="1304">
                  <c:v>281.55500000000001</c:v>
                </c:pt>
                <c:pt idx="1305">
                  <c:v>281.755</c:v>
                </c:pt>
                <c:pt idx="1306">
                  <c:v>281.95499999999998</c:v>
                </c:pt>
                <c:pt idx="1307">
                  <c:v>282.15499999999997</c:v>
                </c:pt>
                <c:pt idx="1308">
                  <c:v>282.35500000000002</c:v>
                </c:pt>
                <c:pt idx="1309">
                  <c:v>282.55500000000001</c:v>
                </c:pt>
                <c:pt idx="1310">
                  <c:v>282.755</c:v>
                </c:pt>
                <c:pt idx="1311">
                  <c:v>282.95499999999998</c:v>
                </c:pt>
                <c:pt idx="1312">
                  <c:v>283.15499999999997</c:v>
                </c:pt>
                <c:pt idx="1313">
                  <c:v>283.35500000000002</c:v>
                </c:pt>
                <c:pt idx="1314">
                  <c:v>283.55500000000001</c:v>
                </c:pt>
                <c:pt idx="1315">
                  <c:v>283.755</c:v>
                </c:pt>
                <c:pt idx="1316">
                  <c:v>283.95499999999998</c:v>
                </c:pt>
                <c:pt idx="1317">
                  <c:v>284.15499999999997</c:v>
                </c:pt>
                <c:pt idx="1318">
                  <c:v>284.35500000000002</c:v>
                </c:pt>
                <c:pt idx="1319">
                  <c:v>284.55500000000001</c:v>
                </c:pt>
                <c:pt idx="1320">
                  <c:v>284.755</c:v>
                </c:pt>
                <c:pt idx="1321">
                  <c:v>284.95499999999998</c:v>
                </c:pt>
                <c:pt idx="1322">
                  <c:v>285.15499999999997</c:v>
                </c:pt>
                <c:pt idx="1323">
                  <c:v>285.35500000000002</c:v>
                </c:pt>
                <c:pt idx="1324">
                  <c:v>285.55500000000001</c:v>
                </c:pt>
                <c:pt idx="1325">
                  <c:v>285.755</c:v>
                </c:pt>
                <c:pt idx="1326">
                  <c:v>285.95499999999998</c:v>
                </c:pt>
                <c:pt idx="1327">
                  <c:v>286.15499999999997</c:v>
                </c:pt>
                <c:pt idx="1328">
                  <c:v>286.35500000000002</c:v>
                </c:pt>
                <c:pt idx="1329">
                  <c:v>286.55500000000001</c:v>
                </c:pt>
                <c:pt idx="1330">
                  <c:v>286.755</c:v>
                </c:pt>
                <c:pt idx="1331">
                  <c:v>286.95499999999998</c:v>
                </c:pt>
                <c:pt idx="1332">
                  <c:v>287.15499999999997</c:v>
                </c:pt>
                <c:pt idx="1333">
                  <c:v>287.35500000000002</c:v>
                </c:pt>
                <c:pt idx="1334">
                  <c:v>287.55500000000001</c:v>
                </c:pt>
                <c:pt idx="1335">
                  <c:v>287.755</c:v>
                </c:pt>
                <c:pt idx="1336">
                  <c:v>287.95499999999998</c:v>
                </c:pt>
                <c:pt idx="1337">
                  <c:v>288.15499999999997</c:v>
                </c:pt>
                <c:pt idx="1338">
                  <c:v>288.35500000000002</c:v>
                </c:pt>
                <c:pt idx="1339">
                  <c:v>288.55500000000001</c:v>
                </c:pt>
                <c:pt idx="1340">
                  <c:v>288.755</c:v>
                </c:pt>
                <c:pt idx="1341">
                  <c:v>288.95499999999998</c:v>
                </c:pt>
                <c:pt idx="1342">
                  <c:v>289.15499999999997</c:v>
                </c:pt>
                <c:pt idx="1343">
                  <c:v>289.35500000000002</c:v>
                </c:pt>
                <c:pt idx="1344">
                  <c:v>289.55500000000001</c:v>
                </c:pt>
                <c:pt idx="1345">
                  <c:v>289.755</c:v>
                </c:pt>
                <c:pt idx="1346">
                  <c:v>289.95499999999998</c:v>
                </c:pt>
                <c:pt idx="1347">
                  <c:v>290.15499999999997</c:v>
                </c:pt>
                <c:pt idx="1348">
                  <c:v>290.35500000000002</c:v>
                </c:pt>
                <c:pt idx="1349">
                  <c:v>290.55500000000001</c:v>
                </c:pt>
                <c:pt idx="1350">
                  <c:v>290.755</c:v>
                </c:pt>
                <c:pt idx="1351">
                  <c:v>290.95499999999998</c:v>
                </c:pt>
                <c:pt idx="1352">
                  <c:v>291.15499999999997</c:v>
                </c:pt>
                <c:pt idx="1353">
                  <c:v>291.35500000000002</c:v>
                </c:pt>
                <c:pt idx="1354">
                  <c:v>291.55500000000001</c:v>
                </c:pt>
                <c:pt idx="1355">
                  <c:v>291.755</c:v>
                </c:pt>
                <c:pt idx="1356">
                  <c:v>291.95499999999998</c:v>
                </c:pt>
                <c:pt idx="1357">
                  <c:v>292.15499999999997</c:v>
                </c:pt>
                <c:pt idx="1358">
                  <c:v>292.35500000000002</c:v>
                </c:pt>
                <c:pt idx="1359">
                  <c:v>292.55500000000001</c:v>
                </c:pt>
                <c:pt idx="1360">
                  <c:v>292.755</c:v>
                </c:pt>
                <c:pt idx="1361">
                  <c:v>292.95499999999998</c:v>
                </c:pt>
                <c:pt idx="1362">
                  <c:v>293.15499999999997</c:v>
                </c:pt>
                <c:pt idx="1363">
                  <c:v>293.35500000000002</c:v>
                </c:pt>
                <c:pt idx="1364">
                  <c:v>293.55500000000001</c:v>
                </c:pt>
                <c:pt idx="1365">
                  <c:v>293.755</c:v>
                </c:pt>
                <c:pt idx="1366">
                  <c:v>293.95499999999998</c:v>
                </c:pt>
                <c:pt idx="1367">
                  <c:v>294.15499999999997</c:v>
                </c:pt>
                <c:pt idx="1368">
                  <c:v>294.35500000000002</c:v>
                </c:pt>
                <c:pt idx="1369">
                  <c:v>294.55500000000001</c:v>
                </c:pt>
                <c:pt idx="1370">
                  <c:v>294.755</c:v>
                </c:pt>
                <c:pt idx="1371">
                  <c:v>294.95499999999998</c:v>
                </c:pt>
                <c:pt idx="1372">
                  <c:v>295.15499999999997</c:v>
                </c:pt>
                <c:pt idx="1373">
                  <c:v>295.35500000000002</c:v>
                </c:pt>
                <c:pt idx="1374">
                  <c:v>295.55500000000001</c:v>
                </c:pt>
                <c:pt idx="1375">
                  <c:v>295.755</c:v>
                </c:pt>
                <c:pt idx="1376">
                  <c:v>295.95499999999998</c:v>
                </c:pt>
                <c:pt idx="1377">
                  <c:v>296.15499999999997</c:v>
                </c:pt>
                <c:pt idx="1378">
                  <c:v>296.35500000000002</c:v>
                </c:pt>
                <c:pt idx="1379">
                  <c:v>296.55500000000001</c:v>
                </c:pt>
                <c:pt idx="1380">
                  <c:v>296.755</c:v>
                </c:pt>
                <c:pt idx="1381">
                  <c:v>296.95499999999998</c:v>
                </c:pt>
                <c:pt idx="1382">
                  <c:v>297.15499999999997</c:v>
                </c:pt>
                <c:pt idx="1383">
                  <c:v>297.35500000000002</c:v>
                </c:pt>
                <c:pt idx="1384">
                  <c:v>297.55500000000001</c:v>
                </c:pt>
                <c:pt idx="1385">
                  <c:v>297.755</c:v>
                </c:pt>
                <c:pt idx="1386">
                  <c:v>297.95499999999998</c:v>
                </c:pt>
                <c:pt idx="1387">
                  <c:v>298.15499999999997</c:v>
                </c:pt>
                <c:pt idx="1388">
                  <c:v>298.35500000000002</c:v>
                </c:pt>
                <c:pt idx="1389">
                  <c:v>298.55500000000001</c:v>
                </c:pt>
                <c:pt idx="1390">
                  <c:v>298.755</c:v>
                </c:pt>
                <c:pt idx="1391">
                  <c:v>298.95499999999998</c:v>
                </c:pt>
                <c:pt idx="1392">
                  <c:v>299.15499999999997</c:v>
                </c:pt>
                <c:pt idx="1393">
                  <c:v>299.35500000000002</c:v>
                </c:pt>
                <c:pt idx="1394">
                  <c:v>299.55500000000001</c:v>
                </c:pt>
                <c:pt idx="1395">
                  <c:v>299.755</c:v>
                </c:pt>
                <c:pt idx="1396">
                  <c:v>299.95499999999998</c:v>
                </c:pt>
                <c:pt idx="1397">
                  <c:v>300.15499999999997</c:v>
                </c:pt>
                <c:pt idx="1398">
                  <c:v>300.35500000000002</c:v>
                </c:pt>
                <c:pt idx="1399">
                  <c:v>300.55500000000001</c:v>
                </c:pt>
                <c:pt idx="1400">
                  <c:v>300.755</c:v>
                </c:pt>
                <c:pt idx="1401">
                  <c:v>300.95499999999998</c:v>
                </c:pt>
                <c:pt idx="1402">
                  <c:v>301.15499999999997</c:v>
                </c:pt>
                <c:pt idx="1403">
                  <c:v>301.35500000000002</c:v>
                </c:pt>
                <c:pt idx="1404">
                  <c:v>301.55500000000001</c:v>
                </c:pt>
                <c:pt idx="1405">
                  <c:v>301.755</c:v>
                </c:pt>
                <c:pt idx="1406">
                  <c:v>301.95499999999998</c:v>
                </c:pt>
                <c:pt idx="1407">
                  <c:v>302.15499999999997</c:v>
                </c:pt>
                <c:pt idx="1408">
                  <c:v>302.35500000000002</c:v>
                </c:pt>
                <c:pt idx="1409">
                  <c:v>302.55500000000001</c:v>
                </c:pt>
                <c:pt idx="1410">
                  <c:v>302.755</c:v>
                </c:pt>
                <c:pt idx="1411">
                  <c:v>302.95499999999998</c:v>
                </c:pt>
                <c:pt idx="1412">
                  <c:v>303.15499999999997</c:v>
                </c:pt>
                <c:pt idx="1413">
                  <c:v>303.35500000000002</c:v>
                </c:pt>
                <c:pt idx="1414">
                  <c:v>303.55500000000001</c:v>
                </c:pt>
                <c:pt idx="1415">
                  <c:v>303.755</c:v>
                </c:pt>
                <c:pt idx="1416">
                  <c:v>303.95499999999998</c:v>
                </c:pt>
                <c:pt idx="1417">
                  <c:v>304.15499999999997</c:v>
                </c:pt>
                <c:pt idx="1418">
                  <c:v>304.35500000000002</c:v>
                </c:pt>
                <c:pt idx="1419">
                  <c:v>304.55500000000001</c:v>
                </c:pt>
                <c:pt idx="1420">
                  <c:v>304.755</c:v>
                </c:pt>
                <c:pt idx="1421">
                  <c:v>304.95499999999998</c:v>
                </c:pt>
                <c:pt idx="1422">
                  <c:v>305.15499999999997</c:v>
                </c:pt>
                <c:pt idx="1423">
                  <c:v>305.35500000000002</c:v>
                </c:pt>
                <c:pt idx="1424">
                  <c:v>305.55500000000001</c:v>
                </c:pt>
                <c:pt idx="1425">
                  <c:v>305.755</c:v>
                </c:pt>
                <c:pt idx="1426">
                  <c:v>305.95499999999998</c:v>
                </c:pt>
                <c:pt idx="1427">
                  <c:v>306.15499999999997</c:v>
                </c:pt>
                <c:pt idx="1428">
                  <c:v>306.35500000000002</c:v>
                </c:pt>
                <c:pt idx="1429">
                  <c:v>306.55500000000001</c:v>
                </c:pt>
                <c:pt idx="1430">
                  <c:v>306.755</c:v>
                </c:pt>
                <c:pt idx="1431">
                  <c:v>306.95499999999998</c:v>
                </c:pt>
                <c:pt idx="1432">
                  <c:v>307.15499999999997</c:v>
                </c:pt>
                <c:pt idx="1433">
                  <c:v>307.35500000000002</c:v>
                </c:pt>
                <c:pt idx="1434">
                  <c:v>307.55500000000001</c:v>
                </c:pt>
                <c:pt idx="1435">
                  <c:v>307.755</c:v>
                </c:pt>
                <c:pt idx="1436">
                  <c:v>307.95499999999998</c:v>
                </c:pt>
                <c:pt idx="1437">
                  <c:v>308.15499999999997</c:v>
                </c:pt>
                <c:pt idx="1438">
                  <c:v>308.35500000000002</c:v>
                </c:pt>
                <c:pt idx="1439">
                  <c:v>308.55500000000001</c:v>
                </c:pt>
                <c:pt idx="1440">
                  <c:v>308.755</c:v>
                </c:pt>
                <c:pt idx="1441">
                  <c:v>308.95499999999998</c:v>
                </c:pt>
                <c:pt idx="1442">
                  <c:v>309.15499999999997</c:v>
                </c:pt>
                <c:pt idx="1443">
                  <c:v>309.35500000000002</c:v>
                </c:pt>
                <c:pt idx="1444">
                  <c:v>309.55500000000001</c:v>
                </c:pt>
                <c:pt idx="1445">
                  <c:v>309.755</c:v>
                </c:pt>
                <c:pt idx="1446">
                  <c:v>309.95499999999998</c:v>
                </c:pt>
                <c:pt idx="1447">
                  <c:v>310.15499999999997</c:v>
                </c:pt>
                <c:pt idx="1448">
                  <c:v>310.35500000000002</c:v>
                </c:pt>
                <c:pt idx="1449">
                  <c:v>310.55500000000001</c:v>
                </c:pt>
                <c:pt idx="1450">
                  <c:v>310.755</c:v>
                </c:pt>
                <c:pt idx="1451">
                  <c:v>310.95499999999998</c:v>
                </c:pt>
                <c:pt idx="1452">
                  <c:v>311.15499999999997</c:v>
                </c:pt>
                <c:pt idx="1453">
                  <c:v>311.35500000000002</c:v>
                </c:pt>
                <c:pt idx="1454">
                  <c:v>311.55500000000001</c:v>
                </c:pt>
                <c:pt idx="1455">
                  <c:v>311.755</c:v>
                </c:pt>
                <c:pt idx="1456">
                  <c:v>311.95499999999998</c:v>
                </c:pt>
                <c:pt idx="1457">
                  <c:v>312.15499999999997</c:v>
                </c:pt>
                <c:pt idx="1458">
                  <c:v>312.35500000000002</c:v>
                </c:pt>
                <c:pt idx="1459">
                  <c:v>312.55500000000001</c:v>
                </c:pt>
                <c:pt idx="1460">
                  <c:v>312.755</c:v>
                </c:pt>
                <c:pt idx="1461">
                  <c:v>312.95499999999998</c:v>
                </c:pt>
                <c:pt idx="1462">
                  <c:v>313.15499999999997</c:v>
                </c:pt>
                <c:pt idx="1463">
                  <c:v>313.35500000000002</c:v>
                </c:pt>
                <c:pt idx="1464">
                  <c:v>313.55500000000001</c:v>
                </c:pt>
                <c:pt idx="1465">
                  <c:v>313.755</c:v>
                </c:pt>
                <c:pt idx="1466">
                  <c:v>313.95499999999998</c:v>
                </c:pt>
                <c:pt idx="1467">
                  <c:v>314.15499999999997</c:v>
                </c:pt>
                <c:pt idx="1468">
                  <c:v>314.35500000000002</c:v>
                </c:pt>
                <c:pt idx="1469">
                  <c:v>314.55500000000001</c:v>
                </c:pt>
                <c:pt idx="1470">
                  <c:v>314.755</c:v>
                </c:pt>
                <c:pt idx="1471">
                  <c:v>314.95499999999998</c:v>
                </c:pt>
                <c:pt idx="1472">
                  <c:v>315.15499999999997</c:v>
                </c:pt>
                <c:pt idx="1473">
                  <c:v>315.35500000000002</c:v>
                </c:pt>
                <c:pt idx="1474">
                  <c:v>315.55500000000001</c:v>
                </c:pt>
                <c:pt idx="1475">
                  <c:v>315.755</c:v>
                </c:pt>
                <c:pt idx="1476">
                  <c:v>315.95499999999998</c:v>
                </c:pt>
                <c:pt idx="1477">
                  <c:v>316.15499999999997</c:v>
                </c:pt>
                <c:pt idx="1478">
                  <c:v>316.35500000000002</c:v>
                </c:pt>
                <c:pt idx="1479">
                  <c:v>316.55500000000001</c:v>
                </c:pt>
                <c:pt idx="1480">
                  <c:v>316.755</c:v>
                </c:pt>
                <c:pt idx="1481">
                  <c:v>316.95499999999998</c:v>
                </c:pt>
                <c:pt idx="1482">
                  <c:v>317.15499999999997</c:v>
                </c:pt>
                <c:pt idx="1483">
                  <c:v>317.35500000000002</c:v>
                </c:pt>
                <c:pt idx="1484">
                  <c:v>317.55500000000001</c:v>
                </c:pt>
                <c:pt idx="1485">
                  <c:v>317.755</c:v>
                </c:pt>
                <c:pt idx="1486">
                  <c:v>317.95499999999998</c:v>
                </c:pt>
                <c:pt idx="1487">
                  <c:v>318.15499999999997</c:v>
                </c:pt>
                <c:pt idx="1488">
                  <c:v>318.35500000000002</c:v>
                </c:pt>
                <c:pt idx="1489">
                  <c:v>318.55500000000001</c:v>
                </c:pt>
                <c:pt idx="1490">
                  <c:v>318.755</c:v>
                </c:pt>
                <c:pt idx="1491">
                  <c:v>318.95499999999998</c:v>
                </c:pt>
                <c:pt idx="1492">
                  <c:v>319.15499999999997</c:v>
                </c:pt>
                <c:pt idx="1493">
                  <c:v>319.35500000000002</c:v>
                </c:pt>
                <c:pt idx="1494">
                  <c:v>319.55500000000001</c:v>
                </c:pt>
                <c:pt idx="1495">
                  <c:v>319.755</c:v>
                </c:pt>
                <c:pt idx="1496">
                  <c:v>319.95499999999998</c:v>
                </c:pt>
                <c:pt idx="1497">
                  <c:v>320.15499999999997</c:v>
                </c:pt>
                <c:pt idx="1498">
                  <c:v>320.35500000000002</c:v>
                </c:pt>
                <c:pt idx="1499">
                  <c:v>320.55500000000001</c:v>
                </c:pt>
                <c:pt idx="1500">
                  <c:v>320.755</c:v>
                </c:pt>
                <c:pt idx="1501">
                  <c:v>320.95499999999998</c:v>
                </c:pt>
                <c:pt idx="1502">
                  <c:v>321.15499999999997</c:v>
                </c:pt>
                <c:pt idx="1503">
                  <c:v>321.35500000000002</c:v>
                </c:pt>
                <c:pt idx="1504">
                  <c:v>321.55500000000001</c:v>
                </c:pt>
                <c:pt idx="1505">
                  <c:v>321.755</c:v>
                </c:pt>
                <c:pt idx="1506">
                  <c:v>321.95499999999998</c:v>
                </c:pt>
                <c:pt idx="1507">
                  <c:v>322.15499999999997</c:v>
                </c:pt>
                <c:pt idx="1508">
                  <c:v>322.35500000000002</c:v>
                </c:pt>
                <c:pt idx="1509">
                  <c:v>322.55500000000001</c:v>
                </c:pt>
                <c:pt idx="1510">
                  <c:v>322.755</c:v>
                </c:pt>
                <c:pt idx="1511">
                  <c:v>322.95499999999998</c:v>
                </c:pt>
                <c:pt idx="1512">
                  <c:v>323.15499999999997</c:v>
                </c:pt>
                <c:pt idx="1513">
                  <c:v>323.35500000000002</c:v>
                </c:pt>
                <c:pt idx="1514">
                  <c:v>323.55500000000001</c:v>
                </c:pt>
                <c:pt idx="1515">
                  <c:v>323.755</c:v>
                </c:pt>
                <c:pt idx="1516">
                  <c:v>323.95499999999998</c:v>
                </c:pt>
                <c:pt idx="1517">
                  <c:v>324.15499999999997</c:v>
                </c:pt>
                <c:pt idx="1518">
                  <c:v>324.35500000000002</c:v>
                </c:pt>
                <c:pt idx="1519">
                  <c:v>324.55500000000001</c:v>
                </c:pt>
                <c:pt idx="1520">
                  <c:v>324.755</c:v>
                </c:pt>
                <c:pt idx="1521">
                  <c:v>324.95499999999998</c:v>
                </c:pt>
                <c:pt idx="1522">
                  <c:v>325.15499999999997</c:v>
                </c:pt>
                <c:pt idx="1523">
                  <c:v>325.35500000000002</c:v>
                </c:pt>
                <c:pt idx="1524">
                  <c:v>325.55500000000001</c:v>
                </c:pt>
                <c:pt idx="1525">
                  <c:v>325.755</c:v>
                </c:pt>
                <c:pt idx="1526">
                  <c:v>325.95499999999998</c:v>
                </c:pt>
                <c:pt idx="1527">
                  <c:v>326.15499999999997</c:v>
                </c:pt>
                <c:pt idx="1528">
                  <c:v>326.35500000000002</c:v>
                </c:pt>
                <c:pt idx="1529">
                  <c:v>326.55500000000001</c:v>
                </c:pt>
                <c:pt idx="1530">
                  <c:v>326.755</c:v>
                </c:pt>
                <c:pt idx="1531">
                  <c:v>326.95499999999998</c:v>
                </c:pt>
                <c:pt idx="1532">
                  <c:v>327.15499999999997</c:v>
                </c:pt>
                <c:pt idx="1533">
                  <c:v>327.35500000000002</c:v>
                </c:pt>
                <c:pt idx="1534">
                  <c:v>327.55500000000001</c:v>
                </c:pt>
                <c:pt idx="1535">
                  <c:v>327.755</c:v>
                </c:pt>
                <c:pt idx="1536">
                  <c:v>327.95499999999998</c:v>
                </c:pt>
                <c:pt idx="1537">
                  <c:v>328.15499999999997</c:v>
                </c:pt>
                <c:pt idx="1538">
                  <c:v>328.35500000000002</c:v>
                </c:pt>
                <c:pt idx="1539">
                  <c:v>328.55500000000001</c:v>
                </c:pt>
                <c:pt idx="1540">
                  <c:v>328.755</c:v>
                </c:pt>
                <c:pt idx="1541">
                  <c:v>328.95499999999998</c:v>
                </c:pt>
                <c:pt idx="1542">
                  <c:v>329.15499999999997</c:v>
                </c:pt>
                <c:pt idx="1543">
                  <c:v>329.35500000000002</c:v>
                </c:pt>
                <c:pt idx="1544">
                  <c:v>329.55500000000001</c:v>
                </c:pt>
                <c:pt idx="1545">
                  <c:v>329.755</c:v>
                </c:pt>
                <c:pt idx="1546">
                  <c:v>329.95499999999998</c:v>
                </c:pt>
                <c:pt idx="1547">
                  <c:v>330.15499999999997</c:v>
                </c:pt>
                <c:pt idx="1548">
                  <c:v>330.35500000000002</c:v>
                </c:pt>
                <c:pt idx="1549">
                  <c:v>330.55500000000001</c:v>
                </c:pt>
                <c:pt idx="1550">
                  <c:v>330.755</c:v>
                </c:pt>
                <c:pt idx="1551">
                  <c:v>330.95499999999998</c:v>
                </c:pt>
                <c:pt idx="1552">
                  <c:v>331.15499999999997</c:v>
                </c:pt>
                <c:pt idx="1553">
                  <c:v>331.35500000000002</c:v>
                </c:pt>
                <c:pt idx="1554">
                  <c:v>331.55500000000001</c:v>
                </c:pt>
                <c:pt idx="1555">
                  <c:v>331.755</c:v>
                </c:pt>
                <c:pt idx="1556">
                  <c:v>331.95499999999998</c:v>
                </c:pt>
                <c:pt idx="1557">
                  <c:v>332.15499999999997</c:v>
                </c:pt>
                <c:pt idx="1558">
                  <c:v>332.35500000000002</c:v>
                </c:pt>
                <c:pt idx="1559">
                  <c:v>332.55500000000001</c:v>
                </c:pt>
                <c:pt idx="1560">
                  <c:v>332.755</c:v>
                </c:pt>
                <c:pt idx="1561">
                  <c:v>332.95499999999998</c:v>
                </c:pt>
                <c:pt idx="1562">
                  <c:v>333.15499999999997</c:v>
                </c:pt>
                <c:pt idx="1563">
                  <c:v>333.35500000000002</c:v>
                </c:pt>
                <c:pt idx="1564">
                  <c:v>333.55500000000001</c:v>
                </c:pt>
                <c:pt idx="1565">
                  <c:v>333.755</c:v>
                </c:pt>
                <c:pt idx="1566">
                  <c:v>333.95499999999998</c:v>
                </c:pt>
                <c:pt idx="1567">
                  <c:v>334.15499999999997</c:v>
                </c:pt>
                <c:pt idx="1568">
                  <c:v>334.35500000000002</c:v>
                </c:pt>
                <c:pt idx="1569">
                  <c:v>334.55500000000001</c:v>
                </c:pt>
                <c:pt idx="1570">
                  <c:v>334.755</c:v>
                </c:pt>
                <c:pt idx="1571">
                  <c:v>334.95499999999998</c:v>
                </c:pt>
                <c:pt idx="1572">
                  <c:v>335.15499999999997</c:v>
                </c:pt>
                <c:pt idx="1573">
                  <c:v>335.35500000000002</c:v>
                </c:pt>
                <c:pt idx="1574">
                  <c:v>335.55500000000001</c:v>
                </c:pt>
                <c:pt idx="1575">
                  <c:v>335.755</c:v>
                </c:pt>
                <c:pt idx="1576">
                  <c:v>335.95499999999998</c:v>
                </c:pt>
                <c:pt idx="1577">
                  <c:v>336.15499999999997</c:v>
                </c:pt>
                <c:pt idx="1578">
                  <c:v>336.35500000000002</c:v>
                </c:pt>
                <c:pt idx="1579">
                  <c:v>336.55500000000001</c:v>
                </c:pt>
                <c:pt idx="1580">
                  <c:v>336.755</c:v>
                </c:pt>
                <c:pt idx="1581">
                  <c:v>336.95499999999998</c:v>
                </c:pt>
                <c:pt idx="1582">
                  <c:v>337.15499999999997</c:v>
                </c:pt>
                <c:pt idx="1583">
                  <c:v>337.35500000000002</c:v>
                </c:pt>
                <c:pt idx="1584">
                  <c:v>337.55500000000001</c:v>
                </c:pt>
                <c:pt idx="1585">
                  <c:v>337.755</c:v>
                </c:pt>
                <c:pt idx="1586">
                  <c:v>337.95499999999998</c:v>
                </c:pt>
                <c:pt idx="1587">
                  <c:v>338.15499999999997</c:v>
                </c:pt>
                <c:pt idx="1588">
                  <c:v>338.35500000000002</c:v>
                </c:pt>
                <c:pt idx="1589">
                  <c:v>338.55500000000001</c:v>
                </c:pt>
                <c:pt idx="1590">
                  <c:v>338.755</c:v>
                </c:pt>
                <c:pt idx="1591">
                  <c:v>338.95499999999998</c:v>
                </c:pt>
                <c:pt idx="1592">
                  <c:v>339.15499999999997</c:v>
                </c:pt>
                <c:pt idx="1593">
                  <c:v>339.35500000000002</c:v>
                </c:pt>
                <c:pt idx="1594">
                  <c:v>339.55500000000001</c:v>
                </c:pt>
                <c:pt idx="1595">
                  <c:v>339.755</c:v>
                </c:pt>
                <c:pt idx="1596">
                  <c:v>339.95499999999998</c:v>
                </c:pt>
                <c:pt idx="1597">
                  <c:v>340.15499999999997</c:v>
                </c:pt>
                <c:pt idx="1598">
                  <c:v>340.35500000000002</c:v>
                </c:pt>
                <c:pt idx="1599">
                  <c:v>340.55500000000001</c:v>
                </c:pt>
                <c:pt idx="1600">
                  <c:v>340.755</c:v>
                </c:pt>
                <c:pt idx="1601">
                  <c:v>340.95499999999998</c:v>
                </c:pt>
                <c:pt idx="1602">
                  <c:v>341.15499999999997</c:v>
                </c:pt>
                <c:pt idx="1603">
                  <c:v>341.35500000000002</c:v>
                </c:pt>
                <c:pt idx="1604">
                  <c:v>341.55500000000001</c:v>
                </c:pt>
                <c:pt idx="1605">
                  <c:v>341.755</c:v>
                </c:pt>
                <c:pt idx="1606">
                  <c:v>341.95499999999998</c:v>
                </c:pt>
                <c:pt idx="1607">
                  <c:v>342.15499999999997</c:v>
                </c:pt>
                <c:pt idx="1608">
                  <c:v>342.35500000000002</c:v>
                </c:pt>
                <c:pt idx="1609">
                  <c:v>342.55500000000001</c:v>
                </c:pt>
                <c:pt idx="1610">
                  <c:v>342.755</c:v>
                </c:pt>
                <c:pt idx="1611">
                  <c:v>342.95499999999998</c:v>
                </c:pt>
                <c:pt idx="1612">
                  <c:v>343.15499999999997</c:v>
                </c:pt>
                <c:pt idx="1613">
                  <c:v>343.35500000000002</c:v>
                </c:pt>
                <c:pt idx="1614">
                  <c:v>343.55500000000001</c:v>
                </c:pt>
                <c:pt idx="1615">
                  <c:v>343.755</c:v>
                </c:pt>
                <c:pt idx="1616">
                  <c:v>343.95499999999998</c:v>
                </c:pt>
                <c:pt idx="1617">
                  <c:v>344.15499999999997</c:v>
                </c:pt>
                <c:pt idx="1618">
                  <c:v>344.35500000000002</c:v>
                </c:pt>
                <c:pt idx="1619">
                  <c:v>344.55500000000001</c:v>
                </c:pt>
                <c:pt idx="1620">
                  <c:v>344.755</c:v>
                </c:pt>
                <c:pt idx="1621">
                  <c:v>344.95499999999998</c:v>
                </c:pt>
                <c:pt idx="1622">
                  <c:v>345.15499999999997</c:v>
                </c:pt>
                <c:pt idx="1623">
                  <c:v>345.35500000000002</c:v>
                </c:pt>
                <c:pt idx="1624">
                  <c:v>345.55500000000001</c:v>
                </c:pt>
                <c:pt idx="1625">
                  <c:v>345.755</c:v>
                </c:pt>
                <c:pt idx="1626">
                  <c:v>345.95499999999998</c:v>
                </c:pt>
                <c:pt idx="1627">
                  <c:v>346.15499999999997</c:v>
                </c:pt>
                <c:pt idx="1628">
                  <c:v>346.35500000000002</c:v>
                </c:pt>
                <c:pt idx="1629">
                  <c:v>346.55500000000001</c:v>
                </c:pt>
                <c:pt idx="1630">
                  <c:v>346.755</c:v>
                </c:pt>
                <c:pt idx="1631">
                  <c:v>346.95499999999998</c:v>
                </c:pt>
                <c:pt idx="1632">
                  <c:v>347.15499999999997</c:v>
                </c:pt>
                <c:pt idx="1633">
                  <c:v>347.35500000000002</c:v>
                </c:pt>
                <c:pt idx="1634">
                  <c:v>347.55500000000001</c:v>
                </c:pt>
                <c:pt idx="1635">
                  <c:v>347.755</c:v>
                </c:pt>
                <c:pt idx="1636">
                  <c:v>347.95499999999998</c:v>
                </c:pt>
                <c:pt idx="1637">
                  <c:v>348.15499999999997</c:v>
                </c:pt>
                <c:pt idx="1638">
                  <c:v>348.35500000000002</c:v>
                </c:pt>
                <c:pt idx="1639">
                  <c:v>348.55500000000001</c:v>
                </c:pt>
                <c:pt idx="1640">
                  <c:v>348.755</c:v>
                </c:pt>
                <c:pt idx="1641">
                  <c:v>348.95499999999998</c:v>
                </c:pt>
                <c:pt idx="1642">
                  <c:v>349.15499999999997</c:v>
                </c:pt>
                <c:pt idx="1643">
                  <c:v>349.35500000000002</c:v>
                </c:pt>
                <c:pt idx="1644">
                  <c:v>349.55500000000001</c:v>
                </c:pt>
                <c:pt idx="1645">
                  <c:v>349.755</c:v>
                </c:pt>
                <c:pt idx="1646">
                  <c:v>349.95499999999998</c:v>
                </c:pt>
                <c:pt idx="1647">
                  <c:v>350.15499999999997</c:v>
                </c:pt>
                <c:pt idx="1648">
                  <c:v>350.35500000000002</c:v>
                </c:pt>
                <c:pt idx="1649">
                  <c:v>350.55500000000001</c:v>
                </c:pt>
                <c:pt idx="1650">
                  <c:v>350.755</c:v>
                </c:pt>
                <c:pt idx="1651">
                  <c:v>350.95499999999998</c:v>
                </c:pt>
                <c:pt idx="1652">
                  <c:v>351.15499999999997</c:v>
                </c:pt>
                <c:pt idx="1653">
                  <c:v>351.35500000000002</c:v>
                </c:pt>
                <c:pt idx="1654">
                  <c:v>351.55500000000001</c:v>
                </c:pt>
                <c:pt idx="1655">
                  <c:v>351.755</c:v>
                </c:pt>
                <c:pt idx="1656">
                  <c:v>351.95499999999998</c:v>
                </c:pt>
                <c:pt idx="1657">
                  <c:v>352.15499999999997</c:v>
                </c:pt>
                <c:pt idx="1658">
                  <c:v>352.35500000000002</c:v>
                </c:pt>
                <c:pt idx="1659">
                  <c:v>352.55500000000001</c:v>
                </c:pt>
                <c:pt idx="1660">
                  <c:v>352.755</c:v>
                </c:pt>
                <c:pt idx="1661">
                  <c:v>352.95499999999998</c:v>
                </c:pt>
                <c:pt idx="1662">
                  <c:v>353.15499999999997</c:v>
                </c:pt>
                <c:pt idx="1663">
                  <c:v>353.35500000000002</c:v>
                </c:pt>
                <c:pt idx="1664">
                  <c:v>353.55500000000001</c:v>
                </c:pt>
                <c:pt idx="1665">
                  <c:v>353.755</c:v>
                </c:pt>
                <c:pt idx="1666">
                  <c:v>353.95499999999998</c:v>
                </c:pt>
                <c:pt idx="1667">
                  <c:v>354.15499999999997</c:v>
                </c:pt>
                <c:pt idx="1668">
                  <c:v>354.35500000000002</c:v>
                </c:pt>
                <c:pt idx="1669">
                  <c:v>354.55500000000001</c:v>
                </c:pt>
                <c:pt idx="1670">
                  <c:v>354.755</c:v>
                </c:pt>
                <c:pt idx="1671">
                  <c:v>354.95499999999998</c:v>
                </c:pt>
                <c:pt idx="1672">
                  <c:v>355.15499999999997</c:v>
                </c:pt>
                <c:pt idx="1673">
                  <c:v>355.35500000000002</c:v>
                </c:pt>
                <c:pt idx="1674">
                  <c:v>355.55500000000001</c:v>
                </c:pt>
                <c:pt idx="1675">
                  <c:v>355.755</c:v>
                </c:pt>
                <c:pt idx="1676">
                  <c:v>355.95499999999998</c:v>
                </c:pt>
                <c:pt idx="1677">
                  <c:v>356.15499999999997</c:v>
                </c:pt>
                <c:pt idx="1678">
                  <c:v>356.35500000000002</c:v>
                </c:pt>
                <c:pt idx="1679">
                  <c:v>356.55500000000001</c:v>
                </c:pt>
                <c:pt idx="1680">
                  <c:v>356.755</c:v>
                </c:pt>
                <c:pt idx="1681">
                  <c:v>356.95499999999998</c:v>
                </c:pt>
                <c:pt idx="1682">
                  <c:v>357.15499999999997</c:v>
                </c:pt>
                <c:pt idx="1683">
                  <c:v>357.35500000000002</c:v>
                </c:pt>
                <c:pt idx="1684">
                  <c:v>357.55500000000001</c:v>
                </c:pt>
                <c:pt idx="1685">
                  <c:v>357.755</c:v>
                </c:pt>
                <c:pt idx="1686">
                  <c:v>357.95499999999998</c:v>
                </c:pt>
                <c:pt idx="1687">
                  <c:v>358.15499999999997</c:v>
                </c:pt>
                <c:pt idx="1688">
                  <c:v>358.35500000000002</c:v>
                </c:pt>
                <c:pt idx="1689">
                  <c:v>358.55500000000001</c:v>
                </c:pt>
                <c:pt idx="1690">
                  <c:v>358.755</c:v>
                </c:pt>
                <c:pt idx="1691">
                  <c:v>358.95499999999998</c:v>
                </c:pt>
                <c:pt idx="1692">
                  <c:v>359.15499999999997</c:v>
                </c:pt>
                <c:pt idx="1693">
                  <c:v>359.35500000000002</c:v>
                </c:pt>
                <c:pt idx="1694">
                  <c:v>359.55500000000001</c:v>
                </c:pt>
                <c:pt idx="1695">
                  <c:v>359.755</c:v>
                </c:pt>
                <c:pt idx="1696">
                  <c:v>359.95499999999998</c:v>
                </c:pt>
                <c:pt idx="1697">
                  <c:v>360.15499999999997</c:v>
                </c:pt>
                <c:pt idx="1698">
                  <c:v>360.35500000000002</c:v>
                </c:pt>
                <c:pt idx="1699">
                  <c:v>360.55500000000001</c:v>
                </c:pt>
                <c:pt idx="1700">
                  <c:v>360.755</c:v>
                </c:pt>
                <c:pt idx="1701">
                  <c:v>360.95499999999998</c:v>
                </c:pt>
                <c:pt idx="1702">
                  <c:v>361.15499999999997</c:v>
                </c:pt>
                <c:pt idx="1703">
                  <c:v>361.35500000000002</c:v>
                </c:pt>
                <c:pt idx="1704">
                  <c:v>361.55500000000001</c:v>
                </c:pt>
                <c:pt idx="1705">
                  <c:v>361.755</c:v>
                </c:pt>
                <c:pt idx="1706">
                  <c:v>361.95499999999998</c:v>
                </c:pt>
                <c:pt idx="1707">
                  <c:v>362.15499999999997</c:v>
                </c:pt>
                <c:pt idx="1708">
                  <c:v>362.35500000000002</c:v>
                </c:pt>
                <c:pt idx="1709">
                  <c:v>362.55500000000001</c:v>
                </c:pt>
                <c:pt idx="1710">
                  <c:v>362.755</c:v>
                </c:pt>
                <c:pt idx="1711">
                  <c:v>362.95499999999998</c:v>
                </c:pt>
                <c:pt idx="1712">
                  <c:v>363.15499999999997</c:v>
                </c:pt>
                <c:pt idx="1713">
                  <c:v>363.35500000000002</c:v>
                </c:pt>
                <c:pt idx="1714">
                  <c:v>363.55500000000001</c:v>
                </c:pt>
                <c:pt idx="1715">
                  <c:v>363.755</c:v>
                </c:pt>
                <c:pt idx="1716">
                  <c:v>363.95499999999998</c:v>
                </c:pt>
                <c:pt idx="1717">
                  <c:v>364.15499999999997</c:v>
                </c:pt>
                <c:pt idx="1718">
                  <c:v>364.35500000000002</c:v>
                </c:pt>
                <c:pt idx="1719">
                  <c:v>364.55500000000001</c:v>
                </c:pt>
                <c:pt idx="1720">
                  <c:v>364.755</c:v>
                </c:pt>
                <c:pt idx="1721">
                  <c:v>364.95499999999998</c:v>
                </c:pt>
                <c:pt idx="1722">
                  <c:v>365.15499999999997</c:v>
                </c:pt>
                <c:pt idx="1723">
                  <c:v>365.35500000000002</c:v>
                </c:pt>
                <c:pt idx="1724">
                  <c:v>365.55500000000001</c:v>
                </c:pt>
                <c:pt idx="1725">
                  <c:v>365.755</c:v>
                </c:pt>
                <c:pt idx="1726">
                  <c:v>365.95499999999998</c:v>
                </c:pt>
                <c:pt idx="1727">
                  <c:v>366.15499999999997</c:v>
                </c:pt>
                <c:pt idx="1728">
                  <c:v>366.35500000000002</c:v>
                </c:pt>
                <c:pt idx="1729">
                  <c:v>366.55500000000001</c:v>
                </c:pt>
                <c:pt idx="1730">
                  <c:v>366.755</c:v>
                </c:pt>
                <c:pt idx="1731">
                  <c:v>366.95499999999998</c:v>
                </c:pt>
                <c:pt idx="1732">
                  <c:v>367.15499999999997</c:v>
                </c:pt>
                <c:pt idx="1733">
                  <c:v>367.35500000000002</c:v>
                </c:pt>
                <c:pt idx="1734">
                  <c:v>367.55500000000001</c:v>
                </c:pt>
                <c:pt idx="1735">
                  <c:v>367.755</c:v>
                </c:pt>
                <c:pt idx="1736">
                  <c:v>367.95499999999998</c:v>
                </c:pt>
                <c:pt idx="1737">
                  <c:v>368.15499999999997</c:v>
                </c:pt>
                <c:pt idx="1738">
                  <c:v>368.35500000000002</c:v>
                </c:pt>
                <c:pt idx="1739">
                  <c:v>368.55500000000001</c:v>
                </c:pt>
                <c:pt idx="1740">
                  <c:v>368.755</c:v>
                </c:pt>
                <c:pt idx="1741">
                  <c:v>368.95499999999998</c:v>
                </c:pt>
                <c:pt idx="1742">
                  <c:v>369.15499999999997</c:v>
                </c:pt>
                <c:pt idx="1743">
                  <c:v>369.35500000000002</c:v>
                </c:pt>
                <c:pt idx="1744">
                  <c:v>369.55500000000001</c:v>
                </c:pt>
                <c:pt idx="1745">
                  <c:v>369.755</c:v>
                </c:pt>
                <c:pt idx="1746">
                  <c:v>369.95499999999998</c:v>
                </c:pt>
                <c:pt idx="1747">
                  <c:v>370.15499999999997</c:v>
                </c:pt>
                <c:pt idx="1748">
                  <c:v>370.35500000000002</c:v>
                </c:pt>
                <c:pt idx="1749">
                  <c:v>370.55500000000001</c:v>
                </c:pt>
                <c:pt idx="1750">
                  <c:v>370.755</c:v>
                </c:pt>
                <c:pt idx="1751">
                  <c:v>370.95499999999998</c:v>
                </c:pt>
                <c:pt idx="1752">
                  <c:v>371.15499999999997</c:v>
                </c:pt>
                <c:pt idx="1753">
                  <c:v>371.35500000000002</c:v>
                </c:pt>
              </c:numCache>
            </c:numRef>
          </c:xVal>
          <c:yVal>
            <c:numRef>
              <c:f>'Trial 1 lab 6 .2M'!$G$2:$G$2004</c:f>
              <c:numCache>
                <c:formatCode>General</c:formatCode>
                <c:ptCount val="2003"/>
                <c:pt idx="0">
                  <c:v>-11.774922246967675</c:v>
                </c:pt>
                <c:pt idx="1">
                  <c:v>-11.777012111887133</c:v>
                </c:pt>
                <c:pt idx="2">
                  <c:v>-11.777012111887133</c:v>
                </c:pt>
                <c:pt idx="3">
                  <c:v>-11.777012111887133</c:v>
                </c:pt>
                <c:pt idx="4">
                  <c:v>-11.770755574272828</c:v>
                </c:pt>
                <c:pt idx="5">
                  <c:v>-11.774922246967675</c:v>
                </c:pt>
                <c:pt idx="6">
                  <c:v>-11.777012111887133</c:v>
                </c:pt>
                <c:pt idx="7">
                  <c:v>-11.774922246967675</c:v>
                </c:pt>
                <c:pt idx="8">
                  <c:v>-11.774922246967675</c:v>
                </c:pt>
                <c:pt idx="9">
                  <c:v>-11.78120499014717</c:v>
                </c:pt>
                <c:pt idx="10">
                  <c:v>-11.78120499014717</c:v>
                </c:pt>
                <c:pt idx="11">
                  <c:v>-11.783308040343949</c:v>
                </c:pt>
                <c:pt idx="12">
                  <c:v>-11.785415522683513</c:v>
                </c:pt>
                <c:pt idx="13">
                  <c:v>-11.783308040343949</c:v>
                </c:pt>
                <c:pt idx="14">
                  <c:v>-11.787527455886657</c:v>
                </c:pt>
                <c:pt idx="15">
                  <c:v>-11.787527455886657</c:v>
                </c:pt>
                <c:pt idx="16">
                  <c:v>-11.785415522683513</c:v>
                </c:pt>
                <c:pt idx="17">
                  <c:v>-11.793890149674485</c:v>
                </c:pt>
                <c:pt idx="18">
                  <c:v>-11.789643858793035</c:v>
                </c:pt>
                <c:pt idx="19">
                  <c:v>-11.793890149674485</c:v>
                </c:pt>
                <c:pt idx="20">
                  <c:v>-11.791764750362171</c:v>
                </c:pt>
                <c:pt idx="21">
                  <c:v>-11.79602007593231</c:v>
                </c:pt>
                <c:pt idx="22">
                  <c:v>-11.798154548460943</c:v>
                </c:pt>
                <c:pt idx="23">
                  <c:v>-11.79602007593231</c:v>
                </c:pt>
                <c:pt idx="24">
                  <c:v>-11.798154548460943</c:v>
                </c:pt>
                <c:pt idx="25">
                  <c:v>-11.800293586709692</c:v>
                </c:pt>
                <c:pt idx="26">
                  <c:v>-11.802437210252943</c:v>
                </c:pt>
                <c:pt idx="27">
                  <c:v>-11.802437210252943</c:v>
                </c:pt>
                <c:pt idx="28">
                  <c:v>-11.806738292152334</c:v>
                </c:pt>
                <c:pt idx="29">
                  <c:v>-11.802437210252943</c:v>
                </c:pt>
                <c:pt idx="30">
                  <c:v>-11.811057953296851</c:v>
                </c:pt>
                <c:pt idx="31">
                  <c:v>-11.811057953296851</c:v>
                </c:pt>
                <c:pt idx="32">
                  <c:v>-11.808895790292356</c:v>
                </c:pt>
                <c:pt idx="33">
                  <c:v>-11.81322480138194</c:v>
                </c:pt>
                <c:pt idx="34">
                  <c:v>-11.811057953296851</c:v>
                </c:pt>
                <c:pt idx="35">
                  <c:v>-11.817572634318044</c:v>
                </c:pt>
                <c:pt idx="36">
                  <c:v>-11.817572634318044</c:v>
                </c:pt>
                <c:pt idx="37">
                  <c:v>-11.819753660264405</c:v>
                </c:pt>
                <c:pt idx="38">
                  <c:v>-11.821939453484385</c:v>
                </c:pt>
                <c:pt idx="39">
                  <c:v>-11.821939453484385</c:v>
                </c:pt>
                <c:pt idx="40">
                  <c:v>-11.821939453484385</c:v>
                </c:pt>
                <c:pt idx="41">
                  <c:v>-11.826325425427639</c:v>
                </c:pt>
                <c:pt idx="42">
                  <c:v>-11.826325425427639</c:v>
                </c:pt>
                <c:pt idx="43">
                  <c:v>-11.826325425427639</c:v>
                </c:pt>
                <c:pt idx="44">
                  <c:v>-11.830730718895555</c:v>
                </c:pt>
                <c:pt idx="45">
                  <c:v>-11.830730718895555</c:v>
                </c:pt>
                <c:pt idx="46">
                  <c:v>-11.830730718895555</c:v>
                </c:pt>
                <c:pt idx="47">
                  <c:v>-11.832940664546358</c:v>
                </c:pt>
                <c:pt idx="48">
                  <c:v>-11.83515550487591</c:v>
                </c:pt>
                <c:pt idx="49">
                  <c:v>-11.837375261614223</c:v>
                </c:pt>
                <c:pt idx="50">
                  <c:v>-11.837375261614223</c:v>
                </c:pt>
                <c:pt idx="51">
                  <c:v>-11.837375261614223</c:v>
                </c:pt>
                <c:pt idx="52">
                  <c:v>-11.841829611963604</c:v>
                </c:pt>
                <c:pt idx="53">
                  <c:v>-11.844064249765021</c:v>
                </c:pt>
                <c:pt idx="54">
                  <c:v>-11.844064249765021</c:v>
                </c:pt>
                <c:pt idx="55">
                  <c:v>-11.844064249765021</c:v>
                </c:pt>
                <c:pt idx="56">
                  <c:v>-11.848548562212349</c:v>
                </c:pt>
                <c:pt idx="57">
                  <c:v>-11.848548562212349</c:v>
                </c:pt>
                <c:pt idx="58">
                  <c:v>-11.848548562212349</c:v>
                </c:pt>
                <c:pt idx="59">
                  <c:v>-11.855312962300891</c:v>
                </c:pt>
                <c:pt idx="60">
                  <c:v>-11.853053074333454</c:v>
                </c:pt>
                <c:pt idx="61">
                  <c:v>-11.855312962300891</c:v>
                </c:pt>
                <c:pt idx="62">
                  <c:v>-11.855312962300891</c:v>
                </c:pt>
                <c:pt idx="63">
                  <c:v>-11.862123431303418</c:v>
                </c:pt>
                <c:pt idx="64">
                  <c:v>-11.857577968931743</c:v>
                </c:pt>
                <c:pt idx="65">
                  <c:v>-11.857577968931743</c:v>
                </c:pt>
                <c:pt idx="66">
                  <c:v>-11.864403934002143</c:v>
                </c:pt>
                <c:pt idx="67">
                  <c:v>-11.866689649283</c:v>
                </c:pt>
                <c:pt idx="68">
                  <c:v>-11.871276813289905</c:v>
                </c:pt>
                <c:pt idx="69">
                  <c:v>-11.866689649283</c:v>
                </c:pt>
                <c:pt idx="70">
                  <c:v>-11.871276813289905</c:v>
                </c:pt>
                <c:pt idx="71">
                  <c:v>-11.868980601029556</c:v>
                </c:pt>
                <c:pt idx="72">
                  <c:v>-11.873578310278184</c:v>
                </c:pt>
                <c:pt idx="73">
                  <c:v>-11.878197256134479</c:v>
                </c:pt>
                <c:pt idx="74">
                  <c:v>-11.880514754274841</c:v>
                </c:pt>
                <c:pt idx="75">
                  <c:v>-11.880514754274841</c:v>
                </c:pt>
                <c:pt idx="76">
                  <c:v>-11.878197256134479</c:v>
                </c:pt>
                <c:pt idx="77">
                  <c:v>-11.880514754274841</c:v>
                </c:pt>
                <c:pt idx="78">
                  <c:v>-11.878197256134479</c:v>
                </c:pt>
                <c:pt idx="79">
                  <c:v>-11.885165925450572</c:v>
                </c:pt>
                <c:pt idx="80">
                  <c:v>-11.885165925450572</c:v>
                </c:pt>
                <c:pt idx="81">
                  <c:v>-11.887499648796792</c:v>
                </c:pt>
                <c:pt idx="82">
                  <c:v>-11.889838831149964</c:v>
                </c:pt>
                <c:pt idx="83">
                  <c:v>-11.892183498109219</c:v>
                </c:pt>
                <c:pt idx="84">
                  <c:v>-11.894533675454172</c:v>
                </c:pt>
                <c:pt idx="85">
                  <c:v>-11.894533675454172</c:v>
                </c:pt>
                <c:pt idx="86">
                  <c:v>-11.894533675454172</c:v>
                </c:pt>
                <c:pt idx="87">
                  <c:v>-11.896889389146631</c:v>
                </c:pt>
                <c:pt idx="88">
                  <c:v>-11.896889389146631</c:v>
                </c:pt>
                <c:pt idx="89">
                  <c:v>-11.899250665332312</c:v>
                </c:pt>
                <c:pt idx="90">
                  <c:v>-11.903990010696209</c:v>
                </c:pt>
                <c:pt idx="91">
                  <c:v>-11.903990010696209</c:v>
                </c:pt>
                <c:pt idx="92">
                  <c:v>-11.906368133101175</c:v>
                </c:pt>
                <c:pt idx="93">
                  <c:v>-11.906368133101175</c:v>
                </c:pt>
                <c:pt idx="94">
                  <c:v>-11.908751924456451</c:v>
                </c:pt>
                <c:pt idx="95">
                  <c:v>-11.911141411853833</c:v>
                </c:pt>
                <c:pt idx="96">
                  <c:v>-11.911141411853833</c:v>
                </c:pt>
                <c:pt idx="97">
                  <c:v>-11.913536622579787</c:v>
                </c:pt>
                <c:pt idx="98">
                  <c:v>-11.915937584117327</c:v>
                </c:pt>
                <c:pt idx="99">
                  <c:v>-11.918344324147892</c:v>
                </c:pt>
                <c:pt idx="100">
                  <c:v>-11.918344324147892</c:v>
                </c:pt>
                <c:pt idx="101">
                  <c:v>-11.920756870553275</c:v>
                </c:pt>
                <c:pt idx="102">
                  <c:v>-11.920756870553275</c:v>
                </c:pt>
                <c:pt idx="103">
                  <c:v>-11.928029629882355</c:v>
                </c:pt>
                <c:pt idx="104">
                  <c:v>-11.920756870553275</c:v>
                </c:pt>
                <c:pt idx="105">
                  <c:v>-11.928029629882355</c:v>
                </c:pt>
                <c:pt idx="106">
                  <c:v>-11.925599495029063</c:v>
                </c:pt>
                <c:pt idx="107">
                  <c:v>-11.925599495029063</c:v>
                </c:pt>
                <c:pt idx="108">
                  <c:v>-11.932907688335789</c:v>
                </c:pt>
                <c:pt idx="109">
                  <c:v>-11.935355669974427</c:v>
                </c:pt>
                <c:pt idx="110">
                  <c:v>-11.935355669974427</c:v>
                </c:pt>
                <c:pt idx="111">
                  <c:v>-11.940269684776856</c:v>
                </c:pt>
                <c:pt idx="112">
                  <c:v>-11.937809658935995</c:v>
                </c:pt>
                <c:pt idx="113">
                  <c:v>-11.935355669974427</c:v>
                </c:pt>
                <c:pt idx="114">
                  <c:v>-11.945207966417438</c:v>
                </c:pt>
                <c:pt idx="115">
                  <c:v>-11.945207966417438</c:v>
                </c:pt>
                <c:pt idx="116">
                  <c:v>-11.945207966417438</c:v>
                </c:pt>
                <c:pt idx="117">
                  <c:v>-11.947686282431906</c:v>
                </c:pt>
                <c:pt idx="118">
                  <c:v>-11.947686282431906</c:v>
                </c:pt>
                <c:pt idx="119">
                  <c:v>-11.947686282431906</c:v>
                </c:pt>
                <c:pt idx="120">
                  <c:v>-11.95266141707202</c:v>
                </c:pt>
                <c:pt idx="121">
                  <c:v>-11.95266141707202</c:v>
                </c:pt>
                <c:pt idx="122">
                  <c:v>-11.95266141707202</c:v>
                </c:pt>
                <c:pt idx="123">
                  <c:v>-11.955158297270607</c:v>
                </c:pt>
                <c:pt idx="124">
                  <c:v>-11.957661427488725</c:v>
                </c:pt>
                <c:pt idx="125">
                  <c:v>-11.960170839094152</c:v>
                </c:pt>
                <c:pt idx="126">
                  <c:v>-11.960170839094152</c:v>
                </c:pt>
                <c:pt idx="127">
                  <c:v>-11.962686563691399</c:v>
                </c:pt>
                <c:pt idx="128">
                  <c:v>-11.965208633124108</c:v>
                </c:pt>
                <c:pt idx="129">
                  <c:v>-11.965208633124108</c:v>
                </c:pt>
                <c:pt idx="130">
                  <c:v>-11.965208633124108</c:v>
                </c:pt>
                <c:pt idx="131">
                  <c:v>-11.970271935080655</c:v>
                </c:pt>
                <c:pt idx="132">
                  <c:v>-11.977915284393223</c:v>
                </c:pt>
                <c:pt idx="133">
                  <c:v>-11.970271935080655</c:v>
                </c:pt>
                <c:pt idx="134">
                  <c:v>-11.975361004588127</c:v>
                </c:pt>
                <c:pt idx="135">
                  <c:v>-11.975361004588127</c:v>
                </c:pt>
                <c:pt idx="136">
                  <c:v>-11.980476105254898</c:v>
                </c:pt>
                <c:pt idx="137">
                  <c:v>-11.977915284393223</c:v>
                </c:pt>
                <c:pt idx="138">
                  <c:v>-11.983043500760143</c:v>
                </c:pt>
                <c:pt idx="139">
                  <c:v>-11.983043500760143</c:v>
                </c:pt>
                <c:pt idx="140">
                  <c:v>-11.985617504755316</c:v>
                </c:pt>
                <c:pt idx="141">
                  <c:v>-11.988198151348808</c:v>
                </c:pt>
                <c:pt idx="142">
                  <c:v>-11.990785474913759</c:v>
                </c:pt>
                <c:pt idx="143">
                  <c:v>-11.990785474913759</c:v>
                </c:pt>
                <c:pt idx="144">
                  <c:v>-11.993379510090804</c:v>
                </c:pt>
                <c:pt idx="145">
                  <c:v>-11.995980291790863</c:v>
                </c:pt>
                <c:pt idx="146">
                  <c:v>-11.995980291790863</c:v>
                </c:pt>
                <c:pt idx="147">
                  <c:v>-11.998587855197943</c:v>
                </c:pt>
                <c:pt idx="148">
                  <c:v>-12.003823469251888</c:v>
                </c:pt>
                <c:pt idx="149">
                  <c:v>-11.998587855197943</c:v>
                </c:pt>
                <c:pt idx="150">
                  <c:v>-12.003823469251888</c:v>
                </c:pt>
                <c:pt idx="151">
                  <c:v>-12.009086639296163</c:v>
                </c:pt>
                <c:pt idx="152">
                  <c:v>-12.006451591658157</c:v>
                </c:pt>
                <c:pt idx="153">
                  <c:v>-12.011728648759002</c:v>
                </c:pt>
                <c:pt idx="154">
                  <c:v>-12.011728648759002</c:v>
                </c:pt>
                <c:pt idx="155">
                  <c:v>-12.014377656930579</c:v>
                </c:pt>
                <c:pt idx="156">
                  <c:v>-12.017033700988694</c:v>
                </c:pt>
                <c:pt idx="157">
                  <c:v>-12.014377656930579</c:v>
                </c:pt>
                <c:pt idx="158">
                  <c:v>-12.014377656930579</c:v>
                </c:pt>
                <c:pt idx="159">
                  <c:v>-12.022367046964057</c:v>
                </c:pt>
                <c:pt idx="160">
                  <c:v>-12.019696818408178</c:v>
                </c:pt>
                <c:pt idx="161">
                  <c:v>-12.022367046964057</c:v>
                </c:pt>
                <c:pt idx="162">
                  <c:v>-12.019696818408178</c:v>
                </c:pt>
                <c:pt idx="163">
                  <c:v>-12.027728990105443</c:v>
                </c:pt>
                <c:pt idx="164">
                  <c:v>-12.027728990105443</c:v>
                </c:pt>
                <c:pt idx="165">
                  <c:v>-12.033119838740319</c:v>
                </c:pt>
                <c:pt idx="166">
                  <c:v>-12.033119838740319</c:v>
                </c:pt>
                <c:pt idx="167">
                  <c:v>-12.033119838740319</c:v>
                </c:pt>
                <c:pt idx="168">
                  <c:v>-12.033119838740319</c:v>
                </c:pt>
                <c:pt idx="169">
                  <c:v>-12.038539906209659</c:v>
                </c:pt>
                <c:pt idx="170">
                  <c:v>-12.033119838740319</c:v>
                </c:pt>
                <c:pt idx="171">
                  <c:v>-12.043989510977223</c:v>
                </c:pt>
                <c:pt idx="172">
                  <c:v>-12.041260996324018</c:v>
                </c:pt>
                <c:pt idx="173">
                  <c:v>-12.043989510977223</c:v>
                </c:pt>
                <c:pt idx="174">
                  <c:v>-12.049468976741849</c:v>
                </c:pt>
                <c:pt idx="175">
                  <c:v>-12.049468976741849</c:v>
                </c:pt>
                <c:pt idx="176">
                  <c:v>-12.049468976741849</c:v>
                </c:pt>
                <c:pt idx="177">
                  <c:v>-12.052220010113739</c:v>
                </c:pt>
                <c:pt idx="178">
                  <c:v>-12.052220010113739</c:v>
                </c:pt>
                <c:pt idx="179">
                  <c:v>-12.054978632552817</c:v>
                </c:pt>
                <c:pt idx="180">
                  <c:v>-12.057744886045709</c:v>
                </c:pt>
                <c:pt idx="181">
                  <c:v>-12.06330045589031</c:v>
                </c:pt>
                <c:pt idx="182">
                  <c:v>-12.066089857977889</c:v>
                </c:pt>
                <c:pt idx="183">
                  <c:v>-12.060518812928434</c:v>
                </c:pt>
                <c:pt idx="184">
                  <c:v>-12.06330045589031</c:v>
                </c:pt>
                <c:pt idx="185">
                  <c:v>-12.066089857977889</c:v>
                </c:pt>
                <c:pt idx="186">
                  <c:v>-12.066089857977889</c:v>
                </c:pt>
                <c:pt idx="187">
                  <c:v>-12.071692113526559</c:v>
                </c:pt>
                <c:pt idx="188">
                  <c:v>-12.071692113526559</c:v>
                </c:pt>
                <c:pt idx="189">
                  <c:v>-12.074505054903174</c:v>
                </c:pt>
                <c:pt idx="190">
                  <c:v>-12.074505054903174</c:v>
                </c:pt>
                <c:pt idx="191">
                  <c:v>-12.074505054903174</c:v>
                </c:pt>
                <c:pt idx="192">
                  <c:v>-12.077325931244815</c:v>
                </c:pt>
                <c:pt idx="193">
                  <c:v>-12.080154787445293</c:v>
                </c:pt>
                <c:pt idx="194">
                  <c:v>-12.080154787445293</c:v>
                </c:pt>
                <c:pt idx="195">
                  <c:v>-12.082991668780492</c:v>
                </c:pt>
                <c:pt idx="196">
                  <c:v>-12.082991668780492</c:v>
                </c:pt>
                <c:pt idx="197">
                  <c:v>-12.085836620912724</c:v>
                </c:pt>
                <c:pt idx="198">
                  <c:v>-12.094420364604115</c:v>
                </c:pt>
                <c:pt idx="199">
                  <c:v>-12.094420364604115</c:v>
                </c:pt>
                <c:pt idx="200">
                  <c:v>-12.091550922176163</c:v>
                </c:pt>
                <c:pt idx="201">
                  <c:v>-12.094420364604115</c:v>
                </c:pt>
                <c:pt idx="202">
                  <c:v>-12.100184069320866</c:v>
                </c:pt>
                <c:pt idx="203">
                  <c:v>-12.09729806443173</c:v>
                </c:pt>
                <c:pt idx="204">
                  <c:v>-12.100184069320866</c:v>
                </c:pt>
                <c:pt idx="205">
                  <c:v>-12.10307842734723</c:v>
                </c:pt>
                <c:pt idx="206">
                  <c:v>-12.100184069320866</c:v>
                </c:pt>
                <c:pt idx="207">
                  <c:v>-12.105981187005192</c:v>
                </c:pt>
                <c:pt idx="208">
                  <c:v>-12.108892397212649</c:v>
                </c:pt>
                <c:pt idx="209">
                  <c:v>-12.105981187005192</c:v>
                </c:pt>
                <c:pt idx="210">
                  <c:v>-12.111812107315984</c:v>
                </c:pt>
                <c:pt idx="211">
                  <c:v>-12.108892397212649</c:v>
                </c:pt>
                <c:pt idx="212">
                  <c:v>-12.114740367095072</c:v>
                </c:pt>
                <c:pt idx="213">
                  <c:v>-12.114740367095072</c:v>
                </c:pt>
                <c:pt idx="214">
                  <c:v>-12.117677226768382</c:v>
                </c:pt>
                <c:pt idx="215">
                  <c:v>-12.117677226768382</c:v>
                </c:pt>
                <c:pt idx="216">
                  <c:v>-12.117677226768382</c:v>
                </c:pt>
                <c:pt idx="217">
                  <c:v>-12.117677226768382</c:v>
                </c:pt>
                <c:pt idx="218">
                  <c:v>-12.12062273699814</c:v>
                </c:pt>
                <c:pt idx="219">
                  <c:v>-12.12062273699814</c:v>
                </c:pt>
                <c:pt idx="220">
                  <c:v>-12.12062273699814</c:v>
                </c:pt>
                <c:pt idx="221">
                  <c:v>-12.129511684415386</c:v>
                </c:pt>
                <c:pt idx="222">
                  <c:v>-12.132492312553524</c:v>
                </c:pt>
                <c:pt idx="223">
                  <c:v>-12.132492312553524</c:v>
                </c:pt>
                <c:pt idx="224">
                  <c:v>-12.129511684415386</c:v>
                </c:pt>
                <c:pt idx="225">
                  <c:v>-12.13548185140189</c:v>
                </c:pt>
                <c:pt idx="226">
                  <c:v>-12.13548185140189</c:v>
                </c:pt>
                <c:pt idx="227">
                  <c:v>-12.141487875462101</c:v>
                </c:pt>
                <c:pt idx="228">
                  <c:v>-12.138480354398146</c:v>
                </c:pt>
                <c:pt idx="229">
                  <c:v>-12.144504469001527</c:v>
                </c:pt>
                <c:pt idx="230">
                  <c:v>-12.147530189918063</c:v>
                </c:pt>
                <c:pt idx="231">
                  <c:v>-12.144504469001527</c:v>
                </c:pt>
                <c:pt idx="232">
                  <c:v>-12.147530189918063</c:v>
                </c:pt>
                <c:pt idx="233">
                  <c:v>-12.147530189918063</c:v>
                </c:pt>
                <c:pt idx="234">
                  <c:v>-12.153609235994445</c:v>
                </c:pt>
                <c:pt idx="235">
                  <c:v>-12.156662673481335</c:v>
                </c:pt>
                <c:pt idx="236">
                  <c:v>-12.156662673481335</c:v>
                </c:pt>
                <c:pt idx="237">
                  <c:v>-12.156662673481335</c:v>
                </c:pt>
                <c:pt idx="238">
                  <c:v>-12.159725463011881</c:v>
                </c:pt>
                <c:pt idx="239">
                  <c:v>-12.159725463011881</c:v>
                </c:pt>
                <c:pt idx="240">
                  <c:v>-12.162797662048852</c:v>
                </c:pt>
                <c:pt idx="241">
                  <c:v>-12.162797662048852</c:v>
                </c:pt>
                <c:pt idx="242">
                  <c:v>-12.168970521155932</c:v>
                </c:pt>
                <c:pt idx="243">
                  <c:v>-12.172071298834181</c:v>
                </c:pt>
                <c:pt idx="244">
                  <c:v>-12.172071298834181</c:v>
                </c:pt>
                <c:pt idx="245">
                  <c:v>-12.172071298834181</c:v>
                </c:pt>
                <c:pt idx="246">
                  <c:v>-12.172071298834181</c:v>
                </c:pt>
                <c:pt idx="247">
                  <c:v>-12.172071298834181</c:v>
                </c:pt>
                <c:pt idx="248">
                  <c:v>-12.175181721248574</c:v>
                </c:pt>
                <c:pt idx="249">
                  <c:v>-12.175181721248574</c:v>
                </c:pt>
                <c:pt idx="250">
                  <c:v>-12.184571461598413</c:v>
                </c:pt>
                <c:pt idx="251">
                  <c:v>-12.181431741593745</c:v>
                </c:pt>
                <c:pt idx="252">
                  <c:v>-12.181431741593745</c:v>
                </c:pt>
                <c:pt idx="253">
                  <c:v>-12.190880630791677</c:v>
                </c:pt>
                <c:pt idx="254">
                  <c:v>-12.190880630791677</c:v>
                </c:pt>
                <c:pt idx="255">
                  <c:v>-12.190880630791677</c:v>
                </c:pt>
                <c:pt idx="256">
                  <c:v>-12.190880630791677</c:v>
                </c:pt>
                <c:pt idx="257">
                  <c:v>-12.194050205552957</c:v>
                </c:pt>
                <c:pt idx="258">
                  <c:v>-12.197229858470337</c:v>
                </c:pt>
                <c:pt idx="259">
                  <c:v>-12.194050205552957</c:v>
                </c:pt>
                <c:pt idx="260">
                  <c:v>-12.197229858470337</c:v>
                </c:pt>
                <c:pt idx="261">
                  <c:v>-12.200419653838436</c:v>
                </c:pt>
                <c:pt idx="262">
                  <c:v>-12.200419653838436</c:v>
                </c:pt>
                <c:pt idx="263">
                  <c:v>-12.203619656569106</c:v>
                </c:pt>
                <c:pt idx="264">
                  <c:v>-12.197229858470337</c:v>
                </c:pt>
                <c:pt idx="265">
                  <c:v>-12.200419653838436</c:v>
                </c:pt>
                <c:pt idx="266">
                  <c:v>-12.203619656569106</c:v>
                </c:pt>
                <c:pt idx="267">
                  <c:v>-12.210050546899398</c:v>
                </c:pt>
                <c:pt idx="268">
                  <c:v>-12.213281567480845</c:v>
                </c:pt>
                <c:pt idx="269">
                  <c:v>-12.210050546899398</c:v>
                </c:pt>
                <c:pt idx="270">
                  <c:v>-12.213281567480845</c:v>
                </c:pt>
                <c:pt idx="271">
                  <c:v>-12.219775096791393</c:v>
                </c:pt>
                <c:pt idx="272">
                  <c:v>-12.219775096791393</c:v>
                </c:pt>
                <c:pt idx="273">
                  <c:v>-12.223037742426209</c:v>
                </c:pt>
                <c:pt idx="274">
                  <c:v>-12.223037742426209</c:v>
                </c:pt>
                <c:pt idx="275">
                  <c:v>-12.223037742426209</c:v>
                </c:pt>
                <c:pt idx="276">
                  <c:v>-12.23289003886922</c:v>
                </c:pt>
                <c:pt idx="277">
                  <c:v>-12.23289003886922</c:v>
                </c:pt>
                <c:pt idx="278">
                  <c:v>-12.229595142972368</c:v>
                </c:pt>
                <c:pt idx="279">
                  <c:v>-12.23289003886922</c:v>
                </c:pt>
                <c:pt idx="280">
                  <c:v>-12.23289003886922</c:v>
                </c:pt>
                <c:pt idx="281">
                  <c:v>-12.236195827003719</c:v>
                </c:pt>
                <c:pt idx="282">
                  <c:v>-12.239512579629714</c:v>
                </c:pt>
                <c:pt idx="283">
                  <c:v>-12.239512579629714</c:v>
                </c:pt>
                <c:pt idx="284">
                  <c:v>-12.246179270987904</c:v>
                </c:pt>
                <c:pt idx="285">
                  <c:v>-12.246179270987904</c:v>
                </c:pt>
                <c:pt idx="286">
                  <c:v>-12.242840369722389</c:v>
                </c:pt>
                <c:pt idx="287">
                  <c:v>-12.249529357873184</c:v>
                </c:pt>
                <c:pt idx="288">
                  <c:v>-12.249529357873184</c:v>
                </c:pt>
                <c:pt idx="289">
                  <c:v>-12.249529357873184</c:v>
                </c:pt>
                <c:pt idx="290">
                  <c:v>-12.25289070557589</c:v>
                </c:pt>
                <c:pt idx="291">
                  <c:v>-12.25626339005453</c:v>
                </c:pt>
                <c:pt idx="292">
                  <c:v>-12.25626339005453</c:v>
                </c:pt>
                <c:pt idx="293">
                  <c:v>-12.25964748803877</c:v>
                </c:pt>
                <c:pt idx="294">
                  <c:v>-12.25964748803877</c:v>
                </c:pt>
                <c:pt idx="295">
                  <c:v>-12.25964748803877</c:v>
                </c:pt>
                <c:pt idx="296">
                  <c:v>-12.263043077039908</c:v>
                </c:pt>
                <c:pt idx="297">
                  <c:v>-12.263043077039908</c:v>
                </c:pt>
                <c:pt idx="298">
                  <c:v>-12.25964748803877</c:v>
                </c:pt>
                <c:pt idx="299">
                  <c:v>-12.266450235361521</c:v>
                </c:pt>
                <c:pt idx="300">
                  <c:v>-12.266450235361521</c:v>
                </c:pt>
                <c:pt idx="301">
                  <c:v>-12.269869042110308</c:v>
                </c:pt>
                <c:pt idx="302">
                  <c:v>-12.273299577207098</c:v>
                </c:pt>
                <c:pt idx="303">
                  <c:v>-12.27674192139807</c:v>
                </c:pt>
                <c:pt idx="304">
                  <c:v>-12.273299577207098</c:v>
                </c:pt>
                <c:pt idx="305">
                  <c:v>-12.280196156266157</c:v>
                </c:pt>
                <c:pt idx="306">
                  <c:v>-12.280196156266157</c:v>
                </c:pt>
                <c:pt idx="307">
                  <c:v>-12.283662364242643</c:v>
                </c:pt>
                <c:pt idx="308">
                  <c:v>-12.283662364242643</c:v>
                </c:pt>
                <c:pt idx="309">
                  <c:v>-12.290631033558737</c:v>
                </c:pt>
                <c:pt idx="310">
                  <c:v>-12.290631033558737</c:v>
                </c:pt>
                <c:pt idx="311">
                  <c:v>-12.290631033558737</c:v>
                </c:pt>
                <c:pt idx="312">
                  <c:v>-12.294133664109939</c:v>
                </c:pt>
                <c:pt idx="313">
                  <c:v>-12.297648606217383</c:v>
                </c:pt>
                <c:pt idx="314">
                  <c:v>-12.297648606217383</c:v>
                </c:pt>
                <c:pt idx="315">
                  <c:v>-12.301175946735352</c:v>
                </c:pt>
                <c:pt idx="316">
                  <c:v>-12.304715773440476</c:v>
                </c:pt>
                <c:pt idx="317">
                  <c:v>-12.301175946735352</c:v>
                </c:pt>
                <c:pt idx="318">
                  <c:v>-12.301175946735352</c:v>
                </c:pt>
                <c:pt idx="319">
                  <c:v>-12.304715773440476</c:v>
                </c:pt>
                <c:pt idx="320">
                  <c:v>-12.301175946735352</c:v>
                </c:pt>
                <c:pt idx="321">
                  <c:v>-12.311833241209341</c:v>
                </c:pt>
                <c:pt idx="322">
                  <c:v>-12.311833241209341</c:v>
                </c:pt>
                <c:pt idx="323">
                  <c:v>-12.308268175044844</c:v>
                </c:pt>
                <c:pt idx="324">
                  <c:v>-12.319001730687953</c:v>
                </c:pt>
                <c:pt idx="325">
                  <c:v>-12.315411062557224</c:v>
                </c:pt>
                <c:pt idx="326">
                  <c:v>-12.319001730687953</c:v>
                </c:pt>
                <c:pt idx="327">
                  <c:v>-12.319001730687953</c:v>
                </c:pt>
                <c:pt idx="328">
                  <c:v>-12.32260533819125</c:v>
                </c:pt>
                <c:pt idx="329">
                  <c:v>-12.326221978661438</c:v>
                </c:pt>
                <c:pt idx="330">
                  <c:v>-12.32260533819125</c:v>
                </c:pt>
                <c:pt idx="331">
                  <c:v>-12.329851746712018</c:v>
                </c:pt>
                <c:pt idx="332">
                  <c:v>-12.326221978661438</c:v>
                </c:pt>
                <c:pt idx="333">
                  <c:v>-12.329851746712018</c:v>
                </c:pt>
                <c:pt idx="334">
                  <c:v>-12.333494737990518</c:v>
                </c:pt>
                <c:pt idx="335">
                  <c:v>-12.329851746712018</c:v>
                </c:pt>
                <c:pt idx="336">
                  <c:v>-12.333494737990518</c:v>
                </c:pt>
                <c:pt idx="337">
                  <c:v>-12.333494737990518</c:v>
                </c:pt>
                <c:pt idx="338">
                  <c:v>-12.340820778082591</c:v>
                </c:pt>
                <c:pt idx="339">
                  <c:v>-12.340820778082591</c:v>
                </c:pt>
                <c:pt idx="340">
                  <c:v>-12.337151049193629</c:v>
                </c:pt>
                <c:pt idx="341">
                  <c:v>-12.344504023498889</c:v>
                </c:pt>
                <c:pt idx="342">
                  <c:v>-12.344504023498889</c:v>
                </c:pt>
                <c:pt idx="343">
                  <c:v>-12.344504023498889</c:v>
                </c:pt>
                <c:pt idx="344">
                  <c:v>-12.344504023498889</c:v>
                </c:pt>
                <c:pt idx="345">
                  <c:v>-12.348200885380214</c:v>
                </c:pt>
                <c:pt idx="346">
                  <c:v>-12.355635863867732</c:v>
                </c:pt>
                <c:pt idx="347">
                  <c:v>-12.348200885380214</c:v>
                </c:pt>
                <c:pt idx="348">
                  <c:v>-12.355635863867732</c:v>
                </c:pt>
                <c:pt idx="349">
                  <c:v>-12.355635863867732</c:v>
                </c:pt>
                <c:pt idx="350">
                  <c:v>-12.359374185978339</c:v>
                </c:pt>
                <c:pt idx="351">
                  <c:v>-12.359374185978339</c:v>
                </c:pt>
                <c:pt idx="352">
                  <c:v>-12.366893018392368</c:v>
                </c:pt>
                <c:pt idx="353">
                  <c:v>-12.366893018392368</c:v>
                </c:pt>
                <c:pt idx="354">
                  <c:v>-12.363126535596891</c:v>
                </c:pt>
                <c:pt idx="355">
                  <c:v>-12.366893018392368</c:v>
                </c:pt>
                <c:pt idx="356">
                  <c:v>-12.370673741232274</c:v>
                </c:pt>
                <c:pt idx="357">
                  <c:v>-12.374468812200824</c:v>
                </c:pt>
                <c:pt idx="358">
                  <c:v>-12.370673741232274</c:v>
                </c:pt>
                <c:pt idx="359">
                  <c:v>-12.382102437055895</c:v>
                </c:pt>
                <c:pt idx="360">
                  <c:v>-12.374468812200824</c:v>
                </c:pt>
                <c:pt idx="361">
                  <c:v>-12.378278340617493</c:v>
                </c:pt>
                <c:pt idx="362">
                  <c:v>-12.378278340617493</c:v>
                </c:pt>
                <c:pt idx="363">
                  <c:v>-12.385941213363061</c:v>
                </c:pt>
                <c:pt idx="364">
                  <c:v>-12.385941213363061</c:v>
                </c:pt>
                <c:pt idx="365">
                  <c:v>-12.389794782679052</c:v>
                </c:pt>
                <c:pt idx="366">
                  <c:v>-12.393663259456972</c:v>
                </c:pt>
                <c:pt idx="367">
                  <c:v>-12.389794782679052</c:v>
                </c:pt>
                <c:pt idx="368">
                  <c:v>-12.393663259456972</c:v>
                </c:pt>
                <c:pt idx="369">
                  <c:v>-12.401445399899027</c:v>
                </c:pt>
                <c:pt idx="370">
                  <c:v>-12.397546759483369</c:v>
                </c:pt>
                <c:pt idx="371">
                  <c:v>-12.405359299220164</c:v>
                </c:pt>
                <c:pt idx="372">
                  <c:v>-12.405359299220164</c:v>
                </c:pt>
                <c:pt idx="373">
                  <c:v>-12.401445399899027</c:v>
                </c:pt>
                <c:pt idx="374">
                  <c:v>-12.405359299220164</c:v>
                </c:pt>
                <c:pt idx="375">
                  <c:v>-12.409288577360053</c:v>
                </c:pt>
                <c:pt idx="376">
                  <c:v>-12.409288577360053</c:v>
                </c:pt>
                <c:pt idx="377">
                  <c:v>-12.409288577360053</c:v>
                </c:pt>
                <c:pt idx="378">
                  <c:v>-12.405359299220164</c:v>
                </c:pt>
                <c:pt idx="379">
                  <c:v>-12.401445399899027</c:v>
                </c:pt>
                <c:pt idx="380">
                  <c:v>-12.405359299220164</c:v>
                </c:pt>
                <c:pt idx="381">
                  <c:v>-12.417193756867166</c:v>
                </c:pt>
                <c:pt idx="382">
                  <c:v>-12.425161926516344</c:v>
                </c:pt>
                <c:pt idx="383">
                  <c:v>-12.425161926516344</c:v>
                </c:pt>
                <c:pt idx="384">
                  <c:v>-12.421169905246806</c:v>
                </c:pt>
                <c:pt idx="385">
                  <c:v>-12.429169947913882</c:v>
                </c:pt>
                <c:pt idx="386">
                  <c:v>-12.429169947913882</c:v>
                </c:pt>
                <c:pt idx="387">
                  <c:v>-12.433194098213606</c:v>
                </c:pt>
                <c:pt idx="388">
                  <c:v>-12.433194098213606</c:v>
                </c:pt>
                <c:pt idx="389">
                  <c:v>-12.437234507750611</c:v>
                </c:pt>
                <c:pt idx="390">
                  <c:v>-12.433194098213606</c:v>
                </c:pt>
                <c:pt idx="391">
                  <c:v>-12.433194098213606</c:v>
                </c:pt>
                <c:pt idx="392">
                  <c:v>-12.437234507750611</c:v>
                </c:pt>
                <c:pt idx="393">
                  <c:v>-12.437234507750611</c:v>
                </c:pt>
                <c:pt idx="394">
                  <c:v>-12.441291308446226</c:v>
                </c:pt>
                <c:pt idx="395">
                  <c:v>-12.441291308446226</c:v>
                </c:pt>
                <c:pt idx="396">
                  <c:v>-12.441291308446226</c:v>
                </c:pt>
                <c:pt idx="397">
                  <c:v>-12.445364633833863</c:v>
                </c:pt>
                <c:pt idx="398">
                  <c:v>-12.445364633833863</c:v>
                </c:pt>
                <c:pt idx="399">
                  <c:v>-12.449454619085387</c:v>
                </c:pt>
                <c:pt idx="400">
                  <c:v>-12.441291308446226</c:v>
                </c:pt>
                <c:pt idx="401">
                  <c:v>-12.445364633833863</c:v>
                </c:pt>
                <c:pt idx="402">
                  <c:v>-12.445364633833863</c:v>
                </c:pt>
                <c:pt idx="403">
                  <c:v>-12.453561401038041</c:v>
                </c:pt>
                <c:pt idx="404">
                  <c:v>-12.449454619085387</c:v>
                </c:pt>
                <c:pt idx="405">
                  <c:v>-12.453561401038041</c:v>
                </c:pt>
                <c:pt idx="406">
                  <c:v>-12.457685118221903</c:v>
                </c:pt>
                <c:pt idx="407">
                  <c:v>-12.457685118221903</c:v>
                </c:pt>
                <c:pt idx="408">
                  <c:v>-12.461825910887935</c:v>
                </c:pt>
                <c:pt idx="409">
                  <c:v>-12.461825910887935</c:v>
                </c:pt>
                <c:pt idx="410">
                  <c:v>-12.465983921036598</c:v>
                </c:pt>
                <c:pt idx="411">
                  <c:v>-12.465983921036598</c:v>
                </c:pt>
                <c:pt idx="412">
                  <c:v>-12.474352170707116</c:v>
                </c:pt>
                <c:pt idx="413">
                  <c:v>-12.478562703243458</c:v>
                </c:pt>
                <c:pt idx="414">
                  <c:v>-12.478562703243458</c:v>
                </c:pt>
                <c:pt idx="415">
                  <c:v>-12.474352170707116</c:v>
                </c:pt>
                <c:pt idx="416">
                  <c:v>-12.48279103935298</c:v>
                </c:pt>
                <c:pt idx="417">
                  <c:v>-12.48279103935298</c:v>
                </c:pt>
                <c:pt idx="418">
                  <c:v>-12.48279103935298</c:v>
                </c:pt>
                <c:pt idx="419">
                  <c:v>-12.487037330234431</c:v>
                </c:pt>
                <c:pt idx="420">
                  <c:v>-12.48279103935298</c:v>
                </c:pt>
                <c:pt idx="421">
                  <c:v>-12.48279103935298</c:v>
                </c:pt>
                <c:pt idx="422">
                  <c:v>-12.495584390812889</c:v>
                </c:pt>
                <c:pt idx="423">
                  <c:v>-12.495584390812889</c:v>
                </c:pt>
                <c:pt idx="424">
                  <c:v>-12.491301729020888</c:v>
                </c:pt>
                <c:pt idx="425">
                  <c:v>-12.491301729020888</c:v>
                </c:pt>
                <c:pt idx="426">
                  <c:v>-12.491301729020888</c:v>
                </c:pt>
                <c:pt idx="427">
                  <c:v>-12.495584390812889</c:v>
                </c:pt>
                <c:pt idx="428">
                  <c:v>-12.495584390812889</c:v>
                </c:pt>
                <c:pt idx="429">
                  <c:v>-12.499885472712279</c:v>
                </c:pt>
                <c:pt idx="430">
                  <c:v>-12.512900840824349</c:v>
                </c:pt>
                <c:pt idx="431">
                  <c:v>-12.504205133856797</c:v>
                </c:pt>
                <c:pt idx="432">
                  <c:v>-12.504205133856797</c:v>
                </c:pt>
                <c:pt idx="433">
                  <c:v>-12.508543535455393</c:v>
                </c:pt>
                <c:pt idx="434">
                  <c:v>-12.517277215424148</c:v>
                </c:pt>
                <c:pt idx="435">
                  <c:v>-12.517277215424148</c:v>
                </c:pt>
                <c:pt idx="436">
                  <c:v>-12.512900840824349</c:v>
                </c:pt>
                <c:pt idx="437">
                  <c:v>-12.512900840824349</c:v>
                </c:pt>
                <c:pt idx="438">
                  <c:v>-12.517277215424148</c:v>
                </c:pt>
                <c:pt idx="439">
                  <c:v>-12.517277215424148</c:v>
                </c:pt>
                <c:pt idx="440">
                  <c:v>-12.517277215424148</c:v>
                </c:pt>
                <c:pt idx="441">
                  <c:v>-12.517277215424148</c:v>
                </c:pt>
                <c:pt idx="442">
                  <c:v>-12.530522442174169</c:v>
                </c:pt>
                <c:pt idx="443">
                  <c:v>-12.521672826897186</c:v>
                </c:pt>
                <c:pt idx="444">
                  <c:v>-12.526087845106304</c:v>
                </c:pt>
                <c:pt idx="445">
                  <c:v>-12.521672826897186</c:v>
                </c:pt>
                <c:pt idx="446">
                  <c:v>-12.530522442174169</c:v>
                </c:pt>
                <c:pt idx="447">
                  <c:v>-12.530522442174169</c:v>
                </c:pt>
                <c:pt idx="448">
                  <c:v>-12.526087845106304</c:v>
                </c:pt>
                <c:pt idx="449">
                  <c:v>-12.526087845106304</c:v>
                </c:pt>
                <c:pt idx="450">
                  <c:v>-12.530522442174169</c:v>
                </c:pt>
                <c:pt idx="451">
                  <c:v>-12.54394546250631</c:v>
                </c:pt>
                <c:pt idx="452">
                  <c:v>-12.54394546250631</c:v>
                </c:pt>
                <c:pt idx="453">
                  <c:v>-12.539451072918471</c:v>
                </c:pt>
                <c:pt idx="454">
                  <c:v>-12.539451072918471</c:v>
                </c:pt>
                <c:pt idx="455">
                  <c:v>-12.54394546250631</c:v>
                </c:pt>
                <c:pt idx="456">
                  <c:v>-12.54394546250631</c:v>
                </c:pt>
                <c:pt idx="457">
                  <c:v>-12.54394546250631</c:v>
                </c:pt>
                <c:pt idx="458">
                  <c:v>-12.548460142860836</c:v>
                </c:pt>
                <c:pt idx="459">
                  <c:v>-12.548460142860836</c:v>
                </c:pt>
                <c:pt idx="460">
                  <c:v>-12.552995298026229</c:v>
                </c:pt>
                <c:pt idx="461">
                  <c:v>-12.557551114562088</c:v>
                </c:pt>
                <c:pt idx="462">
                  <c:v>-12.552995298026229</c:v>
                </c:pt>
                <c:pt idx="463">
                  <c:v>-12.548460142860836</c:v>
                </c:pt>
                <c:pt idx="464">
                  <c:v>-12.552995298026229</c:v>
                </c:pt>
                <c:pt idx="465">
                  <c:v>-12.562127781589501</c:v>
                </c:pt>
                <c:pt idx="466">
                  <c:v>-12.557551114562088</c:v>
                </c:pt>
                <c:pt idx="467">
                  <c:v>-12.562127781589501</c:v>
                </c:pt>
                <c:pt idx="468">
                  <c:v>-12.562127781589501</c:v>
                </c:pt>
                <c:pt idx="469">
                  <c:v>-12.566725490838129</c:v>
                </c:pt>
                <c:pt idx="470">
                  <c:v>-12.575984816250926</c:v>
                </c:pt>
                <c:pt idx="471">
                  <c:v>-12.575984816250926</c:v>
                </c:pt>
                <c:pt idx="472">
                  <c:v>-12.566725490838129</c:v>
                </c:pt>
                <c:pt idx="473">
                  <c:v>-12.571344436694424</c:v>
                </c:pt>
                <c:pt idx="474">
                  <c:v>-12.580646829356738</c:v>
                </c:pt>
                <c:pt idx="475">
                  <c:v>-12.575984816250926</c:v>
                </c:pt>
                <c:pt idx="476">
                  <c:v>-12.580646829356738</c:v>
                </c:pt>
                <c:pt idx="477">
                  <c:v>-12.585330678669164</c:v>
                </c:pt>
                <c:pt idx="478">
                  <c:v>-12.580646829356738</c:v>
                </c:pt>
                <c:pt idx="479">
                  <c:v>-12.580646829356738</c:v>
                </c:pt>
                <c:pt idx="480">
                  <c:v>-12.585330678669164</c:v>
                </c:pt>
                <c:pt idx="481">
                  <c:v>-12.585330678669164</c:v>
                </c:pt>
                <c:pt idx="482">
                  <c:v>-12.590036569706577</c:v>
                </c:pt>
                <c:pt idx="483">
                  <c:v>-12.590036569706577</c:v>
                </c:pt>
                <c:pt idx="484">
                  <c:v>-12.59951531366112</c:v>
                </c:pt>
                <c:pt idx="485">
                  <c:v>-12.590036569706577</c:v>
                </c:pt>
                <c:pt idx="486">
                  <c:v>-12.594764710902522</c:v>
                </c:pt>
                <c:pt idx="487">
                  <c:v>-12.59951531366112</c:v>
                </c:pt>
                <c:pt idx="488">
                  <c:v>-12.59951531366112</c:v>
                </c:pt>
                <c:pt idx="489">
                  <c:v>-12.604288592413779</c:v>
                </c:pt>
                <c:pt idx="490">
                  <c:v>-12.59951531366112</c:v>
                </c:pt>
                <c:pt idx="491">
                  <c:v>-12.604288592413779</c:v>
                </c:pt>
                <c:pt idx="492">
                  <c:v>-12.604288592413779</c:v>
                </c:pt>
                <c:pt idx="493">
                  <c:v>-12.609084764677272</c:v>
                </c:pt>
                <c:pt idx="494">
                  <c:v>-12.609084764677272</c:v>
                </c:pt>
                <c:pt idx="495">
                  <c:v>-12.61390405111322</c:v>
                </c:pt>
                <c:pt idx="496">
                  <c:v>-12.618746675589009</c:v>
                </c:pt>
                <c:pt idx="497">
                  <c:v>-12.618746675589009</c:v>
                </c:pt>
                <c:pt idx="498">
                  <c:v>-12.61390405111322</c:v>
                </c:pt>
                <c:pt idx="499">
                  <c:v>-12.618746675589009</c:v>
                </c:pt>
                <c:pt idx="500">
                  <c:v>-12.618746675589009</c:v>
                </c:pt>
                <c:pt idx="501">
                  <c:v>-12.618746675589009</c:v>
                </c:pt>
                <c:pt idx="502">
                  <c:v>-12.61390405111322</c:v>
                </c:pt>
                <c:pt idx="503">
                  <c:v>-12.618746675589009</c:v>
                </c:pt>
                <c:pt idx="504">
                  <c:v>-12.628502850534373</c:v>
                </c:pt>
                <c:pt idx="505">
                  <c:v>-12.623612865240181</c:v>
                </c:pt>
                <c:pt idx="506">
                  <c:v>-12.623612865240181</c:v>
                </c:pt>
                <c:pt idx="507">
                  <c:v>-12.628502850534373</c:v>
                </c:pt>
                <c:pt idx="508">
                  <c:v>-12.628502850534373</c:v>
                </c:pt>
                <c:pt idx="509">
                  <c:v>-12.633416865336802</c:v>
                </c:pt>
                <c:pt idx="510">
                  <c:v>-12.633416865336802</c:v>
                </c:pt>
                <c:pt idx="511">
                  <c:v>-12.638355146977384</c:v>
                </c:pt>
                <c:pt idx="512">
                  <c:v>-12.638355146977384</c:v>
                </c:pt>
                <c:pt idx="513">
                  <c:v>-12.643317936319514</c:v>
                </c:pt>
                <c:pt idx="514">
                  <c:v>-12.643317936319514</c:v>
                </c:pt>
                <c:pt idx="515">
                  <c:v>-12.648305477830553</c:v>
                </c:pt>
                <c:pt idx="516">
                  <c:v>-12.653318019654098</c:v>
                </c:pt>
                <c:pt idx="517">
                  <c:v>-12.643317936319514</c:v>
                </c:pt>
                <c:pt idx="518">
                  <c:v>-12.648305477830553</c:v>
                </c:pt>
                <c:pt idx="519">
                  <c:v>-12.648305477830553</c:v>
                </c:pt>
                <c:pt idx="520">
                  <c:v>-12.648305477830553</c:v>
                </c:pt>
                <c:pt idx="521">
                  <c:v>-12.648305477830553</c:v>
                </c:pt>
                <c:pt idx="522">
                  <c:v>-12.653318019654098</c:v>
                </c:pt>
                <c:pt idx="523">
                  <c:v>-12.658355813684054</c:v>
                </c:pt>
                <c:pt idx="524">
                  <c:v>-12.653318019654098</c:v>
                </c:pt>
                <c:pt idx="525">
                  <c:v>-12.648305477830553</c:v>
                </c:pt>
                <c:pt idx="526">
                  <c:v>-12.658355813684054</c:v>
                </c:pt>
                <c:pt idx="527">
                  <c:v>-12.658355813684054</c:v>
                </c:pt>
                <c:pt idx="528">
                  <c:v>-12.658355813684054</c:v>
                </c:pt>
                <c:pt idx="529">
                  <c:v>-12.668508185148072</c:v>
                </c:pt>
                <c:pt idx="530">
                  <c:v>-12.6634191156406</c:v>
                </c:pt>
                <c:pt idx="531">
                  <c:v>-12.668508185148072</c:v>
                </c:pt>
                <c:pt idx="532">
                  <c:v>-12.668508185148072</c:v>
                </c:pt>
                <c:pt idx="533">
                  <c:v>-12.668508185148072</c:v>
                </c:pt>
                <c:pt idx="534">
                  <c:v>-12.673623285814843</c:v>
                </c:pt>
                <c:pt idx="535">
                  <c:v>-12.673623285814843</c:v>
                </c:pt>
                <c:pt idx="536">
                  <c:v>-12.678764685315262</c:v>
                </c:pt>
                <c:pt idx="537">
                  <c:v>-12.678764685315262</c:v>
                </c:pt>
                <c:pt idx="538">
                  <c:v>-12.678764685315262</c:v>
                </c:pt>
                <c:pt idx="539">
                  <c:v>-12.678764685315262</c:v>
                </c:pt>
                <c:pt idx="540">
                  <c:v>-12.678764685315262</c:v>
                </c:pt>
                <c:pt idx="541">
                  <c:v>-12.689127472350808</c:v>
                </c:pt>
                <c:pt idx="542">
                  <c:v>-12.683932655473704</c:v>
                </c:pt>
                <c:pt idx="543">
                  <c:v>-12.683932655473704</c:v>
                </c:pt>
                <c:pt idx="544">
                  <c:v>-12.69434941633196</c:v>
                </c:pt>
                <c:pt idx="545">
                  <c:v>-12.69434941633196</c:v>
                </c:pt>
                <c:pt idx="546">
                  <c:v>-12.699598772218103</c:v>
                </c:pt>
                <c:pt idx="547">
                  <c:v>-12.69434941633196</c:v>
                </c:pt>
                <c:pt idx="548">
                  <c:v>-12.69434941633196</c:v>
                </c:pt>
                <c:pt idx="549">
                  <c:v>-12.699598772218103</c:v>
                </c:pt>
                <c:pt idx="550">
                  <c:v>-12.69434941633196</c:v>
                </c:pt>
                <c:pt idx="551">
                  <c:v>-12.699598772218103</c:v>
                </c:pt>
                <c:pt idx="552">
                  <c:v>-12.699598772218103</c:v>
                </c:pt>
                <c:pt idx="553">
                  <c:v>-12.69434941633196</c:v>
                </c:pt>
                <c:pt idx="554">
                  <c:v>-12.704875829318947</c:v>
                </c:pt>
                <c:pt idx="555">
                  <c:v>-12.71018088154864</c:v>
                </c:pt>
                <c:pt idx="556">
                  <c:v>-12.715514227524002</c:v>
                </c:pt>
                <c:pt idx="557">
                  <c:v>-12.71018088154864</c:v>
                </c:pt>
                <c:pt idx="558">
                  <c:v>-12.715514227524002</c:v>
                </c:pt>
                <c:pt idx="559">
                  <c:v>-12.715514227524002</c:v>
                </c:pt>
                <c:pt idx="560">
                  <c:v>-12.715514227524002</c:v>
                </c:pt>
                <c:pt idx="561">
                  <c:v>-12.715514227524002</c:v>
                </c:pt>
                <c:pt idx="562">
                  <c:v>-12.715514227524002</c:v>
                </c:pt>
                <c:pt idx="563">
                  <c:v>-12.715514227524002</c:v>
                </c:pt>
                <c:pt idx="564">
                  <c:v>-12.720876170665388</c:v>
                </c:pt>
                <c:pt idx="565">
                  <c:v>-12.726267019300264</c:v>
                </c:pt>
                <c:pt idx="566">
                  <c:v>-12.731687086769604</c:v>
                </c:pt>
                <c:pt idx="567">
                  <c:v>-12.731687086769604</c:v>
                </c:pt>
                <c:pt idx="568">
                  <c:v>-12.726267019300264</c:v>
                </c:pt>
                <c:pt idx="569">
                  <c:v>-12.731687086769604</c:v>
                </c:pt>
                <c:pt idx="570">
                  <c:v>-12.731687086769604</c:v>
                </c:pt>
                <c:pt idx="571">
                  <c:v>-12.737136691537168</c:v>
                </c:pt>
                <c:pt idx="572">
                  <c:v>-12.737136691537168</c:v>
                </c:pt>
                <c:pt idx="573">
                  <c:v>-12.737136691537168</c:v>
                </c:pt>
                <c:pt idx="574">
                  <c:v>-12.737136691537168</c:v>
                </c:pt>
                <c:pt idx="575">
                  <c:v>-12.737136691537168</c:v>
                </c:pt>
                <c:pt idx="576">
                  <c:v>-12.742616157301795</c:v>
                </c:pt>
                <c:pt idx="577">
                  <c:v>-12.748125813112763</c:v>
                </c:pt>
                <c:pt idx="578">
                  <c:v>-12.737136691537168</c:v>
                </c:pt>
                <c:pt idx="579">
                  <c:v>-12.737136691537168</c:v>
                </c:pt>
                <c:pt idx="580">
                  <c:v>-12.742616157301795</c:v>
                </c:pt>
                <c:pt idx="581">
                  <c:v>-12.742616157301795</c:v>
                </c:pt>
                <c:pt idx="582">
                  <c:v>-12.753665993488379</c:v>
                </c:pt>
                <c:pt idx="583">
                  <c:v>-12.748125813112763</c:v>
                </c:pt>
                <c:pt idx="584">
                  <c:v>-12.748125813112763</c:v>
                </c:pt>
                <c:pt idx="585">
                  <c:v>-12.753665993488379</c:v>
                </c:pt>
                <c:pt idx="586">
                  <c:v>-12.759237038537835</c:v>
                </c:pt>
                <c:pt idx="587">
                  <c:v>-12.753665993488379</c:v>
                </c:pt>
                <c:pt idx="588">
                  <c:v>-12.764839294086505</c:v>
                </c:pt>
                <c:pt idx="589">
                  <c:v>-12.759237038537835</c:v>
                </c:pt>
                <c:pt idx="590">
                  <c:v>-12.764839294086505</c:v>
                </c:pt>
                <c:pt idx="591">
                  <c:v>-12.759237038537835</c:v>
                </c:pt>
                <c:pt idx="592">
                  <c:v>-12.764839294086505</c:v>
                </c:pt>
                <c:pt idx="593">
                  <c:v>-12.77047311180476</c:v>
                </c:pt>
                <c:pt idx="594">
                  <c:v>-12.764839294086505</c:v>
                </c:pt>
                <c:pt idx="595">
                  <c:v>-12.77047311180476</c:v>
                </c:pt>
                <c:pt idx="596">
                  <c:v>-12.77047311180476</c:v>
                </c:pt>
                <c:pt idx="597">
                  <c:v>-12.77047311180476</c:v>
                </c:pt>
                <c:pt idx="598">
                  <c:v>-12.77047311180476</c:v>
                </c:pt>
                <c:pt idx="599">
                  <c:v>-12.77047311180476</c:v>
                </c:pt>
                <c:pt idx="600">
                  <c:v>-12.764839294086505</c:v>
                </c:pt>
                <c:pt idx="601">
                  <c:v>-12.77047311180476</c:v>
                </c:pt>
                <c:pt idx="602">
                  <c:v>-12.77047311180476</c:v>
                </c:pt>
                <c:pt idx="603">
                  <c:v>-12.776138849340438</c:v>
                </c:pt>
                <c:pt idx="604">
                  <c:v>-12.781836870455075</c:v>
                </c:pt>
                <c:pt idx="605">
                  <c:v>-12.781836870455075</c:v>
                </c:pt>
                <c:pt idx="606">
                  <c:v>-12.781836870455075</c:v>
                </c:pt>
                <c:pt idx="607">
                  <c:v>-12.787567545164061</c:v>
                </c:pt>
                <c:pt idx="608">
                  <c:v>-12.781836870455075</c:v>
                </c:pt>
                <c:pt idx="609">
                  <c:v>-12.793331249880811</c:v>
                </c:pt>
                <c:pt idx="610">
                  <c:v>-12.787567545164061</c:v>
                </c:pt>
                <c:pt idx="611">
                  <c:v>-12.793331249880811</c:v>
                </c:pt>
                <c:pt idx="612">
                  <c:v>-12.793331249880811</c:v>
                </c:pt>
                <c:pt idx="613">
                  <c:v>-12.799128367565137</c:v>
                </c:pt>
                <c:pt idx="614">
                  <c:v>-12.799128367565137</c:v>
                </c:pt>
                <c:pt idx="615">
                  <c:v>-12.799128367565137</c:v>
                </c:pt>
                <c:pt idx="616">
                  <c:v>-12.799128367565137</c:v>
                </c:pt>
                <c:pt idx="617">
                  <c:v>-12.80495928787593</c:v>
                </c:pt>
                <c:pt idx="618">
                  <c:v>-12.80495928787593</c:v>
                </c:pt>
                <c:pt idx="619">
                  <c:v>-12.799128367565137</c:v>
                </c:pt>
                <c:pt idx="620">
                  <c:v>-12.799128367565137</c:v>
                </c:pt>
                <c:pt idx="621">
                  <c:v>-12.80495928787593</c:v>
                </c:pt>
                <c:pt idx="622">
                  <c:v>-12.810824407328328</c:v>
                </c:pt>
                <c:pt idx="623">
                  <c:v>-12.810824407328328</c:v>
                </c:pt>
                <c:pt idx="624">
                  <c:v>-12.810824407328328</c:v>
                </c:pt>
                <c:pt idx="625">
                  <c:v>-12.810824407328328</c:v>
                </c:pt>
                <c:pt idx="626">
                  <c:v>-12.810824407328328</c:v>
                </c:pt>
                <c:pt idx="627">
                  <c:v>-12.810824407328328</c:v>
                </c:pt>
                <c:pt idx="628">
                  <c:v>-12.822658864975331</c:v>
                </c:pt>
                <c:pt idx="629">
                  <c:v>-12.816724129455515</c:v>
                </c:pt>
                <c:pt idx="630">
                  <c:v>-12.822658864975331</c:v>
                </c:pt>
                <c:pt idx="631">
                  <c:v>-12.816724129455515</c:v>
                </c:pt>
                <c:pt idx="632">
                  <c:v>-12.822658864975331</c:v>
                </c:pt>
                <c:pt idx="633">
                  <c:v>-12.822658864975331</c:v>
                </c:pt>
                <c:pt idx="634">
                  <c:v>-12.834635056022046</c:v>
                </c:pt>
                <c:pt idx="635">
                  <c:v>-12.822658864975331</c:v>
                </c:pt>
                <c:pt idx="636">
                  <c:v>-12.828629031961833</c:v>
                </c:pt>
                <c:pt idx="637">
                  <c:v>-12.828629031961833</c:v>
                </c:pt>
                <c:pt idx="638">
                  <c:v>-12.834635056022046</c:v>
                </c:pt>
                <c:pt idx="639">
                  <c:v>-12.828629031961833</c:v>
                </c:pt>
                <c:pt idx="640">
                  <c:v>-12.834635056022046</c:v>
                </c:pt>
                <c:pt idx="641">
                  <c:v>-12.834635056022046</c:v>
                </c:pt>
                <c:pt idx="642">
                  <c:v>-12.834635056022046</c:v>
                </c:pt>
                <c:pt idx="643">
                  <c:v>-12.840677370478009</c:v>
                </c:pt>
                <c:pt idx="644">
                  <c:v>-12.84675641655439</c:v>
                </c:pt>
                <c:pt idx="645">
                  <c:v>-12.834635056022046</c:v>
                </c:pt>
                <c:pt idx="646">
                  <c:v>-12.84675641655439</c:v>
                </c:pt>
                <c:pt idx="647">
                  <c:v>-12.852872643571827</c:v>
                </c:pt>
                <c:pt idx="648">
                  <c:v>-12.852872643571827</c:v>
                </c:pt>
                <c:pt idx="649">
                  <c:v>-12.840677370478009</c:v>
                </c:pt>
                <c:pt idx="650">
                  <c:v>-12.852872643571827</c:v>
                </c:pt>
                <c:pt idx="651">
                  <c:v>-12.84675641655439</c:v>
                </c:pt>
                <c:pt idx="652">
                  <c:v>-12.84675641655439</c:v>
                </c:pt>
                <c:pt idx="653">
                  <c:v>-12.840677370478009</c:v>
                </c:pt>
                <c:pt idx="654">
                  <c:v>-12.852872643571827</c:v>
                </c:pt>
                <c:pt idx="655">
                  <c:v>-12.852872643571827</c:v>
                </c:pt>
                <c:pt idx="656">
                  <c:v>-12.865218479394127</c:v>
                </c:pt>
                <c:pt idx="657">
                  <c:v>-12.859026509146206</c:v>
                </c:pt>
                <c:pt idx="658">
                  <c:v>-12.852872643571827</c:v>
                </c:pt>
                <c:pt idx="659">
                  <c:v>-12.865218479394127</c:v>
                </c:pt>
                <c:pt idx="660">
                  <c:v>-12.865218479394127</c:v>
                </c:pt>
                <c:pt idx="661">
                  <c:v>-12.865218479394127</c:v>
                </c:pt>
                <c:pt idx="662">
                  <c:v>-12.871449029144763</c:v>
                </c:pt>
                <c:pt idx="663">
                  <c:v>-12.871449029144763</c:v>
                </c:pt>
                <c:pt idx="664">
                  <c:v>-12.865218479394127</c:v>
                </c:pt>
                <c:pt idx="665">
                  <c:v>-12.865218479394127</c:v>
                </c:pt>
                <c:pt idx="666">
                  <c:v>-12.865218479394127</c:v>
                </c:pt>
                <c:pt idx="667">
                  <c:v>-12.871449029144763</c:v>
                </c:pt>
                <c:pt idx="668">
                  <c:v>-12.871449029144763</c:v>
                </c:pt>
                <c:pt idx="669">
                  <c:v>-12.884027811351622</c:v>
                </c:pt>
                <c:pt idx="670">
                  <c:v>-12.877718642158358</c:v>
                </c:pt>
                <c:pt idx="671">
                  <c:v>-12.877718642158358</c:v>
                </c:pt>
                <c:pt idx="672">
                  <c:v>-12.877718642158358</c:v>
                </c:pt>
                <c:pt idx="673">
                  <c:v>-12.884027811351622</c:v>
                </c:pt>
                <c:pt idx="674">
                  <c:v>-12.877718642158358</c:v>
                </c:pt>
                <c:pt idx="675">
                  <c:v>-12.884027811351622</c:v>
                </c:pt>
                <c:pt idx="676">
                  <c:v>-12.884027811351622</c:v>
                </c:pt>
                <c:pt idx="677">
                  <c:v>-12.884027811351622</c:v>
                </c:pt>
                <c:pt idx="678">
                  <c:v>-12.896766837129052</c:v>
                </c:pt>
                <c:pt idx="679">
                  <c:v>-12.896766837129052</c:v>
                </c:pt>
                <c:pt idx="680">
                  <c:v>-12.896766837129052</c:v>
                </c:pt>
                <c:pt idx="681">
                  <c:v>-12.903197727459343</c:v>
                </c:pt>
                <c:pt idx="682">
                  <c:v>-12.896766837129052</c:v>
                </c:pt>
                <c:pt idx="683">
                  <c:v>-12.896766837129052</c:v>
                </c:pt>
                <c:pt idx="684">
                  <c:v>-12.903197727459343</c:v>
                </c:pt>
                <c:pt idx="685">
                  <c:v>-12.896766837129052</c:v>
                </c:pt>
                <c:pt idx="686">
                  <c:v>-12.90967024196496</c:v>
                </c:pt>
                <c:pt idx="687">
                  <c:v>-12.90967024196496</c:v>
                </c:pt>
                <c:pt idx="688">
                  <c:v>-12.90967024196496</c:v>
                </c:pt>
                <c:pt idx="689">
                  <c:v>-12.90967024196496</c:v>
                </c:pt>
                <c:pt idx="690">
                  <c:v>-12.90967024196496</c:v>
                </c:pt>
                <c:pt idx="691">
                  <c:v>-12.903197727459343</c:v>
                </c:pt>
                <c:pt idx="692">
                  <c:v>-12.90967024196496</c:v>
                </c:pt>
                <c:pt idx="693">
                  <c:v>-12.916184922986155</c:v>
                </c:pt>
                <c:pt idx="694">
                  <c:v>-12.922742323532313</c:v>
                </c:pt>
                <c:pt idx="695">
                  <c:v>-12.916184922986155</c:v>
                </c:pt>
                <c:pt idx="696">
                  <c:v>-12.922742323532313</c:v>
                </c:pt>
                <c:pt idx="697">
                  <c:v>-12.916184922986155</c:v>
                </c:pt>
                <c:pt idx="698">
                  <c:v>-12.922742323532313</c:v>
                </c:pt>
                <c:pt idx="699">
                  <c:v>-12.922742323532313</c:v>
                </c:pt>
                <c:pt idx="700">
                  <c:v>-12.916184922986155</c:v>
                </c:pt>
                <c:pt idx="701">
                  <c:v>-12.922742323532313</c:v>
                </c:pt>
                <c:pt idx="702">
                  <c:v>-12.929343007563665</c:v>
                </c:pt>
                <c:pt idx="703">
                  <c:v>-12.929343007563665</c:v>
                </c:pt>
                <c:pt idx="704">
                  <c:v>-12.929343007563665</c:v>
                </c:pt>
                <c:pt idx="705">
                  <c:v>-12.935987550282334</c:v>
                </c:pt>
                <c:pt idx="706">
                  <c:v>-12.929343007563665</c:v>
                </c:pt>
                <c:pt idx="707">
                  <c:v>-12.935987550282334</c:v>
                </c:pt>
                <c:pt idx="708">
                  <c:v>-12.935987550282334</c:v>
                </c:pt>
                <c:pt idx="709">
                  <c:v>-12.94267653843313</c:v>
                </c:pt>
                <c:pt idx="710">
                  <c:v>-12.94267653843313</c:v>
                </c:pt>
                <c:pt idx="711">
                  <c:v>-12.935987550282334</c:v>
                </c:pt>
                <c:pt idx="712">
                  <c:v>-12.94267653843313</c:v>
                </c:pt>
                <c:pt idx="713">
                  <c:v>-12.935987550282334</c:v>
                </c:pt>
                <c:pt idx="714">
                  <c:v>-12.935987550282334</c:v>
                </c:pt>
                <c:pt idx="715">
                  <c:v>-12.94267653843313</c:v>
                </c:pt>
                <c:pt idx="716">
                  <c:v>-12.956190257599854</c:v>
                </c:pt>
                <c:pt idx="717">
                  <c:v>-12.949410570614475</c:v>
                </c:pt>
                <c:pt idx="718">
                  <c:v>-12.956190257599854</c:v>
                </c:pt>
                <c:pt idx="719">
                  <c:v>-12.949410570614475</c:v>
                </c:pt>
                <c:pt idx="720">
                  <c:v>-12.956190257599854</c:v>
                </c:pt>
                <c:pt idx="721">
                  <c:v>-12.956190257599854</c:v>
                </c:pt>
                <c:pt idx="722">
                  <c:v>-12.956190257599854</c:v>
                </c:pt>
                <c:pt idx="723">
                  <c:v>-12.956190257599854</c:v>
                </c:pt>
                <c:pt idx="724">
                  <c:v>-12.963016222670253</c:v>
                </c:pt>
                <c:pt idx="725">
                  <c:v>-12.963016222670253</c:v>
                </c:pt>
                <c:pt idx="726">
                  <c:v>-12.963016222670253</c:v>
                </c:pt>
                <c:pt idx="727">
                  <c:v>-12.963016222670253</c:v>
                </c:pt>
                <c:pt idx="728">
                  <c:v>-12.963016222670253</c:v>
                </c:pt>
                <c:pt idx="729">
                  <c:v>-12.963016222670253</c:v>
                </c:pt>
                <c:pt idx="730">
                  <c:v>-12.983778214118683</c:v>
                </c:pt>
                <c:pt idx="731">
                  <c:v>-12.963016222670253</c:v>
                </c:pt>
                <c:pt idx="732">
                  <c:v>-12.976809544802588</c:v>
                </c:pt>
                <c:pt idx="733">
                  <c:v>-12.976809544802588</c:v>
                </c:pt>
                <c:pt idx="734">
                  <c:v>-12.983778214118683</c:v>
                </c:pt>
                <c:pt idx="735">
                  <c:v>-12.976809544802588</c:v>
                </c:pt>
                <c:pt idx="736">
                  <c:v>-12.976809544802588</c:v>
                </c:pt>
                <c:pt idx="737">
                  <c:v>-12.983778214118683</c:v>
                </c:pt>
                <c:pt idx="738">
                  <c:v>-12.976809544802588</c:v>
                </c:pt>
                <c:pt idx="739">
                  <c:v>-12.976809544802588</c:v>
                </c:pt>
                <c:pt idx="740">
                  <c:v>-12.983778214118683</c:v>
                </c:pt>
                <c:pt idx="741">
                  <c:v>-12.983778214118683</c:v>
                </c:pt>
                <c:pt idx="742">
                  <c:v>-12.983778214118683</c:v>
                </c:pt>
                <c:pt idx="743">
                  <c:v>-12.990795786777328</c:v>
                </c:pt>
                <c:pt idx="744">
                  <c:v>-12.983778214118683</c:v>
                </c:pt>
                <c:pt idx="745">
                  <c:v>-12.990795786777328</c:v>
                </c:pt>
                <c:pt idx="746">
                  <c:v>-12.983778214118683</c:v>
                </c:pt>
                <c:pt idx="747">
                  <c:v>-12.990795786777328</c:v>
                </c:pt>
                <c:pt idx="748">
                  <c:v>-12.997862954000421</c:v>
                </c:pt>
                <c:pt idx="749">
                  <c:v>-12.990795786777328</c:v>
                </c:pt>
                <c:pt idx="750">
                  <c:v>-12.997862954000421</c:v>
                </c:pt>
                <c:pt idx="751">
                  <c:v>-13.004980421769284</c:v>
                </c:pt>
                <c:pt idx="752">
                  <c:v>-13.004980421769284</c:v>
                </c:pt>
                <c:pt idx="753">
                  <c:v>-12.997862954000421</c:v>
                </c:pt>
                <c:pt idx="754">
                  <c:v>-12.990795786777328</c:v>
                </c:pt>
                <c:pt idx="755">
                  <c:v>-12.997862954000421</c:v>
                </c:pt>
                <c:pt idx="756">
                  <c:v>-12.997862954000421</c:v>
                </c:pt>
                <c:pt idx="757">
                  <c:v>-12.997862954000421</c:v>
                </c:pt>
                <c:pt idx="758">
                  <c:v>-13.012148911247898</c:v>
                </c:pt>
                <c:pt idx="759">
                  <c:v>-13.004980421769284</c:v>
                </c:pt>
                <c:pt idx="760">
                  <c:v>-12.997862954000421</c:v>
                </c:pt>
                <c:pt idx="761">
                  <c:v>-13.012148911247898</c:v>
                </c:pt>
                <c:pt idx="762">
                  <c:v>-13.004980421769284</c:v>
                </c:pt>
                <c:pt idx="763">
                  <c:v>-13.012148911247898</c:v>
                </c:pt>
                <c:pt idx="764">
                  <c:v>-13.012148911247898</c:v>
                </c:pt>
                <c:pt idx="765">
                  <c:v>-13.019369159221384</c:v>
                </c:pt>
                <c:pt idx="766">
                  <c:v>-13.019369159221384</c:v>
                </c:pt>
                <c:pt idx="767">
                  <c:v>-13.019369159221384</c:v>
                </c:pt>
                <c:pt idx="768">
                  <c:v>-13.012148911247898</c:v>
                </c:pt>
                <c:pt idx="769">
                  <c:v>-13.012148911247898</c:v>
                </c:pt>
                <c:pt idx="770">
                  <c:v>-13.033967958642537</c:v>
                </c:pt>
                <c:pt idx="771">
                  <c:v>-13.033967958642537</c:v>
                </c:pt>
                <c:pt idx="772">
                  <c:v>-13.019369159221384</c:v>
                </c:pt>
                <c:pt idx="773">
                  <c:v>-13.033967958642537</c:v>
                </c:pt>
                <c:pt idx="774">
                  <c:v>-13.019369159221384</c:v>
                </c:pt>
                <c:pt idx="775">
                  <c:v>-13.019369159221384</c:v>
                </c:pt>
                <c:pt idx="776">
                  <c:v>-13.033967958642537</c:v>
                </c:pt>
                <c:pt idx="777">
                  <c:v>-13.019369159221384</c:v>
                </c:pt>
                <c:pt idx="778">
                  <c:v>-13.026641918550464</c:v>
                </c:pt>
                <c:pt idx="779">
                  <c:v>-13.026641918550464</c:v>
                </c:pt>
                <c:pt idx="780">
                  <c:v>-13.033967958642537</c:v>
                </c:pt>
                <c:pt idx="781">
                  <c:v>-13.033967958642537</c:v>
                </c:pt>
                <c:pt idx="782">
                  <c:v>-13.033967958642537</c:v>
                </c:pt>
                <c:pt idx="783">
                  <c:v>-13.041348065940159</c:v>
                </c:pt>
                <c:pt idx="784">
                  <c:v>-13.033967958642537</c:v>
                </c:pt>
                <c:pt idx="785">
                  <c:v>-13.041348065940159</c:v>
                </c:pt>
                <c:pt idx="786">
                  <c:v>-13.041348065940159</c:v>
                </c:pt>
                <c:pt idx="787">
                  <c:v>-13.048783044427678</c:v>
                </c:pt>
                <c:pt idx="788">
                  <c:v>-13.048783044427678</c:v>
                </c:pt>
                <c:pt idx="789">
                  <c:v>-13.056273716156836</c:v>
                </c:pt>
                <c:pt idx="790">
                  <c:v>-13.048783044427678</c:v>
                </c:pt>
                <c:pt idx="791">
                  <c:v>-13.056273716156836</c:v>
                </c:pt>
                <c:pt idx="792">
                  <c:v>-13.056273716156836</c:v>
                </c:pt>
                <c:pt idx="793">
                  <c:v>-13.056273716156836</c:v>
                </c:pt>
                <c:pt idx="794">
                  <c:v>-13.063820921792219</c:v>
                </c:pt>
                <c:pt idx="795">
                  <c:v>-13.056273716156836</c:v>
                </c:pt>
                <c:pt idx="796">
                  <c:v>-13.063820921792219</c:v>
                </c:pt>
                <c:pt idx="797">
                  <c:v>-13.056273716156836</c:v>
                </c:pt>
                <c:pt idx="798">
                  <c:v>-13.071425521177439</c:v>
                </c:pt>
                <c:pt idx="799">
                  <c:v>-13.071425521177439</c:v>
                </c:pt>
                <c:pt idx="800">
                  <c:v>-13.071425521177439</c:v>
                </c:pt>
                <c:pt idx="801">
                  <c:v>-13.063820921792219</c:v>
                </c:pt>
                <c:pt idx="802">
                  <c:v>-13.071425521177439</c:v>
                </c:pt>
                <c:pt idx="803">
                  <c:v>-13.063820921792219</c:v>
                </c:pt>
                <c:pt idx="804">
                  <c:v>-13.071425521177439</c:v>
                </c:pt>
                <c:pt idx="805">
                  <c:v>-13.071425521177439</c:v>
                </c:pt>
                <c:pt idx="806">
                  <c:v>-13.079088393923007</c:v>
                </c:pt>
                <c:pt idx="807">
                  <c:v>-13.071425521177439</c:v>
                </c:pt>
                <c:pt idx="808">
                  <c:v>-13.071425521177439</c:v>
                </c:pt>
                <c:pt idx="809">
                  <c:v>-13.071425521177439</c:v>
                </c:pt>
                <c:pt idx="810">
                  <c:v>-13.086810440016917</c:v>
                </c:pt>
                <c:pt idx="811">
                  <c:v>-13.086810440016917</c:v>
                </c:pt>
                <c:pt idx="812">
                  <c:v>-13.086810440016917</c:v>
                </c:pt>
                <c:pt idx="813">
                  <c:v>-13.079088393923007</c:v>
                </c:pt>
                <c:pt idx="814">
                  <c:v>-13.079088393923007</c:v>
                </c:pt>
                <c:pt idx="815">
                  <c:v>-13.094592580458972</c:v>
                </c:pt>
                <c:pt idx="816">
                  <c:v>-13.094592580458972</c:v>
                </c:pt>
                <c:pt idx="817">
                  <c:v>-13.086810440016917</c:v>
                </c:pt>
                <c:pt idx="818">
                  <c:v>-13.094592580458972</c:v>
                </c:pt>
                <c:pt idx="819">
                  <c:v>-13.094592580458972</c:v>
                </c:pt>
                <c:pt idx="820">
                  <c:v>-13.086810440016917</c:v>
                </c:pt>
                <c:pt idx="821">
                  <c:v>-13.094592580458972</c:v>
                </c:pt>
                <c:pt idx="822">
                  <c:v>-13.094592580458972</c:v>
                </c:pt>
                <c:pt idx="823">
                  <c:v>-13.102435757919999</c:v>
                </c:pt>
                <c:pt idx="824">
                  <c:v>-13.102435757919999</c:v>
                </c:pt>
                <c:pt idx="825">
                  <c:v>-13.102435757919999</c:v>
                </c:pt>
                <c:pt idx="826">
                  <c:v>-13.102435757919999</c:v>
                </c:pt>
                <c:pt idx="827">
                  <c:v>-13.110340937427111</c:v>
                </c:pt>
                <c:pt idx="828">
                  <c:v>-13.094592580458972</c:v>
                </c:pt>
                <c:pt idx="829">
                  <c:v>-13.110340937427111</c:v>
                </c:pt>
                <c:pt idx="830">
                  <c:v>-13.102435757919999</c:v>
                </c:pt>
                <c:pt idx="831">
                  <c:v>-13.102435757919999</c:v>
                </c:pt>
                <c:pt idx="832">
                  <c:v>-13.110340937427111</c:v>
                </c:pt>
                <c:pt idx="833">
                  <c:v>-13.110340937427111</c:v>
                </c:pt>
                <c:pt idx="834">
                  <c:v>-13.118309107076289</c:v>
                </c:pt>
                <c:pt idx="835">
                  <c:v>-13.110340937427111</c:v>
                </c:pt>
                <c:pt idx="836">
                  <c:v>-13.126341278773552</c:v>
                </c:pt>
                <c:pt idx="837">
                  <c:v>-13.102435757919999</c:v>
                </c:pt>
                <c:pt idx="838">
                  <c:v>-13.118309107076289</c:v>
                </c:pt>
                <c:pt idx="839">
                  <c:v>-13.126341278773552</c:v>
                </c:pt>
                <c:pt idx="840">
                  <c:v>-13.126341278773552</c:v>
                </c:pt>
                <c:pt idx="841">
                  <c:v>-13.134438489006172</c:v>
                </c:pt>
                <c:pt idx="842">
                  <c:v>-13.126341278773552</c:v>
                </c:pt>
                <c:pt idx="843">
                  <c:v>-13.126341278773552</c:v>
                </c:pt>
                <c:pt idx="844">
                  <c:v>-13.134438489006172</c:v>
                </c:pt>
                <c:pt idx="845">
                  <c:v>-13.118309107076289</c:v>
                </c:pt>
                <c:pt idx="846">
                  <c:v>-13.134438489006172</c:v>
                </c:pt>
                <c:pt idx="847">
                  <c:v>-13.134438489006172</c:v>
                </c:pt>
                <c:pt idx="848">
                  <c:v>-13.126341278773552</c:v>
                </c:pt>
                <c:pt idx="849">
                  <c:v>-13.134438489006172</c:v>
                </c:pt>
                <c:pt idx="850">
                  <c:v>-13.134438489006172</c:v>
                </c:pt>
                <c:pt idx="851">
                  <c:v>-13.150832298781848</c:v>
                </c:pt>
                <c:pt idx="852">
                  <c:v>-13.134438489006172</c:v>
                </c:pt>
                <c:pt idx="853">
                  <c:v>-13.142601799645332</c:v>
                </c:pt>
                <c:pt idx="854">
                  <c:v>-13.142601799645332</c:v>
                </c:pt>
                <c:pt idx="855">
                  <c:v>-13.142601799645332</c:v>
                </c:pt>
                <c:pt idx="856">
                  <c:v>-13.142601799645332</c:v>
                </c:pt>
                <c:pt idx="857">
                  <c:v>-13.134438489006172</c:v>
                </c:pt>
                <c:pt idx="858">
                  <c:v>-13.142601799645332</c:v>
                </c:pt>
                <c:pt idx="859">
                  <c:v>-13.150832298781848</c:v>
                </c:pt>
                <c:pt idx="860">
                  <c:v>-13.150832298781848</c:v>
                </c:pt>
                <c:pt idx="861">
                  <c:v>-13.150832298781848</c:v>
                </c:pt>
                <c:pt idx="862">
                  <c:v>-13.159131101596543</c:v>
                </c:pt>
                <c:pt idx="863">
                  <c:v>-13.167499351267059</c:v>
                </c:pt>
                <c:pt idx="864">
                  <c:v>-13.167499351267059</c:v>
                </c:pt>
                <c:pt idx="865">
                  <c:v>-13.167499351267059</c:v>
                </c:pt>
                <c:pt idx="866">
                  <c:v>-13.159131101596543</c:v>
                </c:pt>
                <c:pt idx="867">
                  <c:v>-13.159131101596543</c:v>
                </c:pt>
                <c:pt idx="868">
                  <c:v>-13.167499351267059</c:v>
                </c:pt>
                <c:pt idx="869">
                  <c:v>-13.167499351267059</c:v>
                </c:pt>
                <c:pt idx="870">
                  <c:v>-13.167499351267059</c:v>
                </c:pt>
                <c:pt idx="871">
                  <c:v>-13.167499351267059</c:v>
                </c:pt>
                <c:pt idx="872">
                  <c:v>-13.175938219912924</c:v>
                </c:pt>
                <c:pt idx="873">
                  <c:v>-13.175938219912924</c:v>
                </c:pt>
                <c:pt idx="874">
                  <c:v>-13.175938219912924</c:v>
                </c:pt>
                <c:pt idx="875">
                  <c:v>-13.175938219912924</c:v>
                </c:pt>
                <c:pt idx="876">
                  <c:v>-13.167499351267059</c:v>
                </c:pt>
                <c:pt idx="877">
                  <c:v>-13.175938219912924</c:v>
                </c:pt>
                <c:pt idx="878">
                  <c:v>-13.184448909580833</c:v>
                </c:pt>
                <c:pt idx="879">
                  <c:v>-13.184448909580833</c:v>
                </c:pt>
                <c:pt idx="880">
                  <c:v>-13.175938219912924</c:v>
                </c:pt>
                <c:pt idx="881">
                  <c:v>-13.175938219912924</c:v>
                </c:pt>
                <c:pt idx="882">
                  <c:v>-13.184448909580833</c:v>
                </c:pt>
                <c:pt idx="883">
                  <c:v>-13.184448909580833</c:v>
                </c:pt>
                <c:pt idx="884">
                  <c:v>-13.184448909580833</c:v>
                </c:pt>
                <c:pt idx="885">
                  <c:v>-13.184448909580833</c:v>
                </c:pt>
                <c:pt idx="886">
                  <c:v>-13.175938219912924</c:v>
                </c:pt>
                <c:pt idx="887">
                  <c:v>-13.193032653272224</c:v>
                </c:pt>
                <c:pt idx="888">
                  <c:v>-13.184448909580833</c:v>
                </c:pt>
                <c:pt idx="889">
                  <c:v>-13.184448909580833</c:v>
                </c:pt>
                <c:pt idx="890">
                  <c:v>-13.201690716015339</c:v>
                </c:pt>
                <c:pt idx="891">
                  <c:v>-13.193032653272224</c:v>
                </c:pt>
                <c:pt idx="892">
                  <c:v>-13.193032653272224</c:v>
                </c:pt>
                <c:pt idx="893">
                  <c:v>-13.193032653272224</c:v>
                </c:pt>
                <c:pt idx="894">
                  <c:v>-13.201690716015339</c:v>
                </c:pt>
                <c:pt idx="895">
                  <c:v>-13.193032653272224</c:v>
                </c:pt>
                <c:pt idx="896">
                  <c:v>-13.210424395984093</c:v>
                </c:pt>
                <c:pt idx="897">
                  <c:v>-13.201690716015339</c:v>
                </c:pt>
                <c:pt idx="898">
                  <c:v>-13.201690716015339</c:v>
                </c:pt>
                <c:pt idx="899">
                  <c:v>-13.193032653272224</c:v>
                </c:pt>
                <c:pt idx="900">
                  <c:v>-13.201690716015339</c:v>
                </c:pt>
                <c:pt idx="901">
                  <c:v>-13.193032653272224</c:v>
                </c:pt>
                <c:pt idx="902">
                  <c:v>-13.210424395984093</c:v>
                </c:pt>
                <c:pt idx="903">
                  <c:v>-13.210424395984093</c:v>
                </c:pt>
                <c:pt idx="904">
                  <c:v>-13.219235025666249</c:v>
                </c:pt>
                <c:pt idx="905">
                  <c:v>-13.210424395984093</c:v>
                </c:pt>
                <c:pt idx="906">
                  <c:v>-13.210424395984093</c:v>
                </c:pt>
                <c:pt idx="907">
                  <c:v>-13.210424395984093</c:v>
                </c:pt>
                <c:pt idx="908">
                  <c:v>-13.219235025666249</c:v>
                </c:pt>
                <c:pt idx="909">
                  <c:v>-13.228123973083495</c:v>
                </c:pt>
                <c:pt idx="910">
                  <c:v>-13.219235025666249</c:v>
                </c:pt>
                <c:pt idx="911">
                  <c:v>-13.219235025666249</c:v>
                </c:pt>
                <c:pt idx="912">
                  <c:v>-13.228123973083495</c:v>
                </c:pt>
                <c:pt idx="913">
                  <c:v>-13.228123973083495</c:v>
                </c:pt>
                <c:pt idx="914">
                  <c:v>-13.219235025666249</c:v>
                </c:pt>
                <c:pt idx="915">
                  <c:v>-13.228123973083495</c:v>
                </c:pt>
                <c:pt idx="916">
                  <c:v>-13.210424395984093</c:v>
                </c:pt>
                <c:pt idx="917">
                  <c:v>-13.219235025666249</c:v>
                </c:pt>
                <c:pt idx="918">
                  <c:v>-13.228123973083495</c:v>
                </c:pt>
                <c:pt idx="919">
                  <c:v>-13.228123973083495</c:v>
                </c:pt>
                <c:pt idx="920">
                  <c:v>-13.228123973083495</c:v>
                </c:pt>
                <c:pt idx="921">
                  <c:v>-13.237092643066255</c:v>
                </c:pt>
                <c:pt idx="922">
                  <c:v>-13.237092643066255</c:v>
                </c:pt>
                <c:pt idx="923">
                  <c:v>-13.228123973083495</c:v>
                </c:pt>
                <c:pt idx="924">
                  <c:v>-13.237092643066255</c:v>
                </c:pt>
                <c:pt idx="925">
                  <c:v>-13.255274962149446</c:v>
                </c:pt>
                <c:pt idx="926">
                  <c:v>-13.246142478586172</c:v>
                </c:pt>
                <c:pt idx="927">
                  <c:v>-13.237092643066255</c:v>
                </c:pt>
                <c:pt idx="928">
                  <c:v>-13.246142478586172</c:v>
                </c:pt>
                <c:pt idx="929">
                  <c:v>-13.255274962149446</c:v>
                </c:pt>
                <c:pt idx="930">
                  <c:v>-13.246142478586172</c:v>
                </c:pt>
                <c:pt idx="931">
                  <c:v>-13.237092643066255</c:v>
                </c:pt>
                <c:pt idx="932">
                  <c:v>-13.255274962149446</c:v>
                </c:pt>
                <c:pt idx="933">
                  <c:v>-13.255274962149446</c:v>
                </c:pt>
                <c:pt idx="934">
                  <c:v>-13.26449161725437</c:v>
                </c:pt>
                <c:pt idx="935">
                  <c:v>-13.26449161725437</c:v>
                </c:pt>
                <c:pt idx="936">
                  <c:v>-13.255274962149446</c:v>
                </c:pt>
                <c:pt idx="937">
                  <c:v>-13.255274962149446</c:v>
                </c:pt>
                <c:pt idx="938">
                  <c:v>-13.26449161725437</c:v>
                </c:pt>
                <c:pt idx="939">
                  <c:v>-13.246142478586172</c:v>
                </c:pt>
                <c:pt idx="940">
                  <c:v>-13.255274962149446</c:v>
                </c:pt>
                <c:pt idx="941">
                  <c:v>-13.273794009916683</c:v>
                </c:pt>
                <c:pt idx="942">
                  <c:v>-13.246142478586172</c:v>
                </c:pt>
                <c:pt idx="943">
                  <c:v>-13.255274962149446</c:v>
                </c:pt>
                <c:pt idx="944">
                  <c:v>-13.255274962149446</c:v>
                </c:pt>
                <c:pt idx="945">
                  <c:v>-13.26449161725437</c:v>
                </c:pt>
                <c:pt idx="946">
                  <c:v>-13.273794009916683</c:v>
                </c:pt>
                <c:pt idx="947">
                  <c:v>-13.273794009916683</c:v>
                </c:pt>
                <c:pt idx="948">
                  <c:v>-13.273794009916683</c:v>
                </c:pt>
                <c:pt idx="949">
                  <c:v>-13.273794009916683</c:v>
                </c:pt>
                <c:pt idx="950">
                  <c:v>-13.255274962149446</c:v>
                </c:pt>
                <c:pt idx="951">
                  <c:v>-13.273794009916683</c:v>
                </c:pt>
                <c:pt idx="952">
                  <c:v>-13.273794009916683</c:v>
                </c:pt>
                <c:pt idx="953">
                  <c:v>-13.283183750266522</c:v>
                </c:pt>
                <c:pt idx="954">
                  <c:v>-13.273794009916683</c:v>
                </c:pt>
                <c:pt idx="955">
                  <c:v>-13.273794009916683</c:v>
                </c:pt>
                <c:pt idx="956">
                  <c:v>-13.283183750266522</c:v>
                </c:pt>
                <c:pt idx="957">
                  <c:v>-13.273794009916683</c:v>
                </c:pt>
                <c:pt idx="958">
                  <c:v>-13.283183750266522</c:v>
                </c:pt>
                <c:pt idx="959">
                  <c:v>-13.292662494221066</c:v>
                </c:pt>
                <c:pt idx="960">
                  <c:v>-13.283183750266522</c:v>
                </c:pt>
                <c:pt idx="961">
                  <c:v>-13.292662494221066</c:v>
                </c:pt>
                <c:pt idx="962">
                  <c:v>-13.292662494221066</c:v>
                </c:pt>
                <c:pt idx="963">
                  <c:v>-13.292662494221066</c:v>
                </c:pt>
                <c:pt idx="964">
                  <c:v>-13.292662494221066</c:v>
                </c:pt>
                <c:pt idx="965">
                  <c:v>-13.292662494221066</c:v>
                </c:pt>
                <c:pt idx="966">
                  <c:v>-13.302231945237217</c:v>
                </c:pt>
                <c:pt idx="967">
                  <c:v>-13.311893856148954</c:v>
                </c:pt>
                <c:pt idx="968">
                  <c:v>-13.302231945237217</c:v>
                </c:pt>
                <c:pt idx="969">
                  <c:v>-13.292662494221066</c:v>
                </c:pt>
                <c:pt idx="970">
                  <c:v>-13.311893856148954</c:v>
                </c:pt>
                <c:pt idx="971">
                  <c:v>-13.302231945237217</c:v>
                </c:pt>
                <c:pt idx="972">
                  <c:v>-13.311893856148954</c:v>
                </c:pt>
                <c:pt idx="973">
                  <c:v>-13.311893856148954</c:v>
                </c:pt>
                <c:pt idx="974">
                  <c:v>-13.302231945237217</c:v>
                </c:pt>
                <c:pt idx="975">
                  <c:v>-13.311893856148954</c:v>
                </c:pt>
                <c:pt idx="976">
                  <c:v>-13.321650031094318</c:v>
                </c:pt>
                <c:pt idx="977">
                  <c:v>-13.311893856148954</c:v>
                </c:pt>
                <c:pt idx="978">
                  <c:v>-13.292662494221066</c:v>
                </c:pt>
                <c:pt idx="979">
                  <c:v>-13.311893856148954</c:v>
                </c:pt>
                <c:pt idx="980">
                  <c:v>-13.331502327537329</c:v>
                </c:pt>
                <c:pt idx="981">
                  <c:v>-13.311893856148954</c:v>
                </c:pt>
                <c:pt idx="982">
                  <c:v>-13.321650031094318</c:v>
                </c:pt>
                <c:pt idx="983">
                  <c:v>-13.321650031094318</c:v>
                </c:pt>
                <c:pt idx="984">
                  <c:v>-13.331502327537329</c:v>
                </c:pt>
                <c:pt idx="985">
                  <c:v>-13.331502327537329</c:v>
                </c:pt>
                <c:pt idx="986">
                  <c:v>-13.331502327537329</c:v>
                </c:pt>
                <c:pt idx="987">
                  <c:v>-13.321650031094318</c:v>
                </c:pt>
                <c:pt idx="988">
                  <c:v>-13.321650031094318</c:v>
                </c:pt>
                <c:pt idx="989">
                  <c:v>-13.331502327537329</c:v>
                </c:pt>
                <c:pt idx="990">
                  <c:v>-13.331502327537329</c:v>
                </c:pt>
                <c:pt idx="991">
                  <c:v>-13.321650031094318</c:v>
                </c:pt>
                <c:pt idx="992">
                  <c:v>-13.331502327537329</c:v>
                </c:pt>
                <c:pt idx="993">
                  <c:v>-13.331502327537329</c:v>
                </c:pt>
                <c:pt idx="994">
                  <c:v>-13.331502327537329</c:v>
                </c:pt>
                <c:pt idx="995">
                  <c:v>-13.321650031094318</c:v>
                </c:pt>
                <c:pt idx="996">
                  <c:v>-13.331502327537329</c:v>
                </c:pt>
                <c:pt idx="997">
                  <c:v>-13.331502327537329</c:v>
                </c:pt>
                <c:pt idx="998">
                  <c:v>-13.351502994243999</c:v>
                </c:pt>
                <c:pt idx="999">
                  <c:v>-13.341452658390498</c:v>
                </c:pt>
                <c:pt idx="1000">
                  <c:v>-13.351502994243999</c:v>
                </c:pt>
                <c:pt idx="1001">
                  <c:v>-13.361655365708017</c:v>
                </c:pt>
                <c:pt idx="1002">
                  <c:v>-13.341452658390498</c:v>
                </c:pt>
                <c:pt idx="1003">
                  <c:v>-13.351502994243999</c:v>
                </c:pt>
                <c:pt idx="1004">
                  <c:v>-13.351502994243999</c:v>
                </c:pt>
                <c:pt idx="1005">
                  <c:v>-13.331502327537329</c:v>
                </c:pt>
                <c:pt idx="1006">
                  <c:v>-13.351502994243999</c:v>
                </c:pt>
                <c:pt idx="1007">
                  <c:v>-13.341452658390498</c:v>
                </c:pt>
                <c:pt idx="1008">
                  <c:v>-13.341452658390498</c:v>
                </c:pt>
                <c:pt idx="1009">
                  <c:v>-13.341452658390498</c:v>
                </c:pt>
                <c:pt idx="1010">
                  <c:v>-13.341452658390498</c:v>
                </c:pt>
                <c:pt idx="1011">
                  <c:v>-13.351502994243999</c:v>
                </c:pt>
                <c:pt idx="1012">
                  <c:v>-13.341452658390498</c:v>
                </c:pt>
                <c:pt idx="1013">
                  <c:v>-13.341452658390498</c:v>
                </c:pt>
                <c:pt idx="1014">
                  <c:v>-13.351502994243999</c:v>
                </c:pt>
                <c:pt idx="1015">
                  <c:v>-13.341452658390498</c:v>
                </c:pt>
                <c:pt idx="1016">
                  <c:v>-13.341452658390498</c:v>
                </c:pt>
                <c:pt idx="1017">
                  <c:v>-13.351502994243999</c:v>
                </c:pt>
                <c:pt idx="1018">
                  <c:v>-13.371911865875207</c:v>
                </c:pt>
                <c:pt idx="1019">
                  <c:v>-13.361655365708017</c:v>
                </c:pt>
                <c:pt idx="1020">
                  <c:v>-13.361655365708017</c:v>
                </c:pt>
                <c:pt idx="1021">
                  <c:v>-13.361655365708017</c:v>
                </c:pt>
                <c:pt idx="1022">
                  <c:v>-13.361655365708017</c:v>
                </c:pt>
                <c:pt idx="1023">
                  <c:v>-13.361655365708017</c:v>
                </c:pt>
                <c:pt idx="1024">
                  <c:v>-13.361655365708017</c:v>
                </c:pt>
                <c:pt idx="1025">
                  <c:v>-13.371911865875207</c:v>
                </c:pt>
                <c:pt idx="1026">
                  <c:v>-13.371911865875207</c:v>
                </c:pt>
                <c:pt idx="1027">
                  <c:v>-13.361655365708017</c:v>
                </c:pt>
                <c:pt idx="1028">
                  <c:v>-13.371911865875207</c:v>
                </c:pt>
                <c:pt idx="1029">
                  <c:v>-13.382274652910754</c:v>
                </c:pt>
                <c:pt idx="1030">
                  <c:v>-13.392745952778048</c:v>
                </c:pt>
                <c:pt idx="1031">
                  <c:v>-13.403328062108585</c:v>
                </c:pt>
                <c:pt idx="1032">
                  <c:v>-13.392745952778048</c:v>
                </c:pt>
                <c:pt idx="1033">
                  <c:v>-13.382274652910754</c:v>
                </c:pt>
                <c:pt idx="1034">
                  <c:v>-13.371911865875207</c:v>
                </c:pt>
                <c:pt idx="1035">
                  <c:v>-13.382274652910754</c:v>
                </c:pt>
                <c:pt idx="1036">
                  <c:v>-13.392745952778048</c:v>
                </c:pt>
                <c:pt idx="1037">
                  <c:v>-13.403328062108585</c:v>
                </c:pt>
                <c:pt idx="1038">
                  <c:v>-13.392745952778048</c:v>
                </c:pt>
                <c:pt idx="1039">
                  <c:v>-13.403328062108585</c:v>
                </c:pt>
                <c:pt idx="1040">
                  <c:v>-13.403328062108585</c:v>
                </c:pt>
                <c:pt idx="1041">
                  <c:v>-13.403328062108585</c:v>
                </c:pt>
                <c:pt idx="1042">
                  <c:v>-13.392745952778048</c:v>
                </c:pt>
                <c:pt idx="1043">
                  <c:v>-13.403328062108585</c:v>
                </c:pt>
                <c:pt idx="1044">
                  <c:v>-13.403328062108585</c:v>
                </c:pt>
                <c:pt idx="1045">
                  <c:v>-13.403328062108585</c:v>
                </c:pt>
                <c:pt idx="1046">
                  <c:v>-13.414023351225334</c:v>
                </c:pt>
                <c:pt idx="1047">
                  <c:v>-13.414023351225334</c:v>
                </c:pt>
                <c:pt idx="1048">
                  <c:v>-13.414023351225334</c:v>
                </c:pt>
                <c:pt idx="1049">
                  <c:v>-13.424834267329549</c:v>
                </c:pt>
                <c:pt idx="1050">
                  <c:v>-13.414023351225334</c:v>
                </c:pt>
                <c:pt idx="1051">
                  <c:v>-13.403328062108585</c:v>
                </c:pt>
                <c:pt idx="1052">
                  <c:v>-13.403328062108585</c:v>
                </c:pt>
                <c:pt idx="1053">
                  <c:v>-13.392745952778048</c:v>
                </c:pt>
                <c:pt idx="1054">
                  <c:v>-13.414023351225334</c:v>
                </c:pt>
                <c:pt idx="1055">
                  <c:v>-13.414023351225334</c:v>
                </c:pt>
                <c:pt idx="1056">
                  <c:v>-13.403328062108585</c:v>
                </c:pt>
                <c:pt idx="1057">
                  <c:v>-13.392745952778048</c:v>
                </c:pt>
                <c:pt idx="1058">
                  <c:v>-13.403328062108585</c:v>
                </c:pt>
                <c:pt idx="1059">
                  <c:v>-13.424834267329549</c:v>
                </c:pt>
                <c:pt idx="1060">
                  <c:v>-13.403328062108585</c:v>
                </c:pt>
                <c:pt idx="1061">
                  <c:v>-13.414023351225334</c:v>
                </c:pt>
                <c:pt idx="1062">
                  <c:v>-13.414023351225334</c:v>
                </c:pt>
                <c:pt idx="1063">
                  <c:v>-13.424834267329549</c:v>
                </c:pt>
                <c:pt idx="1064">
                  <c:v>-13.424834267329549</c:v>
                </c:pt>
                <c:pt idx="1065">
                  <c:v>-13.414023351225334</c:v>
                </c:pt>
                <c:pt idx="1066">
                  <c:v>-13.414023351225334</c:v>
                </c:pt>
                <c:pt idx="1067">
                  <c:v>-13.424834267329549</c:v>
                </c:pt>
                <c:pt idx="1068">
                  <c:v>-13.424834267329549</c:v>
                </c:pt>
                <c:pt idx="1069">
                  <c:v>-13.446813174048325</c:v>
                </c:pt>
                <c:pt idx="1070">
                  <c:v>-13.43576333786174</c:v>
                </c:pt>
                <c:pt idx="1071">
                  <c:v>-13.424834267329549</c:v>
                </c:pt>
                <c:pt idx="1072">
                  <c:v>-13.43576333786174</c:v>
                </c:pt>
                <c:pt idx="1073">
                  <c:v>-13.43576333786174</c:v>
                </c:pt>
                <c:pt idx="1074">
                  <c:v>-13.424834267329549</c:v>
                </c:pt>
                <c:pt idx="1075">
                  <c:v>-13.43576333786174</c:v>
                </c:pt>
                <c:pt idx="1076">
                  <c:v>-13.43576333786174</c:v>
                </c:pt>
                <c:pt idx="1077">
                  <c:v>-13.43576333786174</c:v>
                </c:pt>
                <c:pt idx="1078">
                  <c:v>-13.43576333786174</c:v>
                </c:pt>
                <c:pt idx="1079">
                  <c:v>-13.424834267329549</c:v>
                </c:pt>
                <c:pt idx="1080">
                  <c:v>-13.43576333786174</c:v>
                </c:pt>
                <c:pt idx="1081">
                  <c:v>-13.446813174048325</c:v>
                </c:pt>
                <c:pt idx="1082">
                  <c:v>-13.43576333786174</c:v>
                </c:pt>
                <c:pt idx="1083">
                  <c:v>-13.424834267329549</c:v>
                </c:pt>
                <c:pt idx="1084">
                  <c:v>-13.424834267329549</c:v>
                </c:pt>
                <c:pt idx="1085">
                  <c:v>-13.43576333786174</c:v>
                </c:pt>
                <c:pt idx="1086">
                  <c:v>-13.43576333786174</c:v>
                </c:pt>
                <c:pt idx="1087">
                  <c:v>-13.43576333786174</c:v>
                </c:pt>
                <c:pt idx="1088">
                  <c:v>-13.43576333786174</c:v>
                </c:pt>
                <c:pt idx="1089">
                  <c:v>-13.43576333786174</c:v>
                </c:pt>
                <c:pt idx="1090">
                  <c:v>-13.424834267329549</c:v>
                </c:pt>
                <c:pt idx="1091">
                  <c:v>-13.43576333786174</c:v>
                </c:pt>
                <c:pt idx="1092">
                  <c:v>-13.446813174048325</c:v>
                </c:pt>
                <c:pt idx="1093">
                  <c:v>-13.446813174048325</c:v>
                </c:pt>
                <c:pt idx="1094">
                  <c:v>-13.446813174048325</c:v>
                </c:pt>
                <c:pt idx="1095">
                  <c:v>-13.45798647464645</c:v>
                </c:pt>
                <c:pt idx="1096">
                  <c:v>-13.45798647464645</c:v>
                </c:pt>
                <c:pt idx="1097">
                  <c:v>-13.45798647464645</c:v>
                </c:pt>
                <c:pt idx="1098">
                  <c:v>-13.446813174048325</c:v>
                </c:pt>
                <c:pt idx="1099">
                  <c:v>-13.446813174048325</c:v>
                </c:pt>
                <c:pt idx="1100">
                  <c:v>-13.45798647464645</c:v>
                </c:pt>
                <c:pt idx="1101">
                  <c:v>-13.446813174048325</c:v>
                </c:pt>
                <c:pt idx="1102">
                  <c:v>-13.45798647464645</c:v>
                </c:pt>
                <c:pt idx="1103">
                  <c:v>-13.45798647464645</c:v>
                </c:pt>
                <c:pt idx="1104">
                  <c:v>-13.446813174048325</c:v>
                </c:pt>
                <c:pt idx="1105">
                  <c:v>-13.45798647464645</c:v>
                </c:pt>
                <c:pt idx="1106">
                  <c:v>-13.480714725724006</c:v>
                </c:pt>
                <c:pt idx="1107">
                  <c:v>-13.469286029900383</c:v>
                </c:pt>
                <c:pt idx="1108">
                  <c:v>-13.469286029900383</c:v>
                </c:pt>
                <c:pt idx="1109">
                  <c:v>-13.469286029900383</c:v>
                </c:pt>
                <c:pt idx="1110">
                  <c:v>-13.469286029900383</c:v>
                </c:pt>
                <c:pt idx="1111">
                  <c:v>-13.469286029900383</c:v>
                </c:pt>
                <c:pt idx="1112">
                  <c:v>-13.45798647464645</c:v>
                </c:pt>
                <c:pt idx="1113">
                  <c:v>-13.480714725724006</c:v>
                </c:pt>
                <c:pt idx="1114">
                  <c:v>-13.469286029900383</c:v>
                </c:pt>
                <c:pt idx="1115">
                  <c:v>-13.45798647464645</c:v>
                </c:pt>
                <c:pt idx="1116">
                  <c:v>-13.480714725724006</c:v>
                </c:pt>
                <c:pt idx="1117">
                  <c:v>-13.469286029900383</c:v>
                </c:pt>
                <c:pt idx="1118">
                  <c:v>-13.469286029900383</c:v>
                </c:pt>
                <c:pt idx="1119">
                  <c:v>-13.492275548125082</c:v>
                </c:pt>
                <c:pt idx="1120">
                  <c:v>-13.469286029900383</c:v>
                </c:pt>
                <c:pt idx="1121">
                  <c:v>-13.480714725724006</c:v>
                </c:pt>
                <c:pt idx="1122">
                  <c:v>-13.480714725724006</c:v>
                </c:pt>
                <c:pt idx="1123">
                  <c:v>-13.480714725724006</c:v>
                </c:pt>
                <c:pt idx="1124">
                  <c:v>-13.480714725724006</c:v>
                </c:pt>
                <c:pt idx="1125">
                  <c:v>-13.480714725724006</c:v>
                </c:pt>
                <c:pt idx="1126">
                  <c:v>-13.492275548125082</c:v>
                </c:pt>
                <c:pt idx="1127">
                  <c:v>-13.480714725724006</c:v>
                </c:pt>
                <c:pt idx="1128">
                  <c:v>-13.492275548125082</c:v>
                </c:pt>
                <c:pt idx="1129">
                  <c:v>-13.492275548125082</c:v>
                </c:pt>
                <c:pt idx="1130">
                  <c:v>-13.503971587888273</c:v>
                </c:pt>
                <c:pt idx="1131">
                  <c:v>-13.480714725724006</c:v>
                </c:pt>
                <c:pt idx="1132">
                  <c:v>-13.503971587888273</c:v>
                </c:pt>
                <c:pt idx="1133">
                  <c:v>-13.503971587888273</c:v>
                </c:pt>
                <c:pt idx="1134">
                  <c:v>-13.492275548125082</c:v>
                </c:pt>
                <c:pt idx="1135">
                  <c:v>-13.503971587888273</c:v>
                </c:pt>
                <c:pt idx="1136">
                  <c:v>-13.503971587888273</c:v>
                </c:pt>
                <c:pt idx="1137">
                  <c:v>-13.492275548125082</c:v>
                </c:pt>
                <c:pt idx="1138">
                  <c:v>-13.503971587888273</c:v>
                </c:pt>
                <c:pt idx="1139">
                  <c:v>-13.492275548125082</c:v>
                </c:pt>
                <c:pt idx="1140">
                  <c:v>-13.515806045535276</c:v>
                </c:pt>
                <c:pt idx="1141">
                  <c:v>-13.503971587888273</c:v>
                </c:pt>
                <c:pt idx="1142">
                  <c:v>-13.503971587888273</c:v>
                </c:pt>
                <c:pt idx="1143">
                  <c:v>-13.503971587888273</c:v>
                </c:pt>
                <c:pt idx="1144">
                  <c:v>-13.503971587888273</c:v>
                </c:pt>
                <c:pt idx="1145">
                  <c:v>-13.492275548125082</c:v>
                </c:pt>
                <c:pt idx="1146">
                  <c:v>-13.503971587888273</c:v>
                </c:pt>
                <c:pt idx="1147">
                  <c:v>-13.492275548125082</c:v>
                </c:pt>
                <c:pt idx="1148">
                  <c:v>-13.503971587888273</c:v>
                </c:pt>
                <c:pt idx="1149">
                  <c:v>-13.492275548125082</c:v>
                </c:pt>
                <c:pt idx="1150">
                  <c:v>-13.503971587888273</c:v>
                </c:pt>
                <c:pt idx="1151">
                  <c:v>-13.503971587888273</c:v>
                </c:pt>
                <c:pt idx="1152">
                  <c:v>-13.503971587888273</c:v>
                </c:pt>
                <c:pt idx="1153">
                  <c:v>-13.503971587888273</c:v>
                </c:pt>
                <c:pt idx="1154">
                  <c:v>-13.503971587888273</c:v>
                </c:pt>
                <c:pt idx="1155">
                  <c:v>-13.492275548125082</c:v>
                </c:pt>
                <c:pt idx="1156">
                  <c:v>-13.492275548125082</c:v>
                </c:pt>
                <c:pt idx="1157">
                  <c:v>-13.492275548125082</c:v>
                </c:pt>
                <c:pt idx="1158">
                  <c:v>-13.503971587888273</c:v>
                </c:pt>
                <c:pt idx="1159">
                  <c:v>-13.503971587888273</c:v>
                </c:pt>
                <c:pt idx="1160">
                  <c:v>-13.515806045535276</c:v>
                </c:pt>
                <c:pt idx="1161">
                  <c:v>-13.515806045535276</c:v>
                </c:pt>
                <c:pt idx="1162">
                  <c:v>-13.515806045535276</c:v>
                </c:pt>
                <c:pt idx="1163">
                  <c:v>-13.515806045535276</c:v>
                </c:pt>
                <c:pt idx="1164">
                  <c:v>-13.527782236581992</c:v>
                </c:pt>
                <c:pt idx="1165">
                  <c:v>-13.515806045535276</c:v>
                </c:pt>
                <c:pt idx="1166">
                  <c:v>-13.515806045535276</c:v>
                </c:pt>
                <c:pt idx="1167">
                  <c:v>-13.515806045535276</c:v>
                </c:pt>
                <c:pt idx="1168">
                  <c:v>-13.503971587888273</c:v>
                </c:pt>
                <c:pt idx="1169">
                  <c:v>-13.515806045535276</c:v>
                </c:pt>
                <c:pt idx="1170">
                  <c:v>-13.515806045535276</c:v>
                </c:pt>
                <c:pt idx="1171">
                  <c:v>-13.527782236581992</c:v>
                </c:pt>
                <c:pt idx="1172">
                  <c:v>-13.527782236581992</c:v>
                </c:pt>
                <c:pt idx="1173">
                  <c:v>-13.515806045535276</c:v>
                </c:pt>
                <c:pt idx="1174">
                  <c:v>-13.515806045535276</c:v>
                </c:pt>
                <c:pt idx="1175">
                  <c:v>-13.527782236581992</c:v>
                </c:pt>
                <c:pt idx="1176">
                  <c:v>-13.527782236581992</c:v>
                </c:pt>
                <c:pt idx="1177">
                  <c:v>-13.527782236581992</c:v>
                </c:pt>
                <c:pt idx="1178">
                  <c:v>-13.527782236581992</c:v>
                </c:pt>
                <c:pt idx="1179">
                  <c:v>-13.527782236581992</c:v>
                </c:pt>
                <c:pt idx="1180">
                  <c:v>-13.55217368970615</c:v>
                </c:pt>
                <c:pt idx="1181">
                  <c:v>-13.527782236581992</c:v>
                </c:pt>
                <c:pt idx="1182">
                  <c:v>-13.527782236581992</c:v>
                </c:pt>
                <c:pt idx="1183">
                  <c:v>-13.55217368970615</c:v>
                </c:pt>
                <c:pt idx="1184">
                  <c:v>-13.539903597114336</c:v>
                </c:pt>
                <c:pt idx="1185">
                  <c:v>-13.527782236581992</c:v>
                </c:pt>
                <c:pt idx="1186">
                  <c:v>-13.539903597114336</c:v>
                </c:pt>
                <c:pt idx="1187">
                  <c:v>-13.539903597114336</c:v>
                </c:pt>
                <c:pt idx="1188">
                  <c:v>-13.539903597114336</c:v>
                </c:pt>
                <c:pt idx="1189">
                  <c:v>-13.55217368970615</c:v>
                </c:pt>
                <c:pt idx="1190">
                  <c:v>-13.539903597114336</c:v>
                </c:pt>
                <c:pt idx="1191">
                  <c:v>-13.55217368970615</c:v>
                </c:pt>
                <c:pt idx="1192">
                  <c:v>-13.539903597114336</c:v>
                </c:pt>
                <c:pt idx="1193">
                  <c:v>-13.539903597114336</c:v>
                </c:pt>
                <c:pt idx="1194">
                  <c:v>-13.539903597114336</c:v>
                </c:pt>
                <c:pt idx="1195">
                  <c:v>-13.539903597114336</c:v>
                </c:pt>
                <c:pt idx="1196">
                  <c:v>-13.539903597114336</c:v>
                </c:pt>
                <c:pt idx="1197">
                  <c:v>-13.55217368970615</c:v>
                </c:pt>
                <c:pt idx="1198">
                  <c:v>-13.55217368970615</c:v>
                </c:pt>
                <c:pt idx="1199">
                  <c:v>-13.55217368970615</c:v>
                </c:pt>
                <c:pt idx="1200">
                  <c:v>-13.55217368970615</c:v>
                </c:pt>
                <c:pt idx="1201">
                  <c:v>-13.564596209704709</c:v>
                </c:pt>
                <c:pt idx="1202">
                  <c:v>-13.564596209704709</c:v>
                </c:pt>
                <c:pt idx="1203">
                  <c:v>-13.564596209704709</c:v>
                </c:pt>
                <c:pt idx="1204">
                  <c:v>-13.55217368970615</c:v>
                </c:pt>
                <c:pt idx="1205">
                  <c:v>-13.55217368970615</c:v>
                </c:pt>
                <c:pt idx="1206">
                  <c:v>-13.55217368970615</c:v>
                </c:pt>
                <c:pt idx="1207">
                  <c:v>-13.55217368970615</c:v>
                </c:pt>
                <c:pt idx="1208">
                  <c:v>-13.564596209704709</c:v>
                </c:pt>
                <c:pt idx="1209">
                  <c:v>-13.564596209704709</c:v>
                </c:pt>
                <c:pt idx="1210">
                  <c:v>-13.55217368970615</c:v>
                </c:pt>
                <c:pt idx="1211">
                  <c:v>-13.564596209704709</c:v>
                </c:pt>
                <c:pt idx="1212">
                  <c:v>-13.564596209704709</c:v>
                </c:pt>
                <c:pt idx="1213">
                  <c:v>-13.577174991911567</c:v>
                </c:pt>
                <c:pt idx="1214">
                  <c:v>-13.564596209704709</c:v>
                </c:pt>
                <c:pt idx="1215">
                  <c:v>-13.577174991911567</c:v>
                </c:pt>
                <c:pt idx="1216">
                  <c:v>-13.577174991911567</c:v>
                </c:pt>
                <c:pt idx="1217">
                  <c:v>-13.577174991911567</c:v>
                </c:pt>
                <c:pt idx="1218">
                  <c:v>-13.589914017688997</c:v>
                </c:pt>
                <c:pt idx="1219">
                  <c:v>-13.577174991911567</c:v>
                </c:pt>
                <c:pt idx="1220">
                  <c:v>-13.577174991911567</c:v>
                </c:pt>
                <c:pt idx="1221">
                  <c:v>-13.564596209704709</c:v>
                </c:pt>
                <c:pt idx="1222">
                  <c:v>-13.577174991911567</c:v>
                </c:pt>
                <c:pt idx="1223">
                  <c:v>-13.577174991911567</c:v>
                </c:pt>
                <c:pt idx="1224">
                  <c:v>-13.577174991911567</c:v>
                </c:pt>
                <c:pt idx="1225">
                  <c:v>-13.577174991911567</c:v>
                </c:pt>
                <c:pt idx="1226">
                  <c:v>-13.564596209704709</c:v>
                </c:pt>
                <c:pt idx="1227">
                  <c:v>-13.564596209704709</c:v>
                </c:pt>
                <c:pt idx="1228">
                  <c:v>-13.577174991911567</c:v>
                </c:pt>
                <c:pt idx="1229">
                  <c:v>-13.589914017688997</c:v>
                </c:pt>
                <c:pt idx="1230">
                  <c:v>-13.577174991911567</c:v>
                </c:pt>
                <c:pt idx="1231">
                  <c:v>-13.564596209704709</c:v>
                </c:pt>
                <c:pt idx="1232">
                  <c:v>-13.55217368970615</c:v>
                </c:pt>
                <c:pt idx="1233">
                  <c:v>-13.564596209704709</c:v>
                </c:pt>
                <c:pt idx="1234">
                  <c:v>-13.539903597114336</c:v>
                </c:pt>
                <c:pt idx="1235">
                  <c:v>-13.577174991911567</c:v>
                </c:pt>
                <c:pt idx="1236">
                  <c:v>-13.577174991911567</c:v>
                </c:pt>
                <c:pt idx="1237">
                  <c:v>-13.577174991911567</c:v>
                </c:pt>
                <c:pt idx="1238">
                  <c:v>-13.577174991911567</c:v>
                </c:pt>
                <c:pt idx="1239">
                  <c:v>-13.589914017688997</c:v>
                </c:pt>
                <c:pt idx="1240">
                  <c:v>-13.577174991911567</c:v>
                </c:pt>
                <c:pt idx="1241">
                  <c:v>-13.602817422524906</c:v>
                </c:pt>
                <c:pt idx="1242">
                  <c:v>-13.602817422524906</c:v>
                </c:pt>
                <c:pt idx="1243">
                  <c:v>-13.577174991911567</c:v>
                </c:pt>
                <c:pt idx="1244">
                  <c:v>-13.589914017688997</c:v>
                </c:pt>
                <c:pt idx="1245">
                  <c:v>-13.589914017688997</c:v>
                </c:pt>
                <c:pt idx="1246">
                  <c:v>-13.602817422524906</c:v>
                </c:pt>
                <c:pt idx="1247">
                  <c:v>-13.602817422524906</c:v>
                </c:pt>
                <c:pt idx="1248">
                  <c:v>-13.589914017688997</c:v>
                </c:pt>
                <c:pt idx="1249">
                  <c:v>-13.589914017688997</c:v>
                </c:pt>
                <c:pt idx="1250">
                  <c:v>-13.589914017688997</c:v>
                </c:pt>
                <c:pt idx="1251">
                  <c:v>-13.589914017688997</c:v>
                </c:pt>
                <c:pt idx="1252">
                  <c:v>-13.602817422524906</c:v>
                </c:pt>
                <c:pt idx="1253">
                  <c:v>-13.589914017688997</c:v>
                </c:pt>
                <c:pt idx="1254">
                  <c:v>-13.602817422524906</c:v>
                </c:pt>
                <c:pt idx="1255">
                  <c:v>-13.602817422524906</c:v>
                </c:pt>
                <c:pt idx="1256">
                  <c:v>-13.589914017688997</c:v>
                </c:pt>
                <c:pt idx="1257">
                  <c:v>-13.589914017688997</c:v>
                </c:pt>
                <c:pt idx="1258">
                  <c:v>-13.589914017688997</c:v>
                </c:pt>
                <c:pt idx="1259">
                  <c:v>-13.589914017688997</c:v>
                </c:pt>
                <c:pt idx="1260">
                  <c:v>-13.589914017688997</c:v>
                </c:pt>
                <c:pt idx="1261">
                  <c:v>-13.602817422524906</c:v>
                </c:pt>
                <c:pt idx="1262">
                  <c:v>-13.602817422524906</c:v>
                </c:pt>
                <c:pt idx="1263">
                  <c:v>-13.602817422524906</c:v>
                </c:pt>
                <c:pt idx="1264">
                  <c:v>-13.602817422524906</c:v>
                </c:pt>
                <c:pt idx="1265">
                  <c:v>-13.589914017688997</c:v>
                </c:pt>
                <c:pt idx="1266">
                  <c:v>-13.602817422524906</c:v>
                </c:pt>
                <c:pt idx="1267">
                  <c:v>-13.602817422524906</c:v>
                </c:pt>
                <c:pt idx="1268">
                  <c:v>-13.602817422524906</c:v>
                </c:pt>
                <c:pt idx="1269">
                  <c:v>-13.589914017688997</c:v>
                </c:pt>
                <c:pt idx="1270">
                  <c:v>-13.602817422524906</c:v>
                </c:pt>
                <c:pt idx="1271">
                  <c:v>-13.602817422524906</c:v>
                </c:pt>
                <c:pt idx="1272">
                  <c:v>-13.615889504092259</c:v>
                </c:pt>
                <c:pt idx="1273">
                  <c:v>-13.615889504092259</c:v>
                </c:pt>
                <c:pt idx="1274">
                  <c:v>-13.62913473084228</c:v>
                </c:pt>
                <c:pt idx="1275">
                  <c:v>-13.615889504092259</c:v>
                </c:pt>
                <c:pt idx="1276">
                  <c:v>-13.615889504092259</c:v>
                </c:pt>
                <c:pt idx="1277">
                  <c:v>-13.62913473084228</c:v>
                </c:pt>
                <c:pt idx="1278">
                  <c:v>-13.62913473084228</c:v>
                </c:pt>
                <c:pt idx="1279">
                  <c:v>-13.62913473084228</c:v>
                </c:pt>
                <c:pt idx="1280">
                  <c:v>-13.62913473084228</c:v>
                </c:pt>
                <c:pt idx="1281">
                  <c:v>-13.615889504092259</c:v>
                </c:pt>
                <c:pt idx="1282">
                  <c:v>-13.615889504092259</c:v>
                </c:pt>
                <c:pt idx="1283">
                  <c:v>-13.62913473084228</c:v>
                </c:pt>
                <c:pt idx="1284">
                  <c:v>-13.62913473084228</c:v>
                </c:pt>
                <c:pt idx="1285">
                  <c:v>-13.602817422524906</c:v>
                </c:pt>
                <c:pt idx="1286">
                  <c:v>-13.615889504092259</c:v>
                </c:pt>
                <c:pt idx="1287">
                  <c:v>-13.64255775117442</c:v>
                </c:pt>
                <c:pt idx="1288">
                  <c:v>-13.615889504092259</c:v>
                </c:pt>
                <c:pt idx="1289">
                  <c:v>-13.62913473084228</c:v>
                </c:pt>
                <c:pt idx="1290">
                  <c:v>-13.64255775117442</c:v>
                </c:pt>
                <c:pt idx="1291">
                  <c:v>-13.62913473084228</c:v>
                </c:pt>
                <c:pt idx="1292">
                  <c:v>-13.64255775117442</c:v>
                </c:pt>
                <c:pt idx="1293">
                  <c:v>-13.62913473084228</c:v>
                </c:pt>
                <c:pt idx="1294">
                  <c:v>-13.64255775117442</c:v>
                </c:pt>
                <c:pt idx="1295">
                  <c:v>-13.64255775117442</c:v>
                </c:pt>
                <c:pt idx="1296">
                  <c:v>-13.64255775117442</c:v>
                </c:pt>
                <c:pt idx="1297">
                  <c:v>-13.64255775117442</c:v>
                </c:pt>
                <c:pt idx="1298">
                  <c:v>-13.64255775117442</c:v>
                </c:pt>
                <c:pt idx="1299">
                  <c:v>-13.656163403230199</c:v>
                </c:pt>
                <c:pt idx="1300">
                  <c:v>-13.62913473084228</c:v>
                </c:pt>
                <c:pt idx="1301">
                  <c:v>-13.64255775117442</c:v>
                </c:pt>
                <c:pt idx="1302">
                  <c:v>-13.656163403230199</c:v>
                </c:pt>
                <c:pt idx="1303">
                  <c:v>-13.64255775117442</c:v>
                </c:pt>
                <c:pt idx="1304">
                  <c:v>-13.656163403230199</c:v>
                </c:pt>
                <c:pt idx="1305">
                  <c:v>-13.669956725362534</c:v>
                </c:pt>
                <c:pt idx="1306">
                  <c:v>-13.64255775117442</c:v>
                </c:pt>
                <c:pt idx="1307">
                  <c:v>-13.656163403230199</c:v>
                </c:pt>
                <c:pt idx="1308">
                  <c:v>-13.656163403230199</c:v>
                </c:pt>
                <c:pt idx="1309">
                  <c:v>-13.656163403230199</c:v>
                </c:pt>
                <c:pt idx="1310">
                  <c:v>-13.656163403230199</c:v>
                </c:pt>
                <c:pt idx="1311">
                  <c:v>-13.656163403230199</c:v>
                </c:pt>
                <c:pt idx="1312">
                  <c:v>-13.669956725362534</c:v>
                </c:pt>
                <c:pt idx="1313">
                  <c:v>-13.669956725362534</c:v>
                </c:pt>
                <c:pt idx="1314">
                  <c:v>-13.669956725362534</c:v>
                </c:pt>
                <c:pt idx="1315">
                  <c:v>-13.669956725362534</c:v>
                </c:pt>
                <c:pt idx="1316">
                  <c:v>-13.669956725362534</c:v>
                </c:pt>
                <c:pt idx="1317">
                  <c:v>-13.683942967337273</c:v>
                </c:pt>
                <c:pt idx="1318">
                  <c:v>-13.669956725362534</c:v>
                </c:pt>
                <c:pt idx="1319">
                  <c:v>-13.683942967337273</c:v>
                </c:pt>
                <c:pt idx="1320">
                  <c:v>-13.683942967337273</c:v>
                </c:pt>
                <c:pt idx="1321">
                  <c:v>-13.683942967337273</c:v>
                </c:pt>
                <c:pt idx="1322">
                  <c:v>-13.683942967337273</c:v>
                </c:pt>
                <c:pt idx="1323">
                  <c:v>-13.669956725362534</c:v>
                </c:pt>
                <c:pt idx="1324">
                  <c:v>-13.669956725362534</c:v>
                </c:pt>
                <c:pt idx="1325">
                  <c:v>-13.683942967337273</c:v>
                </c:pt>
                <c:pt idx="1326">
                  <c:v>-13.683942967337273</c:v>
                </c:pt>
                <c:pt idx="1327">
                  <c:v>-13.683942967337273</c:v>
                </c:pt>
                <c:pt idx="1328">
                  <c:v>-13.683942967337273</c:v>
                </c:pt>
                <c:pt idx="1329">
                  <c:v>-13.669956725362534</c:v>
                </c:pt>
                <c:pt idx="1330">
                  <c:v>-13.669956725362534</c:v>
                </c:pt>
                <c:pt idx="1331">
                  <c:v>-13.683942967337273</c:v>
                </c:pt>
                <c:pt idx="1332">
                  <c:v>-13.683942967337273</c:v>
                </c:pt>
                <c:pt idx="1333">
                  <c:v>-13.683942967337273</c:v>
                </c:pt>
                <c:pt idx="1334">
                  <c:v>-13.69812760232923</c:v>
                </c:pt>
                <c:pt idx="1335">
                  <c:v>-13.683942967337273</c:v>
                </c:pt>
                <c:pt idx="1336">
                  <c:v>-13.69812760232923</c:v>
                </c:pt>
                <c:pt idx="1337">
                  <c:v>-13.683942967337273</c:v>
                </c:pt>
                <c:pt idx="1338">
                  <c:v>-13.69812760232923</c:v>
                </c:pt>
                <c:pt idx="1339">
                  <c:v>-13.683942967337273</c:v>
                </c:pt>
                <c:pt idx="1340">
                  <c:v>-13.683942967337273</c:v>
                </c:pt>
                <c:pt idx="1341">
                  <c:v>-13.712516339781329</c:v>
                </c:pt>
                <c:pt idx="1342">
                  <c:v>-13.712516339781329</c:v>
                </c:pt>
                <c:pt idx="1343">
                  <c:v>-13.712516339781329</c:v>
                </c:pt>
                <c:pt idx="1344">
                  <c:v>-13.69812760232923</c:v>
                </c:pt>
                <c:pt idx="1345">
                  <c:v>-13.712516339781329</c:v>
                </c:pt>
                <c:pt idx="1346">
                  <c:v>-13.69812760232923</c:v>
                </c:pt>
                <c:pt idx="1347">
                  <c:v>-13.69812760232923</c:v>
                </c:pt>
                <c:pt idx="1348">
                  <c:v>-13.69812760232923</c:v>
                </c:pt>
                <c:pt idx="1349">
                  <c:v>-13.712516339781329</c:v>
                </c:pt>
                <c:pt idx="1350">
                  <c:v>-13.712516339781329</c:v>
                </c:pt>
                <c:pt idx="1351">
                  <c:v>-13.727115139202482</c:v>
                </c:pt>
                <c:pt idx="1352">
                  <c:v>-13.712516339781329</c:v>
                </c:pt>
                <c:pt idx="1353">
                  <c:v>-13.712516339781329</c:v>
                </c:pt>
                <c:pt idx="1354">
                  <c:v>-13.712516339781329</c:v>
                </c:pt>
                <c:pt idx="1355">
                  <c:v>-13.69812760232923</c:v>
                </c:pt>
                <c:pt idx="1356">
                  <c:v>-13.727115139202482</c:v>
                </c:pt>
                <c:pt idx="1357">
                  <c:v>-13.712516339781329</c:v>
                </c:pt>
                <c:pt idx="1358">
                  <c:v>-13.727115139202482</c:v>
                </c:pt>
                <c:pt idx="1359">
                  <c:v>-13.712516339781329</c:v>
                </c:pt>
                <c:pt idx="1360">
                  <c:v>-13.727115139202482</c:v>
                </c:pt>
                <c:pt idx="1361">
                  <c:v>-13.727115139202482</c:v>
                </c:pt>
                <c:pt idx="1362">
                  <c:v>-13.741930224987623</c:v>
                </c:pt>
                <c:pt idx="1363">
                  <c:v>-13.727115139202482</c:v>
                </c:pt>
                <c:pt idx="1364">
                  <c:v>-13.727115139202482</c:v>
                </c:pt>
                <c:pt idx="1365">
                  <c:v>-13.727115139202482</c:v>
                </c:pt>
                <c:pt idx="1366">
                  <c:v>-13.727115139202482</c:v>
                </c:pt>
                <c:pt idx="1367">
                  <c:v>-13.727115139202482</c:v>
                </c:pt>
                <c:pt idx="1368">
                  <c:v>-13.756968102352165</c:v>
                </c:pt>
                <c:pt idx="1369">
                  <c:v>-13.727115139202482</c:v>
                </c:pt>
                <c:pt idx="1370">
                  <c:v>-13.741930224987623</c:v>
                </c:pt>
                <c:pt idx="1371">
                  <c:v>-13.741930224987623</c:v>
                </c:pt>
                <c:pt idx="1372">
                  <c:v>-13.727115139202482</c:v>
                </c:pt>
                <c:pt idx="1373">
                  <c:v>-13.741930224987623</c:v>
                </c:pt>
                <c:pt idx="1374">
                  <c:v>-13.727115139202482</c:v>
                </c:pt>
                <c:pt idx="1375">
                  <c:v>-13.741930224987623</c:v>
                </c:pt>
                <c:pt idx="1376">
                  <c:v>-13.756968102352165</c:v>
                </c:pt>
                <c:pt idx="1377">
                  <c:v>-13.756968102352165</c:v>
                </c:pt>
                <c:pt idx="1378">
                  <c:v>-13.756968102352165</c:v>
                </c:pt>
                <c:pt idx="1379">
                  <c:v>-13.756968102352165</c:v>
                </c:pt>
                <c:pt idx="1380">
                  <c:v>-13.727115139202482</c:v>
                </c:pt>
                <c:pt idx="1381">
                  <c:v>-13.741930224987623</c:v>
                </c:pt>
                <c:pt idx="1382">
                  <c:v>-13.741930224987623</c:v>
                </c:pt>
                <c:pt idx="1383">
                  <c:v>-13.741930224987623</c:v>
                </c:pt>
                <c:pt idx="1384">
                  <c:v>-13.741930224987623</c:v>
                </c:pt>
                <c:pt idx="1385">
                  <c:v>-13.756968102352165</c:v>
                </c:pt>
                <c:pt idx="1386">
                  <c:v>-13.756968102352165</c:v>
                </c:pt>
                <c:pt idx="1387">
                  <c:v>-13.756968102352165</c:v>
                </c:pt>
                <c:pt idx="1388">
                  <c:v>-13.741930224987623</c:v>
                </c:pt>
                <c:pt idx="1389">
                  <c:v>-13.756968102352165</c:v>
                </c:pt>
                <c:pt idx="1390">
                  <c:v>-13.741930224987623</c:v>
                </c:pt>
                <c:pt idx="1391">
                  <c:v>-13.756968102352165</c:v>
                </c:pt>
                <c:pt idx="1392">
                  <c:v>-13.741930224987623</c:v>
                </c:pt>
                <c:pt idx="1393">
                  <c:v>-13.772235574482952</c:v>
                </c:pt>
                <c:pt idx="1394">
                  <c:v>-13.756968102352165</c:v>
                </c:pt>
                <c:pt idx="1395">
                  <c:v>-13.772235574482952</c:v>
                </c:pt>
                <c:pt idx="1396">
                  <c:v>-13.756968102352165</c:v>
                </c:pt>
                <c:pt idx="1397">
                  <c:v>-13.772235574482952</c:v>
                </c:pt>
                <c:pt idx="1398">
                  <c:v>-13.756968102352165</c:v>
                </c:pt>
                <c:pt idx="1399">
                  <c:v>-13.756968102352165</c:v>
                </c:pt>
                <c:pt idx="1400">
                  <c:v>-13.772235574482952</c:v>
                </c:pt>
                <c:pt idx="1401">
                  <c:v>-13.756968102352165</c:v>
                </c:pt>
                <c:pt idx="1402">
                  <c:v>-13.772235574482952</c:v>
                </c:pt>
                <c:pt idx="1403">
                  <c:v>-13.756968102352165</c:v>
                </c:pt>
                <c:pt idx="1404">
                  <c:v>-13.756968102352165</c:v>
                </c:pt>
                <c:pt idx="1405">
                  <c:v>-13.772235574482952</c:v>
                </c:pt>
                <c:pt idx="1406">
                  <c:v>-13.772235574482952</c:v>
                </c:pt>
                <c:pt idx="1407">
                  <c:v>-13.772235574482952</c:v>
                </c:pt>
                <c:pt idx="1408">
                  <c:v>-13.772235574482952</c:v>
                </c:pt>
                <c:pt idx="1409">
                  <c:v>-13.787739761018917</c:v>
                </c:pt>
                <c:pt idx="1410">
                  <c:v>-13.772235574482952</c:v>
                </c:pt>
                <c:pt idx="1411">
                  <c:v>-13.772235574482952</c:v>
                </c:pt>
                <c:pt idx="1412">
                  <c:v>-13.756968102352165</c:v>
                </c:pt>
                <c:pt idx="1413">
                  <c:v>-13.756968102352165</c:v>
                </c:pt>
                <c:pt idx="1414">
                  <c:v>-13.756968102352165</c:v>
                </c:pt>
                <c:pt idx="1415">
                  <c:v>-13.787739761018917</c:v>
                </c:pt>
                <c:pt idx="1416">
                  <c:v>-13.772235574482952</c:v>
                </c:pt>
                <c:pt idx="1417">
                  <c:v>-13.772235574482952</c:v>
                </c:pt>
                <c:pt idx="1418">
                  <c:v>-13.803488117987056</c:v>
                </c:pt>
                <c:pt idx="1419">
                  <c:v>-13.772235574482952</c:v>
                </c:pt>
                <c:pt idx="1420">
                  <c:v>-13.787739761018917</c:v>
                </c:pt>
                <c:pt idx="1421">
                  <c:v>-13.772235574482952</c:v>
                </c:pt>
                <c:pt idx="1422">
                  <c:v>-13.787739761018917</c:v>
                </c:pt>
                <c:pt idx="1423">
                  <c:v>-13.787739761018917</c:v>
                </c:pt>
                <c:pt idx="1424">
                  <c:v>-13.772235574482952</c:v>
                </c:pt>
                <c:pt idx="1425">
                  <c:v>-13.772235574482952</c:v>
                </c:pt>
                <c:pt idx="1426">
                  <c:v>-13.787739761018917</c:v>
                </c:pt>
                <c:pt idx="1427">
                  <c:v>-13.756968102352165</c:v>
                </c:pt>
                <c:pt idx="1428">
                  <c:v>-13.787739761018917</c:v>
                </c:pt>
                <c:pt idx="1429">
                  <c:v>-13.787739761018917</c:v>
                </c:pt>
                <c:pt idx="1430">
                  <c:v>-13.787739761018917</c:v>
                </c:pt>
                <c:pt idx="1431">
                  <c:v>-13.787739761018917</c:v>
                </c:pt>
                <c:pt idx="1432">
                  <c:v>-13.772235574482952</c:v>
                </c:pt>
                <c:pt idx="1433">
                  <c:v>-13.803488117987056</c:v>
                </c:pt>
                <c:pt idx="1434">
                  <c:v>-13.803488117987056</c:v>
                </c:pt>
                <c:pt idx="1435">
                  <c:v>-13.787739761018917</c:v>
                </c:pt>
                <c:pt idx="1436">
                  <c:v>-13.787739761018917</c:v>
                </c:pt>
                <c:pt idx="1437">
                  <c:v>-13.787739761018917</c:v>
                </c:pt>
                <c:pt idx="1438">
                  <c:v>-13.803488117987056</c:v>
                </c:pt>
                <c:pt idx="1439">
                  <c:v>-13.787739761018917</c:v>
                </c:pt>
                <c:pt idx="1440">
                  <c:v>-13.819488459333497</c:v>
                </c:pt>
                <c:pt idx="1441">
                  <c:v>-13.787739761018917</c:v>
                </c:pt>
                <c:pt idx="1442">
                  <c:v>-13.787739761018917</c:v>
                </c:pt>
                <c:pt idx="1443">
                  <c:v>-13.787739761018917</c:v>
                </c:pt>
                <c:pt idx="1444">
                  <c:v>-13.787739761018917</c:v>
                </c:pt>
                <c:pt idx="1445">
                  <c:v>-13.787739761018917</c:v>
                </c:pt>
                <c:pt idx="1446">
                  <c:v>-13.803488117987056</c:v>
                </c:pt>
                <c:pt idx="1447">
                  <c:v>-13.819488459333497</c:v>
                </c:pt>
                <c:pt idx="1448">
                  <c:v>-13.819488459333497</c:v>
                </c:pt>
                <c:pt idx="1449">
                  <c:v>-13.803488117987056</c:v>
                </c:pt>
                <c:pt idx="1450">
                  <c:v>-13.803488117987056</c:v>
                </c:pt>
                <c:pt idx="1451">
                  <c:v>-13.803488117987056</c:v>
                </c:pt>
                <c:pt idx="1452">
                  <c:v>-13.803488117987056</c:v>
                </c:pt>
                <c:pt idx="1453">
                  <c:v>-13.819488459333497</c:v>
                </c:pt>
                <c:pt idx="1454">
                  <c:v>-13.819488459333497</c:v>
                </c:pt>
                <c:pt idx="1455">
                  <c:v>-13.819488459333497</c:v>
                </c:pt>
                <c:pt idx="1456">
                  <c:v>-13.787739761018917</c:v>
                </c:pt>
                <c:pt idx="1457">
                  <c:v>-13.819488459333497</c:v>
                </c:pt>
                <c:pt idx="1458">
                  <c:v>-13.803488117987056</c:v>
                </c:pt>
                <c:pt idx="1459">
                  <c:v>-13.803488117987056</c:v>
                </c:pt>
                <c:pt idx="1460">
                  <c:v>-13.787739761018917</c:v>
                </c:pt>
                <c:pt idx="1461">
                  <c:v>-13.835748980205278</c:v>
                </c:pt>
                <c:pt idx="1462">
                  <c:v>-13.835748980205278</c:v>
                </c:pt>
                <c:pt idx="1463">
                  <c:v>-13.819488459333497</c:v>
                </c:pt>
                <c:pt idx="1464">
                  <c:v>-13.819488459333497</c:v>
                </c:pt>
                <c:pt idx="1465">
                  <c:v>-13.819488459333497</c:v>
                </c:pt>
                <c:pt idx="1466">
                  <c:v>-13.819488459333497</c:v>
                </c:pt>
                <c:pt idx="1467">
                  <c:v>-13.819488459333497</c:v>
                </c:pt>
                <c:pt idx="1468">
                  <c:v>-13.835748980205278</c:v>
                </c:pt>
                <c:pt idx="1469">
                  <c:v>-13.819488459333497</c:v>
                </c:pt>
                <c:pt idx="1470">
                  <c:v>-13.852278282156488</c:v>
                </c:pt>
                <c:pt idx="1471">
                  <c:v>-13.819488459333497</c:v>
                </c:pt>
                <c:pt idx="1472">
                  <c:v>-13.835748980205278</c:v>
                </c:pt>
                <c:pt idx="1473">
                  <c:v>-13.835748980205278</c:v>
                </c:pt>
                <c:pt idx="1474">
                  <c:v>-13.819488459333497</c:v>
                </c:pt>
                <c:pt idx="1475">
                  <c:v>-13.803488117987056</c:v>
                </c:pt>
                <c:pt idx="1476">
                  <c:v>-13.819488459333497</c:v>
                </c:pt>
                <c:pt idx="1477">
                  <c:v>-13.835748980205278</c:v>
                </c:pt>
                <c:pt idx="1478">
                  <c:v>-13.819488459333497</c:v>
                </c:pt>
                <c:pt idx="1479">
                  <c:v>-13.852278282156488</c:v>
                </c:pt>
                <c:pt idx="1480">
                  <c:v>-13.819488459333497</c:v>
                </c:pt>
                <c:pt idx="1481">
                  <c:v>-13.835748980205278</c:v>
                </c:pt>
                <c:pt idx="1482">
                  <c:v>-13.819488459333497</c:v>
                </c:pt>
                <c:pt idx="1483">
                  <c:v>-13.819488459333497</c:v>
                </c:pt>
                <c:pt idx="1484">
                  <c:v>-13.852278282156488</c:v>
                </c:pt>
                <c:pt idx="1485">
                  <c:v>-13.835748980205278</c:v>
                </c:pt>
                <c:pt idx="1486">
                  <c:v>-13.852278282156488</c:v>
                </c:pt>
                <c:pt idx="1487">
                  <c:v>-13.835748980205278</c:v>
                </c:pt>
                <c:pt idx="1488">
                  <c:v>-13.835748980205278</c:v>
                </c:pt>
                <c:pt idx="1489">
                  <c:v>-13.835748980205278</c:v>
                </c:pt>
                <c:pt idx="1490">
                  <c:v>-13.835748980205278</c:v>
                </c:pt>
                <c:pt idx="1491">
                  <c:v>-13.852278282156488</c:v>
                </c:pt>
                <c:pt idx="1492">
                  <c:v>-13.835748980205278</c:v>
                </c:pt>
                <c:pt idx="1493">
                  <c:v>-13.835748980205278</c:v>
                </c:pt>
                <c:pt idx="1494">
                  <c:v>-13.852278282156488</c:v>
                </c:pt>
                <c:pt idx="1495">
                  <c:v>-13.835748980205278</c:v>
                </c:pt>
                <c:pt idx="1496">
                  <c:v>-13.835748980205278</c:v>
                </c:pt>
                <c:pt idx="1497">
                  <c:v>-13.819488459333497</c:v>
                </c:pt>
                <c:pt idx="1498">
                  <c:v>-13.852278282156488</c:v>
                </c:pt>
                <c:pt idx="1499">
                  <c:v>-13.852278282156488</c:v>
                </c:pt>
                <c:pt idx="1500">
                  <c:v>-13.869085400472869</c:v>
                </c:pt>
                <c:pt idx="1501">
                  <c:v>-13.852278282156488</c:v>
                </c:pt>
                <c:pt idx="1502">
                  <c:v>-13.869085400472869</c:v>
                </c:pt>
                <c:pt idx="1503">
                  <c:v>-13.835748980205278</c:v>
                </c:pt>
                <c:pt idx="1504">
                  <c:v>-13.835748980205278</c:v>
                </c:pt>
                <c:pt idx="1505">
                  <c:v>-13.852278282156488</c:v>
                </c:pt>
                <c:pt idx="1506">
                  <c:v>-13.835748980205278</c:v>
                </c:pt>
                <c:pt idx="1507">
                  <c:v>-13.852278282156488</c:v>
                </c:pt>
                <c:pt idx="1508">
                  <c:v>-13.852278282156488</c:v>
                </c:pt>
                <c:pt idx="1509">
                  <c:v>-13.852278282156488</c:v>
                </c:pt>
                <c:pt idx="1510">
                  <c:v>-13.852278282156488</c:v>
                </c:pt>
                <c:pt idx="1511">
                  <c:v>-13.852278282156488</c:v>
                </c:pt>
                <c:pt idx="1512">
                  <c:v>-13.835748980205278</c:v>
                </c:pt>
                <c:pt idx="1513">
                  <c:v>-13.869085400472869</c:v>
                </c:pt>
                <c:pt idx="1514">
                  <c:v>-13.869085400472869</c:v>
                </c:pt>
                <c:pt idx="1515">
                  <c:v>-13.869085400472869</c:v>
                </c:pt>
                <c:pt idx="1516">
                  <c:v>-13.852278282156488</c:v>
                </c:pt>
                <c:pt idx="1517">
                  <c:v>-13.852278282156488</c:v>
                </c:pt>
                <c:pt idx="1518">
                  <c:v>-13.852278282156488</c:v>
                </c:pt>
                <c:pt idx="1519">
                  <c:v>-13.852278282156488</c:v>
                </c:pt>
                <c:pt idx="1520">
                  <c:v>-13.835748980205278</c:v>
                </c:pt>
                <c:pt idx="1521">
                  <c:v>-13.835748980205278</c:v>
                </c:pt>
                <c:pt idx="1522">
                  <c:v>-13.852278282156488</c:v>
                </c:pt>
                <c:pt idx="1523">
                  <c:v>-13.852278282156488</c:v>
                </c:pt>
                <c:pt idx="1524">
                  <c:v>-13.869085400472869</c:v>
                </c:pt>
                <c:pt idx="1525">
                  <c:v>-13.852278282156488</c:v>
                </c:pt>
                <c:pt idx="1526">
                  <c:v>-13.869085400472869</c:v>
                </c:pt>
                <c:pt idx="1527">
                  <c:v>-13.869085400472869</c:v>
                </c:pt>
                <c:pt idx="1528">
                  <c:v>-13.88617983383217</c:v>
                </c:pt>
                <c:pt idx="1529">
                  <c:v>-13.869085400472869</c:v>
                </c:pt>
                <c:pt idx="1530">
                  <c:v>-13.869085400472869</c:v>
                </c:pt>
                <c:pt idx="1531">
                  <c:v>-13.852278282156488</c:v>
                </c:pt>
                <c:pt idx="1532">
                  <c:v>-13.88617983383217</c:v>
                </c:pt>
                <c:pt idx="1533">
                  <c:v>-13.869085400472869</c:v>
                </c:pt>
                <c:pt idx="1534">
                  <c:v>-13.852278282156488</c:v>
                </c:pt>
                <c:pt idx="1535">
                  <c:v>-13.88617983383217</c:v>
                </c:pt>
                <c:pt idx="1536">
                  <c:v>-13.88617983383217</c:v>
                </c:pt>
                <c:pt idx="1537">
                  <c:v>-13.869085400472869</c:v>
                </c:pt>
                <c:pt idx="1538">
                  <c:v>-13.88617983383217</c:v>
                </c:pt>
                <c:pt idx="1539">
                  <c:v>-13.88617983383217</c:v>
                </c:pt>
                <c:pt idx="1540">
                  <c:v>-13.852278282156488</c:v>
                </c:pt>
                <c:pt idx="1541">
                  <c:v>-13.869085400472869</c:v>
                </c:pt>
                <c:pt idx="1542">
                  <c:v>-13.852278282156488</c:v>
                </c:pt>
                <c:pt idx="1543">
                  <c:v>-13.869085400472869</c:v>
                </c:pt>
                <c:pt idx="1544">
                  <c:v>-13.869085400472869</c:v>
                </c:pt>
                <c:pt idx="1545">
                  <c:v>-13.869085400472869</c:v>
                </c:pt>
                <c:pt idx="1546">
                  <c:v>-13.869085400472869</c:v>
                </c:pt>
                <c:pt idx="1547">
                  <c:v>-13.903571576544039</c:v>
                </c:pt>
                <c:pt idx="1548">
                  <c:v>-13.903571576544039</c:v>
                </c:pt>
                <c:pt idx="1549">
                  <c:v>-13.88617983383217</c:v>
                </c:pt>
                <c:pt idx="1550">
                  <c:v>-13.88617983383217</c:v>
                </c:pt>
                <c:pt idx="1551">
                  <c:v>-13.88617983383217</c:v>
                </c:pt>
                <c:pt idx="1552">
                  <c:v>-13.88617983383217</c:v>
                </c:pt>
                <c:pt idx="1553">
                  <c:v>-13.88617983383217</c:v>
                </c:pt>
                <c:pt idx="1554">
                  <c:v>-13.903571576544039</c:v>
                </c:pt>
                <c:pt idx="1555">
                  <c:v>-13.869085400472869</c:v>
                </c:pt>
                <c:pt idx="1556">
                  <c:v>-13.869085400472869</c:v>
                </c:pt>
                <c:pt idx="1557">
                  <c:v>-13.88617983383217</c:v>
                </c:pt>
                <c:pt idx="1558">
                  <c:v>-13.88617983383217</c:v>
                </c:pt>
                <c:pt idx="1559">
                  <c:v>-13.88617983383217</c:v>
                </c:pt>
                <c:pt idx="1560">
                  <c:v>-13.88617983383217</c:v>
                </c:pt>
                <c:pt idx="1561">
                  <c:v>-13.903571576544039</c:v>
                </c:pt>
                <c:pt idx="1562">
                  <c:v>-13.903571576544039</c:v>
                </c:pt>
                <c:pt idx="1563">
                  <c:v>-13.903571576544039</c:v>
                </c:pt>
                <c:pt idx="1564">
                  <c:v>-13.903571576544039</c:v>
                </c:pt>
                <c:pt idx="1565">
                  <c:v>-13.903571576544039</c:v>
                </c:pt>
                <c:pt idx="1566">
                  <c:v>-13.903571576544039</c:v>
                </c:pt>
                <c:pt idx="1567">
                  <c:v>-13.869085400472869</c:v>
                </c:pt>
                <c:pt idx="1568">
                  <c:v>-13.88617983383217</c:v>
                </c:pt>
                <c:pt idx="1569">
                  <c:v>-13.903571576544039</c:v>
                </c:pt>
                <c:pt idx="1570">
                  <c:v>-13.88617983383217</c:v>
                </c:pt>
                <c:pt idx="1571">
                  <c:v>-13.903571576544039</c:v>
                </c:pt>
                <c:pt idx="1572">
                  <c:v>-13.903571576544039</c:v>
                </c:pt>
                <c:pt idx="1573">
                  <c:v>-13.88617983383217</c:v>
                </c:pt>
                <c:pt idx="1574">
                  <c:v>-13.88617983383217</c:v>
                </c:pt>
                <c:pt idx="1575">
                  <c:v>-13.903571576544039</c:v>
                </c:pt>
                <c:pt idx="1576">
                  <c:v>-13.903571576544039</c:v>
                </c:pt>
                <c:pt idx="1577">
                  <c:v>-13.939289659146118</c:v>
                </c:pt>
                <c:pt idx="1578">
                  <c:v>-13.903571576544039</c:v>
                </c:pt>
                <c:pt idx="1579">
                  <c:v>-13.92127115364344</c:v>
                </c:pt>
                <c:pt idx="1580">
                  <c:v>-13.939289659146118</c:v>
                </c:pt>
                <c:pt idx="1581">
                  <c:v>-13.903571576544039</c:v>
                </c:pt>
                <c:pt idx="1582">
                  <c:v>-13.92127115364344</c:v>
                </c:pt>
                <c:pt idx="1583">
                  <c:v>-13.903571576544039</c:v>
                </c:pt>
                <c:pt idx="1584">
                  <c:v>-13.903571576544039</c:v>
                </c:pt>
                <c:pt idx="1585">
                  <c:v>-13.92127115364344</c:v>
                </c:pt>
                <c:pt idx="1586">
                  <c:v>-13.92127115364344</c:v>
                </c:pt>
                <c:pt idx="1587">
                  <c:v>-13.903571576544039</c:v>
                </c:pt>
                <c:pt idx="1588">
                  <c:v>-13.92127115364344</c:v>
                </c:pt>
                <c:pt idx="1589">
                  <c:v>-13.903571576544039</c:v>
                </c:pt>
                <c:pt idx="1590">
                  <c:v>-13.903571576544039</c:v>
                </c:pt>
                <c:pt idx="1591">
                  <c:v>-13.939289659146118</c:v>
                </c:pt>
                <c:pt idx="1592">
                  <c:v>-13.903571576544039</c:v>
                </c:pt>
                <c:pt idx="1593">
                  <c:v>-13.92127115364344</c:v>
                </c:pt>
                <c:pt idx="1594">
                  <c:v>-13.92127115364344</c:v>
                </c:pt>
                <c:pt idx="1595">
                  <c:v>-13.939289659146118</c:v>
                </c:pt>
                <c:pt idx="1596">
                  <c:v>-13.92127115364344</c:v>
                </c:pt>
                <c:pt idx="1597">
                  <c:v>-13.92127115364344</c:v>
                </c:pt>
                <c:pt idx="1598">
                  <c:v>-13.939289659146118</c:v>
                </c:pt>
                <c:pt idx="1599">
                  <c:v>-13.92127115364344</c:v>
                </c:pt>
                <c:pt idx="1600">
                  <c:v>-13.939289659146118</c:v>
                </c:pt>
                <c:pt idx="1601">
                  <c:v>-13.939289659146118</c:v>
                </c:pt>
                <c:pt idx="1602">
                  <c:v>-13.939289659146118</c:v>
                </c:pt>
                <c:pt idx="1603">
                  <c:v>-13.939289659146118</c:v>
                </c:pt>
                <c:pt idx="1604">
                  <c:v>-13.903571576544039</c:v>
                </c:pt>
                <c:pt idx="1605">
                  <c:v>-13.92127115364344</c:v>
                </c:pt>
                <c:pt idx="1606">
                  <c:v>-13.903571576544039</c:v>
                </c:pt>
                <c:pt idx="1607">
                  <c:v>-13.957638797814315</c:v>
                </c:pt>
                <c:pt idx="1608">
                  <c:v>-13.939289659146118</c:v>
                </c:pt>
                <c:pt idx="1609">
                  <c:v>-13.92127115364344</c:v>
                </c:pt>
                <c:pt idx="1610">
                  <c:v>-13.957638797814315</c:v>
                </c:pt>
                <c:pt idx="1611">
                  <c:v>-13.903571576544039</c:v>
                </c:pt>
                <c:pt idx="1612">
                  <c:v>-13.939289659146118</c:v>
                </c:pt>
                <c:pt idx="1613">
                  <c:v>-13.939289659146118</c:v>
                </c:pt>
                <c:pt idx="1614">
                  <c:v>-13.939289659146118</c:v>
                </c:pt>
                <c:pt idx="1615">
                  <c:v>-13.903571576544039</c:v>
                </c:pt>
                <c:pt idx="1616">
                  <c:v>-13.957638797814315</c:v>
                </c:pt>
                <c:pt idx="1617">
                  <c:v>-13.939289659146118</c:v>
                </c:pt>
                <c:pt idx="1618">
                  <c:v>-13.92127115364344</c:v>
                </c:pt>
                <c:pt idx="1619">
                  <c:v>-13.92127115364344</c:v>
                </c:pt>
                <c:pt idx="1620">
                  <c:v>-13.939289659146118</c:v>
                </c:pt>
                <c:pt idx="1621">
                  <c:v>-13.957638797814315</c:v>
                </c:pt>
                <c:pt idx="1622">
                  <c:v>-13.939289659146118</c:v>
                </c:pt>
                <c:pt idx="1623">
                  <c:v>-13.939289659146118</c:v>
                </c:pt>
                <c:pt idx="1624">
                  <c:v>-13.92127115364344</c:v>
                </c:pt>
                <c:pt idx="1625">
                  <c:v>-13.939289659146118</c:v>
                </c:pt>
                <c:pt idx="1626">
                  <c:v>-13.939289659146118</c:v>
                </c:pt>
                <c:pt idx="1627">
                  <c:v>-13.939289659146118</c:v>
                </c:pt>
                <c:pt idx="1628">
                  <c:v>-13.957638797814315</c:v>
                </c:pt>
                <c:pt idx="1629">
                  <c:v>-13.957638797814315</c:v>
                </c:pt>
                <c:pt idx="1630">
                  <c:v>-13.976330930826467</c:v>
                </c:pt>
                <c:pt idx="1631">
                  <c:v>-13.957638797814315</c:v>
                </c:pt>
                <c:pt idx="1632">
                  <c:v>-13.957638797814315</c:v>
                </c:pt>
                <c:pt idx="1633">
                  <c:v>-13.976330930826467</c:v>
                </c:pt>
                <c:pt idx="1634">
                  <c:v>-13.957638797814315</c:v>
                </c:pt>
                <c:pt idx="1635">
                  <c:v>-13.939289659146118</c:v>
                </c:pt>
                <c:pt idx="1636">
                  <c:v>-13.957638797814315</c:v>
                </c:pt>
                <c:pt idx="1637">
                  <c:v>-13.957638797814315</c:v>
                </c:pt>
                <c:pt idx="1638">
                  <c:v>-13.957638797814315</c:v>
                </c:pt>
                <c:pt idx="1639">
                  <c:v>-13.976330930826467</c:v>
                </c:pt>
                <c:pt idx="1640">
                  <c:v>-13.976330930826467</c:v>
                </c:pt>
                <c:pt idx="1641">
                  <c:v>-13.976330930826467</c:v>
                </c:pt>
                <c:pt idx="1642">
                  <c:v>-13.939289659146118</c:v>
                </c:pt>
                <c:pt idx="1643">
                  <c:v>-13.957638797814315</c:v>
                </c:pt>
                <c:pt idx="1644">
                  <c:v>-13.939289659146118</c:v>
                </c:pt>
                <c:pt idx="1645">
                  <c:v>-13.939289659146118</c:v>
                </c:pt>
                <c:pt idx="1646">
                  <c:v>-13.939289659146118</c:v>
                </c:pt>
                <c:pt idx="1647">
                  <c:v>-13.957638797814315</c:v>
                </c:pt>
                <c:pt idx="1648">
                  <c:v>-13.939289659146118</c:v>
                </c:pt>
                <c:pt idx="1649">
                  <c:v>-13.939289659146118</c:v>
                </c:pt>
                <c:pt idx="1650">
                  <c:v>-13.957638797814315</c:v>
                </c:pt>
                <c:pt idx="1651">
                  <c:v>-13.939289659146118</c:v>
                </c:pt>
                <c:pt idx="1652">
                  <c:v>-13.92127115364344</c:v>
                </c:pt>
                <c:pt idx="1653">
                  <c:v>-13.957638797814315</c:v>
                </c:pt>
                <c:pt idx="1654">
                  <c:v>-13.939289659146118</c:v>
                </c:pt>
                <c:pt idx="1655">
                  <c:v>-13.957638797814315</c:v>
                </c:pt>
                <c:pt idx="1656">
                  <c:v>-13.957638797814315</c:v>
                </c:pt>
                <c:pt idx="1657">
                  <c:v>-13.92127115364344</c:v>
                </c:pt>
                <c:pt idx="1658">
                  <c:v>-13.957638797814315</c:v>
                </c:pt>
                <c:pt idx="1659">
                  <c:v>-13.957638797814315</c:v>
                </c:pt>
                <c:pt idx="1660">
                  <c:v>-13.957638797814315</c:v>
                </c:pt>
                <c:pt idx="1661">
                  <c:v>-13.957638797814315</c:v>
                </c:pt>
                <c:pt idx="1662">
                  <c:v>-13.957638797814315</c:v>
                </c:pt>
                <c:pt idx="1663">
                  <c:v>-13.957638797814315</c:v>
                </c:pt>
                <c:pt idx="1664">
                  <c:v>-13.957638797814315</c:v>
                </c:pt>
                <c:pt idx="1665">
                  <c:v>-13.976330930826467</c:v>
                </c:pt>
                <c:pt idx="1666">
                  <c:v>-13.976330930826467</c:v>
                </c:pt>
                <c:pt idx="1667">
                  <c:v>-13.957638797814315</c:v>
                </c:pt>
                <c:pt idx="1668">
                  <c:v>-13.976330930826467</c:v>
                </c:pt>
                <c:pt idx="1669">
                  <c:v>-13.976330930826467</c:v>
                </c:pt>
                <c:pt idx="1670">
                  <c:v>-13.957638797814315</c:v>
                </c:pt>
                <c:pt idx="1671">
                  <c:v>-13.976330930826467</c:v>
                </c:pt>
                <c:pt idx="1672">
                  <c:v>-13.976330930826467</c:v>
                </c:pt>
                <c:pt idx="1673">
                  <c:v>-13.957638797814315</c:v>
                </c:pt>
                <c:pt idx="1674">
                  <c:v>-13.976330930826467</c:v>
                </c:pt>
                <c:pt idx="1675">
                  <c:v>-13.976330930826467</c:v>
                </c:pt>
                <c:pt idx="1676">
                  <c:v>-13.957638797814315</c:v>
                </c:pt>
                <c:pt idx="1677">
                  <c:v>-13.939289659146118</c:v>
                </c:pt>
                <c:pt idx="1678">
                  <c:v>-13.92127115364344</c:v>
                </c:pt>
                <c:pt idx="1679">
                  <c:v>-13.92127115364344</c:v>
                </c:pt>
                <c:pt idx="1680">
                  <c:v>-13.92127115364344</c:v>
                </c:pt>
                <c:pt idx="1681">
                  <c:v>-13.903571576544039</c:v>
                </c:pt>
                <c:pt idx="1682">
                  <c:v>-13.957638797814315</c:v>
                </c:pt>
                <c:pt idx="1683">
                  <c:v>-13.92127115364344</c:v>
                </c:pt>
                <c:pt idx="1684">
                  <c:v>-13.869085400472869</c:v>
                </c:pt>
                <c:pt idx="1685">
                  <c:v>-13.88617983383217</c:v>
                </c:pt>
                <c:pt idx="1686">
                  <c:v>-13.939289659146118</c:v>
                </c:pt>
                <c:pt idx="1687">
                  <c:v>-13.939289659146118</c:v>
                </c:pt>
                <c:pt idx="1688">
                  <c:v>-13.957638797814315</c:v>
                </c:pt>
                <c:pt idx="1689">
                  <c:v>-13.976330930826467</c:v>
                </c:pt>
                <c:pt idx="1690">
                  <c:v>-13.957638797814315</c:v>
                </c:pt>
                <c:pt idx="1691">
                  <c:v>-13.939289659146118</c:v>
                </c:pt>
                <c:pt idx="1692">
                  <c:v>-13.957638797814315</c:v>
                </c:pt>
                <c:pt idx="1693">
                  <c:v>-13.957638797814315</c:v>
                </c:pt>
                <c:pt idx="1694">
                  <c:v>-13.957638797814315</c:v>
                </c:pt>
                <c:pt idx="1695">
                  <c:v>-13.976330930826467</c:v>
                </c:pt>
                <c:pt idx="1696">
                  <c:v>-13.957638797814315</c:v>
                </c:pt>
                <c:pt idx="1697">
                  <c:v>-13.976330930826467</c:v>
                </c:pt>
                <c:pt idx="1698">
                  <c:v>-13.957638797814315</c:v>
                </c:pt>
                <c:pt idx="1699">
                  <c:v>-13.976330930826467</c:v>
                </c:pt>
                <c:pt idx="1700">
                  <c:v>-13.957638797814315</c:v>
                </c:pt>
                <c:pt idx="1701">
                  <c:v>-13.939289659146118</c:v>
                </c:pt>
                <c:pt idx="1702">
                  <c:v>-13.957638797814315</c:v>
                </c:pt>
                <c:pt idx="1703">
                  <c:v>-13.957638797814315</c:v>
                </c:pt>
                <c:pt idx="1704">
                  <c:v>-13.957638797814315</c:v>
                </c:pt>
                <c:pt idx="1705">
                  <c:v>-13.957638797814315</c:v>
                </c:pt>
                <c:pt idx="1706">
                  <c:v>-13.939289659146118</c:v>
                </c:pt>
                <c:pt idx="1707">
                  <c:v>-13.957638797814315</c:v>
                </c:pt>
                <c:pt idx="1708">
                  <c:v>-13.976330930826467</c:v>
                </c:pt>
                <c:pt idx="1709">
                  <c:v>-13.957638797814315</c:v>
                </c:pt>
                <c:pt idx="1710">
                  <c:v>-13.976330930826467</c:v>
                </c:pt>
                <c:pt idx="1711">
                  <c:v>-13.957638797814315</c:v>
                </c:pt>
                <c:pt idx="1712">
                  <c:v>-13.976330930826467</c:v>
                </c:pt>
                <c:pt idx="1713">
                  <c:v>-13.957638797814315</c:v>
                </c:pt>
                <c:pt idx="1714">
                  <c:v>-13.957638797814315</c:v>
                </c:pt>
                <c:pt idx="1715">
                  <c:v>-13.957638797814315</c:v>
                </c:pt>
                <c:pt idx="1716">
                  <c:v>-13.957638797814315</c:v>
                </c:pt>
                <c:pt idx="1717">
                  <c:v>-13.957638797814315</c:v>
                </c:pt>
                <c:pt idx="1718">
                  <c:v>-13.976330930826467</c:v>
                </c:pt>
                <c:pt idx="1719">
                  <c:v>-13.939289659146118</c:v>
                </c:pt>
                <c:pt idx="1720">
                  <c:v>-13.976330930826467</c:v>
                </c:pt>
                <c:pt idx="1721">
                  <c:v>-13.939289659146118</c:v>
                </c:pt>
                <c:pt idx="1722">
                  <c:v>-13.976330930826467</c:v>
                </c:pt>
                <c:pt idx="1723">
                  <c:v>-13.976330930826467</c:v>
                </c:pt>
                <c:pt idx="1724">
                  <c:v>-13.976330930826467</c:v>
                </c:pt>
                <c:pt idx="1725">
                  <c:v>-13.957638797814315</c:v>
                </c:pt>
                <c:pt idx="1726">
                  <c:v>-13.976330930826467</c:v>
                </c:pt>
                <c:pt idx="1727">
                  <c:v>-13.976330930826467</c:v>
                </c:pt>
                <c:pt idx="1728">
                  <c:v>-13.976330930826467</c:v>
                </c:pt>
                <c:pt idx="1729">
                  <c:v>-13.957638797814315</c:v>
                </c:pt>
                <c:pt idx="1730">
                  <c:v>-13.976330930826467</c:v>
                </c:pt>
                <c:pt idx="1731">
                  <c:v>-13.976330930826467</c:v>
                </c:pt>
                <c:pt idx="1732">
                  <c:v>-13.957638797814315</c:v>
                </c:pt>
                <c:pt idx="1733">
                  <c:v>-13.976330930826467</c:v>
                </c:pt>
                <c:pt idx="1734">
                  <c:v>-13.957638797814315</c:v>
                </c:pt>
                <c:pt idx="1735">
                  <c:v>-13.976330930826467</c:v>
                </c:pt>
                <c:pt idx="1736">
                  <c:v>-13.976330930826467</c:v>
                </c:pt>
                <c:pt idx="1737">
                  <c:v>-13.976330930826467</c:v>
                </c:pt>
                <c:pt idx="1738">
                  <c:v>-13.976330930826467</c:v>
                </c:pt>
                <c:pt idx="1739">
                  <c:v>-13.976330930826467</c:v>
                </c:pt>
                <c:pt idx="1740">
                  <c:v>-13.957638797814315</c:v>
                </c:pt>
                <c:pt idx="1741">
                  <c:v>-13.976330930826467</c:v>
                </c:pt>
                <c:pt idx="1742">
                  <c:v>-13.976330930826467</c:v>
                </c:pt>
                <c:pt idx="1743">
                  <c:v>-13.939289659146118</c:v>
                </c:pt>
                <c:pt idx="1744">
                  <c:v>-13.957638797814315</c:v>
                </c:pt>
                <c:pt idx="1745">
                  <c:v>-13.957638797814315</c:v>
                </c:pt>
                <c:pt idx="1746">
                  <c:v>-13.957638797814315</c:v>
                </c:pt>
                <c:pt idx="1747">
                  <c:v>-13.957638797814315</c:v>
                </c:pt>
                <c:pt idx="1748">
                  <c:v>-13.957638797814315</c:v>
                </c:pt>
                <c:pt idx="1749">
                  <c:v>-13.957638797814315</c:v>
                </c:pt>
                <c:pt idx="1750">
                  <c:v>-13.957638797814315</c:v>
                </c:pt>
                <c:pt idx="1751">
                  <c:v>-13.957638797814315</c:v>
                </c:pt>
                <c:pt idx="1752">
                  <c:v>-13.939289659146118</c:v>
                </c:pt>
                <c:pt idx="1753">
                  <c:v>-13.957638797814315</c:v>
                </c:pt>
              </c:numCache>
            </c:numRef>
          </c:yVal>
          <c:smooth val="1"/>
          <c:extLst>
            <c:ext xmlns:c16="http://schemas.microsoft.com/office/drawing/2014/chart" uri="{C3380CC4-5D6E-409C-BE32-E72D297353CC}">
              <c16:uniqueId val="{00000001-3462-452B-ADFD-DBD204BF427D}"/>
            </c:ext>
          </c:extLst>
        </c:ser>
        <c:dLbls>
          <c:showLegendKey val="0"/>
          <c:showVal val="0"/>
          <c:showCatName val="0"/>
          <c:showSerName val="0"/>
          <c:showPercent val="0"/>
          <c:showBubbleSize val="0"/>
        </c:dLbls>
        <c:axId val="1049760671"/>
        <c:axId val="1049768575"/>
      </c:scatterChart>
      <c:valAx>
        <c:axId val="104976067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9768575"/>
        <c:crosses val="autoZero"/>
        <c:crossBetween val="midCat"/>
      </c:valAx>
      <c:valAx>
        <c:axId val="1049768575"/>
        <c:scaling>
          <c:orientation val="minMax"/>
          <c:max val="-11"/>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n[Vi+] (ln 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976067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1437327090870398"/>
          <c:y val="5.52274173462576E-2"/>
          <c:w val="0.72336819384063478"/>
          <c:h val="0.76231185051711792"/>
        </c:manualLayout>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1"/>
            <c:dispEq val="1"/>
            <c:trendlineLbl>
              <c:layout>
                <c:manualLayout>
                  <c:x val="-0.2379041133371842"/>
                  <c:y val="5.762545355811715E-2"/>
                </c:manualLayout>
              </c:layout>
              <c:numFmt formatCode="0.0000E+00" sourceLinked="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trendline>
            <c:spPr>
              <a:ln w="19050" cap="rnd">
                <a:solidFill>
                  <a:schemeClr val="accent1"/>
                </a:solidFill>
                <a:prstDash val="sysDot"/>
              </a:ln>
              <a:effectLst/>
            </c:spPr>
            <c:trendlineType val="linear"/>
            <c:intercept val="0"/>
            <c:dispRSqr val="0"/>
            <c:dispEq val="0"/>
          </c:trendline>
          <c:xVal>
            <c:numRef>
              <c:f>Sheet1!$C$3:$C$7</c:f>
              <c:numCache>
                <c:formatCode>0.000</c:formatCode>
                <c:ptCount val="5"/>
                <c:pt idx="0">
                  <c:v>1.4E-2</c:v>
                </c:pt>
                <c:pt idx="1">
                  <c:v>3.3000000000000002E-2</c:v>
                </c:pt>
                <c:pt idx="2">
                  <c:v>0.128</c:v>
                </c:pt>
                <c:pt idx="3">
                  <c:v>0.22700000000000001</c:v>
                </c:pt>
                <c:pt idx="4">
                  <c:v>0.46899999999999997</c:v>
                </c:pt>
              </c:numCache>
            </c:numRef>
          </c:xVal>
          <c:yVal>
            <c:numRef>
              <c:f>Sheet1!$B$3:$B$7</c:f>
              <c:numCache>
                <c:formatCode>0.00E+00</c:formatCode>
                <c:ptCount val="5"/>
                <c:pt idx="0">
                  <c:v>4.0499999999999999E-7</c:v>
                </c:pt>
                <c:pt idx="1">
                  <c:v>9.3750000000000002E-7</c:v>
                </c:pt>
                <c:pt idx="2">
                  <c:v>1.875E-6</c:v>
                </c:pt>
                <c:pt idx="3">
                  <c:v>3.7500000000000001E-6</c:v>
                </c:pt>
                <c:pt idx="4">
                  <c:v>7.5000000000000002E-6</c:v>
                </c:pt>
              </c:numCache>
            </c:numRef>
          </c:yVal>
          <c:smooth val="0"/>
          <c:extLst>
            <c:ext xmlns:c16="http://schemas.microsoft.com/office/drawing/2014/chart" uri="{C3380CC4-5D6E-409C-BE32-E72D297353CC}">
              <c16:uniqueId val="{00000002-CBDD-4EE5-95F7-477D2A96C610}"/>
            </c:ext>
          </c:extLst>
        </c:ser>
        <c:dLbls>
          <c:showLegendKey val="0"/>
          <c:showVal val="0"/>
          <c:showCatName val="0"/>
          <c:showSerName val="0"/>
          <c:showPercent val="0"/>
          <c:showBubbleSize val="0"/>
        </c:dLbls>
        <c:axId val="1328339040"/>
        <c:axId val="1328337376"/>
      </c:scatterChart>
      <c:valAx>
        <c:axId val="1328339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Absorbance (AU)</a:t>
                </a:r>
              </a:p>
            </c:rich>
          </c:tx>
          <c:layout>
            <c:manualLayout>
              <c:xMode val="edge"/>
              <c:yMode val="edge"/>
              <c:x val="0.43856686833064784"/>
              <c:y val="0.9037928566139263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8337376"/>
        <c:crosses val="autoZero"/>
        <c:crossBetween val="midCat"/>
      </c:valAx>
      <c:valAx>
        <c:axId val="1328337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i+] (M)</a:t>
                </a:r>
              </a:p>
            </c:rich>
          </c:tx>
          <c:layout>
            <c:manualLayout>
              <c:xMode val="edge"/>
              <c:yMode val="edge"/>
              <c:x val="0"/>
              <c:y val="0.3717234217810032"/>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2833904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7178235785043"/>
          <c:y val="5.6919245819992886E-2"/>
          <c:w val="0.79351300845458839"/>
          <c:h val="0.75522371336453809"/>
        </c:manualLayout>
      </c:layout>
      <c:scatterChart>
        <c:scatterStyle val="smoothMarker"/>
        <c:varyColors val="0"/>
        <c:ser>
          <c:idx val="0"/>
          <c:order val="0"/>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2.9608725029924118E-2"/>
                  <c:y val="-0.32736170165277267"/>
                </c:manualLayout>
              </c:layout>
              <c:numFmt formatCode="0.0000E+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Trial 1 lab 6 .2M'!$F$2:$F$2004</c:f>
              <c:numCache>
                <c:formatCode>General</c:formatCode>
                <c:ptCount val="2003"/>
                <c:pt idx="0">
                  <c:v>20.754999999999999</c:v>
                </c:pt>
                <c:pt idx="1">
                  <c:v>20.954999999999998</c:v>
                </c:pt>
                <c:pt idx="2">
                  <c:v>21.154999999999998</c:v>
                </c:pt>
                <c:pt idx="3">
                  <c:v>21.355</c:v>
                </c:pt>
                <c:pt idx="4">
                  <c:v>21.555</c:v>
                </c:pt>
                <c:pt idx="5">
                  <c:v>21.754999999999999</c:v>
                </c:pt>
                <c:pt idx="6">
                  <c:v>21.954999999999998</c:v>
                </c:pt>
                <c:pt idx="7">
                  <c:v>22.154999999999998</c:v>
                </c:pt>
                <c:pt idx="8">
                  <c:v>22.355</c:v>
                </c:pt>
                <c:pt idx="9">
                  <c:v>22.555</c:v>
                </c:pt>
                <c:pt idx="10">
                  <c:v>22.754999999999999</c:v>
                </c:pt>
                <c:pt idx="11">
                  <c:v>22.954999999999998</c:v>
                </c:pt>
                <c:pt idx="12">
                  <c:v>23.154999999999998</c:v>
                </c:pt>
                <c:pt idx="13">
                  <c:v>23.355</c:v>
                </c:pt>
                <c:pt idx="14">
                  <c:v>23.555</c:v>
                </c:pt>
                <c:pt idx="15">
                  <c:v>23.754999999999999</c:v>
                </c:pt>
                <c:pt idx="16">
                  <c:v>23.954999999999998</c:v>
                </c:pt>
                <c:pt idx="17">
                  <c:v>24.154999999999998</c:v>
                </c:pt>
                <c:pt idx="18">
                  <c:v>24.355</c:v>
                </c:pt>
                <c:pt idx="19">
                  <c:v>24.555</c:v>
                </c:pt>
                <c:pt idx="20">
                  <c:v>24.754999999999999</c:v>
                </c:pt>
                <c:pt idx="21">
                  <c:v>24.954999999999998</c:v>
                </c:pt>
                <c:pt idx="22">
                  <c:v>25.155000000000001</c:v>
                </c:pt>
                <c:pt idx="23">
                  <c:v>25.354999999999997</c:v>
                </c:pt>
                <c:pt idx="24">
                  <c:v>25.555</c:v>
                </c:pt>
                <c:pt idx="25">
                  <c:v>25.754999999999999</c:v>
                </c:pt>
                <c:pt idx="26">
                  <c:v>25.954999999999998</c:v>
                </c:pt>
                <c:pt idx="27">
                  <c:v>26.155000000000001</c:v>
                </c:pt>
                <c:pt idx="28">
                  <c:v>26.354999999999997</c:v>
                </c:pt>
                <c:pt idx="29">
                  <c:v>26.555</c:v>
                </c:pt>
                <c:pt idx="30">
                  <c:v>26.754999999999999</c:v>
                </c:pt>
                <c:pt idx="31">
                  <c:v>26.954999999999998</c:v>
                </c:pt>
                <c:pt idx="32">
                  <c:v>27.155000000000001</c:v>
                </c:pt>
                <c:pt idx="33">
                  <c:v>27.354999999999997</c:v>
                </c:pt>
                <c:pt idx="34">
                  <c:v>27.555</c:v>
                </c:pt>
                <c:pt idx="35">
                  <c:v>27.754999999999999</c:v>
                </c:pt>
                <c:pt idx="36">
                  <c:v>27.954999999999998</c:v>
                </c:pt>
                <c:pt idx="37">
                  <c:v>28.155000000000001</c:v>
                </c:pt>
                <c:pt idx="38">
                  <c:v>28.354999999999997</c:v>
                </c:pt>
                <c:pt idx="39">
                  <c:v>28.555</c:v>
                </c:pt>
                <c:pt idx="40">
                  <c:v>28.754999999999999</c:v>
                </c:pt>
                <c:pt idx="41">
                  <c:v>28.954999999999998</c:v>
                </c:pt>
                <c:pt idx="42">
                  <c:v>29.155000000000001</c:v>
                </c:pt>
                <c:pt idx="43">
                  <c:v>29.354999999999997</c:v>
                </c:pt>
                <c:pt idx="44">
                  <c:v>29.555</c:v>
                </c:pt>
                <c:pt idx="45">
                  <c:v>29.754999999999999</c:v>
                </c:pt>
                <c:pt idx="46">
                  <c:v>29.954999999999998</c:v>
                </c:pt>
                <c:pt idx="47">
                  <c:v>30.155000000000001</c:v>
                </c:pt>
                <c:pt idx="48">
                  <c:v>30.354999999999997</c:v>
                </c:pt>
                <c:pt idx="49">
                  <c:v>30.555</c:v>
                </c:pt>
                <c:pt idx="50">
                  <c:v>30.754999999999999</c:v>
                </c:pt>
                <c:pt idx="51">
                  <c:v>30.954999999999998</c:v>
                </c:pt>
                <c:pt idx="52">
                  <c:v>31.155000000000001</c:v>
                </c:pt>
                <c:pt idx="53">
                  <c:v>31.354999999999997</c:v>
                </c:pt>
                <c:pt idx="54">
                  <c:v>31.555</c:v>
                </c:pt>
                <c:pt idx="55">
                  <c:v>31.754999999999999</c:v>
                </c:pt>
                <c:pt idx="56">
                  <c:v>31.954999999999998</c:v>
                </c:pt>
                <c:pt idx="57">
                  <c:v>32.155000000000001</c:v>
                </c:pt>
                <c:pt idx="58">
                  <c:v>32.354999999999997</c:v>
                </c:pt>
                <c:pt idx="59">
                  <c:v>32.555</c:v>
                </c:pt>
                <c:pt idx="60">
                  <c:v>32.754999999999995</c:v>
                </c:pt>
                <c:pt idx="61">
                  <c:v>32.954999999999998</c:v>
                </c:pt>
                <c:pt idx="62">
                  <c:v>33.155000000000001</c:v>
                </c:pt>
                <c:pt idx="63">
                  <c:v>33.354999999999997</c:v>
                </c:pt>
                <c:pt idx="64">
                  <c:v>33.555</c:v>
                </c:pt>
                <c:pt idx="65">
                  <c:v>33.754999999999995</c:v>
                </c:pt>
                <c:pt idx="66">
                  <c:v>33.954999999999998</c:v>
                </c:pt>
                <c:pt idx="67">
                  <c:v>34.155000000000001</c:v>
                </c:pt>
                <c:pt idx="68">
                  <c:v>34.354999999999997</c:v>
                </c:pt>
                <c:pt idx="69">
                  <c:v>34.555</c:v>
                </c:pt>
                <c:pt idx="70">
                  <c:v>34.754999999999995</c:v>
                </c:pt>
                <c:pt idx="71">
                  <c:v>34.954999999999998</c:v>
                </c:pt>
                <c:pt idx="72">
                  <c:v>35.155000000000001</c:v>
                </c:pt>
                <c:pt idx="73">
                  <c:v>35.354999999999997</c:v>
                </c:pt>
                <c:pt idx="74">
                  <c:v>35.555</c:v>
                </c:pt>
                <c:pt idx="75">
                  <c:v>35.754999999999995</c:v>
                </c:pt>
                <c:pt idx="76">
                  <c:v>35.954999999999998</c:v>
                </c:pt>
                <c:pt idx="77">
                  <c:v>36.155000000000001</c:v>
                </c:pt>
                <c:pt idx="78">
                  <c:v>36.354999999999997</c:v>
                </c:pt>
                <c:pt idx="79">
                  <c:v>36.555</c:v>
                </c:pt>
                <c:pt idx="80">
                  <c:v>36.754999999999995</c:v>
                </c:pt>
                <c:pt idx="81">
                  <c:v>36.954999999999998</c:v>
                </c:pt>
                <c:pt idx="82">
                  <c:v>37.155000000000001</c:v>
                </c:pt>
                <c:pt idx="83">
                  <c:v>37.355000000000004</c:v>
                </c:pt>
                <c:pt idx="84">
                  <c:v>37.555</c:v>
                </c:pt>
                <c:pt idx="85">
                  <c:v>37.754999999999995</c:v>
                </c:pt>
                <c:pt idx="86">
                  <c:v>37.954999999999998</c:v>
                </c:pt>
                <c:pt idx="87">
                  <c:v>38.155000000000001</c:v>
                </c:pt>
                <c:pt idx="88">
                  <c:v>38.355000000000004</c:v>
                </c:pt>
                <c:pt idx="89">
                  <c:v>38.555</c:v>
                </c:pt>
                <c:pt idx="90">
                  <c:v>38.754999999999995</c:v>
                </c:pt>
                <c:pt idx="91">
                  <c:v>38.954999999999998</c:v>
                </c:pt>
                <c:pt idx="92">
                  <c:v>39.155000000000001</c:v>
                </c:pt>
                <c:pt idx="93">
                  <c:v>39.355000000000004</c:v>
                </c:pt>
                <c:pt idx="94">
                  <c:v>39.555</c:v>
                </c:pt>
                <c:pt idx="95">
                  <c:v>39.754999999999995</c:v>
                </c:pt>
                <c:pt idx="96">
                  <c:v>39.954999999999998</c:v>
                </c:pt>
                <c:pt idx="97">
                  <c:v>40.155000000000001</c:v>
                </c:pt>
                <c:pt idx="98">
                  <c:v>40.355000000000004</c:v>
                </c:pt>
                <c:pt idx="99">
                  <c:v>40.555</c:v>
                </c:pt>
                <c:pt idx="100">
                  <c:v>40.754999999999995</c:v>
                </c:pt>
                <c:pt idx="101">
                  <c:v>40.954999999999998</c:v>
                </c:pt>
                <c:pt idx="102">
                  <c:v>41.155000000000001</c:v>
                </c:pt>
                <c:pt idx="103">
                  <c:v>41.355000000000004</c:v>
                </c:pt>
                <c:pt idx="104">
                  <c:v>41.555</c:v>
                </c:pt>
                <c:pt idx="105">
                  <c:v>41.754999999999995</c:v>
                </c:pt>
                <c:pt idx="106">
                  <c:v>41.954999999999998</c:v>
                </c:pt>
                <c:pt idx="107">
                  <c:v>42.155000000000001</c:v>
                </c:pt>
                <c:pt idx="108">
                  <c:v>42.355000000000004</c:v>
                </c:pt>
                <c:pt idx="109">
                  <c:v>42.555</c:v>
                </c:pt>
                <c:pt idx="110">
                  <c:v>42.754999999999995</c:v>
                </c:pt>
                <c:pt idx="111">
                  <c:v>42.954999999999998</c:v>
                </c:pt>
                <c:pt idx="112">
                  <c:v>43.155000000000001</c:v>
                </c:pt>
                <c:pt idx="113">
                  <c:v>43.355000000000004</c:v>
                </c:pt>
                <c:pt idx="114">
                  <c:v>43.555</c:v>
                </c:pt>
                <c:pt idx="115">
                  <c:v>43.754999999999995</c:v>
                </c:pt>
                <c:pt idx="116">
                  <c:v>43.954999999999998</c:v>
                </c:pt>
                <c:pt idx="117">
                  <c:v>44.155000000000001</c:v>
                </c:pt>
                <c:pt idx="118">
                  <c:v>44.355000000000004</c:v>
                </c:pt>
                <c:pt idx="119">
                  <c:v>44.555</c:v>
                </c:pt>
                <c:pt idx="120">
                  <c:v>44.754999999999995</c:v>
                </c:pt>
                <c:pt idx="121">
                  <c:v>44.954999999999998</c:v>
                </c:pt>
                <c:pt idx="122">
                  <c:v>45.155000000000001</c:v>
                </c:pt>
                <c:pt idx="123">
                  <c:v>45.355000000000004</c:v>
                </c:pt>
                <c:pt idx="124">
                  <c:v>45.555</c:v>
                </c:pt>
                <c:pt idx="125">
                  <c:v>45.754999999999995</c:v>
                </c:pt>
                <c:pt idx="126">
                  <c:v>45.954999999999998</c:v>
                </c:pt>
                <c:pt idx="127">
                  <c:v>46.155000000000001</c:v>
                </c:pt>
                <c:pt idx="128">
                  <c:v>46.355000000000004</c:v>
                </c:pt>
                <c:pt idx="129">
                  <c:v>46.555</c:v>
                </c:pt>
                <c:pt idx="130">
                  <c:v>46.754999999999995</c:v>
                </c:pt>
                <c:pt idx="131">
                  <c:v>46.954999999999998</c:v>
                </c:pt>
                <c:pt idx="132">
                  <c:v>47.155000000000001</c:v>
                </c:pt>
                <c:pt idx="133">
                  <c:v>47.355000000000004</c:v>
                </c:pt>
                <c:pt idx="134">
                  <c:v>47.555</c:v>
                </c:pt>
                <c:pt idx="135">
                  <c:v>47.754999999999995</c:v>
                </c:pt>
                <c:pt idx="136">
                  <c:v>47.954999999999998</c:v>
                </c:pt>
                <c:pt idx="137">
                  <c:v>48.155000000000001</c:v>
                </c:pt>
                <c:pt idx="138">
                  <c:v>48.355000000000004</c:v>
                </c:pt>
                <c:pt idx="139">
                  <c:v>48.555</c:v>
                </c:pt>
                <c:pt idx="140">
                  <c:v>48.754999999999995</c:v>
                </c:pt>
                <c:pt idx="141">
                  <c:v>48.954999999999998</c:v>
                </c:pt>
                <c:pt idx="142">
                  <c:v>49.155000000000001</c:v>
                </c:pt>
                <c:pt idx="143">
                  <c:v>49.355000000000004</c:v>
                </c:pt>
                <c:pt idx="144">
                  <c:v>49.555</c:v>
                </c:pt>
                <c:pt idx="145">
                  <c:v>49.754999999999995</c:v>
                </c:pt>
                <c:pt idx="146">
                  <c:v>49.954999999999998</c:v>
                </c:pt>
                <c:pt idx="147">
                  <c:v>50.155000000000001</c:v>
                </c:pt>
                <c:pt idx="148">
                  <c:v>50.355000000000004</c:v>
                </c:pt>
                <c:pt idx="149">
                  <c:v>50.555</c:v>
                </c:pt>
                <c:pt idx="150">
                  <c:v>50.754999999999995</c:v>
                </c:pt>
                <c:pt idx="151">
                  <c:v>50.954999999999998</c:v>
                </c:pt>
                <c:pt idx="152">
                  <c:v>51.155000000000001</c:v>
                </c:pt>
                <c:pt idx="153">
                  <c:v>51.355000000000004</c:v>
                </c:pt>
                <c:pt idx="154">
                  <c:v>51.555</c:v>
                </c:pt>
                <c:pt idx="155">
                  <c:v>51.754999999999995</c:v>
                </c:pt>
                <c:pt idx="156">
                  <c:v>51.954999999999998</c:v>
                </c:pt>
                <c:pt idx="157">
                  <c:v>52.155000000000001</c:v>
                </c:pt>
                <c:pt idx="158">
                  <c:v>52.355000000000004</c:v>
                </c:pt>
                <c:pt idx="159">
                  <c:v>52.555</c:v>
                </c:pt>
                <c:pt idx="160">
                  <c:v>52.754999999999995</c:v>
                </c:pt>
                <c:pt idx="161">
                  <c:v>52.954999999999998</c:v>
                </c:pt>
                <c:pt idx="162">
                  <c:v>53.155000000000001</c:v>
                </c:pt>
                <c:pt idx="163">
                  <c:v>53.355000000000004</c:v>
                </c:pt>
                <c:pt idx="164">
                  <c:v>53.554999999999993</c:v>
                </c:pt>
                <c:pt idx="165">
                  <c:v>53.754999999999995</c:v>
                </c:pt>
                <c:pt idx="166">
                  <c:v>53.954999999999998</c:v>
                </c:pt>
                <c:pt idx="167">
                  <c:v>54.155000000000001</c:v>
                </c:pt>
                <c:pt idx="168">
                  <c:v>54.355000000000004</c:v>
                </c:pt>
                <c:pt idx="169">
                  <c:v>54.554999999999993</c:v>
                </c:pt>
                <c:pt idx="170">
                  <c:v>54.754999999999995</c:v>
                </c:pt>
                <c:pt idx="171">
                  <c:v>54.954999999999998</c:v>
                </c:pt>
                <c:pt idx="172">
                  <c:v>55.155000000000001</c:v>
                </c:pt>
                <c:pt idx="173">
                  <c:v>55.355000000000004</c:v>
                </c:pt>
                <c:pt idx="174">
                  <c:v>55.554999999999993</c:v>
                </c:pt>
                <c:pt idx="175">
                  <c:v>55.754999999999995</c:v>
                </c:pt>
                <c:pt idx="176">
                  <c:v>55.954999999999998</c:v>
                </c:pt>
                <c:pt idx="177">
                  <c:v>56.155000000000001</c:v>
                </c:pt>
                <c:pt idx="178">
                  <c:v>56.355000000000004</c:v>
                </c:pt>
                <c:pt idx="179">
                  <c:v>56.554999999999993</c:v>
                </c:pt>
                <c:pt idx="180">
                  <c:v>56.754999999999995</c:v>
                </c:pt>
                <c:pt idx="181">
                  <c:v>56.954999999999998</c:v>
                </c:pt>
                <c:pt idx="182">
                  <c:v>57.155000000000001</c:v>
                </c:pt>
                <c:pt idx="183">
                  <c:v>57.355000000000004</c:v>
                </c:pt>
                <c:pt idx="184">
                  <c:v>57.554999999999993</c:v>
                </c:pt>
                <c:pt idx="185">
                  <c:v>57.754999999999995</c:v>
                </c:pt>
                <c:pt idx="186">
                  <c:v>57.954999999999998</c:v>
                </c:pt>
                <c:pt idx="187">
                  <c:v>58.155000000000001</c:v>
                </c:pt>
                <c:pt idx="188">
                  <c:v>58.355000000000004</c:v>
                </c:pt>
                <c:pt idx="189">
                  <c:v>58.554999999999993</c:v>
                </c:pt>
                <c:pt idx="190">
                  <c:v>58.754999999999995</c:v>
                </c:pt>
                <c:pt idx="191">
                  <c:v>58.954999999999998</c:v>
                </c:pt>
                <c:pt idx="192">
                  <c:v>59.155000000000001</c:v>
                </c:pt>
                <c:pt idx="193">
                  <c:v>59.355000000000004</c:v>
                </c:pt>
                <c:pt idx="194">
                  <c:v>59.554999999999993</c:v>
                </c:pt>
                <c:pt idx="195">
                  <c:v>59.754999999999995</c:v>
                </c:pt>
                <c:pt idx="196">
                  <c:v>59.954999999999998</c:v>
                </c:pt>
                <c:pt idx="197">
                  <c:v>60.155000000000001</c:v>
                </c:pt>
                <c:pt idx="198">
                  <c:v>60.355000000000004</c:v>
                </c:pt>
                <c:pt idx="199">
                  <c:v>60.554999999999993</c:v>
                </c:pt>
                <c:pt idx="200">
                  <c:v>60.754999999999995</c:v>
                </c:pt>
                <c:pt idx="201">
                  <c:v>60.954999999999998</c:v>
                </c:pt>
                <c:pt idx="202">
                  <c:v>61.155000000000001</c:v>
                </c:pt>
                <c:pt idx="203">
                  <c:v>61.355000000000004</c:v>
                </c:pt>
                <c:pt idx="204">
                  <c:v>61.554999999999993</c:v>
                </c:pt>
                <c:pt idx="205">
                  <c:v>61.754999999999995</c:v>
                </c:pt>
                <c:pt idx="206">
                  <c:v>61.954999999999998</c:v>
                </c:pt>
                <c:pt idx="207">
                  <c:v>62.155000000000001</c:v>
                </c:pt>
                <c:pt idx="208">
                  <c:v>62.355000000000004</c:v>
                </c:pt>
                <c:pt idx="209">
                  <c:v>62.554999999999993</c:v>
                </c:pt>
                <c:pt idx="210">
                  <c:v>62.754999999999995</c:v>
                </c:pt>
                <c:pt idx="211">
                  <c:v>62.954999999999998</c:v>
                </c:pt>
                <c:pt idx="212">
                  <c:v>63.155000000000001</c:v>
                </c:pt>
                <c:pt idx="213">
                  <c:v>63.355000000000004</c:v>
                </c:pt>
                <c:pt idx="214">
                  <c:v>63.554999999999993</c:v>
                </c:pt>
                <c:pt idx="215">
                  <c:v>63.754999999999995</c:v>
                </c:pt>
                <c:pt idx="216">
                  <c:v>63.954999999999998</c:v>
                </c:pt>
                <c:pt idx="217">
                  <c:v>64.155000000000001</c:v>
                </c:pt>
                <c:pt idx="218">
                  <c:v>64.355000000000004</c:v>
                </c:pt>
                <c:pt idx="219">
                  <c:v>64.554999999999993</c:v>
                </c:pt>
                <c:pt idx="220">
                  <c:v>64.754999999999995</c:v>
                </c:pt>
                <c:pt idx="221">
                  <c:v>64.954999999999998</c:v>
                </c:pt>
                <c:pt idx="222">
                  <c:v>65.155000000000001</c:v>
                </c:pt>
                <c:pt idx="223">
                  <c:v>65.355000000000004</c:v>
                </c:pt>
                <c:pt idx="224">
                  <c:v>65.554999999999993</c:v>
                </c:pt>
                <c:pt idx="225">
                  <c:v>65.754999999999995</c:v>
                </c:pt>
                <c:pt idx="226">
                  <c:v>65.954999999999998</c:v>
                </c:pt>
                <c:pt idx="227">
                  <c:v>66.155000000000001</c:v>
                </c:pt>
                <c:pt idx="228">
                  <c:v>66.355000000000004</c:v>
                </c:pt>
                <c:pt idx="229">
                  <c:v>66.554999999999993</c:v>
                </c:pt>
                <c:pt idx="230">
                  <c:v>66.754999999999995</c:v>
                </c:pt>
                <c:pt idx="231">
                  <c:v>66.954999999999998</c:v>
                </c:pt>
                <c:pt idx="232">
                  <c:v>67.155000000000001</c:v>
                </c:pt>
                <c:pt idx="233">
                  <c:v>67.355000000000004</c:v>
                </c:pt>
                <c:pt idx="234">
                  <c:v>67.554999999999993</c:v>
                </c:pt>
                <c:pt idx="235">
                  <c:v>67.754999999999995</c:v>
                </c:pt>
                <c:pt idx="236">
                  <c:v>67.954999999999998</c:v>
                </c:pt>
                <c:pt idx="237">
                  <c:v>68.155000000000001</c:v>
                </c:pt>
                <c:pt idx="238">
                  <c:v>68.355000000000004</c:v>
                </c:pt>
                <c:pt idx="239">
                  <c:v>68.554999999999993</c:v>
                </c:pt>
                <c:pt idx="240">
                  <c:v>68.754999999999995</c:v>
                </c:pt>
                <c:pt idx="241">
                  <c:v>68.954999999999998</c:v>
                </c:pt>
                <c:pt idx="242">
                  <c:v>69.155000000000001</c:v>
                </c:pt>
                <c:pt idx="243">
                  <c:v>69.355000000000004</c:v>
                </c:pt>
                <c:pt idx="244">
                  <c:v>69.554999999999993</c:v>
                </c:pt>
                <c:pt idx="245">
                  <c:v>69.754999999999995</c:v>
                </c:pt>
                <c:pt idx="246">
                  <c:v>69.954999999999998</c:v>
                </c:pt>
                <c:pt idx="247">
                  <c:v>70.155000000000001</c:v>
                </c:pt>
                <c:pt idx="248">
                  <c:v>70.355000000000004</c:v>
                </c:pt>
                <c:pt idx="249">
                  <c:v>70.554999999999993</c:v>
                </c:pt>
                <c:pt idx="250">
                  <c:v>70.754999999999995</c:v>
                </c:pt>
                <c:pt idx="251">
                  <c:v>70.954999999999998</c:v>
                </c:pt>
                <c:pt idx="252">
                  <c:v>71.155000000000001</c:v>
                </c:pt>
                <c:pt idx="253">
                  <c:v>71.355000000000004</c:v>
                </c:pt>
                <c:pt idx="254">
                  <c:v>71.554999999999993</c:v>
                </c:pt>
                <c:pt idx="255">
                  <c:v>71.754999999999995</c:v>
                </c:pt>
                <c:pt idx="256">
                  <c:v>71.954999999999998</c:v>
                </c:pt>
                <c:pt idx="257">
                  <c:v>72.155000000000001</c:v>
                </c:pt>
                <c:pt idx="258">
                  <c:v>72.355000000000004</c:v>
                </c:pt>
                <c:pt idx="259">
                  <c:v>72.554999999999993</c:v>
                </c:pt>
                <c:pt idx="260">
                  <c:v>72.754999999999995</c:v>
                </c:pt>
                <c:pt idx="261">
                  <c:v>72.954999999999998</c:v>
                </c:pt>
                <c:pt idx="262">
                  <c:v>73.155000000000001</c:v>
                </c:pt>
                <c:pt idx="263">
                  <c:v>73.355000000000004</c:v>
                </c:pt>
                <c:pt idx="264">
                  <c:v>73.554999999999993</c:v>
                </c:pt>
                <c:pt idx="265">
                  <c:v>73.754999999999995</c:v>
                </c:pt>
                <c:pt idx="266">
                  <c:v>73.954999999999998</c:v>
                </c:pt>
                <c:pt idx="267">
                  <c:v>74.155000000000001</c:v>
                </c:pt>
                <c:pt idx="268">
                  <c:v>74.355000000000004</c:v>
                </c:pt>
                <c:pt idx="269">
                  <c:v>74.554999999999993</c:v>
                </c:pt>
                <c:pt idx="270">
                  <c:v>74.754999999999995</c:v>
                </c:pt>
                <c:pt idx="271">
                  <c:v>74.954999999999998</c:v>
                </c:pt>
                <c:pt idx="272">
                  <c:v>75.155000000000001</c:v>
                </c:pt>
                <c:pt idx="273">
                  <c:v>75.355000000000004</c:v>
                </c:pt>
                <c:pt idx="274">
                  <c:v>75.554999999999993</c:v>
                </c:pt>
                <c:pt idx="275">
                  <c:v>75.754999999999995</c:v>
                </c:pt>
                <c:pt idx="276">
                  <c:v>75.954999999999998</c:v>
                </c:pt>
                <c:pt idx="277">
                  <c:v>76.155000000000001</c:v>
                </c:pt>
                <c:pt idx="278">
                  <c:v>76.355000000000004</c:v>
                </c:pt>
                <c:pt idx="279">
                  <c:v>76.554999999999993</c:v>
                </c:pt>
                <c:pt idx="280">
                  <c:v>76.754999999999995</c:v>
                </c:pt>
                <c:pt idx="281">
                  <c:v>76.954999999999998</c:v>
                </c:pt>
                <c:pt idx="282">
                  <c:v>77.155000000000001</c:v>
                </c:pt>
                <c:pt idx="283">
                  <c:v>77.355000000000004</c:v>
                </c:pt>
                <c:pt idx="284">
                  <c:v>77.554999999999993</c:v>
                </c:pt>
                <c:pt idx="285">
                  <c:v>77.754999999999995</c:v>
                </c:pt>
                <c:pt idx="286">
                  <c:v>77.954999999999998</c:v>
                </c:pt>
                <c:pt idx="287">
                  <c:v>78.155000000000001</c:v>
                </c:pt>
                <c:pt idx="288">
                  <c:v>78.355000000000004</c:v>
                </c:pt>
                <c:pt idx="289">
                  <c:v>78.554999999999993</c:v>
                </c:pt>
                <c:pt idx="290">
                  <c:v>78.754999999999995</c:v>
                </c:pt>
                <c:pt idx="291">
                  <c:v>78.954999999999998</c:v>
                </c:pt>
                <c:pt idx="292">
                  <c:v>79.155000000000001</c:v>
                </c:pt>
                <c:pt idx="293">
                  <c:v>79.355000000000004</c:v>
                </c:pt>
                <c:pt idx="294">
                  <c:v>79.554999999999993</c:v>
                </c:pt>
                <c:pt idx="295">
                  <c:v>79.754999999999995</c:v>
                </c:pt>
                <c:pt idx="296">
                  <c:v>79.954999999999998</c:v>
                </c:pt>
                <c:pt idx="297">
                  <c:v>80.155000000000001</c:v>
                </c:pt>
                <c:pt idx="298">
                  <c:v>80.355000000000004</c:v>
                </c:pt>
                <c:pt idx="299">
                  <c:v>80.554999999999993</c:v>
                </c:pt>
                <c:pt idx="300">
                  <c:v>80.754999999999995</c:v>
                </c:pt>
                <c:pt idx="301">
                  <c:v>80.954999999999998</c:v>
                </c:pt>
                <c:pt idx="302">
                  <c:v>81.155000000000001</c:v>
                </c:pt>
                <c:pt idx="303">
                  <c:v>81.355000000000004</c:v>
                </c:pt>
                <c:pt idx="304">
                  <c:v>81.554999999999993</c:v>
                </c:pt>
                <c:pt idx="305">
                  <c:v>81.754999999999995</c:v>
                </c:pt>
                <c:pt idx="306">
                  <c:v>81.954999999999998</c:v>
                </c:pt>
                <c:pt idx="307">
                  <c:v>82.155000000000001</c:v>
                </c:pt>
                <c:pt idx="308">
                  <c:v>82.355000000000004</c:v>
                </c:pt>
                <c:pt idx="309">
                  <c:v>82.554999999999993</c:v>
                </c:pt>
                <c:pt idx="310">
                  <c:v>82.754999999999995</c:v>
                </c:pt>
                <c:pt idx="311">
                  <c:v>82.954999999999998</c:v>
                </c:pt>
                <c:pt idx="312">
                  <c:v>83.155000000000001</c:v>
                </c:pt>
                <c:pt idx="313">
                  <c:v>83.355000000000004</c:v>
                </c:pt>
                <c:pt idx="314">
                  <c:v>83.554999999999993</c:v>
                </c:pt>
                <c:pt idx="315">
                  <c:v>83.754999999999995</c:v>
                </c:pt>
                <c:pt idx="316">
                  <c:v>83.954999999999998</c:v>
                </c:pt>
                <c:pt idx="317">
                  <c:v>84.155000000000001</c:v>
                </c:pt>
                <c:pt idx="318">
                  <c:v>84.355000000000004</c:v>
                </c:pt>
                <c:pt idx="319">
                  <c:v>84.554999999999993</c:v>
                </c:pt>
                <c:pt idx="320">
                  <c:v>84.754999999999995</c:v>
                </c:pt>
                <c:pt idx="321">
                  <c:v>84.954999999999998</c:v>
                </c:pt>
                <c:pt idx="322">
                  <c:v>85.155000000000001</c:v>
                </c:pt>
                <c:pt idx="323">
                  <c:v>85.35499999999999</c:v>
                </c:pt>
                <c:pt idx="324">
                  <c:v>85.554999999999993</c:v>
                </c:pt>
                <c:pt idx="325">
                  <c:v>85.754999999999995</c:v>
                </c:pt>
                <c:pt idx="326">
                  <c:v>85.954999999999998</c:v>
                </c:pt>
                <c:pt idx="327">
                  <c:v>86.155000000000001</c:v>
                </c:pt>
                <c:pt idx="328">
                  <c:v>86.35499999999999</c:v>
                </c:pt>
                <c:pt idx="329">
                  <c:v>86.554999999999993</c:v>
                </c:pt>
                <c:pt idx="330">
                  <c:v>86.754999999999995</c:v>
                </c:pt>
                <c:pt idx="331">
                  <c:v>86.954999999999998</c:v>
                </c:pt>
                <c:pt idx="332">
                  <c:v>87.155000000000001</c:v>
                </c:pt>
                <c:pt idx="333">
                  <c:v>87.35499999999999</c:v>
                </c:pt>
                <c:pt idx="334">
                  <c:v>87.554999999999993</c:v>
                </c:pt>
                <c:pt idx="335">
                  <c:v>87.754999999999995</c:v>
                </c:pt>
                <c:pt idx="336">
                  <c:v>87.954999999999998</c:v>
                </c:pt>
                <c:pt idx="337">
                  <c:v>88.155000000000001</c:v>
                </c:pt>
                <c:pt idx="338">
                  <c:v>88.35499999999999</c:v>
                </c:pt>
                <c:pt idx="339">
                  <c:v>88.554999999999993</c:v>
                </c:pt>
                <c:pt idx="340">
                  <c:v>88.754999999999995</c:v>
                </c:pt>
                <c:pt idx="341">
                  <c:v>88.954999999999998</c:v>
                </c:pt>
                <c:pt idx="342">
                  <c:v>89.155000000000001</c:v>
                </c:pt>
                <c:pt idx="343">
                  <c:v>89.35499999999999</c:v>
                </c:pt>
                <c:pt idx="344">
                  <c:v>89.554999999999993</c:v>
                </c:pt>
                <c:pt idx="345">
                  <c:v>89.754999999999995</c:v>
                </c:pt>
                <c:pt idx="346">
                  <c:v>89.954999999999998</c:v>
                </c:pt>
                <c:pt idx="347">
                  <c:v>90.155000000000001</c:v>
                </c:pt>
                <c:pt idx="348">
                  <c:v>90.35499999999999</c:v>
                </c:pt>
                <c:pt idx="349">
                  <c:v>90.554999999999993</c:v>
                </c:pt>
                <c:pt idx="350">
                  <c:v>90.754999999999995</c:v>
                </c:pt>
                <c:pt idx="351">
                  <c:v>90.954999999999998</c:v>
                </c:pt>
                <c:pt idx="352">
                  <c:v>91.155000000000001</c:v>
                </c:pt>
                <c:pt idx="353">
                  <c:v>91.35499999999999</c:v>
                </c:pt>
                <c:pt idx="354">
                  <c:v>91.554999999999993</c:v>
                </c:pt>
                <c:pt idx="355">
                  <c:v>91.754999999999995</c:v>
                </c:pt>
                <c:pt idx="356">
                  <c:v>91.954999999999998</c:v>
                </c:pt>
                <c:pt idx="357">
                  <c:v>92.155000000000001</c:v>
                </c:pt>
                <c:pt idx="358">
                  <c:v>92.35499999999999</c:v>
                </c:pt>
                <c:pt idx="359">
                  <c:v>92.554999999999993</c:v>
                </c:pt>
                <c:pt idx="360">
                  <c:v>92.754999999999995</c:v>
                </c:pt>
                <c:pt idx="361">
                  <c:v>92.954999999999998</c:v>
                </c:pt>
                <c:pt idx="362">
                  <c:v>93.155000000000001</c:v>
                </c:pt>
                <c:pt idx="363">
                  <c:v>93.35499999999999</c:v>
                </c:pt>
                <c:pt idx="364">
                  <c:v>93.554999999999993</c:v>
                </c:pt>
                <c:pt idx="365">
                  <c:v>93.754999999999995</c:v>
                </c:pt>
                <c:pt idx="366">
                  <c:v>93.954999999999998</c:v>
                </c:pt>
                <c:pt idx="367">
                  <c:v>94.155000000000001</c:v>
                </c:pt>
                <c:pt idx="368">
                  <c:v>94.35499999999999</c:v>
                </c:pt>
                <c:pt idx="369">
                  <c:v>94.554999999999993</c:v>
                </c:pt>
                <c:pt idx="370">
                  <c:v>94.754999999999995</c:v>
                </c:pt>
                <c:pt idx="371">
                  <c:v>94.954999999999998</c:v>
                </c:pt>
                <c:pt idx="372">
                  <c:v>95.155000000000001</c:v>
                </c:pt>
                <c:pt idx="373">
                  <c:v>95.35499999999999</c:v>
                </c:pt>
                <c:pt idx="374">
                  <c:v>95.554999999999993</c:v>
                </c:pt>
                <c:pt idx="375">
                  <c:v>95.754999999999995</c:v>
                </c:pt>
                <c:pt idx="376">
                  <c:v>95.954999999999998</c:v>
                </c:pt>
                <c:pt idx="377">
                  <c:v>96.155000000000001</c:v>
                </c:pt>
                <c:pt idx="378">
                  <c:v>96.35499999999999</c:v>
                </c:pt>
                <c:pt idx="379">
                  <c:v>96.554999999999993</c:v>
                </c:pt>
                <c:pt idx="380">
                  <c:v>96.754999999999995</c:v>
                </c:pt>
                <c:pt idx="381">
                  <c:v>96.954999999999998</c:v>
                </c:pt>
                <c:pt idx="382">
                  <c:v>97.155000000000001</c:v>
                </c:pt>
                <c:pt idx="383">
                  <c:v>97.35499999999999</c:v>
                </c:pt>
                <c:pt idx="384">
                  <c:v>97.554999999999993</c:v>
                </c:pt>
                <c:pt idx="385">
                  <c:v>97.754999999999995</c:v>
                </c:pt>
                <c:pt idx="386">
                  <c:v>97.954999999999998</c:v>
                </c:pt>
                <c:pt idx="387">
                  <c:v>98.155000000000001</c:v>
                </c:pt>
                <c:pt idx="388">
                  <c:v>98.35499999999999</c:v>
                </c:pt>
                <c:pt idx="389">
                  <c:v>98.554999999999993</c:v>
                </c:pt>
                <c:pt idx="390">
                  <c:v>98.754999999999995</c:v>
                </c:pt>
                <c:pt idx="391">
                  <c:v>98.954999999999998</c:v>
                </c:pt>
                <c:pt idx="392">
                  <c:v>99.155000000000001</c:v>
                </c:pt>
                <c:pt idx="393">
                  <c:v>99.35499999999999</c:v>
                </c:pt>
                <c:pt idx="394">
                  <c:v>99.554999999999993</c:v>
                </c:pt>
                <c:pt idx="395">
                  <c:v>99.754999999999995</c:v>
                </c:pt>
                <c:pt idx="396">
                  <c:v>99.954999999999998</c:v>
                </c:pt>
                <c:pt idx="397">
                  <c:v>100.155</c:v>
                </c:pt>
                <c:pt idx="398">
                  <c:v>100.35499999999999</c:v>
                </c:pt>
                <c:pt idx="399">
                  <c:v>100.55499999999999</c:v>
                </c:pt>
                <c:pt idx="400">
                  <c:v>100.755</c:v>
                </c:pt>
                <c:pt idx="401">
                  <c:v>100.955</c:v>
                </c:pt>
                <c:pt idx="402">
                  <c:v>101.155</c:v>
                </c:pt>
                <c:pt idx="403">
                  <c:v>101.35499999999999</c:v>
                </c:pt>
                <c:pt idx="404">
                  <c:v>101.55499999999999</c:v>
                </c:pt>
                <c:pt idx="405">
                  <c:v>101.755</c:v>
                </c:pt>
                <c:pt idx="406">
                  <c:v>101.955</c:v>
                </c:pt>
                <c:pt idx="407">
                  <c:v>102.155</c:v>
                </c:pt>
                <c:pt idx="408">
                  <c:v>102.35499999999999</c:v>
                </c:pt>
                <c:pt idx="409">
                  <c:v>102.55499999999999</c:v>
                </c:pt>
                <c:pt idx="410">
                  <c:v>102.755</c:v>
                </c:pt>
                <c:pt idx="411">
                  <c:v>102.955</c:v>
                </c:pt>
                <c:pt idx="412">
                  <c:v>103.155</c:v>
                </c:pt>
                <c:pt idx="413">
                  <c:v>103.35499999999999</c:v>
                </c:pt>
                <c:pt idx="414">
                  <c:v>103.55499999999999</c:v>
                </c:pt>
                <c:pt idx="415">
                  <c:v>103.755</c:v>
                </c:pt>
                <c:pt idx="416">
                  <c:v>103.955</c:v>
                </c:pt>
                <c:pt idx="417">
                  <c:v>104.155</c:v>
                </c:pt>
                <c:pt idx="418">
                  <c:v>104.35499999999999</c:v>
                </c:pt>
                <c:pt idx="419">
                  <c:v>104.55499999999999</c:v>
                </c:pt>
                <c:pt idx="420">
                  <c:v>104.755</c:v>
                </c:pt>
                <c:pt idx="421">
                  <c:v>104.955</c:v>
                </c:pt>
                <c:pt idx="422">
                  <c:v>105.155</c:v>
                </c:pt>
                <c:pt idx="423">
                  <c:v>105.35499999999999</c:v>
                </c:pt>
                <c:pt idx="424">
                  <c:v>105.55499999999999</c:v>
                </c:pt>
                <c:pt idx="425">
                  <c:v>105.755</c:v>
                </c:pt>
                <c:pt idx="426">
                  <c:v>105.955</c:v>
                </c:pt>
                <c:pt idx="427">
                  <c:v>106.155</c:v>
                </c:pt>
                <c:pt idx="428">
                  <c:v>106.35499999999999</c:v>
                </c:pt>
                <c:pt idx="429">
                  <c:v>106.55499999999999</c:v>
                </c:pt>
                <c:pt idx="430">
                  <c:v>106.755</c:v>
                </c:pt>
                <c:pt idx="431">
                  <c:v>106.955</c:v>
                </c:pt>
                <c:pt idx="432">
                  <c:v>107.155</c:v>
                </c:pt>
                <c:pt idx="433">
                  <c:v>107.35499999999999</c:v>
                </c:pt>
                <c:pt idx="434">
                  <c:v>107.55499999999999</c:v>
                </c:pt>
                <c:pt idx="435">
                  <c:v>107.755</c:v>
                </c:pt>
                <c:pt idx="436">
                  <c:v>107.955</c:v>
                </c:pt>
                <c:pt idx="437">
                  <c:v>108.155</c:v>
                </c:pt>
                <c:pt idx="438">
                  <c:v>108.35499999999999</c:v>
                </c:pt>
                <c:pt idx="439">
                  <c:v>108.55499999999999</c:v>
                </c:pt>
                <c:pt idx="440">
                  <c:v>108.755</c:v>
                </c:pt>
                <c:pt idx="441">
                  <c:v>108.955</c:v>
                </c:pt>
                <c:pt idx="442">
                  <c:v>109.155</c:v>
                </c:pt>
                <c:pt idx="443">
                  <c:v>109.35499999999999</c:v>
                </c:pt>
                <c:pt idx="444">
                  <c:v>109.55499999999999</c:v>
                </c:pt>
                <c:pt idx="445">
                  <c:v>109.755</c:v>
                </c:pt>
                <c:pt idx="446">
                  <c:v>109.955</c:v>
                </c:pt>
                <c:pt idx="447">
                  <c:v>110.155</c:v>
                </c:pt>
                <c:pt idx="448">
                  <c:v>110.35499999999999</c:v>
                </c:pt>
                <c:pt idx="449">
                  <c:v>110.55499999999999</c:v>
                </c:pt>
                <c:pt idx="450">
                  <c:v>110.755</c:v>
                </c:pt>
                <c:pt idx="451">
                  <c:v>110.955</c:v>
                </c:pt>
                <c:pt idx="452">
                  <c:v>111.155</c:v>
                </c:pt>
                <c:pt idx="453">
                  <c:v>111.35499999999999</c:v>
                </c:pt>
                <c:pt idx="454">
                  <c:v>111.55499999999999</c:v>
                </c:pt>
                <c:pt idx="455">
                  <c:v>111.755</c:v>
                </c:pt>
                <c:pt idx="456">
                  <c:v>111.955</c:v>
                </c:pt>
                <c:pt idx="457">
                  <c:v>112.155</c:v>
                </c:pt>
                <c:pt idx="458">
                  <c:v>112.35499999999999</c:v>
                </c:pt>
                <c:pt idx="459">
                  <c:v>112.55499999999999</c:v>
                </c:pt>
                <c:pt idx="460">
                  <c:v>112.755</c:v>
                </c:pt>
                <c:pt idx="461">
                  <c:v>112.955</c:v>
                </c:pt>
                <c:pt idx="462">
                  <c:v>113.155</c:v>
                </c:pt>
                <c:pt idx="463">
                  <c:v>113.35499999999999</c:v>
                </c:pt>
                <c:pt idx="464">
                  <c:v>113.55499999999999</c:v>
                </c:pt>
                <c:pt idx="465">
                  <c:v>113.755</c:v>
                </c:pt>
                <c:pt idx="466">
                  <c:v>113.955</c:v>
                </c:pt>
                <c:pt idx="467">
                  <c:v>114.155</c:v>
                </c:pt>
                <c:pt idx="468">
                  <c:v>114.35499999999999</c:v>
                </c:pt>
                <c:pt idx="469">
                  <c:v>114.55499999999999</c:v>
                </c:pt>
                <c:pt idx="470">
                  <c:v>114.755</c:v>
                </c:pt>
                <c:pt idx="471">
                  <c:v>114.955</c:v>
                </c:pt>
                <c:pt idx="472">
                  <c:v>115.155</c:v>
                </c:pt>
                <c:pt idx="473">
                  <c:v>115.35499999999999</c:v>
                </c:pt>
                <c:pt idx="474">
                  <c:v>115.55499999999999</c:v>
                </c:pt>
                <c:pt idx="475">
                  <c:v>115.755</c:v>
                </c:pt>
                <c:pt idx="476">
                  <c:v>115.955</c:v>
                </c:pt>
                <c:pt idx="477">
                  <c:v>116.155</c:v>
                </c:pt>
                <c:pt idx="478">
                  <c:v>116.35499999999999</c:v>
                </c:pt>
                <c:pt idx="479">
                  <c:v>116.55499999999999</c:v>
                </c:pt>
                <c:pt idx="480">
                  <c:v>116.755</c:v>
                </c:pt>
                <c:pt idx="481">
                  <c:v>116.955</c:v>
                </c:pt>
                <c:pt idx="482">
                  <c:v>117.155</c:v>
                </c:pt>
                <c:pt idx="483">
                  <c:v>117.35499999999999</c:v>
                </c:pt>
                <c:pt idx="484">
                  <c:v>117.55499999999999</c:v>
                </c:pt>
                <c:pt idx="485">
                  <c:v>117.755</c:v>
                </c:pt>
                <c:pt idx="486">
                  <c:v>117.955</c:v>
                </c:pt>
                <c:pt idx="487">
                  <c:v>118.155</c:v>
                </c:pt>
                <c:pt idx="488">
                  <c:v>118.35499999999999</c:v>
                </c:pt>
                <c:pt idx="489">
                  <c:v>118.55499999999999</c:v>
                </c:pt>
                <c:pt idx="490">
                  <c:v>118.755</c:v>
                </c:pt>
                <c:pt idx="491">
                  <c:v>118.955</c:v>
                </c:pt>
                <c:pt idx="492">
                  <c:v>119.155</c:v>
                </c:pt>
                <c:pt idx="493">
                  <c:v>119.35499999999999</c:v>
                </c:pt>
                <c:pt idx="494">
                  <c:v>119.55499999999999</c:v>
                </c:pt>
                <c:pt idx="495">
                  <c:v>119.755</c:v>
                </c:pt>
                <c:pt idx="496">
                  <c:v>119.955</c:v>
                </c:pt>
                <c:pt idx="497">
                  <c:v>120.155</c:v>
                </c:pt>
                <c:pt idx="498">
                  <c:v>120.35499999999999</c:v>
                </c:pt>
                <c:pt idx="499">
                  <c:v>120.55499999999999</c:v>
                </c:pt>
                <c:pt idx="500">
                  <c:v>120.755</c:v>
                </c:pt>
                <c:pt idx="501">
                  <c:v>120.955</c:v>
                </c:pt>
                <c:pt idx="502">
                  <c:v>121.155</c:v>
                </c:pt>
                <c:pt idx="503">
                  <c:v>121.35499999999999</c:v>
                </c:pt>
                <c:pt idx="504">
                  <c:v>121.55499999999999</c:v>
                </c:pt>
                <c:pt idx="505">
                  <c:v>121.755</c:v>
                </c:pt>
                <c:pt idx="506">
                  <c:v>121.955</c:v>
                </c:pt>
                <c:pt idx="507">
                  <c:v>122.155</c:v>
                </c:pt>
                <c:pt idx="508">
                  <c:v>122.35499999999999</c:v>
                </c:pt>
                <c:pt idx="509">
                  <c:v>122.55499999999999</c:v>
                </c:pt>
                <c:pt idx="510">
                  <c:v>122.755</c:v>
                </c:pt>
                <c:pt idx="511">
                  <c:v>122.955</c:v>
                </c:pt>
                <c:pt idx="512">
                  <c:v>123.155</c:v>
                </c:pt>
                <c:pt idx="513">
                  <c:v>123.35499999999999</c:v>
                </c:pt>
                <c:pt idx="514">
                  <c:v>123.55499999999999</c:v>
                </c:pt>
                <c:pt idx="515">
                  <c:v>123.755</c:v>
                </c:pt>
                <c:pt idx="516">
                  <c:v>123.955</c:v>
                </c:pt>
                <c:pt idx="517">
                  <c:v>124.155</c:v>
                </c:pt>
                <c:pt idx="518">
                  <c:v>124.35499999999999</c:v>
                </c:pt>
                <c:pt idx="519">
                  <c:v>124.55499999999999</c:v>
                </c:pt>
                <c:pt idx="520">
                  <c:v>124.755</c:v>
                </c:pt>
                <c:pt idx="521">
                  <c:v>124.955</c:v>
                </c:pt>
                <c:pt idx="522">
                  <c:v>125.155</c:v>
                </c:pt>
                <c:pt idx="523">
                  <c:v>125.35499999999999</c:v>
                </c:pt>
                <c:pt idx="524">
                  <c:v>125.55499999999999</c:v>
                </c:pt>
                <c:pt idx="525">
                  <c:v>125.755</c:v>
                </c:pt>
                <c:pt idx="526">
                  <c:v>125.955</c:v>
                </c:pt>
                <c:pt idx="527">
                  <c:v>126.155</c:v>
                </c:pt>
                <c:pt idx="528">
                  <c:v>126.35499999999999</c:v>
                </c:pt>
                <c:pt idx="529">
                  <c:v>126.55499999999999</c:v>
                </c:pt>
                <c:pt idx="530">
                  <c:v>126.755</c:v>
                </c:pt>
                <c:pt idx="531">
                  <c:v>126.955</c:v>
                </c:pt>
                <c:pt idx="532">
                  <c:v>127.155</c:v>
                </c:pt>
                <c:pt idx="533">
                  <c:v>127.35499999999999</c:v>
                </c:pt>
                <c:pt idx="534">
                  <c:v>127.55499999999999</c:v>
                </c:pt>
                <c:pt idx="535">
                  <c:v>127.755</c:v>
                </c:pt>
                <c:pt idx="536">
                  <c:v>127.955</c:v>
                </c:pt>
                <c:pt idx="537">
                  <c:v>128.155</c:v>
                </c:pt>
                <c:pt idx="538">
                  <c:v>128.35499999999999</c:v>
                </c:pt>
                <c:pt idx="539">
                  <c:v>128.55500000000001</c:v>
                </c:pt>
                <c:pt idx="540">
                  <c:v>128.755</c:v>
                </c:pt>
                <c:pt idx="541">
                  <c:v>128.95500000000001</c:v>
                </c:pt>
                <c:pt idx="542">
                  <c:v>129.155</c:v>
                </c:pt>
                <c:pt idx="543">
                  <c:v>129.35499999999999</c:v>
                </c:pt>
                <c:pt idx="544">
                  <c:v>129.55500000000001</c:v>
                </c:pt>
                <c:pt idx="545">
                  <c:v>129.755</c:v>
                </c:pt>
                <c:pt idx="546">
                  <c:v>129.95500000000001</c:v>
                </c:pt>
                <c:pt idx="547">
                  <c:v>130.155</c:v>
                </c:pt>
                <c:pt idx="548">
                  <c:v>130.35499999999999</c:v>
                </c:pt>
                <c:pt idx="549">
                  <c:v>130.55500000000001</c:v>
                </c:pt>
                <c:pt idx="550">
                  <c:v>130.755</c:v>
                </c:pt>
                <c:pt idx="551">
                  <c:v>130.95500000000001</c:v>
                </c:pt>
                <c:pt idx="552">
                  <c:v>131.155</c:v>
                </c:pt>
                <c:pt idx="553">
                  <c:v>131.35499999999999</c:v>
                </c:pt>
                <c:pt idx="554">
                  <c:v>131.55500000000001</c:v>
                </c:pt>
                <c:pt idx="555">
                  <c:v>131.755</c:v>
                </c:pt>
                <c:pt idx="556">
                  <c:v>131.95500000000001</c:v>
                </c:pt>
                <c:pt idx="557">
                  <c:v>132.155</c:v>
                </c:pt>
                <c:pt idx="558">
                  <c:v>132.35499999999999</c:v>
                </c:pt>
                <c:pt idx="559">
                  <c:v>132.55500000000001</c:v>
                </c:pt>
                <c:pt idx="560">
                  <c:v>132.755</c:v>
                </c:pt>
                <c:pt idx="561">
                  <c:v>132.95500000000001</c:v>
                </c:pt>
                <c:pt idx="562">
                  <c:v>133.155</c:v>
                </c:pt>
                <c:pt idx="563">
                  <c:v>133.35499999999999</c:v>
                </c:pt>
                <c:pt idx="564">
                  <c:v>133.55500000000001</c:v>
                </c:pt>
                <c:pt idx="565">
                  <c:v>133.755</c:v>
                </c:pt>
                <c:pt idx="566">
                  <c:v>133.95500000000001</c:v>
                </c:pt>
                <c:pt idx="567">
                  <c:v>134.155</c:v>
                </c:pt>
                <c:pt idx="568">
                  <c:v>134.35499999999999</c:v>
                </c:pt>
                <c:pt idx="569">
                  <c:v>134.55500000000001</c:v>
                </c:pt>
                <c:pt idx="570">
                  <c:v>134.755</c:v>
                </c:pt>
                <c:pt idx="571">
                  <c:v>134.95500000000001</c:v>
                </c:pt>
                <c:pt idx="572">
                  <c:v>135.155</c:v>
                </c:pt>
                <c:pt idx="573">
                  <c:v>135.35499999999999</c:v>
                </c:pt>
                <c:pt idx="574">
                  <c:v>135.55500000000001</c:v>
                </c:pt>
                <c:pt idx="575">
                  <c:v>135.755</c:v>
                </c:pt>
                <c:pt idx="576">
                  <c:v>135.95500000000001</c:v>
                </c:pt>
                <c:pt idx="577">
                  <c:v>136.155</c:v>
                </c:pt>
                <c:pt idx="578">
                  <c:v>136.35499999999999</c:v>
                </c:pt>
                <c:pt idx="579">
                  <c:v>136.55500000000001</c:v>
                </c:pt>
                <c:pt idx="580">
                  <c:v>136.755</c:v>
                </c:pt>
                <c:pt idx="581">
                  <c:v>136.95500000000001</c:v>
                </c:pt>
                <c:pt idx="582">
                  <c:v>137.155</c:v>
                </c:pt>
                <c:pt idx="583">
                  <c:v>137.35499999999999</c:v>
                </c:pt>
                <c:pt idx="584">
                  <c:v>137.55500000000001</c:v>
                </c:pt>
                <c:pt idx="585">
                  <c:v>137.755</c:v>
                </c:pt>
                <c:pt idx="586">
                  <c:v>137.95500000000001</c:v>
                </c:pt>
                <c:pt idx="587">
                  <c:v>138.155</c:v>
                </c:pt>
                <c:pt idx="588">
                  <c:v>138.35499999999999</c:v>
                </c:pt>
                <c:pt idx="589">
                  <c:v>138.55500000000001</c:v>
                </c:pt>
                <c:pt idx="590">
                  <c:v>138.755</c:v>
                </c:pt>
                <c:pt idx="591">
                  <c:v>138.95500000000001</c:v>
                </c:pt>
                <c:pt idx="592">
                  <c:v>139.155</c:v>
                </c:pt>
                <c:pt idx="593">
                  <c:v>139.35499999999999</c:v>
                </c:pt>
                <c:pt idx="594">
                  <c:v>139.55500000000001</c:v>
                </c:pt>
                <c:pt idx="595">
                  <c:v>139.755</c:v>
                </c:pt>
                <c:pt idx="596">
                  <c:v>139.95500000000001</c:v>
                </c:pt>
                <c:pt idx="597">
                  <c:v>140.155</c:v>
                </c:pt>
                <c:pt idx="598">
                  <c:v>140.35499999999999</c:v>
                </c:pt>
                <c:pt idx="599">
                  <c:v>140.55500000000001</c:v>
                </c:pt>
                <c:pt idx="600">
                  <c:v>140.755</c:v>
                </c:pt>
                <c:pt idx="601">
                  <c:v>140.95500000000001</c:v>
                </c:pt>
                <c:pt idx="602">
                  <c:v>141.155</c:v>
                </c:pt>
                <c:pt idx="603">
                  <c:v>141.35499999999999</c:v>
                </c:pt>
                <c:pt idx="604">
                  <c:v>141.55500000000001</c:v>
                </c:pt>
                <c:pt idx="605">
                  <c:v>141.755</c:v>
                </c:pt>
                <c:pt idx="606">
                  <c:v>141.95500000000001</c:v>
                </c:pt>
                <c:pt idx="607">
                  <c:v>142.155</c:v>
                </c:pt>
                <c:pt idx="608">
                  <c:v>142.35499999999999</c:v>
                </c:pt>
                <c:pt idx="609">
                  <c:v>142.55500000000001</c:v>
                </c:pt>
                <c:pt idx="610">
                  <c:v>142.755</c:v>
                </c:pt>
                <c:pt idx="611">
                  <c:v>142.95500000000001</c:v>
                </c:pt>
                <c:pt idx="612">
                  <c:v>143.155</c:v>
                </c:pt>
                <c:pt idx="613">
                  <c:v>143.35499999999999</c:v>
                </c:pt>
                <c:pt idx="614">
                  <c:v>143.55500000000001</c:v>
                </c:pt>
                <c:pt idx="615">
                  <c:v>143.755</c:v>
                </c:pt>
                <c:pt idx="616">
                  <c:v>143.95500000000001</c:v>
                </c:pt>
                <c:pt idx="617">
                  <c:v>144.155</c:v>
                </c:pt>
                <c:pt idx="618">
                  <c:v>144.35499999999999</c:v>
                </c:pt>
                <c:pt idx="619">
                  <c:v>144.55500000000001</c:v>
                </c:pt>
                <c:pt idx="620">
                  <c:v>144.755</c:v>
                </c:pt>
                <c:pt idx="621">
                  <c:v>144.95500000000001</c:v>
                </c:pt>
                <c:pt idx="622">
                  <c:v>145.155</c:v>
                </c:pt>
                <c:pt idx="623">
                  <c:v>145.35499999999999</c:v>
                </c:pt>
                <c:pt idx="624">
                  <c:v>145.55500000000001</c:v>
                </c:pt>
                <c:pt idx="625">
                  <c:v>145.755</c:v>
                </c:pt>
                <c:pt idx="626">
                  <c:v>145.95500000000001</c:v>
                </c:pt>
                <c:pt idx="627">
                  <c:v>146.155</c:v>
                </c:pt>
                <c:pt idx="628">
                  <c:v>146.35499999999999</c:v>
                </c:pt>
                <c:pt idx="629">
                  <c:v>146.55500000000001</c:v>
                </c:pt>
                <c:pt idx="630">
                  <c:v>146.755</c:v>
                </c:pt>
                <c:pt idx="631">
                  <c:v>146.95500000000001</c:v>
                </c:pt>
                <c:pt idx="632">
                  <c:v>147.155</c:v>
                </c:pt>
                <c:pt idx="633">
                  <c:v>147.35499999999999</c:v>
                </c:pt>
                <c:pt idx="634">
                  <c:v>147.55500000000001</c:v>
                </c:pt>
                <c:pt idx="635">
                  <c:v>147.755</c:v>
                </c:pt>
                <c:pt idx="636">
                  <c:v>147.95500000000001</c:v>
                </c:pt>
                <c:pt idx="637">
                  <c:v>148.155</c:v>
                </c:pt>
                <c:pt idx="638">
                  <c:v>148.35499999999999</c:v>
                </c:pt>
                <c:pt idx="639">
                  <c:v>148.55500000000001</c:v>
                </c:pt>
                <c:pt idx="640">
                  <c:v>148.755</c:v>
                </c:pt>
                <c:pt idx="641">
                  <c:v>148.95499999999998</c:v>
                </c:pt>
                <c:pt idx="642">
                  <c:v>149.155</c:v>
                </c:pt>
                <c:pt idx="643">
                  <c:v>149.35499999999999</c:v>
                </c:pt>
                <c:pt idx="644">
                  <c:v>149.55500000000001</c:v>
                </c:pt>
                <c:pt idx="645">
                  <c:v>149.755</c:v>
                </c:pt>
                <c:pt idx="646">
                  <c:v>149.95499999999998</c:v>
                </c:pt>
                <c:pt idx="647">
                  <c:v>150.155</c:v>
                </c:pt>
                <c:pt idx="648">
                  <c:v>150.35499999999999</c:v>
                </c:pt>
                <c:pt idx="649">
                  <c:v>150.55500000000001</c:v>
                </c:pt>
                <c:pt idx="650">
                  <c:v>150.755</c:v>
                </c:pt>
                <c:pt idx="651">
                  <c:v>150.95499999999998</c:v>
                </c:pt>
                <c:pt idx="652">
                  <c:v>151.155</c:v>
                </c:pt>
                <c:pt idx="653">
                  <c:v>151.35499999999999</c:v>
                </c:pt>
                <c:pt idx="654">
                  <c:v>151.55500000000001</c:v>
                </c:pt>
                <c:pt idx="655">
                  <c:v>151.755</c:v>
                </c:pt>
                <c:pt idx="656">
                  <c:v>151.95499999999998</c:v>
                </c:pt>
                <c:pt idx="657">
                  <c:v>152.155</c:v>
                </c:pt>
                <c:pt idx="658">
                  <c:v>152.35499999999999</c:v>
                </c:pt>
                <c:pt idx="659">
                  <c:v>152.55500000000001</c:v>
                </c:pt>
                <c:pt idx="660">
                  <c:v>152.755</c:v>
                </c:pt>
                <c:pt idx="661">
                  <c:v>152.95499999999998</c:v>
                </c:pt>
                <c:pt idx="662">
                  <c:v>153.155</c:v>
                </c:pt>
                <c:pt idx="663">
                  <c:v>153.35499999999999</c:v>
                </c:pt>
                <c:pt idx="664">
                  <c:v>153.55500000000001</c:v>
                </c:pt>
                <c:pt idx="665">
                  <c:v>153.755</c:v>
                </c:pt>
                <c:pt idx="666">
                  <c:v>153.95499999999998</c:v>
                </c:pt>
                <c:pt idx="667">
                  <c:v>154.155</c:v>
                </c:pt>
                <c:pt idx="668">
                  <c:v>154.35499999999999</c:v>
                </c:pt>
                <c:pt idx="669">
                  <c:v>154.55500000000001</c:v>
                </c:pt>
                <c:pt idx="670">
                  <c:v>154.755</c:v>
                </c:pt>
                <c:pt idx="671">
                  <c:v>154.95499999999998</c:v>
                </c:pt>
                <c:pt idx="672">
                  <c:v>155.155</c:v>
                </c:pt>
                <c:pt idx="673">
                  <c:v>155.35499999999999</c:v>
                </c:pt>
                <c:pt idx="674">
                  <c:v>155.55500000000001</c:v>
                </c:pt>
                <c:pt idx="675">
                  <c:v>155.755</c:v>
                </c:pt>
                <c:pt idx="676">
                  <c:v>155.95499999999998</c:v>
                </c:pt>
                <c:pt idx="677">
                  <c:v>156.155</c:v>
                </c:pt>
                <c:pt idx="678">
                  <c:v>156.35499999999999</c:v>
                </c:pt>
                <c:pt idx="679">
                  <c:v>156.55500000000001</c:v>
                </c:pt>
                <c:pt idx="680">
                  <c:v>156.755</c:v>
                </c:pt>
                <c:pt idx="681">
                  <c:v>156.95499999999998</c:v>
                </c:pt>
                <c:pt idx="682">
                  <c:v>157.155</c:v>
                </c:pt>
                <c:pt idx="683">
                  <c:v>157.35499999999999</c:v>
                </c:pt>
                <c:pt idx="684">
                  <c:v>157.55500000000001</c:v>
                </c:pt>
                <c:pt idx="685">
                  <c:v>157.755</c:v>
                </c:pt>
                <c:pt idx="686">
                  <c:v>157.95499999999998</c:v>
                </c:pt>
                <c:pt idx="687">
                  <c:v>158.155</c:v>
                </c:pt>
                <c:pt idx="688">
                  <c:v>158.35499999999999</c:v>
                </c:pt>
                <c:pt idx="689">
                  <c:v>158.55500000000001</c:v>
                </c:pt>
                <c:pt idx="690">
                  <c:v>158.755</c:v>
                </c:pt>
                <c:pt idx="691">
                  <c:v>158.95499999999998</c:v>
                </c:pt>
                <c:pt idx="692">
                  <c:v>159.155</c:v>
                </c:pt>
                <c:pt idx="693">
                  <c:v>159.35499999999999</c:v>
                </c:pt>
                <c:pt idx="694">
                  <c:v>159.55500000000001</c:v>
                </c:pt>
                <c:pt idx="695">
                  <c:v>159.755</c:v>
                </c:pt>
                <c:pt idx="696">
                  <c:v>159.95499999999998</c:v>
                </c:pt>
                <c:pt idx="697">
                  <c:v>160.155</c:v>
                </c:pt>
                <c:pt idx="698">
                  <c:v>160.35499999999999</c:v>
                </c:pt>
                <c:pt idx="699">
                  <c:v>160.55500000000001</c:v>
                </c:pt>
                <c:pt idx="700">
                  <c:v>160.755</c:v>
                </c:pt>
                <c:pt idx="701">
                  <c:v>160.95499999999998</c:v>
                </c:pt>
                <c:pt idx="702">
                  <c:v>161.155</c:v>
                </c:pt>
                <c:pt idx="703">
                  <c:v>161.35499999999999</c:v>
                </c:pt>
                <c:pt idx="704">
                  <c:v>161.55500000000001</c:v>
                </c:pt>
                <c:pt idx="705">
                  <c:v>161.755</c:v>
                </c:pt>
                <c:pt idx="706">
                  <c:v>161.95499999999998</c:v>
                </c:pt>
                <c:pt idx="707">
                  <c:v>162.155</c:v>
                </c:pt>
                <c:pt idx="708">
                  <c:v>162.35499999999999</c:v>
                </c:pt>
                <c:pt idx="709">
                  <c:v>162.55500000000001</c:v>
                </c:pt>
                <c:pt idx="710">
                  <c:v>162.755</c:v>
                </c:pt>
                <c:pt idx="711">
                  <c:v>162.95499999999998</c:v>
                </c:pt>
                <c:pt idx="712">
                  <c:v>163.155</c:v>
                </c:pt>
                <c:pt idx="713">
                  <c:v>163.35499999999999</c:v>
                </c:pt>
                <c:pt idx="714">
                  <c:v>163.55500000000001</c:v>
                </c:pt>
                <c:pt idx="715">
                  <c:v>163.755</c:v>
                </c:pt>
                <c:pt idx="716">
                  <c:v>163.95499999999998</c:v>
                </c:pt>
                <c:pt idx="717">
                  <c:v>164.155</c:v>
                </c:pt>
                <c:pt idx="718">
                  <c:v>164.35499999999999</c:v>
                </c:pt>
                <c:pt idx="719">
                  <c:v>164.55500000000001</c:v>
                </c:pt>
                <c:pt idx="720">
                  <c:v>164.755</c:v>
                </c:pt>
                <c:pt idx="721">
                  <c:v>164.95499999999998</c:v>
                </c:pt>
                <c:pt idx="722">
                  <c:v>165.155</c:v>
                </c:pt>
                <c:pt idx="723">
                  <c:v>165.35499999999999</c:v>
                </c:pt>
                <c:pt idx="724">
                  <c:v>165.55500000000001</c:v>
                </c:pt>
                <c:pt idx="725">
                  <c:v>165.755</c:v>
                </c:pt>
                <c:pt idx="726">
                  <c:v>165.95499999999998</c:v>
                </c:pt>
                <c:pt idx="727">
                  <c:v>166.155</c:v>
                </c:pt>
                <c:pt idx="728">
                  <c:v>166.35499999999999</c:v>
                </c:pt>
                <c:pt idx="729">
                  <c:v>166.55500000000001</c:v>
                </c:pt>
                <c:pt idx="730">
                  <c:v>166.755</c:v>
                </c:pt>
                <c:pt idx="731">
                  <c:v>166.95499999999998</c:v>
                </c:pt>
                <c:pt idx="732">
                  <c:v>167.155</c:v>
                </c:pt>
                <c:pt idx="733">
                  <c:v>167.35499999999999</c:v>
                </c:pt>
                <c:pt idx="734">
                  <c:v>167.55500000000001</c:v>
                </c:pt>
                <c:pt idx="735">
                  <c:v>167.755</c:v>
                </c:pt>
                <c:pt idx="736">
                  <c:v>167.95499999999998</c:v>
                </c:pt>
                <c:pt idx="737">
                  <c:v>168.155</c:v>
                </c:pt>
                <c:pt idx="738">
                  <c:v>168.35499999999999</c:v>
                </c:pt>
                <c:pt idx="739">
                  <c:v>168.55500000000001</c:v>
                </c:pt>
                <c:pt idx="740">
                  <c:v>168.755</c:v>
                </c:pt>
                <c:pt idx="741">
                  <c:v>168.95499999999998</c:v>
                </c:pt>
                <c:pt idx="742">
                  <c:v>169.155</c:v>
                </c:pt>
                <c:pt idx="743">
                  <c:v>169.35499999999999</c:v>
                </c:pt>
                <c:pt idx="744">
                  <c:v>169.55500000000001</c:v>
                </c:pt>
                <c:pt idx="745">
                  <c:v>169.755</c:v>
                </c:pt>
                <c:pt idx="746">
                  <c:v>169.95499999999998</c:v>
                </c:pt>
                <c:pt idx="747">
                  <c:v>170.155</c:v>
                </c:pt>
                <c:pt idx="748">
                  <c:v>170.35499999999999</c:v>
                </c:pt>
                <c:pt idx="749">
                  <c:v>170.55500000000001</c:v>
                </c:pt>
                <c:pt idx="750">
                  <c:v>170.755</c:v>
                </c:pt>
                <c:pt idx="751">
                  <c:v>170.95499999999998</c:v>
                </c:pt>
                <c:pt idx="752">
                  <c:v>171.155</c:v>
                </c:pt>
                <c:pt idx="753">
                  <c:v>171.35499999999999</c:v>
                </c:pt>
                <c:pt idx="754">
                  <c:v>171.55500000000001</c:v>
                </c:pt>
                <c:pt idx="755">
                  <c:v>171.755</c:v>
                </c:pt>
                <c:pt idx="756">
                  <c:v>171.95499999999998</c:v>
                </c:pt>
                <c:pt idx="757">
                  <c:v>172.155</c:v>
                </c:pt>
                <c:pt idx="758">
                  <c:v>172.35499999999999</c:v>
                </c:pt>
                <c:pt idx="759">
                  <c:v>172.55500000000001</c:v>
                </c:pt>
                <c:pt idx="760">
                  <c:v>172.755</c:v>
                </c:pt>
                <c:pt idx="761">
                  <c:v>172.95499999999998</c:v>
                </c:pt>
                <c:pt idx="762">
                  <c:v>173.155</c:v>
                </c:pt>
                <c:pt idx="763">
                  <c:v>173.35499999999999</c:v>
                </c:pt>
                <c:pt idx="764">
                  <c:v>173.55500000000001</c:v>
                </c:pt>
                <c:pt idx="765">
                  <c:v>173.755</c:v>
                </c:pt>
                <c:pt idx="766">
                  <c:v>173.95499999999998</c:v>
                </c:pt>
                <c:pt idx="767">
                  <c:v>174.155</c:v>
                </c:pt>
                <c:pt idx="768">
                  <c:v>174.35499999999999</c:v>
                </c:pt>
                <c:pt idx="769">
                  <c:v>174.55500000000001</c:v>
                </c:pt>
                <c:pt idx="770">
                  <c:v>174.755</c:v>
                </c:pt>
                <c:pt idx="771">
                  <c:v>174.95499999999998</c:v>
                </c:pt>
                <c:pt idx="772">
                  <c:v>175.155</c:v>
                </c:pt>
                <c:pt idx="773">
                  <c:v>175.35499999999999</c:v>
                </c:pt>
                <c:pt idx="774">
                  <c:v>175.55500000000001</c:v>
                </c:pt>
                <c:pt idx="775">
                  <c:v>175.755</c:v>
                </c:pt>
                <c:pt idx="776">
                  <c:v>175.95499999999998</c:v>
                </c:pt>
                <c:pt idx="777">
                  <c:v>176.155</c:v>
                </c:pt>
                <c:pt idx="778">
                  <c:v>176.35499999999999</c:v>
                </c:pt>
                <c:pt idx="779">
                  <c:v>176.55500000000001</c:v>
                </c:pt>
                <c:pt idx="780">
                  <c:v>176.755</c:v>
                </c:pt>
                <c:pt idx="781">
                  <c:v>176.95499999999998</c:v>
                </c:pt>
                <c:pt idx="782">
                  <c:v>177.155</c:v>
                </c:pt>
                <c:pt idx="783">
                  <c:v>177.35499999999999</c:v>
                </c:pt>
                <c:pt idx="784">
                  <c:v>177.55500000000001</c:v>
                </c:pt>
                <c:pt idx="785">
                  <c:v>177.755</c:v>
                </c:pt>
                <c:pt idx="786">
                  <c:v>177.95499999999998</c:v>
                </c:pt>
                <c:pt idx="787">
                  <c:v>178.155</c:v>
                </c:pt>
                <c:pt idx="788">
                  <c:v>178.35499999999999</c:v>
                </c:pt>
                <c:pt idx="789">
                  <c:v>178.55500000000001</c:v>
                </c:pt>
                <c:pt idx="790">
                  <c:v>178.755</c:v>
                </c:pt>
                <c:pt idx="791">
                  <c:v>178.95499999999998</c:v>
                </c:pt>
                <c:pt idx="792">
                  <c:v>179.155</c:v>
                </c:pt>
                <c:pt idx="793">
                  <c:v>179.35499999999999</c:v>
                </c:pt>
                <c:pt idx="794">
                  <c:v>179.55500000000001</c:v>
                </c:pt>
                <c:pt idx="795">
                  <c:v>179.755</c:v>
                </c:pt>
                <c:pt idx="796">
                  <c:v>179.95499999999998</c:v>
                </c:pt>
                <c:pt idx="797">
                  <c:v>180.155</c:v>
                </c:pt>
                <c:pt idx="798">
                  <c:v>180.35499999999999</c:v>
                </c:pt>
                <c:pt idx="799">
                  <c:v>180.55500000000001</c:v>
                </c:pt>
                <c:pt idx="800">
                  <c:v>180.755</c:v>
                </c:pt>
                <c:pt idx="801">
                  <c:v>180.95499999999998</c:v>
                </c:pt>
                <c:pt idx="802">
                  <c:v>181.155</c:v>
                </c:pt>
                <c:pt idx="803">
                  <c:v>181.35499999999999</c:v>
                </c:pt>
                <c:pt idx="804">
                  <c:v>181.55500000000001</c:v>
                </c:pt>
                <c:pt idx="805">
                  <c:v>181.755</c:v>
                </c:pt>
                <c:pt idx="806">
                  <c:v>181.95499999999998</c:v>
                </c:pt>
                <c:pt idx="807">
                  <c:v>182.155</c:v>
                </c:pt>
                <c:pt idx="808">
                  <c:v>182.35499999999999</c:v>
                </c:pt>
                <c:pt idx="809">
                  <c:v>182.55500000000001</c:v>
                </c:pt>
                <c:pt idx="810">
                  <c:v>182.755</c:v>
                </c:pt>
                <c:pt idx="811">
                  <c:v>182.95499999999998</c:v>
                </c:pt>
                <c:pt idx="812">
                  <c:v>183.155</c:v>
                </c:pt>
                <c:pt idx="813">
                  <c:v>183.35499999999999</c:v>
                </c:pt>
                <c:pt idx="814">
                  <c:v>183.55500000000001</c:v>
                </c:pt>
                <c:pt idx="815">
                  <c:v>183.755</c:v>
                </c:pt>
                <c:pt idx="816">
                  <c:v>183.95499999999998</c:v>
                </c:pt>
                <c:pt idx="817">
                  <c:v>184.155</c:v>
                </c:pt>
                <c:pt idx="818">
                  <c:v>184.35499999999999</c:v>
                </c:pt>
                <c:pt idx="819">
                  <c:v>184.55500000000001</c:v>
                </c:pt>
                <c:pt idx="820">
                  <c:v>184.755</c:v>
                </c:pt>
                <c:pt idx="821">
                  <c:v>184.95499999999998</c:v>
                </c:pt>
                <c:pt idx="822">
                  <c:v>185.155</c:v>
                </c:pt>
                <c:pt idx="823">
                  <c:v>185.35499999999999</c:v>
                </c:pt>
                <c:pt idx="824">
                  <c:v>185.55500000000001</c:v>
                </c:pt>
                <c:pt idx="825">
                  <c:v>185.755</c:v>
                </c:pt>
                <c:pt idx="826">
                  <c:v>185.95499999999998</c:v>
                </c:pt>
                <c:pt idx="827">
                  <c:v>186.155</c:v>
                </c:pt>
                <c:pt idx="828">
                  <c:v>186.35499999999999</c:v>
                </c:pt>
                <c:pt idx="829">
                  <c:v>186.55500000000001</c:v>
                </c:pt>
                <c:pt idx="830">
                  <c:v>186.755</c:v>
                </c:pt>
                <c:pt idx="831">
                  <c:v>186.95499999999998</c:v>
                </c:pt>
                <c:pt idx="832">
                  <c:v>187.155</c:v>
                </c:pt>
                <c:pt idx="833">
                  <c:v>187.35499999999999</c:v>
                </c:pt>
                <c:pt idx="834">
                  <c:v>187.55500000000001</c:v>
                </c:pt>
                <c:pt idx="835">
                  <c:v>187.755</c:v>
                </c:pt>
                <c:pt idx="836">
                  <c:v>187.95499999999998</c:v>
                </c:pt>
                <c:pt idx="837">
                  <c:v>188.155</c:v>
                </c:pt>
                <c:pt idx="838">
                  <c:v>188.35499999999999</c:v>
                </c:pt>
                <c:pt idx="839">
                  <c:v>188.55500000000001</c:v>
                </c:pt>
                <c:pt idx="840">
                  <c:v>188.755</c:v>
                </c:pt>
                <c:pt idx="841">
                  <c:v>188.95499999999998</c:v>
                </c:pt>
                <c:pt idx="842">
                  <c:v>189.155</c:v>
                </c:pt>
                <c:pt idx="843">
                  <c:v>189.35499999999999</c:v>
                </c:pt>
                <c:pt idx="844">
                  <c:v>189.55500000000001</c:v>
                </c:pt>
                <c:pt idx="845">
                  <c:v>189.755</c:v>
                </c:pt>
                <c:pt idx="846">
                  <c:v>189.95499999999998</c:v>
                </c:pt>
                <c:pt idx="847">
                  <c:v>190.155</c:v>
                </c:pt>
                <c:pt idx="848">
                  <c:v>190.35499999999999</c:v>
                </c:pt>
                <c:pt idx="849">
                  <c:v>190.55500000000001</c:v>
                </c:pt>
                <c:pt idx="850">
                  <c:v>190.755</c:v>
                </c:pt>
                <c:pt idx="851">
                  <c:v>190.95499999999998</c:v>
                </c:pt>
                <c:pt idx="852">
                  <c:v>191.155</c:v>
                </c:pt>
                <c:pt idx="853">
                  <c:v>191.35499999999999</c:v>
                </c:pt>
                <c:pt idx="854">
                  <c:v>191.55500000000001</c:v>
                </c:pt>
                <c:pt idx="855">
                  <c:v>191.755</c:v>
                </c:pt>
                <c:pt idx="856">
                  <c:v>191.95499999999998</c:v>
                </c:pt>
                <c:pt idx="857">
                  <c:v>192.155</c:v>
                </c:pt>
                <c:pt idx="858">
                  <c:v>192.35499999999999</c:v>
                </c:pt>
                <c:pt idx="859">
                  <c:v>192.55500000000001</c:v>
                </c:pt>
                <c:pt idx="860">
                  <c:v>192.755</c:v>
                </c:pt>
                <c:pt idx="861">
                  <c:v>192.95499999999998</c:v>
                </c:pt>
                <c:pt idx="862">
                  <c:v>193.155</c:v>
                </c:pt>
                <c:pt idx="863">
                  <c:v>193.35499999999999</c:v>
                </c:pt>
                <c:pt idx="864">
                  <c:v>193.55500000000001</c:v>
                </c:pt>
                <c:pt idx="865">
                  <c:v>193.755</c:v>
                </c:pt>
                <c:pt idx="866">
                  <c:v>193.95499999999998</c:v>
                </c:pt>
                <c:pt idx="867">
                  <c:v>194.155</c:v>
                </c:pt>
                <c:pt idx="868">
                  <c:v>194.35499999999999</c:v>
                </c:pt>
                <c:pt idx="869">
                  <c:v>194.55500000000001</c:v>
                </c:pt>
                <c:pt idx="870">
                  <c:v>194.755</c:v>
                </c:pt>
                <c:pt idx="871">
                  <c:v>194.95499999999998</c:v>
                </c:pt>
                <c:pt idx="872">
                  <c:v>195.155</c:v>
                </c:pt>
                <c:pt idx="873">
                  <c:v>195.35499999999999</c:v>
                </c:pt>
                <c:pt idx="874">
                  <c:v>195.55500000000001</c:v>
                </c:pt>
                <c:pt idx="875">
                  <c:v>195.755</c:v>
                </c:pt>
                <c:pt idx="876">
                  <c:v>195.95499999999998</c:v>
                </c:pt>
                <c:pt idx="877">
                  <c:v>196.155</c:v>
                </c:pt>
                <c:pt idx="878">
                  <c:v>196.35499999999999</c:v>
                </c:pt>
                <c:pt idx="879">
                  <c:v>196.55500000000001</c:v>
                </c:pt>
                <c:pt idx="880">
                  <c:v>196.755</c:v>
                </c:pt>
                <c:pt idx="881">
                  <c:v>196.95499999999998</c:v>
                </c:pt>
                <c:pt idx="882">
                  <c:v>197.155</c:v>
                </c:pt>
                <c:pt idx="883">
                  <c:v>197.35499999999999</c:v>
                </c:pt>
                <c:pt idx="884">
                  <c:v>197.55500000000001</c:v>
                </c:pt>
                <c:pt idx="885">
                  <c:v>197.755</c:v>
                </c:pt>
                <c:pt idx="886">
                  <c:v>197.95499999999998</c:v>
                </c:pt>
                <c:pt idx="887">
                  <c:v>198.155</c:v>
                </c:pt>
                <c:pt idx="888">
                  <c:v>198.35499999999999</c:v>
                </c:pt>
                <c:pt idx="889">
                  <c:v>198.55500000000001</c:v>
                </c:pt>
                <c:pt idx="890">
                  <c:v>198.755</c:v>
                </c:pt>
                <c:pt idx="891">
                  <c:v>198.95499999999998</c:v>
                </c:pt>
                <c:pt idx="892">
                  <c:v>199.155</c:v>
                </c:pt>
                <c:pt idx="893">
                  <c:v>199.35499999999999</c:v>
                </c:pt>
                <c:pt idx="894">
                  <c:v>199.55500000000001</c:v>
                </c:pt>
                <c:pt idx="895">
                  <c:v>199.755</c:v>
                </c:pt>
                <c:pt idx="896">
                  <c:v>199.95499999999998</c:v>
                </c:pt>
                <c:pt idx="897">
                  <c:v>200.155</c:v>
                </c:pt>
                <c:pt idx="898">
                  <c:v>200.35499999999999</c:v>
                </c:pt>
                <c:pt idx="899">
                  <c:v>200.55500000000001</c:v>
                </c:pt>
                <c:pt idx="900">
                  <c:v>200.755</c:v>
                </c:pt>
                <c:pt idx="901">
                  <c:v>200.95499999999998</c:v>
                </c:pt>
                <c:pt idx="902">
                  <c:v>201.155</c:v>
                </c:pt>
                <c:pt idx="903">
                  <c:v>201.35499999999999</c:v>
                </c:pt>
                <c:pt idx="904">
                  <c:v>201.55500000000001</c:v>
                </c:pt>
                <c:pt idx="905">
                  <c:v>201.755</c:v>
                </c:pt>
                <c:pt idx="906">
                  <c:v>201.95499999999998</c:v>
                </c:pt>
                <c:pt idx="907">
                  <c:v>202.155</c:v>
                </c:pt>
                <c:pt idx="908">
                  <c:v>202.35499999999999</c:v>
                </c:pt>
                <c:pt idx="909">
                  <c:v>202.55500000000001</c:v>
                </c:pt>
                <c:pt idx="910">
                  <c:v>202.755</c:v>
                </c:pt>
                <c:pt idx="911">
                  <c:v>202.95499999999998</c:v>
                </c:pt>
                <c:pt idx="912">
                  <c:v>203.155</c:v>
                </c:pt>
                <c:pt idx="913">
                  <c:v>203.35499999999999</c:v>
                </c:pt>
                <c:pt idx="914">
                  <c:v>203.55500000000001</c:v>
                </c:pt>
                <c:pt idx="915">
                  <c:v>203.755</c:v>
                </c:pt>
                <c:pt idx="916">
                  <c:v>203.95499999999998</c:v>
                </c:pt>
                <c:pt idx="917">
                  <c:v>204.155</c:v>
                </c:pt>
                <c:pt idx="918">
                  <c:v>204.35499999999999</c:v>
                </c:pt>
                <c:pt idx="919">
                  <c:v>204.55500000000001</c:v>
                </c:pt>
                <c:pt idx="920">
                  <c:v>204.755</c:v>
                </c:pt>
                <c:pt idx="921">
                  <c:v>204.95499999999998</c:v>
                </c:pt>
                <c:pt idx="922">
                  <c:v>205.155</c:v>
                </c:pt>
                <c:pt idx="923">
                  <c:v>205.35499999999999</c:v>
                </c:pt>
                <c:pt idx="924">
                  <c:v>205.55500000000001</c:v>
                </c:pt>
                <c:pt idx="925">
                  <c:v>205.755</c:v>
                </c:pt>
                <c:pt idx="926">
                  <c:v>205.95499999999998</c:v>
                </c:pt>
                <c:pt idx="927">
                  <c:v>206.155</c:v>
                </c:pt>
                <c:pt idx="928">
                  <c:v>206.35499999999999</c:v>
                </c:pt>
                <c:pt idx="929">
                  <c:v>206.55500000000001</c:v>
                </c:pt>
                <c:pt idx="930">
                  <c:v>206.755</c:v>
                </c:pt>
                <c:pt idx="931">
                  <c:v>206.95499999999998</c:v>
                </c:pt>
                <c:pt idx="932">
                  <c:v>207.155</c:v>
                </c:pt>
                <c:pt idx="933">
                  <c:v>207.35499999999999</c:v>
                </c:pt>
                <c:pt idx="934">
                  <c:v>207.55500000000001</c:v>
                </c:pt>
                <c:pt idx="935">
                  <c:v>207.755</c:v>
                </c:pt>
                <c:pt idx="936">
                  <c:v>207.95499999999998</c:v>
                </c:pt>
                <c:pt idx="937">
                  <c:v>208.155</c:v>
                </c:pt>
                <c:pt idx="938">
                  <c:v>208.35499999999999</c:v>
                </c:pt>
                <c:pt idx="939">
                  <c:v>208.55500000000001</c:v>
                </c:pt>
                <c:pt idx="940">
                  <c:v>208.755</c:v>
                </c:pt>
                <c:pt idx="941">
                  <c:v>208.95499999999998</c:v>
                </c:pt>
                <c:pt idx="942">
                  <c:v>209.155</c:v>
                </c:pt>
                <c:pt idx="943">
                  <c:v>209.35499999999999</c:v>
                </c:pt>
                <c:pt idx="944">
                  <c:v>209.55500000000001</c:v>
                </c:pt>
                <c:pt idx="945">
                  <c:v>209.755</c:v>
                </c:pt>
                <c:pt idx="946">
                  <c:v>209.95499999999998</c:v>
                </c:pt>
                <c:pt idx="947">
                  <c:v>210.155</c:v>
                </c:pt>
                <c:pt idx="948">
                  <c:v>210.35499999999999</c:v>
                </c:pt>
                <c:pt idx="949">
                  <c:v>210.55500000000001</c:v>
                </c:pt>
                <c:pt idx="950">
                  <c:v>210.755</c:v>
                </c:pt>
                <c:pt idx="951">
                  <c:v>210.95499999999998</c:v>
                </c:pt>
                <c:pt idx="952">
                  <c:v>211.155</c:v>
                </c:pt>
                <c:pt idx="953">
                  <c:v>211.35499999999999</c:v>
                </c:pt>
                <c:pt idx="954">
                  <c:v>211.55500000000001</c:v>
                </c:pt>
                <c:pt idx="955">
                  <c:v>211.755</c:v>
                </c:pt>
                <c:pt idx="956">
                  <c:v>211.95499999999998</c:v>
                </c:pt>
                <c:pt idx="957">
                  <c:v>212.155</c:v>
                </c:pt>
                <c:pt idx="958">
                  <c:v>212.35499999999999</c:v>
                </c:pt>
                <c:pt idx="959">
                  <c:v>212.55500000000001</c:v>
                </c:pt>
                <c:pt idx="960">
                  <c:v>212.755</c:v>
                </c:pt>
                <c:pt idx="961">
                  <c:v>212.95499999999998</c:v>
                </c:pt>
                <c:pt idx="962">
                  <c:v>213.155</c:v>
                </c:pt>
                <c:pt idx="963">
                  <c:v>213.35499999999999</c:v>
                </c:pt>
                <c:pt idx="964">
                  <c:v>213.55500000000001</c:v>
                </c:pt>
                <c:pt idx="965">
                  <c:v>213.755</c:v>
                </c:pt>
                <c:pt idx="966">
                  <c:v>213.95499999999998</c:v>
                </c:pt>
                <c:pt idx="967">
                  <c:v>214.155</c:v>
                </c:pt>
                <c:pt idx="968">
                  <c:v>214.35499999999999</c:v>
                </c:pt>
                <c:pt idx="969">
                  <c:v>214.55500000000001</c:v>
                </c:pt>
                <c:pt idx="970">
                  <c:v>214.755</c:v>
                </c:pt>
                <c:pt idx="971">
                  <c:v>214.95499999999998</c:v>
                </c:pt>
                <c:pt idx="972">
                  <c:v>215.155</c:v>
                </c:pt>
                <c:pt idx="973">
                  <c:v>215.35499999999999</c:v>
                </c:pt>
                <c:pt idx="974">
                  <c:v>215.55500000000001</c:v>
                </c:pt>
                <c:pt idx="975">
                  <c:v>215.755</c:v>
                </c:pt>
                <c:pt idx="976">
                  <c:v>215.95499999999998</c:v>
                </c:pt>
                <c:pt idx="977">
                  <c:v>216.155</c:v>
                </c:pt>
                <c:pt idx="978">
                  <c:v>216.35499999999999</c:v>
                </c:pt>
                <c:pt idx="979">
                  <c:v>216.55500000000001</c:v>
                </c:pt>
                <c:pt idx="980">
                  <c:v>216.755</c:v>
                </c:pt>
                <c:pt idx="981">
                  <c:v>216.95499999999998</c:v>
                </c:pt>
                <c:pt idx="982">
                  <c:v>217.155</c:v>
                </c:pt>
                <c:pt idx="983">
                  <c:v>217.35499999999999</c:v>
                </c:pt>
                <c:pt idx="984">
                  <c:v>217.55500000000001</c:v>
                </c:pt>
                <c:pt idx="985">
                  <c:v>217.755</c:v>
                </c:pt>
                <c:pt idx="986">
                  <c:v>217.95499999999998</c:v>
                </c:pt>
                <c:pt idx="987">
                  <c:v>218.155</c:v>
                </c:pt>
                <c:pt idx="988">
                  <c:v>218.35499999999999</c:v>
                </c:pt>
                <c:pt idx="989">
                  <c:v>218.55500000000001</c:v>
                </c:pt>
                <c:pt idx="990">
                  <c:v>218.755</c:v>
                </c:pt>
                <c:pt idx="991">
                  <c:v>218.95499999999998</c:v>
                </c:pt>
                <c:pt idx="992">
                  <c:v>219.155</c:v>
                </c:pt>
                <c:pt idx="993">
                  <c:v>219.35499999999999</c:v>
                </c:pt>
                <c:pt idx="994">
                  <c:v>219.55500000000001</c:v>
                </c:pt>
                <c:pt idx="995">
                  <c:v>219.755</c:v>
                </c:pt>
                <c:pt idx="996">
                  <c:v>219.95499999999998</c:v>
                </c:pt>
                <c:pt idx="997">
                  <c:v>220.155</c:v>
                </c:pt>
                <c:pt idx="998">
                  <c:v>220.35499999999999</c:v>
                </c:pt>
                <c:pt idx="999">
                  <c:v>220.55500000000001</c:v>
                </c:pt>
                <c:pt idx="1000">
                  <c:v>220.755</c:v>
                </c:pt>
                <c:pt idx="1001">
                  <c:v>220.95499999999998</c:v>
                </c:pt>
                <c:pt idx="1002">
                  <c:v>221.155</c:v>
                </c:pt>
                <c:pt idx="1003">
                  <c:v>221.35499999999999</c:v>
                </c:pt>
                <c:pt idx="1004">
                  <c:v>221.55500000000001</c:v>
                </c:pt>
                <c:pt idx="1005">
                  <c:v>221.755</c:v>
                </c:pt>
                <c:pt idx="1006">
                  <c:v>221.95499999999998</c:v>
                </c:pt>
                <c:pt idx="1007">
                  <c:v>222.155</c:v>
                </c:pt>
                <c:pt idx="1008">
                  <c:v>222.35499999999999</c:v>
                </c:pt>
                <c:pt idx="1009">
                  <c:v>222.55500000000001</c:v>
                </c:pt>
                <c:pt idx="1010">
                  <c:v>222.755</c:v>
                </c:pt>
                <c:pt idx="1011">
                  <c:v>222.95499999999998</c:v>
                </c:pt>
                <c:pt idx="1012">
                  <c:v>223.155</c:v>
                </c:pt>
                <c:pt idx="1013">
                  <c:v>223.35499999999999</c:v>
                </c:pt>
                <c:pt idx="1014">
                  <c:v>223.55500000000001</c:v>
                </c:pt>
                <c:pt idx="1015">
                  <c:v>223.755</c:v>
                </c:pt>
                <c:pt idx="1016">
                  <c:v>223.95499999999998</c:v>
                </c:pt>
                <c:pt idx="1017">
                  <c:v>224.155</c:v>
                </c:pt>
                <c:pt idx="1018">
                  <c:v>224.35499999999999</c:v>
                </c:pt>
                <c:pt idx="1019">
                  <c:v>224.55500000000001</c:v>
                </c:pt>
                <c:pt idx="1020">
                  <c:v>224.755</c:v>
                </c:pt>
                <c:pt idx="1021">
                  <c:v>224.95499999999998</c:v>
                </c:pt>
                <c:pt idx="1022">
                  <c:v>225.155</c:v>
                </c:pt>
                <c:pt idx="1023">
                  <c:v>225.35499999999999</c:v>
                </c:pt>
                <c:pt idx="1024">
                  <c:v>225.55500000000001</c:v>
                </c:pt>
                <c:pt idx="1025">
                  <c:v>225.755</c:v>
                </c:pt>
                <c:pt idx="1026">
                  <c:v>225.95499999999998</c:v>
                </c:pt>
                <c:pt idx="1027">
                  <c:v>226.155</c:v>
                </c:pt>
                <c:pt idx="1028">
                  <c:v>226.35499999999999</c:v>
                </c:pt>
                <c:pt idx="1029">
                  <c:v>226.55500000000001</c:v>
                </c:pt>
                <c:pt idx="1030">
                  <c:v>226.755</c:v>
                </c:pt>
                <c:pt idx="1031">
                  <c:v>226.95499999999998</c:v>
                </c:pt>
                <c:pt idx="1032">
                  <c:v>227.155</c:v>
                </c:pt>
                <c:pt idx="1033">
                  <c:v>227.35499999999999</c:v>
                </c:pt>
                <c:pt idx="1034">
                  <c:v>227.55500000000001</c:v>
                </c:pt>
                <c:pt idx="1035">
                  <c:v>227.755</c:v>
                </c:pt>
                <c:pt idx="1036">
                  <c:v>227.95499999999998</c:v>
                </c:pt>
                <c:pt idx="1037">
                  <c:v>228.155</c:v>
                </c:pt>
                <c:pt idx="1038">
                  <c:v>228.35499999999999</c:v>
                </c:pt>
                <c:pt idx="1039">
                  <c:v>228.55500000000001</c:v>
                </c:pt>
                <c:pt idx="1040">
                  <c:v>228.755</c:v>
                </c:pt>
                <c:pt idx="1041">
                  <c:v>228.95499999999998</c:v>
                </c:pt>
                <c:pt idx="1042">
                  <c:v>229.155</c:v>
                </c:pt>
                <c:pt idx="1043">
                  <c:v>229.35499999999999</c:v>
                </c:pt>
                <c:pt idx="1044">
                  <c:v>229.55500000000001</c:v>
                </c:pt>
                <c:pt idx="1045">
                  <c:v>229.755</c:v>
                </c:pt>
                <c:pt idx="1046">
                  <c:v>229.95499999999998</c:v>
                </c:pt>
                <c:pt idx="1047">
                  <c:v>230.155</c:v>
                </c:pt>
                <c:pt idx="1048">
                  <c:v>230.35499999999999</c:v>
                </c:pt>
                <c:pt idx="1049">
                  <c:v>230.55500000000001</c:v>
                </c:pt>
                <c:pt idx="1050">
                  <c:v>230.755</c:v>
                </c:pt>
                <c:pt idx="1051">
                  <c:v>230.95499999999998</c:v>
                </c:pt>
                <c:pt idx="1052">
                  <c:v>231.155</c:v>
                </c:pt>
                <c:pt idx="1053">
                  <c:v>231.35499999999999</c:v>
                </c:pt>
                <c:pt idx="1054">
                  <c:v>231.55500000000001</c:v>
                </c:pt>
                <c:pt idx="1055">
                  <c:v>231.755</c:v>
                </c:pt>
                <c:pt idx="1056">
                  <c:v>231.95499999999998</c:v>
                </c:pt>
                <c:pt idx="1057">
                  <c:v>232.155</c:v>
                </c:pt>
                <c:pt idx="1058">
                  <c:v>232.35499999999999</c:v>
                </c:pt>
                <c:pt idx="1059">
                  <c:v>232.55500000000001</c:v>
                </c:pt>
                <c:pt idx="1060">
                  <c:v>232.755</c:v>
                </c:pt>
                <c:pt idx="1061">
                  <c:v>232.95499999999998</c:v>
                </c:pt>
                <c:pt idx="1062">
                  <c:v>233.155</c:v>
                </c:pt>
                <c:pt idx="1063">
                  <c:v>233.35499999999999</c:v>
                </c:pt>
                <c:pt idx="1064">
                  <c:v>233.55500000000001</c:v>
                </c:pt>
                <c:pt idx="1065">
                  <c:v>233.755</c:v>
                </c:pt>
                <c:pt idx="1066">
                  <c:v>233.95499999999998</c:v>
                </c:pt>
                <c:pt idx="1067">
                  <c:v>234.155</c:v>
                </c:pt>
                <c:pt idx="1068">
                  <c:v>234.35499999999999</c:v>
                </c:pt>
                <c:pt idx="1069">
                  <c:v>234.55500000000001</c:v>
                </c:pt>
                <c:pt idx="1070">
                  <c:v>234.755</c:v>
                </c:pt>
                <c:pt idx="1071">
                  <c:v>234.95499999999998</c:v>
                </c:pt>
                <c:pt idx="1072">
                  <c:v>235.155</c:v>
                </c:pt>
                <c:pt idx="1073">
                  <c:v>235.35499999999999</c:v>
                </c:pt>
                <c:pt idx="1074">
                  <c:v>235.55500000000001</c:v>
                </c:pt>
                <c:pt idx="1075">
                  <c:v>235.755</c:v>
                </c:pt>
                <c:pt idx="1076">
                  <c:v>235.95499999999998</c:v>
                </c:pt>
                <c:pt idx="1077">
                  <c:v>236.155</c:v>
                </c:pt>
                <c:pt idx="1078">
                  <c:v>236.35499999999999</c:v>
                </c:pt>
                <c:pt idx="1079">
                  <c:v>236.55500000000001</c:v>
                </c:pt>
                <c:pt idx="1080">
                  <c:v>236.755</c:v>
                </c:pt>
                <c:pt idx="1081">
                  <c:v>236.95499999999998</c:v>
                </c:pt>
                <c:pt idx="1082">
                  <c:v>237.155</c:v>
                </c:pt>
                <c:pt idx="1083">
                  <c:v>237.35499999999999</c:v>
                </c:pt>
                <c:pt idx="1084">
                  <c:v>237.55500000000001</c:v>
                </c:pt>
                <c:pt idx="1085">
                  <c:v>237.755</c:v>
                </c:pt>
                <c:pt idx="1086">
                  <c:v>237.95499999999998</c:v>
                </c:pt>
                <c:pt idx="1087">
                  <c:v>238.155</c:v>
                </c:pt>
                <c:pt idx="1088">
                  <c:v>238.35499999999999</c:v>
                </c:pt>
                <c:pt idx="1089">
                  <c:v>238.55500000000001</c:v>
                </c:pt>
                <c:pt idx="1090">
                  <c:v>238.755</c:v>
                </c:pt>
                <c:pt idx="1091">
                  <c:v>238.95499999999998</c:v>
                </c:pt>
                <c:pt idx="1092">
                  <c:v>239.155</c:v>
                </c:pt>
                <c:pt idx="1093">
                  <c:v>239.35499999999999</c:v>
                </c:pt>
                <c:pt idx="1094">
                  <c:v>239.55500000000001</c:v>
                </c:pt>
                <c:pt idx="1095">
                  <c:v>239.755</c:v>
                </c:pt>
                <c:pt idx="1096">
                  <c:v>239.95499999999998</c:v>
                </c:pt>
                <c:pt idx="1097">
                  <c:v>240.155</c:v>
                </c:pt>
                <c:pt idx="1098">
                  <c:v>240.35499999999999</c:v>
                </c:pt>
                <c:pt idx="1099">
                  <c:v>240.55500000000001</c:v>
                </c:pt>
                <c:pt idx="1100">
                  <c:v>240.755</c:v>
                </c:pt>
                <c:pt idx="1101">
                  <c:v>240.95499999999998</c:v>
                </c:pt>
                <c:pt idx="1102">
                  <c:v>241.155</c:v>
                </c:pt>
                <c:pt idx="1103">
                  <c:v>241.35499999999999</c:v>
                </c:pt>
                <c:pt idx="1104">
                  <c:v>241.55500000000001</c:v>
                </c:pt>
                <c:pt idx="1105">
                  <c:v>241.755</c:v>
                </c:pt>
                <c:pt idx="1106">
                  <c:v>241.95499999999998</c:v>
                </c:pt>
                <c:pt idx="1107">
                  <c:v>242.155</c:v>
                </c:pt>
                <c:pt idx="1108">
                  <c:v>242.35499999999999</c:v>
                </c:pt>
                <c:pt idx="1109">
                  <c:v>242.55500000000001</c:v>
                </c:pt>
                <c:pt idx="1110">
                  <c:v>242.755</c:v>
                </c:pt>
                <c:pt idx="1111">
                  <c:v>242.95499999999998</c:v>
                </c:pt>
                <c:pt idx="1112">
                  <c:v>243.155</c:v>
                </c:pt>
                <c:pt idx="1113">
                  <c:v>243.35499999999999</c:v>
                </c:pt>
                <c:pt idx="1114">
                  <c:v>243.55500000000001</c:v>
                </c:pt>
                <c:pt idx="1115">
                  <c:v>243.755</c:v>
                </c:pt>
                <c:pt idx="1116">
                  <c:v>243.95499999999998</c:v>
                </c:pt>
                <c:pt idx="1117">
                  <c:v>244.155</c:v>
                </c:pt>
                <c:pt idx="1118">
                  <c:v>244.35499999999999</c:v>
                </c:pt>
                <c:pt idx="1119">
                  <c:v>244.55500000000001</c:v>
                </c:pt>
                <c:pt idx="1120">
                  <c:v>244.755</c:v>
                </c:pt>
                <c:pt idx="1121">
                  <c:v>244.95499999999998</c:v>
                </c:pt>
                <c:pt idx="1122">
                  <c:v>245.155</c:v>
                </c:pt>
                <c:pt idx="1123">
                  <c:v>245.35499999999999</c:v>
                </c:pt>
                <c:pt idx="1124">
                  <c:v>245.55500000000001</c:v>
                </c:pt>
                <c:pt idx="1125">
                  <c:v>245.755</c:v>
                </c:pt>
                <c:pt idx="1126">
                  <c:v>245.95499999999998</c:v>
                </c:pt>
                <c:pt idx="1127">
                  <c:v>246.155</c:v>
                </c:pt>
                <c:pt idx="1128">
                  <c:v>246.35499999999999</c:v>
                </c:pt>
                <c:pt idx="1129">
                  <c:v>246.55500000000001</c:v>
                </c:pt>
                <c:pt idx="1130">
                  <c:v>246.755</c:v>
                </c:pt>
                <c:pt idx="1131">
                  <c:v>246.95499999999998</c:v>
                </c:pt>
                <c:pt idx="1132">
                  <c:v>247.155</c:v>
                </c:pt>
                <c:pt idx="1133">
                  <c:v>247.35499999999999</c:v>
                </c:pt>
                <c:pt idx="1134">
                  <c:v>247.55500000000001</c:v>
                </c:pt>
                <c:pt idx="1135">
                  <c:v>247.755</c:v>
                </c:pt>
                <c:pt idx="1136">
                  <c:v>247.95499999999998</c:v>
                </c:pt>
                <c:pt idx="1137">
                  <c:v>248.155</c:v>
                </c:pt>
                <c:pt idx="1138">
                  <c:v>248.35499999999999</c:v>
                </c:pt>
                <c:pt idx="1139">
                  <c:v>248.55500000000001</c:v>
                </c:pt>
                <c:pt idx="1140">
                  <c:v>248.755</c:v>
                </c:pt>
                <c:pt idx="1141">
                  <c:v>248.95499999999998</c:v>
                </c:pt>
                <c:pt idx="1142">
                  <c:v>249.155</c:v>
                </c:pt>
                <c:pt idx="1143">
                  <c:v>249.35499999999999</c:v>
                </c:pt>
                <c:pt idx="1144">
                  <c:v>249.55500000000001</c:v>
                </c:pt>
                <c:pt idx="1145">
                  <c:v>249.755</c:v>
                </c:pt>
                <c:pt idx="1146">
                  <c:v>249.95499999999998</c:v>
                </c:pt>
                <c:pt idx="1147">
                  <c:v>250.155</c:v>
                </c:pt>
                <c:pt idx="1148">
                  <c:v>250.35499999999999</c:v>
                </c:pt>
                <c:pt idx="1149">
                  <c:v>250.55500000000001</c:v>
                </c:pt>
                <c:pt idx="1150">
                  <c:v>250.755</c:v>
                </c:pt>
                <c:pt idx="1151">
                  <c:v>250.95499999999998</c:v>
                </c:pt>
                <c:pt idx="1152">
                  <c:v>251.155</c:v>
                </c:pt>
                <c:pt idx="1153">
                  <c:v>251.35499999999999</c:v>
                </c:pt>
                <c:pt idx="1154">
                  <c:v>251.55500000000001</c:v>
                </c:pt>
                <c:pt idx="1155">
                  <c:v>251.755</c:v>
                </c:pt>
                <c:pt idx="1156">
                  <c:v>251.95499999999998</c:v>
                </c:pt>
                <c:pt idx="1157">
                  <c:v>252.155</c:v>
                </c:pt>
                <c:pt idx="1158">
                  <c:v>252.35499999999999</c:v>
                </c:pt>
                <c:pt idx="1159">
                  <c:v>252.55500000000001</c:v>
                </c:pt>
                <c:pt idx="1160">
                  <c:v>252.755</c:v>
                </c:pt>
                <c:pt idx="1161">
                  <c:v>252.95499999999998</c:v>
                </c:pt>
                <c:pt idx="1162">
                  <c:v>253.155</c:v>
                </c:pt>
                <c:pt idx="1163">
                  <c:v>253.35499999999999</c:v>
                </c:pt>
                <c:pt idx="1164">
                  <c:v>253.55500000000001</c:v>
                </c:pt>
                <c:pt idx="1165">
                  <c:v>253.755</c:v>
                </c:pt>
                <c:pt idx="1166">
                  <c:v>253.95499999999998</c:v>
                </c:pt>
                <c:pt idx="1167">
                  <c:v>254.155</c:v>
                </c:pt>
                <c:pt idx="1168">
                  <c:v>254.35499999999999</c:v>
                </c:pt>
                <c:pt idx="1169">
                  <c:v>254.55500000000001</c:v>
                </c:pt>
                <c:pt idx="1170">
                  <c:v>254.755</c:v>
                </c:pt>
                <c:pt idx="1171">
                  <c:v>254.95499999999998</c:v>
                </c:pt>
                <c:pt idx="1172">
                  <c:v>255.155</c:v>
                </c:pt>
                <c:pt idx="1173">
                  <c:v>255.35499999999999</c:v>
                </c:pt>
                <c:pt idx="1174">
                  <c:v>255.55500000000001</c:v>
                </c:pt>
                <c:pt idx="1175">
                  <c:v>255.755</c:v>
                </c:pt>
                <c:pt idx="1176">
                  <c:v>255.95499999999998</c:v>
                </c:pt>
                <c:pt idx="1177">
                  <c:v>256.15500000000003</c:v>
                </c:pt>
                <c:pt idx="1178">
                  <c:v>256.35500000000002</c:v>
                </c:pt>
                <c:pt idx="1179">
                  <c:v>256.55500000000001</c:v>
                </c:pt>
                <c:pt idx="1180">
                  <c:v>256.755</c:v>
                </c:pt>
                <c:pt idx="1181">
                  <c:v>256.95499999999998</c:v>
                </c:pt>
                <c:pt idx="1182">
                  <c:v>257.15500000000003</c:v>
                </c:pt>
                <c:pt idx="1183">
                  <c:v>257.35500000000002</c:v>
                </c:pt>
                <c:pt idx="1184">
                  <c:v>257.55500000000001</c:v>
                </c:pt>
                <c:pt idx="1185">
                  <c:v>257.755</c:v>
                </c:pt>
                <c:pt idx="1186">
                  <c:v>257.95499999999998</c:v>
                </c:pt>
                <c:pt idx="1187">
                  <c:v>258.15500000000003</c:v>
                </c:pt>
                <c:pt idx="1188">
                  <c:v>258.35500000000002</c:v>
                </c:pt>
                <c:pt idx="1189">
                  <c:v>258.55500000000001</c:v>
                </c:pt>
                <c:pt idx="1190">
                  <c:v>258.755</c:v>
                </c:pt>
                <c:pt idx="1191">
                  <c:v>258.95499999999998</c:v>
                </c:pt>
                <c:pt idx="1192">
                  <c:v>259.15500000000003</c:v>
                </c:pt>
                <c:pt idx="1193">
                  <c:v>259.35500000000002</c:v>
                </c:pt>
                <c:pt idx="1194">
                  <c:v>259.55500000000001</c:v>
                </c:pt>
                <c:pt idx="1195">
                  <c:v>259.755</c:v>
                </c:pt>
                <c:pt idx="1196">
                  <c:v>259.95499999999998</c:v>
                </c:pt>
                <c:pt idx="1197">
                  <c:v>260.15500000000003</c:v>
                </c:pt>
                <c:pt idx="1198">
                  <c:v>260.35500000000002</c:v>
                </c:pt>
                <c:pt idx="1199">
                  <c:v>260.55500000000001</c:v>
                </c:pt>
                <c:pt idx="1200">
                  <c:v>260.755</c:v>
                </c:pt>
                <c:pt idx="1201">
                  <c:v>260.95499999999998</c:v>
                </c:pt>
                <c:pt idx="1202">
                  <c:v>261.15500000000003</c:v>
                </c:pt>
                <c:pt idx="1203">
                  <c:v>261.35500000000002</c:v>
                </c:pt>
                <c:pt idx="1204">
                  <c:v>261.55500000000001</c:v>
                </c:pt>
                <c:pt idx="1205">
                  <c:v>261.755</c:v>
                </c:pt>
                <c:pt idx="1206">
                  <c:v>261.95499999999998</c:v>
                </c:pt>
                <c:pt idx="1207">
                  <c:v>262.15500000000003</c:v>
                </c:pt>
                <c:pt idx="1208">
                  <c:v>262.35500000000002</c:v>
                </c:pt>
                <c:pt idx="1209">
                  <c:v>262.55500000000001</c:v>
                </c:pt>
                <c:pt idx="1210">
                  <c:v>262.755</c:v>
                </c:pt>
                <c:pt idx="1211">
                  <c:v>262.95499999999998</c:v>
                </c:pt>
                <c:pt idx="1212">
                  <c:v>263.15500000000003</c:v>
                </c:pt>
                <c:pt idx="1213">
                  <c:v>263.35500000000002</c:v>
                </c:pt>
                <c:pt idx="1214">
                  <c:v>263.55500000000001</c:v>
                </c:pt>
                <c:pt idx="1215">
                  <c:v>263.755</c:v>
                </c:pt>
                <c:pt idx="1216">
                  <c:v>263.95499999999998</c:v>
                </c:pt>
                <c:pt idx="1217">
                  <c:v>264.15500000000003</c:v>
                </c:pt>
                <c:pt idx="1218">
                  <c:v>264.35500000000002</c:v>
                </c:pt>
                <c:pt idx="1219">
                  <c:v>264.55500000000001</c:v>
                </c:pt>
                <c:pt idx="1220">
                  <c:v>264.755</c:v>
                </c:pt>
                <c:pt idx="1221">
                  <c:v>264.95499999999998</c:v>
                </c:pt>
                <c:pt idx="1222">
                  <c:v>265.15500000000003</c:v>
                </c:pt>
                <c:pt idx="1223">
                  <c:v>265.35500000000002</c:v>
                </c:pt>
                <c:pt idx="1224">
                  <c:v>265.55500000000001</c:v>
                </c:pt>
                <c:pt idx="1225">
                  <c:v>265.755</c:v>
                </c:pt>
                <c:pt idx="1226">
                  <c:v>265.95499999999998</c:v>
                </c:pt>
                <c:pt idx="1227">
                  <c:v>266.15500000000003</c:v>
                </c:pt>
                <c:pt idx="1228">
                  <c:v>266.35500000000002</c:v>
                </c:pt>
                <c:pt idx="1229">
                  <c:v>266.55500000000001</c:v>
                </c:pt>
                <c:pt idx="1230">
                  <c:v>266.755</c:v>
                </c:pt>
                <c:pt idx="1231">
                  <c:v>266.95499999999998</c:v>
                </c:pt>
                <c:pt idx="1232">
                  <c:v>267.15500000000003</c:v>
                </c:pt>
                <c:pt idx="1233">
                  <c:v>267.35500000000002</c:v>
                </c:pt>
                <c:pt idx="1234">
                  <c:v>267.55500000000001</c:v>
                </c:pt>
                <c:pt idx="1235">
                  <c:v>267.755</c:v>
                </c:pt>
                <c:pt idx="1236">
                  <c:v>267.95499999999998</c:v>
                </c:pt>
                <c:pt idx="1237">
                  <c:v>268.15500000000003</c:v>
                </c:pt>
                <c:pt idx="1238">
                  <c:v>268.35500000000002</c:v>
                </c:pt>
                <c:pt idx="1239">
                  <c:v>268.55500000000001</c:v>
                </c:pt>
                <c:pt idx="1240">
                  <c:v>268.755</c:v>
                </c:pt>
                <c:pt idx="1241">
                  <c:v>268.95499999999998</c:v>
                </c:pt>
                <c:pt idx="1242">
                  <c:v>269.15500000000003</c:v>
                </c:pt>
                <c:pt idx="1243">
                  <c:v>269.35500000000002</c:v>
                </c:pt>
                <c:pt idx="1244">
                  <c:v>269.55500000000001</c:v>
                </c:pt>
                <c:pt idx="1245">
                  <c:v>269.755</c:v>
                </c:pt>
                <c:pt idx="1246">
                  <c:v>269.95499999999998</c:v>
                </c:pt>
                <c:pt idx="1247">
                  <c:v>270.15500000000003</c:v>
                </c:pt>
                <c:pt idx="1248">
                  <c:v>270.35500000000002</c:v>
                </c:pt>
                <c:pt idx="1249">
                  <c:v>270.55500000000001</c:v>
                </c:pt>
                <c:pt idx="1250">
                  <c:v>270.755</c:v>
                </c:pt>
                <c:pt idx="1251">
                  <c:v>270.95499999999998</c:v>
                </c:pt>
                <c:pt idx="1252">
                  <c:v>271.15500000000003</c:v>
                </c:pt>
                <c:pt idx="1253">
                  <c:v>271.35500000000002</c:v>
                </c:pt>
                <c:pt idx="1254">
                  <c:v>271.55500000000001</c:v>
                </c:pt>
                <c:pt idx="1255">
                  <c:v>271.755</c:v>
                </c:pt>
                <c:pt idx="1256">
                  <c:v>271.95499999999998</c:v>
                </c:pt>
                <c:pt idx="1257">
                  <c:v>272.15500000000003</c:v>
                </c:pt>
                <c:pt idx="1258">
                  <c:v>272.35500000000002</c:v>
                </c:pt>
                <c:pt idx="1259">
                  <c:v>272.55500000000001</c:v>
                </c:pt>
                <c:pt idx="1260">
                  <c:v>272.755</c:v>
                </c:pt>
                <c:pt idx="1261">
                  <c:v>272.95499999999998</c:v>
                </c:pt>
                <c:pt idx="1262">
                  <c:v>273.15500000000003</c:v>
                </c:pt>
                <c:pt idx="1263">
                  <c:v>273.35500000000002</c:v>
                </c:pt>
                <c:pt idx="1264">
                  <c:v>273.55500000000001</c:v>
                </c:pt>
                <c:pt idx="1265">
                  <c:v>273.755</c:v>
                </c:pt>
                <c:pt idx="1266">
                  <c:v>273.95499999999998</c:v>
                </c:pt>
                <c:pt idx="1267">
                  <c:v>274.15500000000003</c:v>
                </c:pt>
                <c:pt idx="1268">
                  <c:v>274.35500000000002</c:v>
                </c:pt>
                <c:pt idx="1269">
                  <c:v>274.55500000000001</c:v>
                </c:pt>
                <c:pt idx="1270">
                  <c:v>274.755</c:v>
                </c:pt>
                <c:pt idx="1271">
                  <c:v>274.95499999999998</c:v>
                </c:pt>
                <c:pt idx="1272">
                  <c:v>275.15500000000003</c:v>
                </c:pt>
                <c:pt idx="1273">
                  <c:v>275.35500000000002</c:v>
                </c:pt>
                <c:pt idx="1274">
                  <c:v>275.55500000000001</c:v>
                </c:pt>
                <c:pt idx="1275">
                  <c:v>275.755</c:v>
                </c:pt>
                <c:pt idx="1276">
                  <c:v>275.95499999999998</c:v>
                </c:pt>
                <c:pt idx="1277">
                  <c:v>276.15500000000003</c:v>
                </c:pt>
                <c:pt idx="1278">
                  <c:v>276.35500000000002</c:v>
                </c:pt>
                <c:pt idx="1279">
                  <c:v>276.55500000000001</c:v>
                </c:pt>
                <c:pt idx="1280">
                  <c:v>276.755</c:v>
                </c:pt>
                <c:pt idx="1281">
                  <c:v>276.95499999999998</c:v>
                </c:pt>
                <c:pt idx="1282">
                  <c:v>277.15499999999997</c:v>
                </c:pt>
                <c:pt idx="1283">
                  <c:v>277.35500000000002</c:v>
                </c:pt>
                <c:pt idx="1284">
                  <c:v>277.55500000000001</c:v>
                </c:pt>
                <c:pt idx="1285">
                  <c:v>277.755</c:v>
                </c:pt>
                <c:pt idx="1286">
                  <c:v>277.95499999999998</c:v>
                </c:pt>
                <c:pt idx="1287">
                  <c:v>278.15499999999997</c:v>
                </c:pt>
                <c:pt idx="1288">
                  <c:v>278.35500000000002</c:v>
                </c:pt>
                <c:pt idx="1289">
                  <c:v>278.55500000000001</c:v>
                </c:pt>
                <c:pt idx="1290">
                  <c:v>278.755</c:v>
                </c:pt>
                <c:pt idx="1291">
                  <c:v>278.95499999999998</c:v>
                </c:pt>
                <c:pt idx="1292">
                  <c:v>279.15499999999997</c:v>
                </c:pt>
                <c:pt idx="1293">
                  <c:v>279.35500000000002</c:v>
                </c:pt>
                <c:pt idx="1294">
                  <c:v>279.55500000000001</c:v>
                </c:pt>
                <c:pt idx="1295">
                  <c:v>279.755</c:v>
                </c:pt>
                <c:pt idx="1296">
                  <c:v>279.95499999999998</c:v>
                </c:pt>
                <c:pt idx="1297">
                  <c:v>280.15499999999997</c:v>
                </c:pt>
                <c:pt idx="1298">
                  <c:v>280.35500000000002</c:v>
                </c:pt>
                <c:pt idx="1299">
                  <c:v>280.55500000000001</c:v>
                </c:pt>
                <c:pt idx="1300">
                  <c:v>280.755</c:v>
                </c:pt>
                <c:pt idx="1301">
                  <c:v>280.95499999999998</c:v>
                </c:pt>
                <c:pt idx="1302">
                  <c:v>281.15499999999997</c:v>
                </c:pt>
                <c:pt idx="1303">
                  <c:v>281.35500000000002</c:v>
                </c:pt>
                <c:pt idx="1304">
                  <c:v>281.55500000000001</c:v>
                </c:pt>
                <c:pt idx="1305">
                  <c:v>281.755</c:v>
                </c:pt>
                <c:pt idx="1306">
                  <c:v>281.95499999999998</c:v>
                </c:pt>
                <c:pt idx="1307">
                  <c:v>282.15499999999997</c:v>
                </c:pt>
                <c:pt idx="1308">
                  <c:v>282.35500000000002</c:v>
                </c:pt>
                <c:pt idx="1309">
                  <c:v>282.55500000000001</c:v>
                </c:pt>
                <c:pt idx="1310">
                  <c:v>282.755</c:v>
                </c:pt>
                <c:pt idx="1311">
                  <c:v>282.95499999999998</c:v>
                </c:pt>
                <c:pt idx="1312">
                  <c:v>283.15499999999997</c:v>
                </c:pt>
                <c:pt idx="1313">
                  <c:v>283.35500000000002</c:v>
                </c:pt>
                <c:pt idx="1314">
                  <c:v>283.55500000000001</c:v>
                </c:pt>
                <c:pt idx="1315">
                  <c:v>283.755</c:v>
                </c:pt>
                <c:pt idx="1316">
                  <c:v>283.95499999999998</c:v>
                </c:pt>
                <c:pt idx="1317">
                  <c:v>284.15499999999997</c:v>
                </c:pt>
                <c:pt idx="1318">
                  <c:v>284.35500000000002</c:v>
                </c:pt>
                <c:pt idx="1319">
                  <c:v>284.55500000000001</c:v>
                </c:pt>
                <c:pt idx="1320">
                  <c:v>284.755</c:v>
                </c:pt>
                <c:pt idx="1321">
                  <c:v>284.95499999999998</c:v>
                </c:pt>
                <c:pt idx="1322">
                  <c:v>285.15499999999997</c:v>
                </c:pt>
                <c:pt idx="1323">
                  <c:v>285.35500000000002</c:v>
                </c:pt>
                <c:pt idx="1324">
                  <c:v>285.55500000000001</c:v>
                </c:pt>
                <c:pt idx="1325">
                  <c:v>285.755</c:v>
                </c:pt>
                <c:pt idx="1326">
                  <c:v>285.95499999999998</c:v>
                </c:pt>
                <c:pt idx="1327">
                  <c:v>286.15499999999997</c:v>
                </c:pt>
                <c:pt idx="1328">
                  <c:v>286.35500000000002</c:v>
                </c:pt>
                <c:pt idx="1329">
                  <c:v>286.55500000000001</c:v>
                </c:pt>
                <c:pt idx="1330">
                  <c:v>286.755</c:v>
                </c:pt>
                <c:pt idx="1331">
                  <c:v>286.95499999999998</c:v>
                </c:pt>
                <c:pt idx="1332">
                  <c:v>287.15499999999997</c:v>
                </c:pt>
                <c:pt idx="1333">
                  <c:v>287.35500000000002</c:v>
                </c:pt>
                <c:pt idx="1334">
                  <c:v>287.55500000000001</c:v>
                </c:pt>
                <c:pt idx="1335">
                  <c:v>287.755</c:v>
                </c:pt>
                <c:pt idx="1336">
                  <c:v>287.95499999999998</c:v>
                </c:pt>
                <c:pt idx="1337">
                  <c:v>288.15499999999997</c:v>
                </c:pt>
                <c:pt idx="1338">
                  <c:v>288.35500000000002</c:v>
                </c:pt>
                <c:pt idx="1339">
                  <c:v>288.55500000000001</c:v>
                </c:pt>
                <c:pt idx="1340">
                  <c:v>288.755</c:v>
                </c:pt>
                <c:pt idx="1341">
                  <c:v>288.95499999999998</c:v>
                </c:pt>
                <c:pt idx="1342">
                  <c:v>289.15499999999997</c:v>
                </c:pt>
                <c:pt idx="1343">
                  <c:v>289.35500000000002</c:v>
                </c:pt>
                <c:pt idx="1344">
                  <c:v>289.55500000000001</c:v>
                </c:pt>
                <c:pt idx="1345">
                  <c:v>289.755</c:v>
                </c:pt>
                <c:pt idx="1346">
                  <c:v>289.95499999999998</c:v>
                </c:pt>
                <c:pt idx="1347">
                  <c:v>290.15499999999997</c:v>
                </c:pt>
                <c:pt idx="1348">
                  <c:v>290.35500000000002</c:v>
                </c:pt>
                <c:pt idx="1349">
                  <c:v>290.55500000000001</c:v>
                </c:pt>
                <c:pt idx="1350">
                  <c:v>290.755</c:v>
                </c:pt>
                <c:pt idx="1351">
                  <c:v>290.95499999999998</c:v>
                </c:pt>
                <c:pt idx="1352">
                  <c:v>291.15499999999997</c:v>
                </c:pt>
                <c:pt idx="1353">
                  <c:v>291.35500000000002</c:v>
                </c:pt>
                <c:pt idx="1354">
                  <c:v>291.55500000000001</c:v>
                </c:pt>
                <c:pt idx="1355">
                  <c:v>291.755</c:v>
                </c:pt>
                <c:pt idx="1356">
                  <c:v>291.95499999999998</c:v>
                </c:pt>
                <c:pt idx="1357">
                  <c:v>292.15499999999997</c:v>
                </c:pt>
                <c:pt idx="1358">
                  <c:v>292.35500000000002</c:v>
                </c:pt>
                <c:pt idx="1359">
                  <c:v>292.55500000000001</c:v>
                </c:pt>
                <c:pt idx="1360">
                  <c:v>292.755</c:v>
                </c:pt>
                <c:pt idx="1361">
                  <c:v>292.95499999999998</c:v>
                </c:pt>
                <c:pt idx="1362">
                  <c:v>293.15499999999997</c:v>
                </c:pt>
                <c:pt idx="1363">
                  <c:v>293.35500000000002</c:v>
                </c:pt>
                <c:pt idx="1364">
                  <c:v>293.55500000000001</c:v>
                </c:pt>
                <c:pt idx="1365">
                  <c:v>293.755</c:v>
                </c:pt>
                <c:pt idx="1366">
                  <c:v>293.95499999999998</c:v>
                </c:pt>
                <c:pt idx="1367">
                  <c:v>294.15499999999997</c:v>
                </c:pt>
                <c:pt idx="1368">
                  <c:v>294.35500000000002</c:v>
                </c:pt>
                <c:pt idx="1369">
                  <c:v>294.55500000000001</c:v>
                </c:pt>
                <c:pt idx="1370">
                  <c:v>294.755</c:v>
                </c:pt>
                <c:pt idx="1371">
                  <c:v>294.95499999999998</c:v>
                </c:pt>
                <c:pt idx="1372">
                  <c:v>295.15499999999997</c:v>
                </c:pt>
                <c:pt idx="1373">
                  <c:v>295.35500000000002</c:v>
                </c:pt>
                <c:pt idx="1374">
                  <c:v>295.55500000000001</c:v>
                </c:pt>
                <c:pt idx="1375">
                  <c:v>295.755</c:v>
                </c:pt>
                <c:pt idx="1376">
                  <c:v>295.95499999999998</c:v>
                </c:pt>
                <c:pt idx="1377">
                  <c:v>296.15499999999997</c:v>
                </c:pt>
                <c:pt idx="1378">
                  <c:v>296.35500000000002</c:v>
                </c:pt>
                <c:pt idx="1379">
                  <c:v>296.55500000000001</c:v>
                </c:pt>
                <c:pt idx="1380">
                  <c:v>296.755</c:v>
                </c:pt>
                <c:pt idx="1381">
                  <c:v>296.95499999999998</c:v>
                </c:pt>
                <c:pt idx="1382">
                  <c:v>297.15499999999997</c:v>
                </c:pt>
                <c:pt idx="1383">
                  <c:v>297.35500000000002</c:v>
                </c:pt>
                <c:pt idx="1384">
                  <c:v>297.55500000000001</c:v>
                </c:pt>
                <c:pt idx="1385">
                  <c:v>297.755</c:v>
                </c:pt>
                <c:pt idx="1386">
                  <c:v>297.95499999999998</c:v>
                </c:pt>
                <c:pt idx="1387">
                  <c:v>298.15499999999997</c:v>
                </c:pt>
                <c:pt idx="1388">
                  <c:v>298.35500000000002</c:v>
                </c:pt>
                <c:pt idx="1389">
                  <c:v>298.55500000000001</c:v>
                </c:pt>
                <c:pt idx="1390">
                  <c:v>298.755</c:v>
                </c:pt>
                <c:pt idx="1391">
                  <c:v>298.95499999999998</c:v>
                </c:pt>
                <c:pt idx="1392">
                  <c:v>299.15499999999997</c:v>
                </c:pt>
                <c:pt idx="1393">
                  <c:v>299.35500000000002</c:v>
                </c:pt>
                <c:pt idx="1394">
                  <c:v>299.55500000000001</c:v>
                </c:pt>
                <c:pt idx="1395">
                  <c:v>299.755</c:v>
                </c:pt>
                <c:pt idx="1396">
                  <c:v>299.95499999999998</c:v>
                </c:pt>
                <c:pt idx="1397">
                  <c:v>300.15499999999997</c:v>
                </c:pt>
                <c:pt idx="1398">
                  <c:v>300.35500000000002</c:v>
                </c:pt>
                <c:pt idx="1399">
                  <c:v>300.55500000000001</c:v>
                </c:pt>
                <c:pt idx="1400">
                  <c:v>300.755</c:v>
                </c:pt>
                <c:pt idx="1401">
                  <c:v>300.95499999999998</c:v>
                </c:pt>
                <c:pt idx="1402">
                  <c:v>301.15499999999997</c:v>
                </c:pt>
                <c:pt idx="1403">
                  <c:v>301.35500000000002</c:v>
                </c:pt>
                <c:pt idx="1404">
                  <c:v>301.55500000000001</c:v>
                </c:pt>
                <c:pt idx="1405">
                  <c:v>301.755</c:v>
                </c:pt>
                <c:pt idx="1406">
                  <c:v>301.95499999999998</c:v>
                </c:pt>
                <c:pt idx="1407">
                  <c:v>302.15499999999997</c:v>
                </c:pt>
                <c:pt idx="1408">
                  <c:v>302.35500000000002</c:v>
                </c:pt>
                <c:pt idx="1409">
                  <c:v>302.55500000000001</c:v>
                </c:pt>
                <c:pt idx="1410">
                  <c:v>302.755</c:v>
                </c:pt>
                <c:pt idx="1411">
                  <c:v>302.95499999999998</c:v>
                </c:pt>
                <c:pt idx="1412">
                  <c:v>303.15499999999997</c:v>
                </c:pt>
                <c:pt idx="1413">
                  <c:v>303.35500000000002</c:v>
                </c:pt>
                <c:pt idx="1414">
                  <c:v>303.55500000000001</c:v>
                </c:pt>
                <c:pt idx="1415">
                  <c:v>303.755</c:v>
                </c:pt>
                <c:pt idx="1416">
                  <c:v>303.95499999999998</c:v>
                </c:pt>
                <c:pt idx="1417">
                  <c:v>304.15499999999997</c:v>
                </c:pt>
                <c:pt idx="1418">
                  <c:v>304.35500000000002</c:v>
                </c:pt>
                <c:pt idx="1419">
                  <c:v>304.55500000000001</c:v>
                </c:pt>
                <c:pt idx="1420">
                  <c:v>304.755</c:v>
                </c:pt>
                <c:pt idx="1421">
                  <c:v>304.95499999999998</c:v>
                </c:pt>
                <c:pt idx="1422">
                  <c:v>305.15499999999997</c:v>
                </c:pt>
                <c:pt idx="1423">
                  <c:v>305.35500000000002</c:v>
                </c:pt>
                <c:pt idx="1424">
                  <c:v>305.55500000000001</c:v>
                </c:pt>
                <c:pt idx="1425">
                  <c:v>305.755</c:v>
                </c:pt>
                <c:pt idx="1426">
                  <c:v>305.95499999999998</c:v>
                </c:pt>
                <c:pt idx="1427">
                  <c:v>306.15499999999997</c:v>
                </c:pt>
                <c:pt idx="1428">
                  <c:v>306.35500000000002</c:v>
                </c:pt>
                <c:pt idx="1429">
                  <c:v>306.55500000000001</c:v>
                </c:pt>
                <c:pt idx="1430">
                  <c:v>306.755</c:v>
                </c:pt>
                <c:pt idx="1431">
                  <c:v>306.95499999999998</c:v>
                </c:pt>
                <c:pt idx="1432">
                  <c:v>307.15499999999997</c:v>
                </c:pt>
                <c:pt idx="1433">
                  <c:v>307.35500000000002</c:v>
                </c:pt>
                <c:pt idx="1434">
                  <c:v>307.55500000000001</c:v>
                </c:pt>
                <c:pt idx="1435">
                  <c:v>307.755</c:v>
                </c:pt>
                <c:pt idx="1436">
                  <c:v>307.95499999999998</c:v>
                </c:pt>
                <c:pt idx="1437">
                  <c:v>308.15499999999997</c:v>
                </c:pt>
                <c:pt idx="1438">
                  <c:v>308.35500000000002</c:v>
                </c:pt>
                <c:pt idx="1439">
                  <c:v>308.55500000000001</c:v>
                </c:pt>
                <c:pt idx="1440">
                  <c:v>308.755</c:v>
                </c:pt>
                <c:pt idx="1441">
                  <c:v>308.95499999999998</c:v>
                </c:pt>
                <c:pt idx="1442">
                  <c:v>309.15499999999997</c:v>
                </c:pt>
                <c:pt idx="1443">
                  <c:v>309.35500000000002</c:v>
                </c:pt>
                <c:pt idx="1444">
                  <c:v>309.55500000000001</c:v>
                </c:pt>
                <c:pt idx="1445">
                  <c:v>309.755</c:v>
                </c:pt>
                <c:pt idx="1446">
                  <c:v>309.95499999999998</c:v>
                </c:pt>
                <c:pt idx="1447">
                  <c:v>310.15499999999997</c:v>
                </c:pt>
                <c:pt idx="1448">
                  <c:v>310.35500000000002</c:v>
                </c:pt>
                <c:pt idx="1449">
                  <c:v>310.55500000000001</c:v>
                </c:pt>
                <c:pt idx="1450">
                  <c:v>310.755</c:v>
                </c:pt>
                <c:pt idx="1451">
                  <c:v>310.95499999999998</c:v>
                </c:pt>
                <c:pt idx="1452">
                  <c:v>311.15499999999997</c:v>
                </c:pt>
                <c:pt idx="1453">
                  <c:v>311.35500000000002</c:v>
                </c:pt>
                <c:pt idx="1454">
                  <c:v>311.55500000000001</c:v>
                </c:pt>
                <c:pt idx="1455">
                  <c:v>311.755</c:v>
                </c:pt>
                <c:pt idx="1456">
                  <c:v>311.95499999999998</c:v>
                </c:pt>
                <c:pt idx="1457">
                  <c:v>312.15499999999997</c:v>
                </c:pt>
                <c:pt idx="1458">
                  <c:v>312.35500000000002</c:v>
                </c:pt>
                <c:pt idx="1459">
                  <c:v>312.55500000000001</c:v>
                </c:pt>
                <c:pt idx="1460">
                  <c:v>312.755</c:v>
                </c:pt>
                <c:pt idx="1461">
                  <c:v>312.95499999999998</c:v>
                </c:pt>
                <c:pt idx="1462">
                  <c:v>313.15499999999997</c:v>
                </c:pt>
                <c:pt idx="1463">
                  <c:v>313.35500000000002</c:v>
                </c:pt>
                <c:pt idx="1464">
                  <c:v>313.55500000000001</c:v>
                </c:pt>
                <c:pt idx="1465">
                  <c:v>313.755</c:v>
                </c:pt>
                <c:pt idx="1466">
                  <c:v>313.95499999999998</c:v>
                </c:pt>
                <c:pt idx="1467">
                  <c:v>314.15499999999997</c:v>
                </c:pt>
                <c:pt idx="1468">
                  <c:v>314.35500000000002</c:v>
                </c:pt>
                <c:pt idx="1469">
                  <c:v>314.55500000000001</c:v>
                </c:pt>
                <c:pt idx="1470">
                  <c:v>314.755</c:v>
                </c:pt>
                <c:pt idx="1471">
                  <c:v>314.95499999999998</c:v>
                </c:pt>
                <c:pt idx="1472">
                  <c:v>315.15499999999997</c:v>
                </c:pt>
                <c:pt idx="1473">
                  <c:v>315.35500000000002</c:v>
                </c:pt>
                <c:pt idx="1474">
                  <c:v>315.55500000000001</c:v>
                </c:pt>
                <c:pt idx="1475">
                  <c:v>315.755</c:v>
                </c:pt>
                <c:pt idx="1476">
                  <c:v>315.95499999999998</c:v>
                </c:pt>
                <c:pt idx="1477">
                  <c:v>316.15499999999997</c:v>
                </c:pt>
                <c:pt idx="1478">
                  <c:v>316.35500000000002</c:v>
                </c:pt>
                <c:pt idx="1479">
                  <c:v>316.55500000000001</c:v>
                </c:pt>
                <c:pt idx="1480">
                  <c:v>316.755</c:v>
                </c:pt>
                <c:pt idx="1481">
                  <c:v>316.95499999999998</c:v>
                </c:pt>
                <c:pt idx="1482">
                  <c:v>317.15499999999997</c:v>
                </c:pt>
                <c:pt idx="1483">
                  <c:v>317.35500000000002</c:v>
                </c:pt>
                <c:pt idx="1484">
                  <c:v>317.55500000000001</c:v>
                </c:pt>
                <c:pt idx="1485">
                  <c:v>317.755</c:v>
                </c:pt>
                <c:pt idx="1486">
                  <c:v>317.95499999999998</c:v>
                </c:pt>
                <c:pt idx="1487">
                  <c:v>318.15499999999997</c:v>
                </c:pt>
                <c:pt idx="1488">
                  <c:v>318.35500000000002</c:v>
                </c:pt>
                <c:pt idx="1489">
                  <c:v>318.55500000000001</c:v>
                </c:pt>
                <c:pt idx="1490">
                  <c:v>318.755</c:v>
                </c:pt>
                <c:pt idx="1491">
                  <c:v>318.95499999999998</c:v>
                </c:pt>
                <c:pt idx="1492">
                  <c:v>319.15499999999997</c:v>
                </c:pt>
                <c:pt idx="1493">
                  <c:v>319.35500000000002</c:v>
                </c:pt>
                <c:pt idx="1494">
                  <c:v>319.55500000000001</c:v>
                </c:pt>
                <c:pt idx="1495">
                  <c:v>319.755</c:v>
                </c:pt>
                <c:pt idx="1496">
                  <c:v>319.95499999999998</c:v>
                </c:pt>
                <c:pt idx="1497">
                  <c:v>320.15499999999997</c:v>
                </c:pt>
                <c:pt idx="1498">
                  <c:v>320.35500000000002</c:v>
                </c:pt>
                <c:pt idx="1499">
                  <c:v>320.55500000000001</c:v>
                </c:pt>
                <c:pt idx="1500">
                  <c:v>320.755</c:v>
                </c:pt>
                <c:pt idx="1501">
                  <c:v>320.95499999999998</c:v>
                </c:pt>
                <c:pt idx="1502">
                  <c:v>321.15499999999997</c:v>
                </c:pt>
                <c:pt idx="1503">
                  <c:v>321.35500000000002</c:v>
                </c:pt>
                <c:pt idx="1504">
                  <c:v>321.55500000000001</c:v>
                </c:pt>
                <c:pt idx="1505">
                  <c:v>321.755</c:v>
                </c:pt>
                <c:pt idx="1506">
                  <c:v>321.95499999999998</c:v>
                </c:pt>
                <c:pt idx="1507">
                  <c:v>322.15499999999997</c:v>
                </c:pt>
                <c:pt idx="1508">
                  <c:v>322.35500000000002</c:v>
                </c:pt>
                <c:pt idx="1509">
                  <c:v>322.55500000000001</c:v>
                </c:pt>
                <c:pt idx="1510">
                  <c:v>322.755</c:v>
                </c:pt>
                <c:pt idx="1511">
                  <c:v>322.95499999999998</c:v>
                </c:pt>
                <c:pt idx="1512">
                  <c:v>323.15499999999997</c:v>
                </c:pt>
                <c:pt idx="1513">
                  <c:v>323.35500000000002</c:v>
                </c:pt>
                <c:pt idx="1514">
                  <c:v>323.55500000000001</c:v>
                </c:pt>
                <c:pt idx="1515">
                  <c:v>323.755</c:v>
                </c:pt>
                <c:pt idx="1516">
                  <c:v>323.95499999999998</c:v>
                </c:pt>
                <c:pt idx="1517">
                  <c:v>324.15499999999997</c:v>
                </c:pt>
                <c:pt idx="1518">
                  <c:v>324.35500000000002</c:v>
                </c:pt>
                <c:pt idx="1519">
                  <c:v>324.55500000000001</c:v>
                </c:pt>
                <c:pt idx="1520">
                  <c:v>324.755</c:v>
                </c:pt>
                <c:pt idx="1521">
                  <c:v>324.95499999999998</c:v>
                </c:pt>
                <c:pt idx="1522">
                  <c:v>325.15499999999997</c:v>
                </c:pt>
                <c:pt idx="1523">
                  <c:v>325.35500000000002</c:v>
                </c:pt>
                <c:pt idx="1524">
                  <c:v>325.55500000000001</c:v>
                </c:pt>
                <c:pt idx="1525">
                  <c:v>325.755</c:v>
                </c:pt>
                <c:pt idx="1526">
                  <c:v>325.95499999999998</c:v>
                </c:pt>
                <c:pt idx="1527">
                  <c:v>326.15499999999997</c:v>
                </c:pt>
                <c:pt idx="1528">
                  <c:v>326.35500000000002</c:v>
                </c:pt>
                <c:pt idx="1529">
                  <c:v>326.55500000000001</c:v>
                </c:pt>
                <c:pt idx="1530">
                  <c:v>326.755</c:v>
                </c:pt>
                <c:pt idx="1531">
                  <c:v>326.95499999999998</c:v>
                </c:pt>
                <c:pt idx="1532">
                  <c:v>327.15499999999997</c:v>
                </c:pt>
                <c:pt idx="1533">
                  <c:v>327.35500000000002</c:v>
                </c:pt>
                <c:pt idx="1534">
                  <c:v>327.55500000000001</c:v>
                </c:pt>
                <c:pt idx="1535">
                  <c:v>327.755</c:v>
                </c:pt>
                <c:pt idx="1536">
                  <c:v>327.95499999999998</c:v>
                </c:pt>
                <c:pt idx="1537">
                  <c:v>328.15499999999997</c:v>
                </c:pt>
                <c:pt idx="1538">
                  <c:v>328.35500000000002</c:v>
                </c:pt>
                <c:pt idx="1539">
                  <c:v>328.55500000000001</c:v>
                </c:pt>
                <c:pt idx="1540">
                  <c:v>328.755</c:v>
                </c:pt>
                <c:pt idx="1541">
                  <c:v>328.95499999999998</c:v>
                </c:pt>
                <c:pt idx="1542">
                  <c:v>329.15499999999997</c:v>
                </c:pt>
                <c:pt idx="1543">
                  <c:v>329.35500000000002</c:v>
                </c:pt>
                <c:pt idx="1544">
                  <c:v>329.55500000000001</c:v>
                </c:pt>
                <c:pt idx="1545">
                  <c:v>329.755</c:v>
                </c:pt>
                <c:pt idx="1546">
                  <c:v>329.95499999999998</c:v>
                </c:pt>
                <c:pt idx="1547">
                  <c:v>330.15499999999997</c:v>
                </c:pt>
                <c:pt idx="1548">
                  <c:v>330.35500000000002</c:v>
                </c:pt>
                <c:pt idx="1549">
                  <c:v>330.55500000000001</c:v>
                </c:pt>
                <c:pt idx="1550">
                  <c:v>330.755</c:v>
                </c:pt>
                <c:pt idx="1551">
                  <c:v>330.95499999999998</c:v>
                </c:pt>
                <c:pt idx="1552">
                  <c:v>331.15499999999997</c:v>
                </c:pt>
                <c:pt idx="1553">
                  <c:v>331.35500000000002</c:v>
                </c:pt>
                <c:pt idx="1554">
                  <c:v>331.55500000000001</c:v>
                </c:pt>
                <c:pt idx="1555">
                  <c:v>331.755</c:v>
                </c:pt>
                <c:pt idx="1556">
                  <c:v>331.95499999999998</c:v>
                </c:pt>
                <c:pt idx="1557">
                  <c:v>332.15499999999997</c:v>
                </c:pt>
                <c:pt idx="1558">
                  <c:v>332.35500000000002</c:v>
                </c:pt>
                <c:pt idx="1559">
                  <c:v>332.55500000000001</c:v>
                </c:pt>
                <c:pt idx="1560">
                  <c:v>332.755</c:v>
                </c:pt>
                <c:pt idx="1561">
                  <c:v>332.95499999999998</c:v>
                </c:pt>
                <c:pt idx="1562">
                  <c:v>333.15499999999997</c:v>
                </c:pt>
                <c:pt idx="1563">
                  <c:v>333.35500000000002</c:v>
                </c:pt>
                <c:pt idx="1564">
                  <c:v>333.55500000000001</c:v>
                </c:pt>
                <c:pt idx="1565">
                  <c:v>333.755</c:v>
                </c:pt>
                <c:pt idx="1566">
                  <c:v>333.95499999999998</c:v>
                </c:pt>
                <c:pt idx="1567">
                  <c:v>334.15499999999997</c:v>
                </c:pt>
                <c:pt idx="1568">
                  <c:v>334.35500000000002</c:v>
                </c:pt>
                <c:pt idx="1569">
                  <c:v>334.55500000000001</c:v>
                </c:pt>
                <c:pt idx="1570">
                  <c:v>334.755</c:v>
                </c:pt>
                <c:pt idx="1571">
                  <c:v>334.95499999999998</c:v>
                </c:pt>
                <c:pt idx="1572">
                  <c:v>335.15499999999997</c:v>
                </c:pt>
                <c:pt idx="1573">
                  <c:v>335.35500000000002</c:v>
                </c:pt>
                <c:pt idx="1574">
                  <c:v>335.55500000000001</c:v>
                </c:pt>
                <c:pt idx="1575">
                  <c:v>335.755</c:v>
                </c:pt>
                <c:pt idx="1576">
                  <c:v>335.95499999999998</c:v>
                </c:pt>
                <c:pt idx="1577">
                  <c:v>336.15499999999997</c:v>
                </c:pt>
                <c:pt idx="1578">
                  <c:v>336.35500000000002</c:v>
                </c:pt>
                <c:pt idx="1579">
                  <c:v>336.55500000000001</c:v>
                </c:pt>
                <c:pt idx="1580">
                  <c:v>336.755</c:v>
                </c:pt>
                <c:pt idx="1581">
                  <c:v>336.95499999999998</c:v>
                </c:pt>
                <c:pt idx="1582">
                  <c:v>337.15499999999997</c:v>
                </c:pt>
                <c:pt idx="1583">
                  <c:v>337.35500000000002</c:v>
                </c:pt>
                <c:pt idx="1584">
                  <c:v>337.55500000000001</c:v>
                </c:pt>
                <c:pt idx="1585">
                  <c:v>337.755</c:v>
                </c:pt>
                <c:pt idx="1586">
                  <c:v>337.95499999999998</c:v>
                </c:pt>
                <c:pt idx="1587">
                  <c:v>338.15499999999997</c:v>
                </c:pt>
                <c:pt idx="1588">
                  <c:v>338.35500000000002</c:v>
                </c:pt>
                <c:pt idx="1589">
                  <c:v>338.55500000000001</c:v>
                </c:pt>
                <c:pt idx="1590">
                  <c:v>338.755</c:v>
                </c:pt>
                <c:pt idx="1591">
                  <c:v>338.95499999999998</c:v>
                </c:pt>
                <c:pt idx="1592">
                  <c:v>339.15499999999997</c:v>
                </c:pt>
                <c:pt idx="1593">
                  <c:v>339.35500000000002</c:v>
                </c:pt>
                <c:pt idx="1594">
                  <c:v>339.55500000000001</c:v>
                </c:pt>
                <c:pt idx="1595">
                  <c:v>339.755</c:v>
                </c:pt>
                <c:pt idx="1596">
                  <c:v>339.95499999999998</c:v>
                </c:pt>
                <c:pt idx="1597">
                  <c:v>340.15499999999997</c:v>
                </c:pt>
                <c:pt idx="1598">
                  <c:v>340.35500000000002</c:v>
                </c:pt>
                <c:pt idx="1599">
                  <c:v>340.55500000000001</c:v>
                </c:pt>
                <c:pt idx="1600">
                  <c:v>340.755</c:v>
                </c:pt>
                <c:pt idx="1601">
                  <c:v>340.95499999999998</c:v>
                </c:pt>
                <c:pt idx="1602">
                  <c:v>341.15499999999997</c:v>
                </c:pt>
                <c:pt idx="1603">
                  <c:v>341.35500000000002</c:v>
                </c:pt>
                <c:pt idx="1604">
                  <c:v>341.55500000000001</c:v>
                </c:pt>
                <c:pt idx="1605">
                  <c:v>341.755</c:v>
                </c:pt>
                <c:pt idx="1606">
                  <c:v>341.95499999999998</c:v>
                </c:pt>
                <c:pt idx="1607">
                  <c:v>342.15499999999997</c:v>
                </c:pt>
                <c:pt idx="1608">
                  <c:v>342.35500000000002</c:v>
                </c:pt>
                <c:pt idx="1609">
                  <c:v>342.55500000000001</c:v>
                </c:pt>
                <c:pt idx="1610">
                  <c:v>342.755</c:v>
                </c:pt>
                <c:pt idx="1611">
                  <c:v>342.95499999999998</c:v>
                </c:pt>
                <c:pt idx="1612">
                  <c:v>343.15499999999997</c:v>
                </c:pt>
                <c:pt idx="1613">
                  <c:v>343.35500000000002</c:v>
                </c:pt>
                <c:pt idx="1614">
                  <c:v>343.55500000000001</c:v>
                </c:pt>
                <c:pt idx="1615">
                  <c:v>343.755</c:v>
                </c:pt>
                <c:pt idx="1616">
                  <c:v>343.95499999999998</c:v>
                </c:pt>
                <c:pt idx="1617">
                  <c:v>344.15499999999997</c:v>
                </c:pt>
                <c:pt idx="1618">
                  <c:v>344.35500000000002</c:v>
                </c:pt>
                <c:pt idx="1619">
                  <c:v>344.55500000000001</c:v>
                </c:pt>
                <c:pt idx="1620">
                  <c:v>344.755</c:v>
                </c:pt>
                <c:pt idx="1621">
                  <c:v>344.95499999999998</c:v>
                </c:pt>
                <c:pt idx="1622">
                  <c:v>345.15499999999997</c:v>
                </c:pt>
                <c:pt idx="1623">
                  <c:v>345.35500000000002</c:v>
                </c:pt>
                <c:pt idx="1624">
                  <c:v>345.55500000000001</c:v>
                </c:pt>
                <c:pt idx="1625">
                  <c:v>345.755</c:v>
                </c:pt>
                <c:pt idx="1626">
                  <c:v>345.95499999999998</c:v>
                </c:pt>
                <c:pt idx="1627">
                  <c:v>346.15499999999997</c:v>
                </c:pt>
                <c:pt idx="1628">
                  <c:v>346.35500000000002</c:v>
                </c:pt>
                <c:pt idx="1629">
                  <c:v>346.55500000000001</c:v>
                </c:pt>
                <c:pt idx="1630">
                  <c:v>346.755</c:v>
                </c:pt>
                <c:pt idx="1631">
                  <c:v>346.95499999999998</c:v>
                </c:pt>
                <c:pt idx="1632">
                  <c:v>347.15499999999997</c:v>
                </c:pt>
                <c:pt idx="1633">
                  <c:v>347.35500000000002</c:v>
                </c:pt>
                <c:pt idx="1634">
                  <c:v>347.55500000000001</c:v>
                </c:pt>
                <c:pt idx="1635">
                  <c:v>347.755</c:v>
                </c:pt>
                <c:pt idx="1636">
                  <c:v>347.95499999999998</c:v>
                </c:pt>
                <c:pt idx="1637">
                  <c:v>348.15499999999997</c:v>
                </c:pt>
                <c:pt idx="1638">
                  <c:v>348.35500000000002</c:v>
                </c:pt>
                <c:pt idx="1639">
                  <c:v>348.55500000000001</c:v>
                </c:pt>
                <c:pt idx="1640">
                  <c:v>348.755</c:v>
                </c:pt>
                <c:pt idx="1641">
                  <c:v>348.95499999999998</c:v>
                </c:pt>
                <c:pt idx="1642">
                  <c:v>349.15499999999997</c:v>
                </c:pt>
                <c:pt idx="1643">
                  <c:v>349.35500000000002</c:v>
                </c:pt>
                <c:pt idx="1644">
                  <c:v>349.55500000000001</c:v>
                </c:pt>
                <c:pt idx="1645">
                  <c:v>349.755</c:v>
                </c:pt>
                <c:pt idx="1646">
                  <c:v>349.95499999999998</c:v>
                </c:pt>
                <c:pt idx="1647">
                  <c:v>350.15499999999997</c:v>
                </c:pt>
                <c:pt idx="1648">
                  <c:v>350.35500000000002</c:v>
                </c:pt>
                <c:pt idx="1649">
                  <c:v>350.55500000000001</c:v>
                </c:pt>
                <c:pt idx="1650">
                  <c:v>350.755</c:v>
                </c:pt>
                <c:pt idx="1651">
                  <c:v>350.95499999999998</c:v>
                </c:pt>
                <c:pt idx="1652">
                  <c:v>351.15499999999997</c:v>
                </c:pt>
                <c:pt idx="1653">
                  <c:v>351.35500000000002</c:v>
                </c:pt>
                <c:pt idx="1654">
                  <c:v>351.55500000000001</c:v>
                </c:pt>
                <c:pt idx="1655">
                  <c:v>351.755</c:v>
                </c:pt>
                <c:pt idx="1656">
                  <c:v>351.95499999999998</c:v>
                </c:pt>
                <c:pt idx="1657">
                  <c:v>352.15499999999997</c:v>
                </c:pt>
                <c:pt idx="1658">
                  <c:v>352.35500000000002</c:v>
                </c:pt>
                <c:pt idx="1659">
                  <c:v>352.55500000000001</c:v>
                </c:pt>
                <c:pt idx="1660">
                  <c:v>352.755</c:v>
                </c:pt>
                <c:pt idx="1661">
                  <c:v>352.95499999999998</c:v>
                </c:pt>
                <c:pt idx="1662">
                  <c:v>353.15499999999997</c:v>
                </c:pt>
                <c:pt idx="1663">
                  <c:v>353.35500000000002</c:v>
                </c:pt>
                <c:pt idx="1664">
                  <c:v>353.55500000000001</c:v>
                </c:pt>
                <c:pt idx="1665">
                  <c:v>353.755</c:v>
                </c:pt>
                <c:pt idx="1666">
                  <c:v>353.95499999999998</c:v>
                </c:pt>
                <c:pt idx="1667">
                  <c:v>354.15499999999997</c:v>
                </c:pt>
                <c:pt idx="1668">
                  <c:v>354.35500000000002</c:v>
                </c:pt>
                <c:pt idx="1669">
                  <c:v>354.55500000000001</c:v>
                </c:pt>
                <c:pt idx="1670">
                  <c:v>354.755</c:v>
                </c:pt>
                <c:pt idx="1671">
                  <c:v>354.95499999999998</c:v>
                </c:pt>
                <c:pt idx="1672">
                  <c:v>355.15499999999997</c:v>
                </c:pt>
                <c:pt idx="1673">
                  <c:v>355.35500000000002</c:v>
                </c:pt>
                <c:pt idx="1674">
                  <c:v>355.55500000000001</c:v>
                </c:pt>
                <c:pt idx="1675">
                  <c:v>355.755</c:v>
                </c:pt>
                <c:pt idx="1676">
                  <c:v>355.95499999999998</c:v>
                </c:pt>
                <c:pt idx="1677">
                  <c:v>356.15499999999997</c:v>
                </c:pt>
                <c:pt idx="1678">
                  <c:v>356.35500000000002</c:v>
                </c:pt>
                <c:pt idx="1679">
                  <c:v>356.55500000000001</c:v>
                </c:pt>
                <c:pt idx="1680">
                  <c:v>356.755</c:v>
                </c:pt>
                <c:pt idx="1681">
                  <c:v>356.95499999999998</c:v>
                </c:pt>
                <c:pt idx="1682">
                  <c:v>357.15499999999997</c:v>
                </c:pt>
                <c:pt idx="1683">
                  <c:v>357.35500000000002</c:v>
                </c:pt>
                <c:pt idx="1684">
                  <c:v>357.55500000000001</c:v>
                </c:pt>
                <c:pt idx="1685">
                  <c:v>357.755</c:v>
                </c:pt>
                <c:pt idx="1686">
                  <c:v>357.95499999999998</c:v>
                </c:pt>
                <c:pt idx="1687">
                  <c:v>358.15499999999997</c:v>
                </c:pt>
                <c:pt idx="1688">
                  <c:v>358.35500000000002</c:v>
                </c:pt>
                <c:pt idx="1689">
                  <c:v>358.55500000000001</c:v>
                </c:pt>
                <c:pt idx="1690">
                  <c:v>358.755</c:v>
                </c:pt>
                <c:pt idx="1691">
                  <c:v>358.95499999999998</c:v>
                </c:pt>
                <c:pt idx="1692">
                  <c:v>359.15499999999997</c:v>
                </c:pt>
                <c:pt idx="1693">
                  <c:v>359.35500000000002</c:v>
                </c:pt>
                <c:pt idx="1694">
                  <c:v>359.55500000000001</c:v>
                </c:pt>
                <c:pt idx="1695">
                  <c:v>359.755</c:v>
                </c:pt>
                <c:pt idx="1696">
                  <c:v>359.95499999999998</c:v>
                </c:pt>
                <c:pt idx="1697">
                  <c:v>360.15499999999997</c:v>
                </c:pt>
                <c:pt idx="1698">
                  <c:v>360.35500000000002</c:v>
                </c:pt>
                <c:pt idx="1699">
                  <c:v>360.55500000000001</c:v>
                </c:pt>
                <c:pt idx="1700">
                  <c:v>360.755</c:v>
                </c:pt>
                <c:pt idx="1701">
                  <c:v>360.95499999999998</c:v>
                </c:pt>
                <c:pt idx="1702">
                  <c:v>361.15499999999997</c:v>
                </c:pt>
                <c:pt idx="1703">
                  <c:v>361.35500000000002</c:v>
                </c:pt>
                <c:pt idx="1704">
                  <c:v>361.55500000000001</c:v>
                </c:pt>
                <c:pt idx="1705">
                  <c:v>361.755</c:v>
                </c:pt>
                <c:pt idx="1706">
                  <c:v>361.95499999999998</c:v>
                </c:pt>
                <c:pt idx="1707">
                  <c:v>362.15499999999997</c:v>
                </c:pt>
                <c:pt idx="1708">
                  <c:v>362.35500000000002</c:v>
                </c:pt>
                <c:pt idx="1709">
                  <c:v>362.55500000000001</c:v>
                </c:pt>
                <c:pt idx="1710">
                  <c:v>362.755</c:v>
                </c:pt>
                <c:pt idx="1711">
                  <c:v>362.95499999999998</c:v>
                </c:pt>
                <c:pt idx="1712">
                  <c:v>363.15499999999997</c:v>
                </c:pt>
                <c:pt idx="1713">
                  <c:v>363.35500000000002</c:v>
                </c:pt>
                <c:pt idx="1714">
                  <c:v>363.55500000000001</c:v>
                </c:pt>
                <c:pt idx="1715">
                  <c:v>363.755</c:v>
                </c:pt>
                <c:pt idx="1716">
                  <c:v>363.95499999999998</c:v>
                </c:pt>
                <c:pt idx="1717">
                  <c:v>364.15499999999997</c:v>
                </c:pt>
                <c:pt idx="1718">
                  <c:v>364.35500000000002</c:v>
                </c:pt>
                <c:pt idx="1719">
                  <c:v>364.55500000000001</c:v>
                </c:pt>
                <c:pt idx="1720">
                  <c:v>364.755</c:v>
                </c:pt>
                <c:pt idx="1721">
                  <c:v>364.95499999999998</c:v>
                </c:pt>
                <c:pt idx="1722">
                  <c:v>365.15499999999997</c:v>
                </c:pt>
                <c:pt idx="1723">
                  <c:v>365.35500000000002</c:v>
                </c:pt>
                <c:pt idx="1724">
                  <c:v>365.55500000000001</c:v>
                </c:pt>
                <c:pt idx="1725">
                  <c:v>365.755</c:v>
                </c:pt>
                <c:pt idx="1726">
                  <c:v>365.95499999999998</c:v>
                </c:pt>
                <c:pt idx="1727">
                  <c:v>366.15499999999997</c:v>
                </c:pt>
                <c:pt idx="1728">
                  <c:v>366.35500000000002</c:v>
                </c:pt>
                <c:pt idx="1729">
                  <c:v>366.55500000000001</c:v>
                </c:pt>
                <c:pt idx="1730">
                  <c:v>366.755</c:v>
                </c:pt>
                <c:pt idx="1731">
                  <c:v>366.95499999999998</c:v>
                </c:pt>
                <c:pt idx="1732">
                  <c:v>367.15499999999997</c:v>
                </c:pt>
                <c:pt idx="1733">
                  <c:v>367.35500000000002</c:v>
                </c:pt>
                <c:pt idx="1734">
                  <c:v>367.55500000000001</c:v>
                </c:pt>
                <c:pt idx="1735">
                  <c:v>367.755</c:v>
                </c:pt>
                <c:pt idx="1736">
                  <c:v>367.95499999999998</c:v>
                </c:pt>
                <c:pt idx="1737">
                  <c:v>368.15499999999997</c:v>
                </c:pt>
                <c:pt idx="1738">
                  <c:v>368.35500000000002</c:v>
                </c:pt>
                <c:pt idx="1739">
                  <c:v>368.55500000000001</c:v>
                </c:pt>
                <c:pt idx="1740">
                  <c:v>368.755</c:v>
                </c:pt>
                <c:pt idx="1741">
                  <c:v>368.95499999999998</c:v>
                </c:pt>
                <c:pt idx="1742">
                  <c:v>369.15499999999997</c:v>
                </c:pt>
                <c:pt idx="1743">
                  <c:v>369.35500000000002</c:v>
                </c:pt>
                <c:pt idx="1744">
                  <c:v>369.55500000000001</c:v>
                </c:pt>
                <c:pt idx="1745">
                  <c:v>369.755</c:v>
                </c:pt>
                <c:pt idx="1746">
                  <c:v>369.95499999999998</c:v>
                </c:pt>
                <c:pt idx="1747">
                  <c:v>370.15499999999997</c:v>
                </c:pt>
                <c:pt idx="1748">
                  <c:v>370.35500000000002</c:v>
                </c:pt>
                <c:pt idx="1749">
                  <c:v>370.55500000000001</c:v>
                </c:pt>
                <c:pt idx="1750">
                  <c:v>370.755</c:v>
                </c:pt>
                <c:pt idx="1751">
                  <c:v>370.95499999999998</c:v>
                </c:pt>
                <c:pt idx="1752">
                  <c:v>371.15499999999997</c:v>
                </c:pt>
                <c:pt idx="1753">
                  <c:v>371.35500000000002</c:v>
                </c:pt>
              </c:numCache>
            </c:numRef>
          </c:xVal>
          <c:yVal>
            <c:numRef>
              <c:f>'Trial 1 lab 6 .2M'!$G$2:$G$2004</c:f>
              <c:numCache>
                <c:formatCode>General</c:formatCode>
                <c:ptCount val="2003"/>
                <c:pt idx="0">
                  <c:v>-11.774922246967675</c:v>
                </c:pt>
                <c:pt idx="1">
                  <c:v>-11.777012111887133</c:v>
                </c:pt>
                <c:pt idx="2">
                  <c:v>-11.777012111887133</c:v>
                </c:pt>
                <c:pt idx="3">
                  <c:v>-11.777012111887133</c:v>
                </c:pt>
                <c:pt idx="4">
                  <c:v>-11.770755574272828</c:v>
                </c:pt>
                <c:pt idx="5">
                  <c:v>-11.774922246967675</c:v>
                </c:pt>
                <c:pt idx="6">
                  <c:v>-11.777012111887133</c:v>
                </c:pt>
                <c:pt idx="7">
                  <c:v>-11.774922246967675</c:v>
                </c:pt>
                <c:pt idx="8">
                  <c:v>-11.774922246967675</c:v>
                </c:pt>
                <c:pt idx="9">
                  <c:v>-11.78120499014717</c:v>
                </c:pt>
                <c:pt idx="10">
                  <c:v>-11.78120499014717</c:v>
                </c:pt>
                <c:pt idx="11">
                  <c:v>-11.783308040343949</c:v>
                </c:pt>
                <c:pt idx="12">
                  <c:v>-11.785415522683513</c:v>
                </c:pt>
                <c:pt idx="13">
                  <c:v>-11.783308040343949</c:v>
                </c:pt>
                <c:pt idx="14">
                  <c:v>-11.787527455886657</c:v>
                </c:pt>
                <c:pt idx="15">
                  <c:v>-11.787527455886657</c:v>
                </c:pt>
                <c:pt idx="16">
                  <c:v>-11.785415522683513</c:v>
                </c:pt>
                <c:pt idx="17">
                  <c:v>-11.793890149674485</c:v>
                </c:pt>
                <c:pt idx="18">
                  <c:v>-11.789643858793035</c:v>
                </c:pt>
                <c:pt idx="19">
                  <c:v>-11.793890149674485</c:v>
                </c:pt>
                <c:pt idx="20">
                  <c:v>-11.791764750362171</c:v>
                </c:pt>
                <c:pt idx="21">
                  <c:v>-11.79602007593231</c:v>
                </c:pt>
                <c:pt idx="22">
                  <c:v>-11.798154548460943</c:v>
                </c:pt>
                <c:pt idx="23">
                  <c:v>-11.79602007593231</c:v>
                </c:pt>
                <c:pt idx="24">
                  <c:v>-11.798154548460943</c:v>
                </c:pt>
                <c:pt idx="25">
                  <c:v>-11.800293586709692</c:v>
                </c:pt>
                <c:pt idx="26">
                  <c:v>-11.802437210252943</c:v>
                </c:pt>
                <c:pt idx="27">
                  <c:v>-11.802437210252943</c:v>
                </c:pt>
                <c:pt idx="28">
                  <c:v>-11.806738292152334</c:v>
                </c:pt>
                <c:pt idx="29">
                  <c:v>-11.802437210252943</c:v>
                </c:pt>
                <c:pt idx="30">
                  <c:v>-11.811057953296851</c:v>
                </c:pt>
                <c:pt idx="31">
                  <c:v>-11.811057953296851</c:v>
                </c:pt>
                <c:pt idx="32">
                  <c:v>-11.808895790292356</c:v>
                </c:pt>
                <c:pt idx="33">
                  <c:v>-11.81322480138194</c:v>
                </c:pt>
                <c:pt idx="34">
                  <c:v>-11.811057953296851</c:v>
                </c:pt>
                <c:pt idx="35">
                  <c:v>-11.817572634318044</c:v>
                </c:pt>
                <c:pt idx="36">
                  <c:v>-11.817572634318044</c:v>
                </c:pt>
                <c:pt idx="37">
                  <c:v>-11.819753660264405</c:v>
                </c:pt>
                <c:pt idx="38">
                  <c:v>-11.821939453484385</c:v>
                </c:pt>
                <c:pt idx="39">
                  <c:v>-11.821939453484385</c:v>
                </c:pt>
                <c:pt idx="40">
                  <c:v>-11.821939453484385</c:v>
                </c:pt>
                <c:pt idx="41">
                  <c:v>-11.826325425427639</c:v>
                </c:pt>
                <c:pt idx="42">
                  <c:v>-11.826325425427639</c:v>
                </c:pt>
                <c:pt idx="43">
                  <c:v>-11.826325425427639</c:v>
                </c:pt>
                <c:pt idx="44">
                  <c:v>-11.830730718895555</c:v>
                </c:pt>
                <c:pt idx="45">
                  <c:v>-11.830730718895555</c:v>
                </c:pt>
                <c:pt idx="46">
                  <c:v>-11.830730718895555</c:v>
                </c:pt>
                <c:pt idx="47">
                  <c:v>-11.832940664546358</c:v>
                </c:pt>
                <c:pt idx="48">
                  <c:v>-11.83515550487591</c:v>
                </c:pt>
                <c:pt idx="49">
                  <c:v>-11.837375261614223</c:v>
                </c:pt>
                <c:pt idx="50">
                  <c:v>-11.837375261614223</c:v>
                </c:pt>
                <c:pt idx="51">
                  <c:v>-11.837375261614223</c:v>
                </c:pt>
                <c:pt idx="52">
                  <c:v>-11.841829611963604</c:v>
                </c:pt>
                <c:pt idx="53">
                  <c:v>-11.844064249765021</c:v>
                </c:pt>
                <c:pt idx="54">
                  <c:v>-11.844064249765021</c:v>
                </c:pt>
                <c:pt idx="55">
                  <c:v>-11.844064249765021</c:v>
                </c:pt>
                <c:pt idx="56">
                  <c:v>-11.848548562212349</c:v>
                </c:pt>
                <c:pt idx="57">
                  <c:v>-11.848548562212349</c:v>
                </c:pt>
                <c:pt idx="58">
                  <c:v>-11.848548562212349</c:v>
                </c:pt>
                <c:pt idx="59">
                  <c:v>-11.855312962300891</c:v>
                </c:pt>
                <c:pt idx="60">
                  <c:v>-11.853053074333454</c:v>
                </c:pt>
                <c:pt idx="61">
                  <c:v>-11.855312962300891</c:v>
                </c:pt>
                <c:pt idx="62">
                  <c:v>-11.855312962300891</c:v>
                </c:pt>
                <c:pt idx="63">
                  <c:v>-11.862123431303418</c:v>
                </c:pt>
                <c:pt idx="64">
                  <c:v>-11.857577968931743</c:v>
                </c:pt>
                <c:pt idx="65">
                  <c:v>-11.857577968931743</c:v>
                </c:pt>
                <c:pt idx="66">
                  <c:v>-11.864403934002143</c:v>
                </c:pt>
                <c:pt idx="67">
                  <c:v>-11.866689649283</c:v>
                </c:pt>
                <c:pt idx="68">
                  <c:v>-11.871276813289905</c:v>
                </c:pt>
                <c:pt idx="69">
                  <c:v>-11.866689649283</c:v>
                </c:pt>
                <c:pt idx="70">
                  <c:v>-11.871276813289905</c:v>
                </c:pt>
                <c:pt idx="71">
                  <c:v>-11.868980601029556</c:v>
                </c:pt>
                <c:pt idx="72">
                  <c:v>-11.873578310278184</c:v>
                </c:pt>
                <c:pt idx="73">
                  <c:v>-11.878197256134479</c:v>
                </c:pt>
                <c:pt idx="74">
                  <c:v>-11.880514754274841</c:v>
                </c:pt>
                <c:pt idx="75">
                  <c:v>-11.880514754274841</c:v>
                </c:pt>
                <c:pt idx="76">
                  <c:v>-11.878197256134479</c:v>
                </c:pt>
                <c:pt idx="77">
                  <c:v>-11.880514754274841</c:v>
                </c:pt>
                <c:pt idx="78">
                  <c:v>-11.878197256134479</c:v>
                </c:pt>
                <c:pt idx="79">
                  <c:v>-11.885165925450572</c:v>
                </c:pt>
                <c:pt idx="80">
                  <c:v>-11.885165925450572</c:v>
                </c:pt>
                <c:pt idx="81">
                  <c:v>-11.887499648796792</c:v>
                </c:pt>
                <c:pt idx="82">
                  <c:v>-11.889838831149964</c:v>
                </c:pt>
                <c:pt idx="83">
                  <c:v>-11.892183498109219</c:v>
                </c:pt>
                <c:pt idx="84">
                  <c:v>-11.894533675454172</c:v>
                </c:pt>
                <c:pt idx="85">
                  <c:v>-11.894533675454172</c:v>
                </c:pt>
                <c:pt idx="86">
                  <c:v>-11.894533675454172</c:v>
                </c:pt>
                <c:pt idx="87">
                  <c:v>-11.896889389146631</c:v>
                </c:pt>
                <c:pt idx="88">
                  <c:v>-11.896889389146631</c:v>
                </c:pt>
                <c:pt idx="89">
                  <c:v>-11.899250665332312</c:v>
                </c:pt>
                <c:pt idx="90">
                  <c:v>-11.903990010696209</c:v>
                </c:pt>
                <c:pt idx="91">
                  <c:v>-11.903990010696209</c:v>
                </c:pt>
                <c:pt idx="92">
                  <c:v>-11.906368133101175</c:v>
                </c:pt>
                <c:pt idx="93">
                  <c:v>-11.906368133101175</c:v>
                </c:pt>
                <c:pt idx="94">
                  <c:v>-11.908751924456451</c:v>
                </c:pt>
                <c:pt idx="95">
                  <c:v>-11.911141411853833</c:v>
                </c:pt>
                <c:pt idx="96">
                  <c:v>-11.911141411853833</c:v>
                </c:pt>
                <c:pt idx="97">
                  <c:v>-11.913536622579787</c:v>
                </c:pt>
                <c:pt idx="98">
                  <c:v>-11.915937584117327</c:v>
                </c:pt>
                <c:pt idx="99">
                  <c:v>-11.918344324147892</c:v>
                </c:pt>
                <c:pt idx="100">
                  <c:v>-11.918344324147892</c:v>
                </c:pt>
                <c:pt idx="101">
                  <c:v>-11.920756870553275</c:v>
                </c:pt>
                <c:pt idx="102">
                  <c:v>-11.920756870553275</c:v>
                </c:pt>
                <c:pt idx="103">
                  <c:v>-11.928029629882355</c:v>
                </c:pt>
                <c:pt idx="104">
                  <c:v>-11.920756870553275</c:v>
                </c:pt>
                <c:pt idx="105">
                  <c:v>-11.928029629882355</c:v>
                </c:pt>
                <c:pt idx="106">
                  <c:v>-11.925599495029063</c:v>
                </c:pt>
                <c:pt idx="107">
                  <c:v>-11.925599495029063</c:v>
                </c:pt>
                <c:pt idx="108">
                  <c:v>-11.932907688335789</c:v>
                </c:pt>
                <c:pt idx="109">
                  <c:v>-11.935355669974427</c:v>
                </c:pt>
                <c:pt idx="110">
                  <c:v>-11.935355669974427</c:v>
                </c:pt>
                <c:pt idx="111">
                  <c:v>-11.940269684776856</c:v>
                </c:pt>
                <c:pt idx="112">
                  <c:v>-11.937809658935995</c:v>
                </c:pt>
                <c:pt idx="113">
                  <c:v>-11.935355669974427</c:v>
                </c:pt>
                <c:pt idx="114">
                  <c:v>-11.945207966417438</c:v>
                </c:pt>
                <c:pt idx="115">
                  <c:v>-11.945207966417438</c:v>
                </c:pt>
                <c:pt idx="116">
                  <c:v>-11.945207966417438</c:v>
                </c:pt>
                <c:pt idx="117">
                  <c:v>-11.947686282431906</c:v>
                </c:pt>
                <c:pt idx="118">
                  <c:v>-11.947686282431906</c:v>
                </c:pt>
                <c:pt idx="119">
                  <c:v>-11.947686282431906</c:v>
                </c:pt>
                <c:pt idx="120">
                  <c:v>-11.95266141707202</c:v>
                </c:pt>
                <c:pt idx="121">
                  <c:v>-11.95266141707202</c:v>
                </c:pt>
                <c:pt idx="122">
                  <c:v>-11.95266141707202</c:v>
                </c:pt>
                <c:pt idx="123">
                  <c:v>-11.955158297270607</c:v>
                </c:pt>
                <c:pt idx="124">
                  <c:v>-11.957661427488725</c:v>
                </c:pt>
                <c:pt idx="125">
                  <c:v>-11.960170839094152</c:v>
                </c:pt>
                <c:pt idx="126">
                  <c:v>-11.960170839094152</c:v>
                </c:pt>
                <c:pt idx="127">
                  <c:v>-11.962686563691399</c:v>
                </c:pt>
                <c:pt idx="128">
                  <c:v>-11.965208633124108</c:v>
                </c:pt>
                <c:pt idx="129">
                  <c:v>-11.965208633124108</c:v>
                </c:pt>
                <c:pt idx="130">
                  <c:v>-11.965208633124108</c:v>
                </c:pt>
                <c:pt idx="131">
                  <c:v>-11.970271935080655</c:v>
                </c:pt>
                <c:pt idx="132">
                  <c:v>-11.977915284393223</c:v>
                </c:pt>
                <c:pt idx="133">
                  <c:v>-11.970271935080655</c:v>
                </c:pt>
                <c:pt idx="134">
                  <c:v>-11.975361004588127</c:v>
                </c:pt>
                <c:pt idx="135">
                  <c:v>-11.975361004588127</c:v>
                </c:pt>
                <c:pt idx="136">
                  <c:v>-11.980476105254898</c:v>
                </c:pt>
                <c:pt idx="137">
                  <c:v>-11.977915284393223</c:v>
                </c:pt>
                <c:pt idx="138">
                  <c:v>-11.983043500760143</c:v>
                </c:pt>
                <c:pt idx="139">
                  <c:v>-11.983043500760143</c:v>
                </c:pt>
                <c:pt idx="140">
                  <c:v>-11.985617504755316</c:v>
                </c:pt>
                <c:pt idx="141">
                  <c:v>-11.988198151348808</c:v>
                </c:pt>
                <c:pt idx="142">
                  <c:v>-11.990785474913759</c:v>
                </c:pt>
                <c:pt idx="143">
                  <c:v>-11.990785474913759</c:v>
                </c:pt>
                <c:pt idx="144">
                  <c:v>-11.993379510090804</c:v>
                </c:pt>
                <c:pt idx="145">
                  <c:v>-11.995980291790863</c:v>
                </c:pt>
                <c:pt idx="146">
                  <c:v>-11.995980291790863</c:v>
                </c:pt>
                <c:pt idx="147">
                  <c:v>-11.998587855197943</c:v>
                </c:pt>
                <c:pt idx="148">
                  <c:v>-12.003823469251888</c:v>
                </c:pt>
                <c:pt idx="149">
                  <c:v>-11.998587855197943</c:v>
                </c:pt>
                <c:pt idx="150">
                  <c:v>-12.003823469251888</c:v>
                </c:pt>
                <c:pt idx="151">
                  <c:v>-12.009086639296163</c:v>
                </c:pt>
                <c:pt idx="152">
                  <c:v>-12.006451591658157</c:v>
                </c:pt>
                <c:pt idx="153">
                  <c:v>-12.011728648759002</c:v>
                </c:pt>
                <c:pt idx="154">
                  <c:v>-12.011728648759002</c:v>
                </c:pt>
                <c:pt idx="155">
                  <c:v>-12.014377656930579</c:v>
                </c:pt>
                <c:pt idx="156">
                  <c:v>-12.017033700988694</c:v>
                </c:pt>
                <c:pt idx="157">
                  <c:v>-12.014377656930579</c:v>
                </c:pt>
                <c:pt idx="158">
                  <c:v>-12.014377656930579</c:v>
                </c:pt>
                <c:pt idx="159">
                  <c:v>-12.022367046964057</c:v>
                </c:pt>
                <c:pt idx="160">
                  <c:v>-12.019696818408178</c:v>
                </c:pt>
                <c:pt idx="161">
                  <c:v>-12.022367046964057</c:v>
                </c:pt>
                <c:pt idx="162">
                  <c:v>-12.019696818408178</c:v>
                </c:pt>
                <c:pt idx="163">
                  <c:v>-12.027728990105443</c:v>
                </c:pt>
                <c:pt idx="164">
                  <c:v>-12.027728990105443</c:v>
                </c:pt>
                <c:pt idx="165">
                  <c:v>-12.033119838740319</c:v>
                </c:pt>
                <c:pt idx="166">
                  <c:v>-12.033119838740319</c:v>
                </c:pt>
                <c:pt idx="167">
                  <c:v>-12.033119838740319</c:v>
                </c:pt>
                <c:pt idx="168">
                  <c:v>-12.033119838740319</c:v>
                </c:pt>
                <c:pt idx="169">
                  <c:v>-12.038539906209659</c:v>
                </c:pt>
                <c:pt idx="170">
                  <c:v>-12.033119838740319</c:v>
                </c:pt>
                <c:pt idx="171">
                  <c:v>-12.043989510977223</c:v>
                </c:pt>
                <c:pt idx="172">
                  <c:v>-12.041260996324018</c:v>
                </c:pt>
                <c:pt idx="173">
                  <c:v>-12.043989510977223</c:v>
                </c:pt>
                <c:pt idx="174">
                  <c:v>-12.049468976741849</c:v>
                </c:pt>
                <c:pt idx="175">
                  <c:v>-12.049468976741849</c:v>
                </c:pt>
                <c:pt idx="176">
                  <c:v>-12.049468976741849</c:v>
                </c:pt>
                <c:pt idx="177">
                  <c:v>-12.052220010113739</c:v>
                </c:pt>
                <c:pt idx="178">
                  <c:v>-12.052220010113739</c:v>
                </c:pt>
                <c:pt idx="179">
                  <c:v>-12.054978632552817</c:v>
                </c:pt>
                <c:pt idx="180">
                  <c:v>-12.057744886045709</c:v>
                </c:pt>
                <c:pt idx="181">
                  <c:v>-12.06330045589031</c:v>
                </c:pt>
                <c:pt idx="182">
                  <c:v>-12.066089857977889</c:v>
                </c:pt>
                <c:pt idx="183">
                  <c:v>-12.060518812928434</c:v>
                </c:pt>
                <c:pt idx="184">
                  <c:v>-12.06330045589031</c:v>
                </c:pt>
                <c:pt idx="185">
                  <c:v>-12.066089857977889</c:v>
                </c:pt>
                <c:pt idx="186">
                  <c:v>-12.066089857977889</c:v>
                </c:pt>
                <c:pt idx="187">
                  <c:v>-12.071692113526559</c:v>
                </c:pt>
                <c:pt idx="188">
                  <c:v>-12.071692113526559</c:v>
                </c:pt>
                <c:pt idx="189">
                  <c:v>-12.074505054903174</c:v>
                </c:pt>
                <c:pt idx="190">
                  <c:v>-12.074505054903174</c:v>
                </c:pt>
                <c:pt idx="191">
                  <c:v>-12.074505054903174</c:v>
                </c:pt>
                <c:pt idx="192">
                  <c:v>-12.077325931244815</c:v>
                </c:pt>
                <c:pt idx="193">
                  <c:v>-12.080154787445293</c:v>
                </c:pt>
                <c:pt idx="194">
                  <c:v>-12.080154787445293</c:v>
                </c:pt>
                <c:pt idx="195">
                  <c:v>-12.082991668780492</c:v>
                </c:pt>
                <c:pt idx="196">
                  <c:v>-12.082991668780492</c:v>
                </c:pt>
                <c:pt idx="197">
                  <c:v>-12.085836620912724</c:v>
                </c:pt>
                <c:pt idx="198">
                  <c:v>-12.094420364604115</c:v>
                </c:pt>
                <c:pt idx="199">
                  <c:v>-12.094420364604115</c:v>
                </c:pt>
                <c:pt idx="200">
                  <c:v>-12.091550922176163</c:v>
                </c:pt>
                <c:pt idx="201">
                  <c:v>-12.094420364604115</c:v>
                </c:pt>
                <c:pt idx="202">
                  <c:v>-12.100184069320866</c:v>
                </c:pt>
                <c:pt idx="203">
                  <c:v>-12.09729806443173</c:v>
                </c:pt>
                <c:pt idx="204">
                  <c:v>-12.100184069320866</c:v>
                </c:pt>
                <c:pt idx="205">
                  <c:v>-12.10307842734723</c:v>
                </c:pt>
                <c:pt idx="206">
                  <c:v>-12.100184069320866</c:v>
                </c:pt>
                <c:pt idx="207">
                  <c:v>-12.105981187005192</c:v>
                </c:pt>
                <c:pt idx="208">
                  <c:v>-12.108892397212649</c:v>
                </c:pt>
                <c:pt idx="209">
                  <c:v>-12.105981187005192</c:v>
                </c:pt>
                <c:pt idx="210">
                  <c:v>-12.111812107315984</c:v>
                </c:pt>
                <c:pt idx="211">
                  <c:v>-12.108892397212649</c:v>
                </c:pt>
                <c:pt idx="212">
                  <c:v>-12.114740367095072</c:v>
                </c:pt>
                <c:pt idx="213">
                  <c:v>-12.114740367095072</c:v>
                </c:pt>
                <c:pt idx="214">
                  <c:v>-12.117677226768382</c:v>
                </c:pt>
                <c:pt idx="215">
                  <c:v>-12.117677226768382</c:v>
                </c:pt>
                <c:pt idx="216">
                  <c:v>-12.117677226768382</c:v>
                </c:pt>
                <c:pt idx="217">
                  <c:v>-12.117677226768382</c:v>
                </c:pt>
                <c:pt idx="218">
                  <c:v>-12.12062273699814</c:v>
                </c:pt>
                <c:pt idx="219">
                  <c:v>-12.12062273699814</c:v>
                </c:pt>
                <c:pt idx="220">
                  <c:v>-12.12062273699814</c:v>
                </c:pt>
                <c:pt idx="221">
                  <c:v>-12.129511684415386</c:v>
                </c:pt>
                <c:pt idx="222">
                  <c:v>-12.132492312553524</c:v>
                </c:pt>
                <c:pt idx="223">
                  <c:v>-12.132492312553524</c:v>
                </c:pt>
                <c:pt idx="224">
                  <c:v>-12.129511684415386</c:v>
                </c:pt>
                <c:pt idx="225">
                  <c:v>-12.13548185140189</c:v>
                </c:pt>
                <c:pt idx="226">
                  <c:v>-12.13548185140189</c:v>
                </c:pt>
                <c:pt idx="227">
                  <c:v>-12.141487875462101</c:v>
                </c:pt>
                <c:pt idx="228">
                  <c:v>-12.138480354398146</c:v>
                </c:pt>
                <c:pt idx="229">
                  <c:v>-12.144504469001527</c:v>
                </c:pt>
                <c:pt idx="230">
                  <c:v>-12.147530189918063</c:v>
                </c:pt>
                <c:pt idx="231">
                  <c:v>-12.144504469001527</c:v>
                </c:pt>
                <c:pt idx="232">
                  <c:v>-12.147530189918063</c:v>
                </c:pt>
                <c:pt idx="233">
                  <c:v>-12.147530189918063</c:v>
                </c:pt>
                <c:pt idx="234">
                  <c:v>-12.153609235994445</c:v>
                </c:pt>
                <c:pt idx="235">
                  <c:v>-12.156662673481335</c:v>
                </c:pt>
                <c:pt idx="236">
                  <c:v>-12.156662673481335</c:v>
                </c:pt>
                <c:pt idx="237">
                  <c:v>-12.156662673481335</c:v>
                </c:pt>
                <c:pt idx="238">
                  <c:v>-12.159725463011881</c:v>
                </c:pt>
                <c:pt idx="239">
                  <c:v>-12.159725463011881</c:v>
                </c:pt>
                <c:pt idx="240">
                  <c:v>-12.162797662048852</c:v>
                </c:pt>
                <c:pt idx="241">
                  <c:v>-12.162797662048852</c:v>
                </c:pt>
                <c:pt idx="242">
                  <c:v>-12.168970521155932</c:v>
                </c:pt>
                <c:pt idx="243">
                  <c:v>-12.172071298834181</c:v>
                </c:pt>
                <c:pt idx="244">
                  <c:v>-12.172071298834181</c:v>
                </c:pt>
                <c:pt idx="245">
                  <c:v>-12.172071298834181</c:v>
                </c:pt>
                <c:pt idx="246">
                  <c:v>-12.172071298834181</c:v>
                </c:pt>
                <c:pt idx="247">
                  <c:v>-12.172071298834181</c:v>
                </c:pt>
                <c:pt idx="248">
                  <c:v>-12.175181721248574</c:v>
                </c:pt>
                <c:pt idx="249">
                  <c:v>-12.175181721248574</c:v>
                </c:pt>
                <c:pt idx="250">
                  <c:v>-12.184571461598413</c:v>
                </c:pt>
                <c:pt idx="251">
                  <c:v>-12.181431741593745</c:v>
                </c:pt>
                <c:pt idx="252">
                  <c:v>-12.181431741593745</c:v>
                </c:pt>
                <c:pt idx="253">
                  <c:v>-12.190880630791677</c:v>
                </c:pt>
                <c:pt idx="254">
                  <c:v>-12.190880630791677</c:v>
                </c:pt>
                <c:pt idx="255">
                  <c:v>-12.190880630791677</c:v>
                </c:pt>
                <c:pt idx="256">
                  <c:v>-12.190880630791677</c:v>
                </c:pt>
                <c:pt idx="257">
                  <c:v>-12.194050205552957</c:v>
                </c:pt>
                <c:pt idx="258">
                  <c:v>-12.197229858470337</c:v>
                </c:pt>
                <c:pt idx="259">
                  <c:v>-12.194050205552957</c:v>
                </c:pt>
                <c:pt idx="260">
                  <c:v>-12.197229858470337</c:v>
                </c:pt>
                <c:pt idx="261">
                  <c:v>-12.200419653838436</c:v>
                </c:pt>
                <c:pt idx="262">
                  <c:v>-12.200419653838436</c:v>
                </c:pt>
                <c:pt idx="263">
                  <c:v>-12.203619656569106</c:v>
                </c:pt>
                <c:pt idx="264">
                  <c:v>-12.197229858470337</c:v>
                </c:pt>
                <c:pt idx="265">
                  <c:v>-12.200419653838436</c:v>
                </c:pt>
                <c:pt idx="266">
                  <c:v>-12.203619656569106</c:v>
                </c:pt>
                <c:pt idx="267">
                  <c:v>-12.210050546899398</c:v>
                </c:pt>
                <c:pt idx="268">
                  <c:v>-12.213281567480845</c:v>
                </c:pt>
                <c:pt idx="269">
                  <c:v>-12.210050546899398</c:v>
                </c:pt>
                <c:pt idx="270">
                  <c:v>-12.213281567480845</c:v>
                </c:pt>
                <c:pt idx="271">
                  <c:v>-12.219775096791393</c:v>
                </c:pt>
                <c:pt idx="272">
                  <c:v>-12.219775096791393</c:v>
                </c:pt>
                <c:pt idx="273">
                  <c:v>-12.223037742426209</c:v>
                </c:pt>
                <c:pt idx="274">
                  <c:v>-12.223037742426209</c:v>
                </c:pt>
                <c:pt idx="275">
                  <c:v>-12.223037742426209</c:v>
                </c:pt>
                <c:pt idx="276">
                  <c:v>-12.23289003886922</c:v>
                </c:pt>
                <c:pt idx="277">
                  <c:v>-12.23289003886922</c:v>
                </c:pt>
                <c:pt idx="278">
                  <c:v>-12.229595142972368</c:v>
                </c:pt>
                <c:pt idx="279">
                  <c:v>-12.23289003886922</c:v>
                </c:pt>
                <c:pt idx="280">
                  <c:v>-12.23289003886922</c:v>
                </c:pt>
                <c:pt idx="281">
                  <c:v>-12.236195827003719</c:v>
                </c:pt>
                <c:pt idx="282">
                  <c:v>-12.239512579629714</c:v>
                </c:pt>
                <c:pt idx="283">
                  <c:v>-12.239512579629714</c:v>
                </c:pt>
                <c:pt idx="284">
                  <c:v>-12.246179270987904</c:v>
                </c:pt>
                <c:pt idx="285">
                  <c:v>-12.246179270987904</c:v>
                </c:pt>
                <c:pt idx="286">
                  <c:v>-12.242840369722389</c:v>
                </c:pt>
                <c:pt idx="287">
                  <c:v>-12.249529357873184</c:v>
                </c:pt>
                <c:pt idx="288">
                  <c:v>-12.249529357873184</c:v>
                </c:pt>
                <c:pt idx="289">
                  <c:v>-12.249529357873184</c:v>
                </c:pt>
                <c:pt idx="290">
                  <c:v>-12.25289070557589</c:v>
                </c:pt>
                <c:pt idx="291">
                  <c:v>-12.25626339005453</c:v>
                </c:pt>
                <c:pt idx="292">
                  <c:v>-12.25626339005453</c:v>
                </c:pt>
                <c:pt idx="293">
                  <c:v>-12.25964748803877</c:v>
                </c:pt>
                <c:pt idx="294">
                  <c:v>-12.25964748803877</c:v>
                </c:pt>
                <c:pt idx="295">
                  <c:v>-12.25964748803877</c:v>
                </c:pt>
                <c:pt idx="296">
                  <c:v>-12.263043077039908</c:v>
                </c:pt>
                <c:pt idx="297">
                  <c:v>-12.263043077039908</c:v>
                </c:pt>
                <c:pt idx="298">
                  <c:v>-12.25964748803877</c:v>
                </c:pt>
                <c:pt idx="299">
                  <c:v>-12.266450235361521</c:v>
                </c:pt>
                <c:pt idx="300">
                  <c:v>-12.266450235361521</c:v>
                </c:pt>
                <c:pt idx="301">
                  <c:v>-12.269869042110308</c:v>
                </c:pt>
                <c:pt idx="302">
                  <c:v>-12.273299577207098</c:v>
                </c:pt>
                <c:pt idx="303">
                  <c:v>-12.27674192139807</c:v>
                </c:pt>
                <c:pt idx="304">
                  <c:v>-12.273299577207098</c:v>
                </c:pt>
                <c:pt idx="305">
                  <c:v>-12.280196156266157</c:v>
                </c:pt>
                <c:pt idx="306">
                  <c:v>-12.280196156266157</c:v>
                </c:pt>
                <c:pt idx="307">
                  <c:v>-12.283662364242643</c:v>
                </c:pt>
                <c:pt idx="308">
                  <c:v>-12.283662364242643</c:v>
                </c:pt>
                <c:pt idx="309">
                  <c:v>-12.290631033558737</c:v>
                </c:pt>
                <c:pt idx="310">
                  <c:v>-12.290631033558737</c:v>
                </c:pt>
                <c:pt idx="311">
                  <c:v>-12.290631033558737</c:v>
                </c:pt>
                <c:pt idx="312">
                  <c:v>-12.294133664109939</c:v>
                </c:pt>
                <c:pt idx="313">
                  <c:v>-12.297648606217383</c:v>
                </c:pt>
                <c:pt idx="314">
                  <c:v>-12.297648606217383</c:v>
                </c:pt>
                <c:pt idx="315">
                  <c:v>-12.301175946735352</c:v>
                </c:pt>
                <c:pt idx="316">
                  <c:v>-12.304715773440476</c:v>
                </c:pt>
                <c:pt idx="317">
                  <c:v>-12.301175946735352</c:v>
                </c:pt>
                <c:pt idx="318">
                  <c:v>-12.301175946735352</c:v>
                </c:pt>
                <c:pt idx="319">
                  <c:v>-12.304715773440476</c:v>
                </c:pt>
                <c:pt idx="320">
                  <c:v>-12.301175946735352</c:v>
                </c:pt>
                <c:pt idx="321">
                  <c:v>-12.311833241209341</c:v>
                </c:pt>
                <c:pt idx="322">
                  <c:v>-12.311833241209341</c:v>
                </c:pt>
                <c:pt idx="323">
                  <c:v>-12.308268175044844</c:v>
                </c:pt>
                <c:pt idx="324">
                  <c:v>-12.319001730687953</c:v>
                </c:pt>
                <c:pt idx="325">
                  <c:v>-12.315411062557224</c:v>
                </c:pt>
                <c:pt idx="326">
                  <c:v>-12.319001730687953</c:v>
                </c:pt>
                <c:pt idx="327">
                  <c:v>-12.319001730687953</c:v>
                </c:pt>
                <c:pt idx="328">
                  <c:v>-12.32260533819125</c:v>
                </c:pt>
                <c:pt idx="329">
                  <c:v>-12.326221978661438</c:v>
                </c:pt>
                <c:pt idx="330">
                  <c:v>-12.32260533819125</c:v>
                </c:pt>
                <c:pt idx="331">
                  <c:v>-12.329851746712018</c:v>
                </c:pt>
                <c:pt idx="332">
                  <c:v>-12.326221978661438</c:v>
                </c:pt>
                <c:pt idx="333">
                  <c:v>-12.329851746712018</c:v>
                </c:pt>
                <c:pt idx="334">
                  <c:v>-12.333494737990518</c:v>
                </c:pt>
                <c:pt idx="335">
                  <c:v>-12.329851746712018</c:v>
                </c:pt>
                <c:pt idx="336">
                  <c:v>-12.333494737990518</c:v>
                </c:pt>
                <c:pt idx="337">
                  <c:v>-12.333494737990518</c:v>
                </c:pt>
                <c:pt idx="338">
                  <c:v>-12.340820778082591</c:v>
                </c:pt>
                <c:pt idx="339">
                  <c:v>-12.340820778082591</c:v>
                </c:pt>
                <c:pt idx="340">
                  <c:v>-12.337151049193629</c:v>
                </c:pt>
                <c:pt idx="341">
                  <c:v>-12.344504023498889</c:v>
                </c:pt>
                <c:pt idx="342">
                  <c:v>-12.344504023498889</c:v>
                </c:pt>
                <c:pt idx="343">
                  <c:v>-12.344504023498889</c:v>
                </c:pt>
                <c:pt idx="344">
                  <c:v>-12.344504023498889</c:v>
                </c:pt>
                <c:pt idx="345">
                  <c:v>-12.348200885380214</c:v>
                </c:pt>
                <c:pt idx="346">
                  <c:v>-12.355635863867732</c:v>
                </c:pt>
                <c:pt idx="347">
                  <c:v>-12.348200885380214</c:v>
                </c:pt>
                <c:pt idx="348">
                  <c:v>-12.355635863867732</c:v>
                </c:pt>
                <c:pt idx="349">
                  <c:v>-12.355635863867732</c:v>
                </c:pt>
                <c:pt idx="350">
                  <c:v>-12.359374185978339</c:v>
                </c:pt>
                <c:pt idx="351">
                  <c:v>-12.359374185978339</c:v>
                </c:pt>
                <c:pt idx="352">
                  <c:v>-12.366893018392368</c:v>
                </c:pt>
                <c:pt idx="353">
                  <c:v>-12.366893018392368</c:v>
                </c:pt>
                <c:pt idx="354">
                  <c:v>-12.363126535596891</c:v>
                </c:pt>
                <c:pt idx="355">
                  <c:v>-12.366893018392368</c:v>
                </c:pt>
                <c:pt idx="356">
                  <c:v>-12.370673741232274</c:v>
                </c:pt>
                <c:pt idx="357">
                  <c:v>-12.374468812200824</c:v>
                </c:pt>
                <c:pt idx="358">
                  <c:v>-12.370673741232274</c:v>
                </c:pt>
                <c:pt idx="359">
                  <c:v>-12.382102437055895</c:v>
                </c:pt>
                <c:pt idx="360">
                  <c:v>-12.374468812200824</c:v>
                </c:pt>
                <c:pt idx="361">
                  <c:v>-12.378278340617493</c:v>
                </c:pt>
                <c:pt idx="362">
                  <c:v>-12.378278340617493</c:v>
                </c:pt>
                <c:pt idx="363">
                  <c:v>-12.385941213363061</c:v>
                </c:pt>
                <c:pt idx="364">
                  <c:v>-12.385941213363061</c:v>
                </c:pt>
                <c:pt idx="365">
                  <c:v>-12.389794782679052</c:v>
                </c:pt>
                <c:pt idx="366">
                  <c:v>-12.393663259456972</c:v>
                </c:pt>
                <c:pt idx="367">
                  <c:v>-12.389794782679052</c:v>
                </c:pt>
                <c:pt idx="368">
                  <c:v>-12.393663259456972</c:v>
                </c:pt>
                <c:pt idx="369">
                  <c:v>-12.401445399899027</c:v>
                </c:pt>
                <c:pt idx="370">
                  <c:v>-12.397546759483369</c:v>
                </c:pt>
                <c:pt idx="371">
                  <c:v>-12.405359299220164</c:v>
                </c:pt>
                <c:pt idx="372">
                  <c:v>-12.405359299220164</c:v>
                </c:pt>
                <c:pt idx="373">
                  <c:v>-12.401445399899027</c:v>
                </c:pt>
                <c:pt idx="374">
                  <c:v>-12.405359299220164</c:v>
                </c:pt>
                <c:pt idx="375">
                  <c:v>-12.409288577360053</c:v>
                </c:pt>
                <c:pt idx="376">
                  <c:v>-12.409288577360053</c:v>
                </c:pt>
                <c:pt idx="377">
                  <c:v>-12.409288577360053</c:v>
                </c:pt>
                <c:pt idx="378">
                  <c:v>-12.405359299220164</c:v>
                </c:pt>
                <c:pt idx="379">
                  <c:v>-12.401445399899027</c:v>
                </c:pt>
                <c:pt idx="380">
                  <c:v>-12.405359299220164</c:v>
                </c:pt>
                <c:pt idx="381">
                  <c:v>-12.417193756867166</c:v>
                </c:pt>
                <c:pt idx="382">
                  <c:v>-12.425161926516344</c:v>
                </c:pt>
                <c:pt idx="383">
                  <c:v>-12.425161926516344</c:v>
                </c:pt>
                <c:pt idx="384">
                  <c:v>-12.421169905246806</c:v>
                </c:pt>
                <c:pt idx="385">
                  <c:v>-12.429169947913882</c:v>
                </c:pt>
                <c:pt idx="386">
                  <c:v>-12.429169947913882</c:v>
                </c:pt>
                <c:pt idx="387">
                  <c:v>-12.433194098213606</c:v>
                </c:pt>
                <c:pt idx="388">
                  <c:v>-12.433194098213606</c:v>
                </c:pt>
                <c:pt idx="389">
                  <c:v>-12.437234507750611</c:v>
                </c:pt>
                <c:pt idx="390">
                  <c:v>-12.433194098213606</c:v>
                </c:pt>
                <c:pt idx="391">
                  <c:v>-12.433194098213606</c:v>
                </c:pt>
                <c:pt idx="392">
                  <c:v>-12.437234507750611</c:v>
                </c:pt>
                <c:pt idx="393">
                  <c:v>-12.437234507750611</c:v>
                </c:pt>
                <c:pt idx="394">
                  <c:v>-12.441291308446226</c:v>
                </c:pt>
                <c:pt idx="395">
                  <c:v>-12.441291308446226</c:v>
                </c:pt>
                <c:pt idx="396">
                  <c:v>-12.441291308446226</c:v>
                </c:pt>
                <c:pt idx="397">
                  <c:v>-12.445364633833863</c:v>
                </c:pt>
                <c:pt idx="398">
                  <c:v>-12.445364633833863</c:v>
                </c:pt>
                <c:pt idx="399">
                  <c:v>-12.449454619085387</c:v>
                </c:pt>
                <c:pt idx="400">
                  <c:v>-12.441291308446226</c:v>
                </c:pt>
                <c:pt idx="401">
                  <c:v>-12.445364633833863</c:v>
                </c:pt>
                <c:pt idx="402">
                  <c:v>-12.445364633833863</c:v>
                </c:pt>
                <c:pt idx="403">
                  <c:v>-12.453561401038041</c:v>
                </c:pt>
                <c:pt idx="404">
                  <c:v>-12.449454619085387</c:v>
                </c:pt>
                <c:pt idx="405">
                  <c:v>-12.453561401038041</c:v>
                </c:pt>
                <c:pt idx="406">
                  <c:v>-12.457685118221903</c:v>
                </c:pt>
                <c:pt idx="407">
                  <c:v>-12.457685118221903</c:v>
                </c:pt>
                <c:pt idx="408">
                  <c:v>-12.461825910887935</c:v>
                </c:pt>
                <c:pt idx="409">
                  <c:v>-12.461825910887935</c:v>
                </c:pt>
                <c:pt idx="410">
                  <c:v>-12.465983921036598</c:v>
                </c:pt>
                <c:pt idx="411">
                  <c:v>-12.465983921036598</c:v>
                </c:pt>
                <c:pt idx="412">
                  <c:v>-12.474352170707116</c:v>
                </c:pt>
                <c:pt idx="413">
                  <c:v>-12.478562703243458</c:v>
                </c:pt>
                <c:pt idx="414">
                  <c:v>-12.478562703243458</c:v>
                </c:pt>
                <c:pt idx="415">
                  <c:v>-12.474352170707116</c:v>
                </c:pt>
                <c:pt idx="416">
                  <c:v>-12.48279103935298</c:v>
                </c:pt>
                <c:pt idx="417">
                  <c:v>-12.48279103935298</c:v>
                </c:pt>
                <c:pt idx="418">
                  <c:v>-12.48279103935298</c:v>
                </c:pt>
                <c:pt idx="419">
                  <c:v>-12.487037330234431</c:v>
                </c:pt>
                <c:pt idx="420">
                  <c:v>-12.48279103935298</c:v>
                </c:pt>
                <c:pt idx="421">
                  <c:v>-12.48279103935298</c:v>
                </c:pt>
                <c:pt idx="422">
                  <c:v>-12.495584390812889</c:v>
                </c:pt>
                <c:pt idx="423">
                  <c:v>-12.495584390812889</c:v>
                </c:pt>
                <c:pt idx="424">
                  <c:v>-12.491301729020888</c:v>
                </c:pt>
                <c:pt idx="425">
                  <c:v>-12.491301729020888</c:v>
                </c:pt>
                <c:pt idx="426">
                  <c:v>-12.491301729020888</c:v>
                </c:pt>
                <c:pt idx="427">
                  <c:v>-12.495584390812889</c:v>
                </c:pt>
                <c:pt idx="428">
                  <c:v>-12.495584390812889</c:v>
                </c:pt>
                <c:pt idx="429">
                  <c:v>-12.499885472712279</c:v>
                </c:pt>
                <c:pt idx="430">
                  <c:v>-12.512900840824349</c:v>
                </c:pt>
                <c:pt idx="431">
                  <c:v>-12.504205133856797</c:v>
                </c:pt>
                <c:pt idx="432">
                  <c:v>-12.504205133856797</c:v>
                </c:pt>
                <c:pt idx="433">
                  <c:v>-12.508543535455393</c:v>
                </c:pt>
                <c:pt idx="434">
                  <c:v>-12.517277215424148</c:v>
                </c:pt>
                <c:pt idx="435">
                  <c:v>-12.517277215424148</c:v>
                </c:pt>
                <c:pt idx="436">
                  <c:v>-12.512900840824349</c:v>
                </c:pt>
                <c:pt idx="437">
                  <c:v>-12.512900840824349</c:v>
                </c:pt>
                <c:pt idx="438">
                  <c:v>-12.517277215424148</c:v>
                </c:pt>
                <c:pt idx="439">
                  <c:v>-12.517277215424148</c:v>
                </c:pt>
                <c:pt idx="440">
                  <c:v>-12.517277215424148</c:v>
                </c:pt>
                <c:pt idx="441">
                  <c:v>-12.517277215424148</c:v>
                </c:pt>
                <c:pt idx="442">
                  <c:v>-12.530522442174169</c:v>
                </c:pt>
                <c:pt idx="443">
                  <c:v>-12.521672826897186</c:v>
                </c:pt>
                <c:pt idx="444">
                  <c:v>-12.526087845106304</c:v>
                </c:pt>
                <c:pt idx="445">
                  <c:v>-12.521672826897186</c:v>
                </c:pt>
                <c:pt idx="446">
                  <c:v>-12.530522442174169</c:v>
                </c:pt>
                <c:pt idx="447">
                  <c:v>-12.530522442174169</c:v>
                </c:pt>
                <c:pt idx="448">
                  <c:v>-12.526087845106304</c:v>
                </c:pt>
                <c:pt idx="449">
                  <c:v>-12.526087845106304</c:v>
                </c:pt>
                <c:pt idx="450">
                  <c:v>-12.530522442174169</c:v>
                </c:pt>
                <c:pt idx="451">
                  <c:v>-12.54394546250631</c:v>
                </c:pt>
                <c:pt idx="452">
                  <c:v>-12.54394546250631</c:v>
                </c:pt>
                <c:pt idx="453">
                  <c:v>-12.539451072918471</c:v>
                </c:pt>
                <c:pt idx="454">
                  <c:v>-12.539451072918471</c:v>
                </c:pt>
                <c:pt idx="455">
                  <c:v>-12.54394546250631</c:v>
                </c:pt>
                <c:pt idx="456">
                  <c:v>-12.54394546250631</c:v>
                </c:pt>
                <c:pt idx="457">
                  <c:v>-12.54394546250631</c:v>
                </c:pt>
                <c:pt idx="458">
                  <c:v>-12.548460142860836</c:v>
                </c:pt>
                <c:pt idx="459">
                  <c:v>-12.548460142860836</c:v>
                </c:pt>
                <c:pt idx="460">
                  <c:v>-12.552995298026229</c:v>
                </c:pt>
                <c:pt idx="461">
                  <c:v>-12.557551114562088</c:v>
                </c:pt>
                <c:pt idx="462">
                  <c:v>-12.552995298026229</c:v>
                </c:pt>
                <c:pt idx="463">
                  <c:v>-12.548460142860836</c:v>
                </c:pt>
                <c:pt idx="464">
                  <c:v>-12.552995298026229</c:v>
                </c:pt>
                <c:pt idx="465">
                  <c:v>-12.562127781589501</c:v>
                </c:pt>
                <c:pt idx="466">
                  <c:v>-12.557551114562088</c:v>
                </c:pt>
                <c:pt idx="467">
                  <c:v>-12.562127781589501</c:v>
                </c:pt>
                <c:pt idx="468">
                  <c:v>-12.562127781589501</c:v>
                </c:pt>
                <c:pt idx="469">
                  <c:v>-12.566725490838129</c:v>
                </c:pt>
                <c:pt idx="470">
                  <c:v>-12.575984816250926</c:v>
                </c:pt>
                <c:pt idx="471">
                  <c:v>-12.575984816250926</c:v>
                </c:pt>
                <c:pt idx="472">
                  <c:v>-12.566725490838129</c:v>
                </c:pt>
                <c:pt idx="473">
                  <c:v>-12.571344436694424</c:v>
                </c:pt>
                <c:pt idx="474">
                  <c:v>-12.580646829356738</c:v>
                </c:pt>
                <c:pt idx="475">
                  <c:v>-12.575984816250926</c:v>
                </c:pt>
                <c:pt idx="476">
                  <c:v>-12.580646829356738</c:v>
                </c:pt>
                <c:pt idx="477">
                  <c:v>-12.585330678669164</c:v>
                </c:pt>
                <c:pt idx="478">
                  <c:v>-12.580646829356738</c:v>
                </c:pt>
                <c:pt idx="479">
                  <c:v>-12.580646829356738</c:v>
                </c:pt>
                <c:pt idx="480">
                  <c:v>-12.585330678669164</c:v>
                </c:pt>
                <c:pt idx="481">
                  <c:v>-12.585330678669164</c:v>
                </c:pt>
                <c:pt idx="482">
                  <c:v>-12.590036569706577</c:v>
                </c:pt>
                <c:pt idx="483">
                  <c:v>-12.590036569706577</c:v>
                </c:pt>
                <c:pt idx="484">
                  <c:v>-12.59951531366112</c:v>
                </c:pt>
                <c:pt idx="485">
                  <c:v>-12.590036569706577</c:v>
                </c:pt>
                <c:pt idx="486">
                  <c:v>-12.594764710902522</c:v>
                </c:pt>
                <c:pt idx="487">
                  <c:v>-12.59951531366112</c:v>
                </c:pt>
                <c:pt idx="488">
                  <c:v>-12.59951531366112</c:v>
                </c:pt>
                <c:pt idx="489">
                  <c:v>-12.604288592413779</c:v>
                </c:pt>
                <c:pt idx="490">
                  <c:v>-12.59951531366112</c:v>
                </c:pt>
                <c:pt idx="491">
                  <c:v>-12.604288592413779</c:v>
                </c:pt>
                <c:pt idx="492">
                  <c:v>-12.604288592413779</c:v>
                </c:pt>
                <c:pt idx="493">
                  <c:v>-12.609084764677272</c:v>
                </c:pt>
                <c:pt idx="494">
                  <c:v>-12.609084764677272</c:v>
                </c:pt>
                <c:pt idx="495">
                  <c:v>-12.61390405111322</c:v>
                </c:pt>
                <c:pt idx="496">
                  <c:v>-12.618746675589009</c:v>
                </c:pt>
                <c:pt idx="497">
                  <c:v>-12.618746675589009</c:v>
                </c:pt>
                <c:pt idx="498">
                  <c:v>-12.61390405111322</c:v>
                </c:pt>
                <c:pt idx="499">
                  <c:v>-12.618746675589009</c:v>
                </c:pt>
                <c:pt idx="500">
                  <c:v>-12.618746675589009</c:v>
                </c:pt>
                <c:pt idx="501">
                  <c:v>-12.618746675589009</c:v>
                </c:pt>
                <c:pt idx="502">
                  <c:v>-12.61390405111322</c:v>
                </c:pt>
                <c:pt idx="503">
                  <c:v>-12.618746675589009</c:v>
                </c:pt>
                <c:pt idx="504">
                  <c:v>-12.628502850534373</c:v>
                </c:pt>
                <c:pt idx="505">
                  <c:v>-12.623612865240181</c:v>
                </c:pt>
                <c:pt idx="506">
                  <c:v>-12.623612865240181</c:v>
                </c:pt>
                <c:pt idx="507">
                  <c:v>-12.628502850534373</c:v>
                </c:pt>
                <c:pt idx="508">
                  <c:v>-12.628502850534373</c:v>
                </c:pt>
                <c:pt idx="509">
                  <c:v>-12.633416865336802</c:v>
                </c:pt>
                <c:pt idx="510">
                  <c:v>-12.633416865336802</c:v>
                </c:pt>
                <c:pt idx="511">
                  <c:v>-12.638355146977384</c:v>
                </c:pt>
                <c:pt idx="512">
                  <c:v>-12.638355146977384</c:v>
                </c:pt>
                <c:pt idx="513">
                  <c:v>-12.643317936319514</c:v>
                </c:pt>
                <c:pt idx="514">
                  <c:v>-12.643317936319514</c:v>
                </c:pt>
                <c:pt idx="515">
                  <c:v>-12.648305477830553</c:v>
                </c:pt>
                <c:pt idx="516">
                  <c:v>-12.653318019654098</c:v>
                </c:pt>
                <c:pt idx="517">
                  <c:v>-12.643317936319514</c:v>
                </c:pt>
                <c:pt idx="518">
                  <c:v>-12.648305477830553</c:v>
                </c:pt>
                <c:pt idx="519">
                  <c:v>-12.648305477830553</c:v>
                </c:pt>
                <c:pt idx="520">
                  <c:v>-12.648305477830553</c:v>
                </c:pt>
                <c:pt idx="521">
                  <c:v>-12.648305477830553</c:v>
                </c:pt>
                <c:pt idx="522">
                  <c:v>-12.653318019654098</c:v>
                </c:pt>
                <c:pt idx="523">
                  <c:v>-12.658355813684054</c:v>
                </c:pt>
                <c:pt idx="524">
                  <c:v>-12.653318019654098</c:v>
                </c:pt>
                <c:pt idx="525">
                  <c:v>-12.648305477830553</c:v>
                </c:pt>
                <c:pt idx="526">
                  <c:v>-12.658355813684054</c:v>
                </c:pt>
                <c:pt idx="527">
                  <c:v>-12.658355813684054</c:v>
                </c:pt>
                <c:pt idx="528">
                  <c:v>-12.658355813684054</c:v>
                </c:pt>
                <c:pt idx="529">
                  <c:v>-12.668508185148072</c:v>
                </c:pt>
                <c:pt idx="530">
                  <c:v>-12.6634191156406</c:v>
                </c:pt>
                <c:pt idx="531">
                  <c:v>-12.668508185148072</c:v>
                </c:pt>
                <c:pt idx="532">
                  <c:v>-12.668508185148072</c:v>
                </c:pt>
                <c:pt idx="533">
                  <c:v>-12.668508185148072</c:v>
                </c:pt>
                <c:pt idx="534">
                  <c:v>-12.673623285814843</c:v>
                </c:pt>
                <c:pt idx="535">
                  <c:v>-12.673623285814843</c:v>
                </c:pt>
                <c:pt idx="536">
                  <c:v>-12.678764685315262</c:v>
                </c:pt>
                <c:pt idx="537">
                  <c:v>-12.678764685315262</c:v>
                </c:pt>
                <c:pt idx="538">
                  <c:v>-12.678764685315262</c:v>
                </c:pt>
                <c:pt idx="539">
                  <c:v>-12.678764685315262</c:v>
                </c:pt>
                <c:pt idx="540">
                  <c:v>-12.678764685315262</c:v>
                </c:pt>
                <c:pt idx="541">
                  <c:v>-12.689127472350808</c:v>
                </c:pt>
                <c:pt idx="542">
                  <c:v>-12.683932655473704</c:v>
                </c:pt>
                <c:pt idx="543">
                  <c:v>-12.683932655473704</c:v>
                </c:pt>
                <c:pt idx="544">
                  <c:v>-12.69434941633196</c:v>
                </c:pt>
                <c:pt idx="545">
                  <c:v>-12.69434941633196</c:v>
                </c:pt>
                <c:pt idx="546">
                  <c:v>-12.699598772218103</c:v>
                </c:pt>
                <c:pt idx="547">
                  <c:v>-12.69434941633196</c:v>
                </c:pt>
                <c:pt idx="548">
                  <c:v>-12.69434941633196</c:v>
                </c:pt>
                <c:pt idx="549">
                  <c:v>-12.699598772218103</c:v>
                </c:pt>
                <c:pt idx="550">
                  <c:v>-12.69434941633196</c:v>
                </c:pt>
                <c:pt idx="551">
                  <c:v>-12.699598772218103</c:v>
                </c:pt>
                <c:pt idx="552">
                  <c:v>-12.699598772218103</c:v>
                </c:pt>
                <c:pt idx="553">
                  <c:v>-12.69434941633196</c:v>
                </c:pt>
                <c:pt idx="554">
                  <c:v>-12.704875829318947</c:v>
                </c:pt>
                <c:pt idx="555">
                  <c:v>-12.71018088154864</c:v>
                </c:pt>
                <c:pt idx="556">
                  <c:v>-12.715514227524002</c:v>
                </c:pt>
                <c:pt idx="557">
                  <c:v>-12.71018088154864</c:v>
                </c:pt>
                <c:pt idx="558">
                  <c:v>-12.715514227524002</c:v>
                </c:pt>
                <c:pt idx="559">
                  <c:v>-12.715514227524002</c:v>
                </c:pt>
                <c:pt idx="560">
                  <c:v>-12.715514227524002</c:v>
                </c:pt>
                <c:pt idx="561">
                  <c:v>-12.715514227524002</c:v>
                </c:pt>
                <c:pt idx="562">
                  <c:v>-12.715514227524002</c:v>
                </c:pt>
                <c:pt idx="563">
                  <c:v>-12.715514227524002</c:v>
                </c:pt>
                <c:pt idx="564">
                  <c:v>-12.720876170665388</c:v>
                </c:pt>
                <c:pt idx="565">
                  <c:v>-12.726267019300264</c:v>
                </c:pt>
                <c:pt idx="566">
                  <c:v>-12.731687086769604</c:v>
                </c:pt>
                <c:pt idx="567">
                  <c:v>-12.731687086769604</c:v>
                </c:pt>
                <c:pt idx="568">
                  <c:v>-12.726267019300264</c:v>
                </c:pt>
                <c:pt idx="569">
                  <c:v>-12.731687086769604</c:v>
                </c:pt>
                <c:pt idx="570">
                  <c:v>-12.731687086769604</c:v>
                </c:pt>
                <c:pt idx="571">
                  <c:v>-12.737136691537168</c:v>
                </c:pt>
                <c:pt idx="572">
                  <c:v>-12.737136691537168</c:v>
                </c:pt>
                <c:pt idx="573">
                  <c:v>-12.737136691537168</c:v>
                </c:pt>
                <c:pt idx="574">
                  <c:v>-12.737136691537168</c:v>
                </c:pt>
                <c:pt idx="575">
                  <c:v>-12.737136691537168</c:v>
                </c:pt>
                <c:pt idx="576">
                  <c:v>-12.742616157301795</c:v>
                </c:pt>
                <c:pt idx="577">
                  <c:v>-12.748125813112763</c:v>
                </c:pt>
                <c:pt idx="578">
                  <c:v>-12.737136691537168</c:v>
                </c:pt>
                <c:pt idx="579">
                  <c:v>-12.737136691537168</c:v>
                </c:pt>
                <c:pt idx="580">
                  <c:v>-12.742616157301795</c:v>
                </c:pt>
                <c:pt idx="581">
                  <c:v>-12.742616157301795</c:v>
                </c:pt>
                <c:pt idx="582">
                  <c:v>-12.753665993488379</c:v>
                </c:pt>
                <c:pt idx="583">
                  <c:v>-12.748125813112763</c:v>
                </c:pt>
                <c:pt idx="584">
                  <c:v>-12.748125813112763</c:v>
                </c:pt>
                <c:pt idx="585">
                  <c:v>-12.753665993488379</c:v>
                </c:pt>
                <c:pt idx="586">
                  <c:v>-12.759237038537835</c:v>
                </c:pt>
                <c:pt idx="587">
                  <c:v>-12.753665993488379</c:v>
                </c:pt>
                <c:pt idx="588">
                  <c:v>-12.764839294086505</c:v>
                </c:pt>
                <c:pt idx="589">
                  <c:v>-12.759237038537835</c:v>
                </c:pt>
                <c:pt idx="590">
                  <c:v>-12.764839294086505</c:v>
                </c:pt>
                <c:pt idx="591">
                  <c:v>-12.759237038537835</c:v>
                </c:pt>
                <c:pt idx="592">
                  <c:v>-12.764839294086505</c:v>
                </c:pt>
                <c:pt idx="593">
                  <c:v>-12.77047311180476</c:v>
                </c:pt>
                <c:pt idx="594">
                  <c:v>-12.764839294086505</c:v>
                </c:pt>
                <c:pt idx="595">
                  <c:v>-12.77047311180476</c:v>
                </c:pt>
                <c:pt idx="596">
                  <c:v>-12.77047311180476</c:v>
                </c:pt>
                <c:pt idx="597">
                  <c:v>-12.77047311180476</c:v>
                </c:pt>
                <c:pt idx="598">
                  <c:v>-12.77047311180476</c:v>
                </c:pt>
                <c:pt idx="599">
                  <c:v>-12.77047311180476</c:v>
                </c:pt>
                <c:pt idx="600">
                  <c:v>-12.764839294086505</c:v>
                </c:pt>
                <c:pt idx="601">
                  <c:v>-12.77047311180476</c:v>
                </c:pt>
                <c:pt idx="602">
                  <c:v>-12.77047311180476</c:v>
                </c:pt>
                <c:pt idx="603">
                  <c:v>-12.776138849340438</c:v>
                </c:pt>
                <c:pt idx="604">
                  <c:v>-12.781836870455075</c:v>
                </c:pt>
                <c:pt idx="605">
                  <c:v>-12.781836870455075</c:v>
                </c:pt>
                <c:pt idx="606">
                  <c:v>-12.781836870455075</c:v>
                </c:pt>
                <c:pt idx="607">
                  <c:v>-12.787567545164061</c:v>
                </c:pt>
                <c:pt idx="608">
                  <c:v>-12.781836870455075</c:v>
                </c:pt>
                <c:pt idx="609">
                  <c:v>-12.793331249880811</c:v>
                </c:pt>
                <c:pt idx="610">
                  <c:v>-12.787567545164061</c:v>
                </c:pt>
                <c:pt idx="611">
                  <c:v>-12.793331249880811</c:v>
                </c:pt>
                <c:pt idx="612">
                  <c:v>-12.793331249880811</c:v>
                </c:pt>
                <c:pt idx="613">
                  <c:v>-12.799128367565137</c:v>
                </c:pt>
                <c:pt idx="614">
                  <c:v>-12.799128367565137</c:v>
                </c:pt>
                <c:pt idx="615">
                  <c:v>-12.799128367565137</c:v>
                </c:pt>
                <c:pt idx="616">
                  <c:v>-12.799128367565137</c:v>
                </c:pt>
                <c:pt idx="617">
                  <c:v>-12.80495928787593</c:v>
                </c:pt>
                <c:pt idx="618">
                  <c:v>-12.80495928787593</c:v>
                </c:pt>
                <c:pt idx="619">
                  <c:v>-12.799128367565137</c:v>
                </c:pt>
                <c:pt idx="620">
                  <c:v>-12.799128367565137</c:v>
                </c:pt>
                <c:pt idx="621">
                  <c:v>-12.80495928787593</c:v>
                </c:pt>
                <c:pt idx="622">
                  <c:v>-12.810824407328328</c:v>
                </c:pt>
                <c:pt idx="623">
                  <c:v>-12.810824407328328</c:v>
                </c:pt>
                <c:pt idx="624">
                  <c:v>-12.810824407328328</c:v>
                </c:pt>
                <c:pt idx="625">
                  <c:v>-12.810824407328328</c:v>
                </c:pt>
                <c:pt idx="626">
                  <c:v>-12.810824407328328</c:v>
                </c:pt>
                <c:pt idx="627">
                  <c:v>-12.810824407328328</c:v>
                </c:pt>
                <c:pt idx="628">
                  <c:v>-12.822658864975331</c:v>
                </c:pt>
                <c:pt idx="629">
                  <c:v>-12.816724129455515</c:v>
                </c:pt>
                <c:pt idx="630">
                  <c:v>-12.822658864975331</c:v>
                </c:pt>
                <c:pt idx="631">
                  <c:v>-12.816724129455515</c:v>
                </c:pt>
                <c:pt idx="632">
                  <c:v>-12.822658864975331</c:v>
                </c:pt>
                <c:pt idx="633">
                  <c:v>-12.822658864975331</c:v>
                </c:pt>
                <c:pt idx="634">
                  <c:v>-12.834635056022046</c:v>
                </c:pt>
                <c:pt idx="635">
                  <c:v>-12.822658864975331</c:v>
                </c:pt>
                <c:pt idx="636">
                  <c:v>-12.828629031961833</c:v>
                </c:pt>
                <c:pt idx="637">
                  <c:v>-12.828629031961833</c:v>
                </c:pt>
                <c:pt idx="638">
                  <c:v>-12.834635056022046</c:v>
                </c:pt>
                <c:pt idx="639">
                  <c:v>-12.828629031961833</c:v>
                </c:pt>
                <c:pt idx="640">
                  <c:v>-12.834635056022046</c:v>
                </c:pt>
                <c:pt idx="641">
                  <c:v>-12.834635056022046</c:v>
                </c:pt>
                <c:pt idx="642">
                  <c:v>-12.834635056022046</c:v>
                </c:pt>
                <c:pt idx="643">
                  <c:v>-12.840677370478009</c:v>
                </c:pt>
                <c:pt idx="644">
                  <c:v>-12.84675641655439</c:v>
                </c:pt>
                <c:pt idx="645">
                  <c:v>-12.834635056022046</c:v>
                </c:pt>
                <c:pt idx="646">
                  <c:v>-12.84675641655439</c:v>
                </c:pt>
                <c:pt idx="647">
                  <c:v>-12.852872643571827</c:v>
                </c:pt>
                <c:pt idx="648">
                  <c:v>-12.852872643571827</c:v>
                </c:pt>
                <c:pt idx="649">
                  <c:v>-12.840677370478009</c:v>
                </c:pt>
                <c:pt idx="650">
                  <c:v>-12.852872643571827</c:v>
                </c:pt>
                <c:pt idx="651">
                  <c:v>-12.84675641655439</c:v>
                </c:pt>
                <c:pt idx="652">
                  <c:v>-12.84675641655439</c:v>
                </c:pt>
                <c:pt idx="653">
                  <c:v>-12.840677370478009</c:v>
                </c:pt>
                <c:pt idx="654">
                  <c:v>-12.852872643571827</c:v>
                </c:pt>
                <c:pt idx="655">
                  <c:v>-12.852872643571827</c:v>
                </c:pt>
                <c:pt idx="656">
                  <c:v>-12.865218479394127</c:v>
                </c:pt>
                <c:pt idx="657">
                  <c:v>-12.859026509146206</c:v>
                </c:pt>
                <c:pt idx="658">
                  <c:v>-12.852872643571827</c:v>
                </c:pt>
                <c:pt idx="659">
                  <c:v>-12.865218479394127</c:v>
                </c:pt>
                <c:pt idx="660">
                  <c:v>-12.865218479394127</c:v>
                </c:pt>
                <c:pt idx="661">
                  <c:v>-12.865218479394127</c:v>
                </c:pt>
                <c:pt idx="662">
                  <c:v>-12.871449029144763</c:v>
                </c:pt>
                <c:pt idx="663">
                  <c:v>-12.871449029144763</c:v>
                </c:pt>
                <c:pt idx="664">
                  <c:v>-12.865218479394127</c:v>
                </c:pt>
                <c:pt idx="665">
                  <c:v>-12.865218479394127</c:v>
                </c:pt>
                <c:pt idx="666">
                  <c:v>-12.865218479394127</c:v>
                </c:pt>
                <c:pt idx="667">
                  <c:v>-12.871449029144763</c:v>
                </c:pt>
                <c:pt idx="668">
                  <c:v>-12.871449029144763</c:v>
                </c:pt>
                <c:pt idx="669">
                  <c:v>-12.884027811351622</c:v>
                </c:pt>
                <c:pt idx="670">
                  <c:v>-12.877718642158358</c:v>
                </c:pt>
                <c:pt idx="671">
                  <c:v>-12.877718642158358</c:v>
                </c:pt>
                <c:pt idx="672">
                  <c:v>-12.877718642158358</c:v>
                </c:pt>
                <c:pt idx="673">
                  <c:v>-12.884027811351622</c:v>
                </c:pt>
                <c:pt idx="674">
                  <c:v>-12.877718642158358</c:v>
                </c:pt>
                <c:pt idx="675">
                  <c:v>-12.884027811351622</c:v>
                </c:pt>
                <c:pt idx="676">
                  <c:v>-12.884027811351622</c:v>
                </c:pt>
                <c:pt idx="677">
                  <c:v>-12.884027811351622</c:v>
                </c:pt>
                <c:pt idx="678">
                  <c:v>-12.896766837129052</c:v>
                </c:pt>
                <c:pt idx="679">
                  <c:v>-12.896766837129052</c:v>
                </c:pt>
                <c:pt idx="680">
                  <c:v>-12.896766837129052</c:v>
                </c:pt>
                <c:pt idx="681">
                  <c:v>-12.903197727459343</c:v>
                </c:pt>
                <c:pt idx="682">
                  <c:v>-12.896766837129052</c:v>
                </c:pt>
                <c:pt idx="683">
                  <c:v>-12.896766837129052</c:v>
                </c:pt>
                <c:pt idx="684">
                  <c:v>-12.903197727459343</c:v>
                </c:pt>
                <c:pt idx="685">
                  <c:v>-12.896766837129052</c:v>
                </c:pt>
                <c:pt idx="686">
                  <c:v>-12.90967024196496</c:v>
                </c:pt>
                <c:pt idx="687">
                  <c:v>-12.90967024196496</c:v>
                </c:pt>
                <c:pt idx="688">
                  <c:v>-12.90967024196496</c:v>
                </c:pt>
                <c:pt idx="689">
                  <c:v>-12.90967024196496</c:v>
                </c:pt>
                <c:pt idx="690">
                  <c:v>-12.90967024196496</c:v>
                </c:pt>
                <c:pt idx="691">
                  <c:v>-12.903197727459343</c:v>
                </c:pt>
                <c:pt idx="692">
                  <c:v>-12.90967024196496</c:v>
                </c:pt>
                <c:pt idx="693">
                  <c:v>-12.916184922986155</c:v>
                </c:pt>
                <c:pt idx="694">
                  <c:v>-12.922742323532313</c:v>
                </c:pt>
                <c:pt idx="695">
                  <c:v>-12.916184922986155</c:v>
                </c:pt>
                <c:pt idx="696">
                  <c:v>-12.922742323532313</c:v>
                </c:pt>
                <c:pt idx="697">
                  <c:v>-12.916184922986155</c:v>
                </c:pt>
                <c:pt idx="698">
                  <c:v>-12.922742323532313</c:v>
                </c:pt>
                <c:pt idx="699">
                  <c:v>-12.922742323532313</c:v>
                </c:pt>
                <c:pt idx="700">
                  <c:v>-12.916184922986155</c:v>
                </c:pt>
                <c:pt idx="701">
                  <c:v>-12.922742323532313</c:v>
                </c:pt>
                <c:pt idx="702">
                  <c:v>-12.929343007563665</c:v>
                </c:pt>
                <c:pt idx="703">
                  <c:v>-12.929343007563665</c:v>
                </c:pt>
                <c:pt idx="704">
                  <c:v>-12.929343007563665</c:v>
                </c:pt>
                <c:pt idx="705">
                  <c:v>-12.935987550282334</c:v>
                </c:pt>
                <c:pt idx="706">
                  <c:v>-12.929343007563665</c:v>
                </c:pt>
                <c:pt idx="707">
                  <c:v>-12.935987550282334</c:v>
                </c:pt>
                <c:pt idx="708">
                  <c:v>-12.935987550282334</c:v>
                </c:pt>
                <c:pt idx="709">
                  <c:v>-12.94267653843313</c:v>
                </c:pt>
                <c:pt idx="710">
                  <c:v>-12.94267653843313</c:v>
                </c:pt>
                <c:pt idx="711">
                  <c:v>-12.935987550282334</c:v>
                </c:pt>
                <c:pt idx="712">
                  <c:v>-12.94267653843313</c:v>
                </c:pt>
                <c:pt idx="713">
                  <c:v>-12.935987550282334</c:v>
                </c:pt>
                <c:pt idx="714">
                  <c:v>-12.935987550282334</c:v>
                </c:pt>
                <c:pt idx="715">
                  <c:v>-12.94267653843313</c:v>
                </c:pt>
                <c:pt idx="716">
                  <c:v>-12.956190257599854</c:v>
                </c:pt>
                <c:pt idx="717">
                  <c:v>-12.949410570614475</c:v>
                </c:pt>
                <c:pt idx="718">
                  <c:v>-12.956190257599854</c:v>
                </c:pt>
                <c:pt idx="719">
                  <c:v>-12.949410570614475</c:v>
                </c:pt>
                <c:pt idx="720">
                  <c:v>-12.956190257599854</c:v>
                </c:pt>
                <c:pt idx="721">
                  <c:v>-12.956190257599854</c:v>
                </c:pt>
                <c:pt idx="722">
                  <c:v>-12.956190257599854</c:v>
                </c:pt>
                <c:pt idx="723">
                  <c:v>-12.956190257599854</c:v>
                </c:pt>
                <c:pt idx="724">
                  <c:v>-12.963016222670253</c:v>
                </c:pt>
                <c:pt idx="725">
                  <c:v>-12.963016222670253</c:v>
                </c:pt>
                <c:pt idx="726">
                  <c:v>-12.963016222670253</c:v>
                </c:pt>
                <c:pt idx="727">
                  <c:v>-12.963016222670253</c:v>
                </c:pt>
                <c:pt idx="728">
                  <c:v>-12.963016222670253</c:v>
                </c:pt>
                <c:pt idx="729">
                  <c:v>-12.963016222670253</c:v>
                </c:pt>
                <c:pt idx="730">
                  <c:v>-12.983778214118683</c:v>
                </c:pt>
                <c:pt idx="731">
                  <c:v>-12.963016222670253</c:v>
                </c:pt>
                <c:pt idx="732">
                  <c:v>-12.976809544802588</c:v>
                </c:pt>
                <c:pt idx="733">
                  <c:v>-12.976809544802588</c:v>
                </c:pt>
                <c:pt idx="734">
                  <c:v>-12.983778214118683</c:v>
                </c:pt>
                <c:pt idx="735">
                  <c:v>-12.976809544802588</c:v>
                </c:pt>
                <c:pt idx="736">
                  <c:v>-12.976809544802588</c:v>
                </c:pt>
                <c:pt idx="737">
                  <c:v>-12.983778214118683</c:v>
                </c:pt>
                <c:pt idx="738">
                  <c:v>-12.976809544802588</c:v>
                </c:pt>
                <c:pt idx="739">
                  <c:v>-12.976809544802588</c:v>
                </c:pt>
                <c:pt idx="740">
                  <c:v>-12.983778214118683</c:v>
                </c:pt>
                <c:pt idx="741">
                  <c:v>-12.983778214118683</c:v>
                </c:pt>
                <c:pt idx="742">
                  <c:v>-12.983778214118683</c:v>
                </c:pt>
                <c:pt idx="743">
                  <c:v>-12.990795786777328</c:v>
                </c:pt>
                <c:pt idx="744">
                  <c:v>-12.983778214118683</c:v>
                </c:pt>
                <c:pt idx="745">
                  <c:v>-12.990795786777328</c:v>
                </c:pt>
                <c:pt idx="746">
                  <c:v>-12.983778214118683</c:v>
                </c:pt>
                <c:pt idx="747">
                  <c:v>-12.990795786777328</c:v>
                </c:pt>
                <c:pt idx="748">
                  <c:v>-12.997862954000421</c:v>
                </c:pt>
                <c:pt idx="749">
                  <c:v>-12.990795786777328</c:v>
                </c:pt>
                <c:pt idx="750">
                  <c:v>-12.997862954000421</c:v>
                </c:pt>
                <c:pt idx="751">
                  <c:v>-13.004980421769284</c:v>
                </c:pt>
                <c:pt idx="752">
                  <c:v>-13.004980421769284</c:v>
                </c:pt>
                <c:pt idx="753">
                  <c:v>-12.997862954000421</c:v>
                </c:pt>
                <c:pt idx="754">
                  <c:v>-12.990795786777328</c:v>
                </c:pt>
                <c:pt idx="755">
                  <c:v>-12.997862954000421</c:v>
                </c:pt>
                <c:pt idx="756">
                  <c:v>-12.997862954000421</c:v>
                </c:pt>
                <c:pt idx="757">
                  <c:v>-12.997862954000421</c:v>
                </c:pt>
                <c:pt idx="758">
                  <c:v>-13.012148911247898</c:v>
                </c:pt>
                <c:pt idx="759">
                  <c:v>-13.004980421769284</c:v>
                </c:pt>
                <c:pt idx="760">
                  <c:v>-12.997862954000421</c:v>
                </c:pt>
                <c:pt idx="761">
                  <c:v>-13.012148911247898</c:v>
                </c:pt>
                <c:pt idx="762">
                  <c:v>-13.004980421769284</c:v>
                </c:pt>
                <c:pt idx="763">
                  <c:v>-13.012148911247898</c:v>
                </c:pt>
                <c:pt idx="764">
                  <c:v>-13.012148911247898</c:v>
                </c:pt>
                <c:pt idx="765">
                  <c:v>-13.019369159221384</c:v>
                </c:pt>
                <c:pt idx="766">
                  <c:v>-13.019369159221384</c:v>
                </c:pt>
                <c:pt idx="767">
                  <c:v>-13.019369159221384</c:v>
                </c:pt>
                <c:pt idx="768">
                  <c:v>-13.012148911247898</c:v>
                </c:pt>
                <c:pt idx="769">
                  <c:v>-13.012148911247898</c:v>
                </c:pt>
                <c:pt idx="770">
                  <c:v>-13.033967958642537</c:v>
                </c:pt>
                <c:pt idx="771">
                  <c:v>-13.033967958642537</c:v>
                </c:pt>
                <c:pt idx="772">
                  <c:v>-13.019369159221384</c:v>
                </c:pt>
                <c:pt idx="773">
                  <c:v>-13.033967958642537</c:v>
                </c:pt>
                <c:pt idx="774">
                  <c:v>-13.019369159221384</c:v>
                </c:pt>
                <c:pt idx="775">
                  <c:v>-13.019369159221384</c:v>
                </c:pt>
                <c:pt idx="776">
                  <c:v>-13.033967958642537</c:v>
                </c:pt>
                <c:pt idx="777">
                  <c:v>-13.019369159221384</c:v>
                </c:pt>
                <c:pt idx="778">
                  <c:v>-13.026641918550464</c:v>
                </c:pt>
                <c:pt idx="779">
                  <c:v>-13.026641918550464</c:v>
                </c:pt>
                <c:pt idx="780">
                  <c:v>-13.033967958642537</c:v>
                </c:pt>
                <c:pt idx="781">
                  <c:v>-13.033967958642537</c:v>
                </c:pt>
                <c:pt idx="782">
                  <c:v>-13.033967958642537</c:v>
                </c:pt>
                <c:pt idx="783">
                  <c:v>-13.041348065940159</c:v>
                </c:pt>
                <c:pt idx="784">
                  <c:v>-13.033967958642537</c:v>
                </c:pt>
                <c:pt idx="785">
                  <c:v>-13.041348065940159</c:v>
                </c:pt>
                <c:pt idx="786">
                  <c:v>-13.041348065940159</c:v>
                </c:pt>
                <c:pt idx="787">
                  <c:v>-13.048783044427678</c:v>
                </c:pt>
                <c:pt idx="788">
                  <c:v>-13.048783044427678</c:v>
                </c:pt>
                <c:pt idx="789">
                  <c:v>-13.056273716156836</c:v>
                </c:pt>
                <c:pt idx="790">
                  <c:v>-13.048783044427678</c:v>
                </c:pt>
                <c:pt idx="791">
                  <c:v>-13.056273716156836</c:v>
                </c:pt>
                <c:pt idx="792">
                  <c:v>-13.056273716156836</c:v>
                </c:pt>
                <c:pt idx="793">
                  <c:v>-13.056273716156836</c:v>
                </c:pt>
                <c:pt idx="794">
                  <c:v>-13.063820921792219</c:v>
                </c:pt>
                <c:pt idx="795">
                  <c:v>-13.056273716156836</c:v>
                </c:pt>
                <c:pt idx="796">
                  <c:v>-13.063820921792219</c:v>
                </c:pt>
                <c:pt idx="797">
                  <c:v>-13.056273716156836</c:v>
                </c:pt>
                <c:pt idx="798">
                  <c:v>-13.071425521177439</c:v>
                </c:pt>
                <c:pt idx="799">
                  <c:v>-13.071425521177439</c:v>
                </c:pt>
                <c:pt idx="800">
                  <c:v>-13.071425521177439</c:v>
                </c:pt>
                <c:pt idx="801">
                  <c:v>-13.063820921792219</c:v>
                </c:pt>
                <c:pt idx="802">
                  <c:v>-13.071425521177439</c:v>
                </c:pt>
                <c:pt idx="803">
                  <c:v>-13.063820921792219</c:v>
                </c:pt>
                <c:pt idx="804">
                  <c:v>-13.071425521177439</c:v>
                </c:pt>
                <c:pt idx="805">
                  <c:v>-13.071425521177439</c:v>
                </c:pt>
                <c:pt idx="806">
                  <c:v>-13.079088393923007</c:v>
                </c:pt>
                <c:pt idx="807">
                  <c:v>-13.071425521177439</c:v>
                </c:pt>
                <c:pt idx="808">
                  <c:v>-13.071425521177439</c:v>
                </c:pt>
                <c:pt idx="809">
                  <c:v>-13.071425521177439</c:v>
                </c:pt>
                <c:pt idx="810">
                  <c:v>-13.086810440016917</c:v>
                </c:pt>
                <c:pt idx="811">
                  <c:v>-13.086810440016917</c:v>
                </c:pt>
                <c:pt idx="812">
                  <c:v>-13.086810440016917</c:v>
                </c:pt>
                <c:pt idx="813">
                  <c:v>-13.079088393923007</c:v>
                </c:pt>
                <c:pt idx="814">
                  <c:v>-13.079088393923007</c:v>
                </c:pt>
                <c:pt idx="815">
                  <c:v>-13.094592580458972</c:v>
                </c:pt>
                <c:pt idx="816">
                  <c:v>-13.094592580458972</c:v>
                </c:pt>
                <c:pt idx="817">
                  <c:v>-13.086810440016917</c:v>
                </c:pt>
                <c:pt idx="818">
                  <c:v>-13.094592580458972</c:v>
                </c:pt>
                <c:pt idx="819">
                  <c:v>-13.094592580458972</c:v>
                </c:pt>
                <c:pt idx="820">
                  <c:v>-13.086810440016917</c:v>
                </c:pt>
                <c:pt idx="821">
                  <c:v>-13.094592580458972</c:v>
                </c:pt>
                <c:pt idx="822">
                  <c:v>-13.094592580458972</c:v>
                </c:pt>
                <c:pt idx="823">
                  <c:v>-13.102435757919999</c:v>
                </c:pt>
                <c:pt idx="824">
                  <c:v>-13.102435757919999</c:v>
                </c:pt>
                <c:pt idx="825">
                  <c:v>-13.102435757919999</c:v>
                </c:pt>
                <c:pt idx="826">
                  <c:v>-13.102435757919999</c:v>
                </c:pt>
                <c:pt idx="827">
                  <c:v>-13.110340937427111</c:v>
                </c:pt>
                <c:pt idx="828">
                  <c:v>-13.094592580458972</c:v>
                </c:pt>
                <c:pt idx="829">
                  <c:v>-13.110340937427111</c:v>
                </c:pt>
                <c:pt idx="830">
                  <c:v>-13.102435757919999</c:v>
                </c:pt>
                <c:pt idx="831">
                  <c:v>-13.102435757919999</c:v>
                </c:pt>
                <c:pt idx="832">
                  <c:v>-13.110340937427111</c:v>
                </c:pt>
                <c:pt idx="833">
                  <c:v>-13.110340937427111</c:v>
                </c:pt>
                <c:pt idx="834">
                  <c:v>-13.118309107076289</c:v>
                </c:pt>
                <c:pt idx="835">
                  <c:v>-13.110340937427111</c:v>
                </c:pt>
                <c:pt idx="836">
                  <c:v>-13.126341278773552</c:v>
                </c:pt>
                <c:pt idx="837">
                  <c:v>-13.102435757919999</c:v>
                </c:pt>
                <c:pt idx="838">
                  <c:v>-13.118309107076289</c:v>
                </c:pt>
                <c:pt idx="839">
                  <c:v>-13.126341278773552</c:v>
                </c:pt>
                <c:pt idx="840">
                  <c:v>-13.126341278773552</c:v>
                </c:pt>
                <c:pt idx="841">
                  <c:v>-13.134438489006172</c:v>
                </c:pt>
                <c:pt idx="842">
                  <c:v>-13.126341278773552</c:v>
                </c:pt>
                <c:pt idx="843">
                  <c:v>-13.126341278773552</c:v>
                </c:pt>
                <c:pt idx="844">
                  <c:v>-13.134438489006172</c:v>
                </c:pt>
                <c:pt idx="845">
                  <c:v>-13.118309107076289</c:v>
                </c:pt>
                <c:pt idx="846">
                  <c:v>-13.134438489006172</c:v>
                </c:pt>
                <c:pt idx="847">
                  <c:v>-13.134438489006172</c:v>
                </c:pt>
                <c:pt idx="848">
                  <c:v>-13.126341278773552</c:v>
                </c:pt>
                <c:pt idx="849">
                  <c:v>-13.134438489006172</c:v>
                </c:pt>
                <c:pt idx="850">
                  <c:v>-13.134438489006172</c:v>
                </c:pt>
                <c:pt idx="851">
                  <c:v>-13.150832298781848</c:v>
                </c:pt>
                <c:pt idx="852">
                  <c:v>-13.134438489006172</c:v>
                </c:pt>
                <c:pt idx="853">
                  <c:v>-13.142601799645332</c:v>
                </c:pt>
                <c:pt idx="854">
                  <c:v>-13.142601799645332</c:v>
                </c:pt>
                <c:pt idx="855">
                  <c:v>-13.142601799645332</c:v>
                </c:pt>
                <c:pt idx="856">
                  <c:v>-13.142601799645332</c:v>
                </c:pt>
                <c:pt idx="857">
                  <c:v>-13.134438489006172</c:v>
                </c:pt>
                <c:pt idx="858">
                  <c:v>-13.142601799645332</c:v>
                </c:pt>
                <c:pt idx="859">
                  <c:v>-13.150832298781848</c:v>
                </c:pt>
                <c:pt idx="860">
                  <c:v>-13.150832298781848</c:v>
                </c:pt>
                <c:pt idx="861">
                  <c:v>-13.150832298781848</c:v>
                </c:pt>
                <c:pt idx="862">
                  <c:v>-13.159131101596543</c:v>
                </c:pt>
                <c:pt idx="863">
                  <c:v>-13.167499351267059</c:v>
                </c:pt>
                <c:pt idx="864">
                  <c:v>-13.167499351267059</c:v>
                </c:pt>
                <c:pt idx="865">
                  <c:v>-13.167499351267059</c:v>
                </c:pt>
                <c:pt idx="866">
                  <c:v>-13.159131101596543</c:v>
                </c:pt>
                <c:pt idx="867">
                  <c:v>-13.159131101596543</c:v>
                </c:pt>
                <c:pt idx="868">
                  <c:v>-13.167499351267059</c:v>
                </c:pt>
                <c:pt idx="869">
                  <c:v>-13.167499351267059</c:v>
                </c:pt>
                <c:pt idx="870">
                  <c:v>-13.167499351267059</c:v>
                </c:pt>
                <c:pt idx="871">
                  <c:v>-13.167499351267059</c:v>
                </c:pt>
                <c:pt idx="872">
                  <c:v>-13.175938219912924</c:v>
                </c:pt>
                <c:pt idx="873">
                  <c:v>-13.175938219912924</c:v>
                </c:pt>
                <c:pt idx="874">
                  <c:v>-13.175938219912924</c:v>
                </c:pt>
                <c:pt idx="875">
                  <c:v>-13.175938219912924</c:v>
                </c:pt>
                <c:pt idx="876">
                  <c:v>-13.167499351267059</c:v>
                </c:pt>
                <c:pt idx="877">
                  <c:v>-13.175938219912924</c:v>
                </c:pt>
                <c:pt idx="878">
                  <c:v>-13.184448909580833</c:v>
                </c:pt>
                <c:pt idx="879">
                  <c:v>-13.184448909580833</c:v>
                </c:pt>
                <c:pt idx="880">
                  <c:v>-13.175938219912924</c:v>
                </c:pt>
                <c:pt idx="881">
                  <c:v>-13.175938219912924</c:v>
                </c:pt>
                <c:pt idx="882">
                  <c:v>-13.184448909580833</c:v>
                </c:pt>
                <c:pt idx="883">
                  <c:v>-13.184448909580833</c:v>
                </c:pt>
                <c:pt idx="884">
                  <c:v>-13.184448909580833</c:v>
                </c:pt>
                <c:pt idx="885">
                  <c:v>-13.184448909580833</c:v>
                </c:pt>
                <c:pt idx="886">
                  <c:v>-13.175938219912924</c:v>
                </c:pt>
                <c:pt idx="887">
                  <c:v>-13.193032653272224</c:v>
                </c:pt>
                <c:pt idx="888">
                  <c:v>-13.184448909580833</c:v>
                </c:pt>
                <c:pt idx="889">
                  <c:v>-13.184448909580833</c:v>
                </c:pt>
                <c:pt idx="890">
                  <c:v>-13.201690716015339</c:v>
                </c:pt>
                <c:pt idx="891">
                  <c:v>-13.193032653272224</c:v>
                </c:pt>
                <c:pt idx="892">
                  <c:v>-13.193032653272224</c:v>
                </c:pt>
                <c:pt idx="893">
                  <c:v>-13.193032653272224</c:v>
                </c:pt>
                <c:pt idx="894">
                  <c:v>-13.201690716015339</c:v>
                </c:pt>
                <c:pt idx="895">
                  <c:v>-13.193032653272224</c:v>
                </c:pt>
                <c:pt idx="896">
                  <c:v>-13.210424395984093</c:v>
                </c:pt>
                <c:pt idx="897">
                  <c:v>-13.201690716015339</c:v>
                </c:pt>
                <c:pt idx="898">
                  <c:v>-13.201690716015339</c:v>
                </c:pt>
                <c:pt idx="899">
                  <c:v>-13.193032653272224</c:v>
                </c:pt>
                <c:pt idx="900">
                  <c:v>-13.201690716015339</c:v>
                </c:pt>
                <c:pt idx="901">
                  <c:v>-13.193032653272224</c:v>
                </c:pt>
                <c:pt idx="902">
                  <c:v>-13.210424395984093</c:v>
                </c:pt>
                <c:pt idx="903">
                  <c:v>-13.210424395984093</c:v>
                </c:pt>
                <c:pt idx="904">
                  <c:v>-13.219235025666249</c:v>
                </c:pt>
                <c:pt idx="905">
                  <c:v>-13.210424395984093</c:v>
                </c:pt>
                <c:pt idx="906">
                  <c:v>-13.210424395984093</c:v>
                </c:pt>
                <c:pt idx="907">
                  <c:v>-13.210424395984093</c:v>
                </c:pt>
                <c:pt idx="908">
                  <c:v>-13.219235025666249</c:v>
                </c:pt>
                <c:pt idx="909">
                  <c:v>-13.228123973083495</c:v>
                </c:pt>
                <c:pt idx="910">
                  <c:v>-13.219235025666249</c:v>
                </c:pt>
                <c:pt idx="911">
                  <c:v>-13.219235025666249</c:v>
                </c:pt>
                <c:pt idx="912">
                  <c:v>-13.228123973083495</c:v>
                </c:pt>
                <c:pt idx="913">
                  <c:v>-13.228123973083495</c:v>
                </c:pt>
                <c:pt idx="914">
                  <c:v>-13.219235025666249</c:v>
                </c:pt>
                <c:pt idx="915">
                  <c:v>-13.228123973083495</c:v>
                </c:pt>
                <c:pt idx="916">
                  <c:v>-13.210424395984093</c:v>
                </c:pt>
                <c:pt idx="917">
                  <c:v>-13.219235025666249</c:v>
                </c:pt>
                <c:pt idx="918">
                  <c:v>-13.228123973083495</c:v>
                </c:pt>
                <c:pt idx="919">
                  <c:v>-13.228123973083495</c:v>
                </c:pt>
                <c:pt idx="920">
                  <c:v>-13.228123973083495</c:v>
                </c:pt>
                <c:pt idx="921">
                  <c:v>-13.237092643066255</c:v>
                </c:pt>
                <c:pt idx="922">
                  <c:v>-13.237092643066255</c:v>
                </c:pt>
                <c:pt idx="923">
                  <c:v>-13.228123973083495</c:v>
                </c:pt>
                <c:pt idx="924">
                  <c:v>-13.237092643066255</c:v>
                </c:pt>
                <c:pt idx="925">
                  <c:v>-13.255274962149446</c:v>
                </c:pt>
                <c:pt idx="926">
                  <c:v>-13.246142478586172</c:v>
                </c:pt>
                <c:pt idx="927">
                  <c:v>-13.237092643066255</c:v>
                </c:pt>
                <c:pt idx="928">
                  <c:v>-13.246142478586172</c:v>
                </c:pt>
                <c:pt idx="929">
                  <c:v>-13.255274962149446</c:v>
                </c:pt>
                <c:pt idx="930">
                  <c:v>-13.246142478586172</c:v>
                </c:pt>
                <c:pt idx="931">
                  <c:v>-13.237092643066255</c:v>
                </c:pt>
                <c:pt idx="932">
                  <c:v>-13.255274962149446</c:v>
                </c:pt>
                <c:pt idx="933">
                  <c:v>-13.255274962149446</c:v>
                </c:pt>
                <c:pt idx="934">
                  <c:v>-13.26449161725437</c:v>
                </c:pt>
                <c:pt idx="935">
                  <c:v>-13.26449161725437</c:v>
                </c:pt>
                <c:pt idx="936">
                  <c:v>-13.255274962149446</c:v>
                </c:pt>
                <c:pt idx="937">
                  <c:v>-13.255274962149446</c:v>
                </c:pt>
                <c:pt idx="938">
                  <c:v>-13.26449161725437</c:v>
                </c:pt>
                <c:pt idx="939">
                  <c:v>-13.246142478586172</c:v>
                </c:pt>
                <c:pt idx="940">
                  <c:v>-13.255274962149446</c:v>
                </c:pt>
                <c:pt idx="941">
                  <c:v>-13.273794009916683</c:v>
                </c:pt>
                <c:pt idx="942">
                  <c:v>-13.246142478586172</c:v>
                </c:pt>
                <c:pt idx="943">
                  <c:v>-13.255274962149446</c:v>
                </c:pt>
                <c:pt idx="944">
                  <c:v>-13.255274962149446</c:v>
                </c:pt>
                <c:pt idx="945">
                  <c:v>-13.26449161725437</c:v>
                </c:pt>
                <c:pt idx="946">
                  <c:v>-13.273794009916683</c:v>
                </c:pt>
                <c:pt idx="947">
                  <c:v>-13.273794009916683</c:v>
                </c:pt>
                <c:pt idx="948">
                  <c:v>-13.273794009916683</c:v>
                </c:pt>
                <c:pt idx="949">
                  <c:v>-13.273794009916683</c:v>
                </c:pt>
                <c:pt idx="950">
                  <c:v>-13.255274962149446</c:v>
                </c:pt>
                <c:pt idx="951">
                  <c:v>-13.273794009916683</c:v>
                </c:pt>
                <c:pt idx="952">
                  <c:v>-13.273794009916683</c:v>
                </c:pt>
                <c:pt idx="953">
                  <c:v>-13.283183750266522</c:v>
                </c:pt>
                <c:pt idx="954">
                  <c:v>-13.273794009916683</c:v>
                </c:pt>
                <c:pt idx="955">
                  <c:v>-13.273794009916683</c:v>
                </c:pt>
                <c:pt idx="956">
                  <c:v>-13.283183750266522</c:v>
                </c:pt>
                <c:pt idx="957">
                  <c:v>-13.273794009916683</c:v>
                </c:pt>
                <c:pt idx="958">
                  <c:v>-13.283183750266522</c:v>
                </c:pt>
                <c:pt idx="959">
                  <c:v>-13.292662494221066</c:v>
                </c:pt>
                <c:pt idx="960">
                  <c:v>-13.283183750266522</c:v>
                </c:pt>
                <c:pt idx="961">
                  <c:v>-13.292662494221066</c:v>
                </c:pt>
                <c:pt idx="962">
                  <c:v>-13.292662494221066</c:v>
                </c:pt>
                <c:pt idx="963">
                  <c:v>-13.292662494221066</c:v>
                </c:pt>
                <c:pt idx="964">
                  <c:v>-13.292662494221066</c:v>
                </c:pt>
                <c:pt idx="965">
                  <c:v>-13.292662494221066</c:v>
                </c:pt>
                <c:pt idx="966">
                  <c:v>-13.302231945237217</c:v>
                </c:pt>
                <c:pt idx="967">
                  <c:v>-13.311893856148954</c:v>
                </c:pt>
                <c:pt idx="968">
                  <c:v>-13.302231945237217</c:v>
                </c:pt>
                <c:pt idx="969">
                  <c:v>-13.292662494221066</c:v>
                </c:pt>
                <c:pt idx="970">
                  <c:v>-13.311893856148954</c:v>
                </c:pt>
                <c:pt idx="971">
                  <c:v>-13.302231945237217</c:v>
                </c:pt>
                <c:pt idx="972">
                  <c:v>-13.311893856148954</c:v>
                </c:pt>
                <c:pt idx="973">
                  <c:v>-13.311893856148954</c:v>
                </c:pt>
                <c:pt idx="974">
                  <c:v>-13.302231945237217</c:v>
                </c:pt>
                <c:pt idx="975">
                  <c:v>-13.311893856148954</c:v>
                </c:pt>
                <c:pt idx="976">
                  <c:v>-13.321650031094318</c:v>
                </c:pt>
                <c:pt idx="977">
                  <c:v>-13.311893856148954</c:v>
                </c:pt>
                <c:pt idx="978">
                  <c:v>-13.292662494221066</c:v>
                </c:pt>
                <c:pt idx="979">
                  <c:v>-13.311893856148954</c:v>
                </c:pt>
                <c:pt idx="980">
                  <c:v>-13.331502327537329</c:v>
                </c:pt>
                <c:pt idx="981">
                  <c:v>-13.311893856148954</c:v>
                </c:pt>
                <c:pt idx="982">
                  <c:v>-13.321650031094318</c:v>
                </c:pt>
                <c:pt idx="983">
                  <c:v>-13.321650031094318</c:v>
                </c:pt>
                <c:pt idx="984">
                  <c:v>-13.331502327537329</c:v>
                </c:pt>
                <c:pt idx="985">
                  <c:v>-13.331502327537329</c:v>
                </c:pt>
                <c:pt idx="986">
                  <c:v>-13.331502327537329</c:v>
                </c:pt>
                <c:pt idx="987">
                  <c:v>-13.321650031094318</c:v>
                </c:pt>
                <c:pt idx="988">
                  <c:v>-13.321650031094318</c:v>
                </c:pt>
                <c:pt idx="989">
                  <c:v>-13.331502327537329</c:v>
                </c:pt>
                <c:pt idx="990">
                  <c:v>-13.331502327537329</c:v>
                </c:pt>
                <c:pt idx="991">
                  <c:v>-13.321650031094318</c:v>
                </c:pt>
                <c:pt idx="992">
                  <c:v>-13.331502327537329</c:v>
                </c:pt>
                <c:pt idx="993">
                  <c:v>-13.331502327537329</c:v>
                </c:pt>
                <c:pt idx="994">
                  <c:v>-13.331502327537329</c:v>
                </c:pt>
                <c:pt idx="995">
                  <c:v>-13.321650031094318</c:v>
                </c:pt>
                <c:pt idx="996">
                  <c:v>-13.331502327537329</c:v>
                </c:pt>
                <c:pt idx="997">
                  <c:v>-13.331502327537329</c:v>
                </c:pt>
                <c:pt idx="998">
                  <c:v>-13.351502994243999</c:v>
                </c:pt>
                <c:pt idx="999">
                  <c:v>-13.341452658390498</c:v>
                </c:pt>
                <c:pt idx="1000">
                  <c:v>-13.351502994243999</c:v>
                </c:pt>
                <c:pt idx="1001">
                  <c:v>-13.361655365708017</c:v>
                </c:pt>
                <c:pt idx="1002">
                  <c:v>-13.341452658390498</c:v>
                </c:pt>
                <c:pt idx="1003">
                  <c:v>-13.351502994243999</c:v>
                </c:pt>
                <c:pt idx="1004">
                  <c:v>-13.351502994243999</c:v>
                </c:pt>
                <c:pt idx="1005">
                  <c:v>-13.331502327537329</c:v>
                </c:pt>
                <c:pt idx="1006">
                  <c:v>-13.351502994243999</c:v>
                </c:pt>
                <c:pt idx="1007">
                  <c:v>-13.341452658390498</c:v>
                </c:pt>
                <c:pt idx="1008">
                  <c:v>-13.341452658390498</c:v>
                </c:pt>
                <c:pt idx="1009">
                  <c:v>-13.341452658390498</c:v>
                </c:pt>
                <c:pt idx="1010">
                  <c:v>-13.341452658390498</c:v>
                </c:pt>
                <c:pt idx="1011">
                  <c:v>-13.351502994243999</c:v>
                </c:pt>
                <c:pt idx="1012">
                  <c:v>-13.341452658390498</c:v>
                </c:pt>
                <c:pt idx="1013">
                  <c:v>-13.341452658390498</c:v>
                </c:pt>
                <c:pt idx="1014">
                  <c:v>-13.351502994243999</c:v>
                </c:pt>
                <c:pt idx="1015">
                  <c:v>-13.341452658390498</c:v>
                </c:pt>
                <c:pt idx="1016">
                  <c:v>-13.341452658390498</c:v>
                </c:pt>
                <c:pt idx="1017">
                  <c:v>-13.351502994243999</c:v>
                </c:pt>
                <c:pt idx="1018">
                  <c:v>-13.371911865875207</c:v>
                </c:pt>
                <c:pt idx="1019">
                  <c:v>-13.361655365708017</c:v>
                </c:pt>
                <c:pt idx="1020">
                  <c:v>-13.361655365708017</c:v>
                </c:pt>
                <c:pt idx="1021">
                  <c:v>-13.361655365708017</c:v>
                </c:pt>
                <c:pt idx="1022">
                  <c:v>-13.361655365708017</c:v>
                </c:pt>
                <c:pt idx="1023">
                  <c:v>-13.361655365708017</c:v>
                </c:pt>
                <c:pt idx="1024">
                  <c:v>-13.361655365708017</c:v>
                </c:pt>
                <c:pt idx="1025">
                  <c:v>-13.371911865875207</c:v>
                </c:pt>
                <c:pt idx="1026">
                  <c:v>-13.371911865875207</c:v>
                </c:pt>
                <c:pt idx="1027">
                  <c:v>-13.361655365708017</c:v>
                </c:pt>
                <c:pt idx="1028">
                  <c:v>-13.371911865875207</c:v>
                </c:pt>
                <c:pt idx="1029">
                  <c:v>-13.382274652910754</c:v>
                </c:pt>
                <c:pt idx="1030">
                  <c:v>-13.392745952778048</c:v>
                </c:pt>
                <c:pt idx="1031">
                  <c:v>-13.403328062108585</c:v>
                </c:pt>
                <c:pt idx="1032">
                  <c:v>-13.392745952778048</c:v>
                </c:pt>
                <c:pt idx="1033">
                  <c:v>-13.382274652910754</c:v>
                </c:pt>
                <c:pt idx="1034">
                  <c:v>-13.371911865875207</c:v>
                </c:pt>
                <c:pt idx="1035">
                  <c:v>-13.382274652910754</c:v>
                </c:pt>
                <c:pt idx="1036">
                  <c:v>-13.392745952778048</c:v>
                </c:pt>
                <c:pt idx="1037">
                  <c:v>-13.403328062108585</c:v>
                </c:pt>
                <c:pt idx="1038">
                  <c:v>-13.392745952778048</c:v>
                </c:pt>
                <c:pt idx="1039">
                  <c:v>-13.403328062108585</c:v>
                </c:pt>
                <c:pt idx="1040">
                  <c:v>-13.403328062108585</c:v>
                </c:pt>
                <c:pt idx="1041">
                  <c:v>-13.403328062108585</c:v>
                </c:pt>
                <c:pt idx="1042">
                  <c:v>-13.392745952778048</c:v>
                </c:pt>
                <c:pt idx="1043">
                  <c:v>-13.403328062108585</c:v>
                </c:pt>
                <c:pt idx="1044">
                  <c:v>-13.403328062108585</c:v>
                </c:pt>
                <c:pt idx="1045">
                  <c:v>-13.403328062108585</c:v>
                </c:pt>
                <c:pt idx="1046">
                  <c:v>-13.414023351225334</c:v>
                </c:pt>
                <c:pt idx="1047">
                  <c:v>-13.414023351225334</c:v>
                </c:pt>
                <c:pt idx="1048">
                  <c:v>-13.414023351225334</c:v>
                </c:pt>
                <c:pt idx="1049">
                  <c:v>-13.424834267329549</c:v>
                </c:pt>
                <c:pt idx="1050">
                  <c:v>-13.414023351225334</c:v>
                </c:pt>
                <c:pt idx="1051">
                  <c:v>-13.403328062108585</c:v>
                </c:pt>
                <c:pt idx="1052">
                  <c:v>-13.403328062108585</c:v>
                </c:pt>
                <c:pt idx="1053">
                  <c:v>-13.392745952778048</c:v>
                </c:pt>
                <c:pt idx="1054">
                  <c:v>-13.414023351225334</c:v>
                </c:pt>
                <c:pt idx="1055">
                  <c:v>-13.414023351225334</c:v>
                </c:pt>
                <c:pt idx="1056">
                  <c:v>-13.403328062108585</c:v>
                </c:pt>
                <c:pt idx="1057">
                  <c:v>-13.392745952778048</c:v>
                </c:pt>
                <c:pt idx="1058">
                  <c:v>-13.403328062108585</c:v>
                </c:pt>
                <c:pt idx="1059">
                  <c:v>-13.424834267329549</c:v>
                </c:pt>
                <c:pt idx="1060">
                  <c:v>-13.403328062108585</c:v>
                </c:pt>
                <c:pt idx="1061">
                  <c:v>-13.414023351225334</c:v>
                </c:pt>
                <c:pt idx="1062">
                  <c:v>-13.414023351225334</c:v>
                </c:pt>
                <c:pt idx="1063">
                  <c:v>-13.424834267329549</c:v>
                </c:pt>
                <c:pt idx="1064">
                  <c:v>-13.424834267329549</c:v>
                </c:pt>
                <c:pt idx="1065">
                  <c:v>-13.414023351225334</c:v>
                </c:pt>
                <c:pt idx="1066">
                  <c:v>-13.414023351225334</c:v>
                </c:pt>
                <c:pt idx="1067">
                  <c:v>-13.424834267329549</c:v>
                </c:pt>
                <c:pt idx="1068">
                  <c:v>-13.424834267329549</c:v>
                </c:pt>
                <c:pt idx="1069">
                  <c:v>-13.446813174048325</c:v>
                </c:pt>
                <c:pt idx="1070">
                  <c:v>-13.43576333786174</c:v>
                </c:pt>
                <c:pt idx="1071">
                  <c:v>-13.424834267329549</c:v>
                </c:pt>
                <c:pt idx="1072">
                  <c:v>-13.43576333786174</c:v>
                </c:pt>
                <c:pt idx="1073">
                  <c:v>-13.43576333786174</c:v>
                </c:pt>
                <c:pt idx="1074">
                  <c:v>-13.424834267329549</c:v>
                </c:pt>
                <c:pt idx="1075">
                  <c:v>-13.43576333786174</c:v>
                </c:pt>
                <c:pt idx="1076">
                  <c:v>-13.43576333786174</c:v>
                </c:pt>
                <c:pt idx="1077">
                  <c:v>-13.43576333786174</c:v>
                </c:pt>
                <c:pt idx="1078">
                  <c:v>-13.43576333786174</c:v>
                </c:pt>
                <c:pt idx="1079">
                  <c:v>-13.424834267329549</c:v>
                </c:pt>
                <c:pt idx="1080">
                  <c:v>-13.43576333786174</c:v>
                </c:pt>
                <c:pt idx="1081">
                  <c:v>-13.446813174048325</c:v>
                </c:pt>
                <c:pt idx="1082">
                  <c:v>-13.43576333786174</c:v>
                </c:pt>
                <c:pt idx="1083">
                  <c:v>-13.424834267329549</c:v>
                </c:pt>
                <c:pt idx="1084">
                  <c:v>-13.424834267329549</c:v>
                </c:pt>
                <c:pt idx="1085">
                  <c:v>-13.43576333786174</c:v>
                </c:pt>
                <c:pt idx="1086">
                  <c:v>-13.43576333786174</c:v>
                </c:pt>
                <c:pt idx="1087">
                  <c:v>-13.43576333786174</c:v>
                </c:pt>
                <c:pt idx="1088">
                  <c:v>-13.43576333786174</c:v>
                </c:pt>
                <c:pt idx="1089">
                  <c:v>-13.43576333786174</c:v>
                </c:pt>
                <c:pt idx="1090">
                  <c:v>-13.424834267329549</c:v>
                </c:pt>
                <c:pt idx="1091">
                  <c:v>-13.43576333786174</c:v>
                </c:pt>
                <c:pt idx="1092">
                  <c:v>-13.446813174048325</c:v>
                </c:pt>
                <c:pt idx="1093">
                  <c:v>-13.446813174048325</c:v>
                </c:pt>
                <c:pt idx="1094">
                  <c:v>-13.446813174048325</c:v>
                </c:pt>
                <c:pt idx="1095">
                  <c:v>-13.45798647464645</c:v>
                </c:pt>
                <c:pt idx="1096">
                  <c:v>-13.45798647464645</c:v>
                </c:pt>
                <c:pt idx="1097">
                  <c:v>-13.45798647464645</c:v>
                </c:pt>
                <c:pt idx="1098">
                  <c:v>-13.446813174048325</c:v>
                </c:pt>
                <c:pt idx="1099">
                  <c:v>-13.446813174048325</c:v>
                </c:pt>
                <c:pt idx="1100">
                  <c:v>-13.45798647464645</c:v>
                </c:pt>
                <c:pt idx="1101">
                  <c:v>-13.446813174048325</c:v>
                </c:pt>
                <c:pt idx="1102">
                  <c:v>-13.45798647464645</c:v>
                </c:pt>
                <c:pt idx="1103">
                  <c:v>-13.45798647464645</c:v>
                </c:pt>
                <c:pt idx="1104">
                  <c:v>-13.446813174048325</c:v>
                </c:pt>
                <c:pt idx="1105">
                  <c:v>-13.45798647464645</c:v>
                </c:pt>
                <c:pt idx="1106">
                  <c:v>-13.480714725724006</c:v>
                </c:pt>
                <c:pt idx="1107">
                  <c:v>-13.469286029900383</c:v>
                </c:pt>
                <c:pt idx="1108">
                  <c:v>-13.469286029900383</c:v>
                </c:pt>
                <c:pt idx="1109">
                  <c:v>-13.469286029900383</c:v>
                </c:pt>
                <c:pt idx="1110">
                  <c:v>-13.469286029900383</c:v>
                </c:pt>
                <c:pt idx="1111">
                  <c:v>-13.469286029900383</c:v>
                </c:pt>
                <c:pt idx="1112">
                  <c:v>-13.45798647464645</c:v>
                </c:pt>
                <c:pt idx="1113">
                  <c:v>-13.480714725724006</c:v>
                </c:pt>
                <c:pt idx="1114">
                  <c:v>-13.469286029900383</c:v>
                </c:pt>
                <c:pt idx="1115">
                  <c:v>-13.45798647464645</c:v>
                </c:pt>
                <c:pt idx="1116">
                  <c:v>-13.480714725724006</c:v>
                </c:pt>
                <c:pt idx="1117">
                  <c:v>-13.469286029900383</c:v>
                </c:pt>
                <c:pt idx="1118">
                  <c:v>-13.469286029900383</c:v>
                </c:pt>
                <c:pt idx="1119">
                  <c:v>-13.492275548125082</c:v>
                </c:pt>
                <c:pt idx="1120">
                  <c:v>-13.469286029900383</c:v>
                </c:pt>
                <c:pt idx="1121">
                  <c:v>-13.480714725724006</c:v>
                </c:pt>
                <c:pt idx="1122">
                  <c:v>-13.480714725724006</c:v>
                </c:pt>
                <c:pt idx="1123">
                  <c:v>-13.480714725724006</c:v>
                </c:pt>
                <c:pt idx="1124">
                  <c:v>-13.480714725724006</c:v>
                </c:pt>
                <c:pt idx="1125">
                  <c:v>-13.480714725724006</c:v>
                </c:pt>
                <c:pt idx="1126">
                  <c:v>-13.492275548125082</c:v>
                </c:pt>
                <c:pt idx="1127">
                  <c:v>-13.480714725724006</c:v>
                </c:pt>
                <c:pt idx="1128">
                  <c:v>-13.492275548125082</c:v>
                </c:pt>
                <c:pt idx="1129">
                  <c:v>-13.492275548125082</c:v>
                </c:pt>
                <c:pt idx="1130">
                  <c:v>-13.503971587888273</c:v>
                </c:pt>
                <c:pt idx="1131">
                  <c:v>-13.480714725724006</c:v>
                </c:pt>
                <c:pt idx="1132">
                  <c:v>-13.503971587888273</c:v>
                </c:pt>
                <c:pt idx="1133">
                  <c:v>-13.503971587888273</c:v>
                </c:pt>
                <c:pt idx="1134">
                  <c:v>-13.492275548125082</c:v>
                </c:pt>
                <c:pt idx="1135">
                  <c:v>-13.503971587888273</c:v>
                </c:pt>
                <c:pt idx="1136">
                  <c:v>-13.503971587888273</c:v>
                </c:pt>
                <c:pt idx="1137">
                  <c:v>-13.492275548125082</c:v>
                </c:pt>
                <c:pt idx="1138">
                  <c:v>-13.503971587888273</c:v>
                </c:pt>
                <c:pt idx="1139">
                  <c:v>-13.492275548125082</c:v>
                </c:pt>
                <c:pt idx="1140">
                  <c:v>-13.515806045535276</c:v>
                </c:pt>
                <c:pt idx="1141">
                  <c:v>-13.503971587888273</c:v>
                </c:pt>
                <c:pt idx="1142">
                  <c:v>-13.503971587888273</c:v>
                </c:pt>
                <c:pt idx="1143">
                  <c:v>-13.503971587888273</c:v>
                </c:pt>
                <c:pt idx="1144">
                  <c:v>-13.503971587888273</c:v>
                </c:pt>
                <c:pt idx="1145">
                  <c:v>-13.492275548125082</c:v>
                </c:pt>
                <c:pt idx="1146">
                  <c:v>-13.503971587888273</c:v>
                </c:pt>
                <c:pt idx="1147">
                  <c:v>-13.492275548125082</c:v>
                </c:pt>
                <c:pt idx="1148">
                  <c:v>-13.503971587888273</c:v>
                </c:pt>
                <c:pt idx="1149">
                  <c:v>-13.492275548125082</c:v>
                </c:pt>
                <c:pt idx="1150">
                  <c:v>-13.503971587888273</c:v>
                </c:pt>
                <c:pt idx="1151">
                  <c:v>-13.503971587888273</c:v>
                </c:pt>
                <c:pt idx="1152">
                  <c:v>-13.503971587888273</c:v>
                </c:pt>
                <c:pt idx="1153">
                  <c:v>-13.503971587888273</c:v>
                </c:pt>
                <c:pt idx="1154">
                  <c:v>-13.503971587888273</c:v>
                </c:pt>
                <c:pt idx="1155">
                  <c:v>-13.492275548125082</c:v>
                </c:pt>
                <c:pt idx="1156">
                  <c:v>-13.492275548125082</c:v>
                </c:pt>
                <c:pt idx="1157">
                  <c:v>-13.492275548125082</c:v>
                </c:pt>
                <c:pt idx="1158">
                  <c:v>-13.503971587888273</c:v>
                </c:pt>
                <c:pt idx="1159">
                  <c:v>-13.503971587888273</c:v>
                </c:pt>
                <c:pt idx="1160">
                  <c:v>-13.515806045535276</c:v>
                </c:pt>
                <c:pt idx="1161">
                  <c:v>-13.515806045535276</c:v>
                </c:pt>
                <c:pt idx="1162">
                  <c:v>-13.515806045535276</c:v>
                </c:pt>
                <c:pt idx="1163">
                  <c:v>-13.515806045535276</c:v>
                </c:pt>
                <c:pt idx="1164">
                  <c:v>-13.527782236581992</c:v>
                </c:pt>
                <c:pt idx="1165">
                  <c:v>-13.515806045535276</c:v>
                </c:pt>
                <c:pt idx="1166">
                  <c:v>-13.515806045535276</c:v>
                </c:pt>
                <c:pt idx="1167">
                  <c:v>-13.515806045535276</c:v>
                </c:pt>
                <c:pt idx="1168">
                  <c:v>-13.503971587888273</c:v>
                </c:pt>
                <c:pt idx="1169">
                  <c:v>-13.515806045535276</c:v>
                </c:pt>
                <c:pt idx="1170">
                  <c:v>-13.515806045535276</c:v>
                </c:pt>
                <c:pt idx="1171">
                  <c:v>-13.527782236581992</c:v>
                </c:pt>
                <c:pt idx="1172">
                  <c:v>-13.527782236581992</c:v>
                </c:pt>
                <c:pt idx="1173">
                  <c:v>-13.515806045535276</c:v>
                </c:pt>
                <c:pt idx="1174">
                  <c:v>-13.515806045535276</c:v>
                </c:pt>
                <c:pt idx="1175">
                  <c:v>-13.527782236581992</c:v>
                </c:pt>
                <c:pt idx="1176">
                  <c:v>-13.527782236581992</c:v>
                </c:pt>
                <c:pt idx="1177">
                  <c:v>-13.527782236581992</c:v>
                </c:pt>
                <c:pt idx="1178">
                  <c:v>-13.527782236581992</c:v>
                </c:pt>
                <c:pt idx="1179">
                  <c:v>-13.527782236581992</c:v>
                </c:pt>
                <c:pt idx="1180">
                  <c:v>-13.55217368970615</c:v>
                </c:pt>
                <c:pt idx="1181">
                  <c:v>-13.527782236581992</c:v>
                </c:pt>
                <c:pt idx="1182">
                  <c:v>-13.527782236581992</c:v>
                </c:pt>
                <c:pt idx="1183">
                  <c:v>-13.55217368970615</c:v>
                </c:pt>
                <c:pt idx="1184">
                  <c:v>-13.539903597114336</c:v>
                </c:pt>
                <c:pt idx="1185">
                  <c:v>-13.527782236581992</c:v>
                </c:pt>
                <c:pt idx="1186">
                  <c:v>-13.539903597114336</c:v>
                </c:pt>
                <c:pt idx="1187">
                  <c:v>-13.539903597114336</c:v>
                </c:pt>
                <c:pt idx="1188">
                  <c:v>-13.539903597114336</c:v>
                </c:pt>
                <c:pt idx="1189">
                  <c:v>-13.55217368970615</c:v>
                </c:pt>
                <c:pt idx="1190">
                  <c:v>-13.539903597114336</c:v>
                </c:pt>
                <c:pt idx="1191">
                  <c:v>-13.55217368970615</c:v>
                </c:pt>
                <c:pt idx="1192">
                  <c:v>-13.539903597114336</c:v>
                </c:pt>
                <c:pt idx="1193">
                  <c:v>-13.539903597114336</c:v>
                </c:pt>
                <c:pt idx="1194">
                  <c:v>-13.539903597114336</c:v>
                </c:pt>
                <c:pt idx="1195">
                  <c:v>-13.539903597114336</c:v>
                </c:pt>
                <c:pt idx="1196">
                  <c:v>-13.539903597114336</c:v>
                </c:pt>
                <c:pt idx="1197">
                  <c:v>-13.55217368970615</c:v>
                </c:pt>
                <c:pt idx="1198">
                  <c:v>-13.55217368970615</c:v>
                </c:pt>
                <c:pt idx="1199">
                  <c:v>-13.55217368970615</c:v>
                </c:pt>
                <c:pt idx="1200">
                  <c:v>-13.55217368970615</c:v>
                </c:pt>
                <c:pt idx="1201">
                  <c:v>-13.564596209704709</c:v>
                </c:pt>
                <c:pt idx="1202">
                  <c:v>-13.564596209704709</c:v>
                </c:pt>
                <c:pt idx="1203">
                  <c:v>-13.564596209704709</c:v>
                </c:pt>
                <c:pt idx="1204">
                  <c:v>-13.55217368970615</c:v>
                </c:pt>
                <c:pt idx="1205">
                  <c:v>-13.55217368970615</c:v>
                </c:pt>
                <c:pt idx="1206">
                  <c:v>-13.55217368970615</c:v>
                </c:pt>
                <c:pt idx="1207">
                  <c:v>-13.55217368970615</c:v>
                </c:pt>
                <c:pt idx="1208">
                  <c:v>-13.564596209704709</c:v>
                </c:pt>
                <c:pt idx="1209">
                  <c:v>-13.564596209704709</c:v>
                </c:pt>
                <c:pt idx="1210">
                  <c:v>-13.55217368970615</c:v>
                </c:pt>
                <c:pt idx="1211">
                  <c:v>-13.564596209704709</c:v>
                </c:pt>
                <c:pt idx="1212">
                  <c:v>-13.564596209704709</c:v>
                </c:pt>
                <c:pt idx="1213">
                  <c:v>-13.577174991911567</c:v>
                </c:pt>
                <c:pt idx="1214">
                  <c:v>-13.564596209704709</c:v>
                </c:pt>
                <c:pt idx="1215">
                  <c:v>-13.577174991911567</c:v>
                </c:pt>
                <c:pt idx="1216">
                  <c:v>-13.577174991911567</c:v>
                </c:pt>
                <c:pt idx="1217">
                  <c:v>-13.577174991911567</c:v>
                </c:pt>
                <c:pt idx="1218">
                  <c:v>-13.589914017688997</c:v>
                </c:pt>
                <c:pt idx="1219">
                  <c:v>-13.577174991911567</c:v>
                </c:pt>
                <c:pt idx="1220">
                  <c:v>-13.577174991911567</c:v>
                </c:pt>
                <c:pt idx="1221">
                  <c:v>-13.564596209704709</c:v>
                </c:pt>
                <c:pt idx="1222">
                  <c:v>-13.577174991911567</c:v>
                </c:pt>
                <c:pt idx="1223">
                  <c:v>-13.577174991911567</c:v>
                </c:pt>
                <c:pt idx="1224">
                  <c:v>-13.577174991911567</c:v>
                </c:pt>
                <c:pt idx="1225">
                  <c:v>-13.577174991911567</c:v>
                </c:pt>
                <c:pt idx="1226">
                  <c:v>-13.564596209704709</c:v>
                </c:pt>
                <c:pt idx="1227">
                  <c:v>-13.564596209704709</c:v>
                </c:pt>
                <c:pt idx="1228">
                  <c:v>-13.577174991911567</c:v>
                </c:pt>
                <c:pt idx="1229">
                  <c:v>-13.589914017688997</c:v>
                </c:pt>
                <c:pt idx="1230">
                  <c:v>-13.577174991911567</c:v>
                </c:pt>
                <c:pt idx="1231">
                  <c:v>-13.564596209704709</c:v>
                </c:pt>
                <c:pt idx="1232">
                  <c:v>-13.55217368970615</c:v>
                </c:pt>
                <c:pt idx="1233">
                  <c:v>-13.564596209704709</c:v>
                </c:pt>
                <c:pt idx="1234">
                  <c:v>-13.539903597114336</c:v>
                </c:pt>
                <c:pt idx="1235">
                  <c:v>-13.577174991911567</c:v>
                </c:pt>
                <c:pt idx="1236">
                  <c:v>-13.577174991911567</c:v>
                </c:pt>
                <c:pt idx="1237">
                  <c:v>-13.577174991911567</c:v>
                </c:pt>
                <c:pt idx="1238">
                  <c:v>-13.577174991911567</c:v>
                </c:pt>
                <c:pt idx="1239">
                  <c:v>-13.589914017688997</c:v>
                </c:pt>
                <c:pt idx="1240">
                  <c:v>-13.577174991911567</c:v>
                </c:pt>
                <c:pt idx="1241">
                  <c:v>-13.602817422524906</c:v>
                </c:pt>
                <c:pt idx="1242">
                  <c:v>-13.602817422524906</c:v>
                </c:pt>
                <c:pt idx="1243">
                  <c:v>-13.577174991911567</c:v>
                </c:pt>
                <c:pt idx="1244">
                  <c:v>-13.589914017688997</c:v>
                </c:pt>
                <c:pt idx="1245">
                  <c:v>-13.589914017688997</c:v>
                </c:pt>
                <c:pt idx="1246">
                  <c:v>-13.602817422524906</c:v>
                </c:pt>
                <c:pt idx="1247">
                  <c:v>-13.602817422524906</c:v>
                </c:pt>
                <c:pt idx="1248">
                  <c:v>-13.589914017688997</c:v>
                </c:pt>
                <c:pt idx="1249">
                  <c:v>-13.589914017688997</c:v>
                </c:pt>
                <c:pt idx="1250">
                  <c:v>-13.589914017688997</c:v>
                </c:pt>
                <c:pt idx="1251">
                  <c:v>-13.589914017688997</c:v>
                </c:pt>
                <c:pt idx="1252">
                  <c:v>-13.602817422524906</c:v>
                </c:pt>
                <c:pt idx="1253">
                  <c:v>-13.589914017688997</c:v>
                </c:pt>
                <c:pt idx="1254">
                  <c:v>-13.602817422524906</c:v>
                </c:pt>
                <c:pt idx="1255">
                  <c:v>-13.602817422524906</c:v>
                </c:pt>
                <c:pt idx="1256">
                  <c:v>-13.589914017688997</c:v>
                </c:pt>
                <c:pt idx="1257">
                  <c:v>-13.589914017688997</c:v>
                </c:pt>
                <c:pt idx="1258">
                  <c:v>-13.589914017688997</c:v>
                </c:pt>
                <c:pt idx="1259">
                  <c:v>-13.589914017688997</c:v>
                </c:pt>
                <c:pt idx="1260">
                  <c:v>-13.589914017688997</c:v>
                </c:pt>
                <c:pt idx="1261">
                  <c:v>-13.602817422524906</c:v>
                </c:pt>
                <c:pt idx="1262">
                  <c:v>-13.602817422524906</c:v>
                </c:pt>
                <c:pt idx="1263">
                  <c:v>-13.602817422524906</c:v>
                </c:pt>
                <c:pt idx="1264">
                  <c:v>-13.602817422524906</c:v>
                </c:pt>
                <c:pt idx="1265">
                  <c:v>-13.589914017688997</c:v>
                </c:pt>
                <c:pt idx="1266">
                  <c:v>-13.602817422524906</c:v>
                </c:pt>
                <c:pt idx="1267">
                  <c:v>-13.602817422524906</c:v>
                </c:pt>
                <c:pt idx="1268">
                  <c:v>-13.602817422524906</c:v>
                </c:pt>
                <c:pt idx="1269">
                  <c:v>-13.589914017688997</c:v>
                </c:pt>
                <c:pt idx="1270">
                  <c:v>-13.602817422524906</c:v>
                </c:pt>
                <c:pt idx="1271">
                  <c:v>-13.602817422524906</c:v>
                </c:pt>
                <c:pt idx="1272">
                  <c:v>-13.615889504092259</c:v>
                </c:pt>
                <c:pt idx="1273">
                  <c:v>-13.615889504092259</c:v>
                </c:pt>
                <c:pt idx="1274">
                  <c:v>-13.62913473084228</c:v>
                </c:pt>
                <c:pt idx="1275">
                  <c:v>-13.615889504092259</c:v>
                </c:pt>
                <c:pt idx="1276">
                  <c:v>-13.615889504092259</c:v>
                </c:pt>
                <c:pt idx="1277">
                  <c:v>-13.62913473084228</c:v>
                </c:pt>
                <c:pt idx="1278">
                  <c:v>-13.62913473084228</c:v>
                </c:pt>
                <c:pt idx="1279">
                  <c:v>-13.62913473084228</c:v>
                </c:pt>
                <c:pt idx="1280">
                  <c:v>-13.62913473084228</c:v>
                </c:pt>
                <c:pt idx="1281">
                  <c:v>-13.615889504092259</c:v>
                </c:pt>
                <c:pt idx="1282">
                  <c:v>-13.615889504092259</c:v>
                </c:pt>
                <c:pt idx="1283">
                  <c:v>-13.62913473084228</c:v>
                </c:pt>
                <c:pt idx="1284">
                  <c:v>-13.62913473084228</c:v>
                </c:pt>
                <c:pt idx="1285">
                  <c:v>-13.602817422524906</c:v>
                </c:pt>
                <c:pt idx="1286">
                  <c:v>-13.615889504092259</c:v>
                </c:pt>
                <c:pt idx="1287">
                  <c:v>-13.64255775117442</c:v>
                </c:pt>
                <c:pt idx="1288">
                  <c:v>-13.615889504092259</c:v>
                </c:pt>
                <c:pt idx="1289">
                  <c:v>-13.62913473084228</c:v>
                </c:pt>
                <c:pt idx="1290">
                  <c:v>-13.64255775117442</c:v>
                </c:pt>
                <c:pt idx="1291">
                  <c:v>-13.62913473084228</c:v>
                </c:pt>
                <c:pt idx="1292">
                  <c:v>-13.64255775117442</c:v>
                </c:pt>
                <c:pt idx="1293">
                  <c:v>-13.62913473084228</c:v>
                </c:pt>
                <c:pt idx="1294">
                  <c:v>-13.64255775117442</c:v>
                </c:pt>
                <c:pt idx="1295">
                  <c:v>-13.64255775117442</c:v>
                </c:pt>
                <c:pt idx="1296">
                  <c:v>-13.64255775117442</c:v>
                </c:pt>
                <c:pt idx="1297">
                  <c:v>-13.64255775117442</c:v>
                </c:pt>
                <c:pt idx="1298">
                  <c:v>-13.64255775117442</c:v>
                </c:pt>
                <c:pt idx="1299">
                  <c:v>-13.656163403230199</c:v>
                </c:pt>
                <c:pt idx="1300">
                  <c:v>-13.62913473084228</c:v>
                </c:pt>
                <c:pt idx="1301">
                  <c:v>-13.64255775117442</c:v>
                </c:pt>
                <c:pt idx="1302">
                  <c:v>-13.656163403230199</c:v>
                </c:pt>
                <c:pt idx="1303">
                  <c:v>-13.64255775117442</c:v>
                </c:pt>
                <c:pt idx="1304">
                  <c:v>-13.656163403230199</c:v>
                </c:pt>
                <c:pt idx="1305">
                  <c:v>-13.669956725362534</c:v>
                </c:pt>
                <c:pt idx="1306">
                  <c:v>-13.64255775117442</c:v>
                </c:pt>
                <c:pt idx="1307">
                  <c:v>-13.656163403230199</c:v>
                </c:pt>
                <c:pt idx="1308">
                  <c:v>-13.656163403230199</c:v>
                </c:pt>
                <c:pt idx="1309">
                  <c:v>-13.656163403230199</c:v>
                </c:pt>
                <c:pt idx="1310">
                  <c:v>-13.656163403230199</c:v>
                </c:pt>
                <c:pt idx="1311">
                  <c:v>-13.656163403230199</c:v>
                </c:pt>
                <c:pt idx="1312">
                  <c:v>-13.669956725362534</c:v>
                </c:pt>
                <c:pt idx="1313">
                  <c:v>-13.669956725362534</c:v>
                </c:pt>
                <c:pt idx="1314">
                  <c:v>-13.669956725362534</c:v>
                </c:pt>
                <c:pt idx="1315">
                  <c:v>-13.669956725362534</c:v>
                </c:pt>
                <c:pt idx="1316">
                  <c:v>-13.669956725362534</c:v>
                </c:pt>
                <c:pt idx="1317">
                  <c:v>-13.683942967337273</c:v>
                </c:pt>
                <c:pt idx="1318">
                  <c:v>-13.669956725362534</c:v>
                </c:pt>
                <c:pt idx="1319">
                  <c:v>-13.683942967337273</c:v>
                </c:pt>
                <c:pt idx="1320">
                  <c:v>-13.683942967337273</c:v>
                </c:pt>
                <c:pt idx="1321">
                  <c:v>-13.683942967337273</c:v>
                </c:pt>
                <c:pt idx="1322">
                  <c:v>-13.683942967337273</c:v>
                </c:pt>
                <c:pt idx="1323">
                  <c:v>-13.669956725362534</c:v>
                </c:pt>
                <c:pt idx="1324">
                  <c:v>-13.669956725362534</c:v>
                </c:pt>
                <c:pt idx="1325">
                  <c:v>-13.683942967337273</c:v>
                </c:pt>
                <c:pt idx="1326">
                  <c:v>-13.683942967337273</c:v>
                </c:pt>
                <c:pt idx="1327">
                  <c:v>-13.683942967337273</c:v>
                </c:pt>
                <c:pt idx="1328">
                  <c:v>-13.683942967337273</c:v>
                </c:pt>
                <c:pt idx="1329">
                  <c:v>-13.669956725362534</c:v>
                </c:pt>
                <c:pt idx="1330">
                  <c:v>-13.669956725362534</c:v>
                </c:pt>
                <c:pt idx="1331">
                  <c:v>-13.683942967337273</c:v>
                </c:pt>
                <c:pt idx="1332">
                  <c:v>-13.683942967337273</c:v>
                </c:pt>
                <c:pt idx="1333">
                  <c:v>-13.683942967337273</c:v>
                </c:pt>
                <c:pt idx="1334">
                  <c:v>-13.69812760232923</c:v>
                </c:pt>
                <c:pt idx="1335">
                  <c:v>-13.683942967337273</c:v>
                </c:pt>
                <c:pt idx="1336">
                  <c:v>-13.69812760232923</c:v>
                </c:pt>
                <c:pt idx="1337">
                  <c:v>-13.683942967337273</c:v>
                </c:pt>
                <c:pt idx="1338">
                  <c:v>-13.69812760232923</c:v>
                </c:pt>
                <c:pt idx="1339">
                  <c:v>-13.683942967337273</c:v>
                </c:pt>
                <c:pt idx="1340">
                  <c:v>-13.683942967337273</c:v>
                </c:pt>
                <c:pt idx="1341">
                  <c:v>-13.712516339781329</c:v>
                </c:pt>
                <c:pt idx="1342">
                  <c:v>-13.712516339781329</c:v>
                </c:pt>
                <c:pt idx="1343">
                  <c:v>-13.712516339781329</c:v>
                </c:pt>
                <c:pt idx="1344">
                  <c:v>-13.69812760232923</c:v>
                </c:pt>
                <c:pt idx="1345">
                  <c:v>-13.712516339781329</c:v>
                </c:pt>
                <c:pt idx="1346">
                  <c:v>-13.69812760232923</c:v>
                </c:pt>
                <c:pt idx="1347">
                  <c:v>-13.69812760232923</c:v>
                </c:pt>
                <c:pt idx="1348">
                  <c:v>-13.69812760232923</c:v>
                </c:pt>
                <c:pt idx="1349">
                  <c:v>-13.712516339781329</c:v>
                </c:pt>
                <c:pt idx="1350">
                  <c:v>-13.712516339781329</c:v>
                </c:pt>
                <c:pt idx="1351">
                  <c:v>-13.727115139202482</c:v>
                </c:pt>
                <c:pt idx="1352">
                  <c:v>-13.712516339781329</c:v>
                </c:pt>
                <c:pt idx="1353">
                  <c:v>-13.712516339781329</c:v>
                </c:pt>
                <c:pt idx="1354">
                  <c:v>-13.712516339781329</c:v>
                </c:pt>
                <c:pt idx="1355">
                  <c:v>-13.69812760232923</c:v>
                </c:pt>
                <c:pt idx="1356">
                  <c:v>-13.727115139202482</c:v>
                </c:pt>
                <c:pt idx="1357">
                  <c:v>-13.712516339781329</c:v>
                </c:pt>
                <c:pt idx="1358">
                  <c:v>-13.727115139202482</c:v>
                </c:pt>
                <c:pt idx="1359">
                  <c:v>-13.712516339781329</c:v>
                </c:pt>
                <c:pt idx="1360">
                  <c:v>-13.727115139202482</c:v>
                </c:pt>
                <c:pt idx="1361">
                  <c:v>-13.727115139202482</c:v>
                </c:pt>
                <c:pt idx="1362">
                  <c:v>-13.741930224987623</c:v>
                </c:pt>
                <c:pt idx="1363">
                  <c:v>-13.727115139202482</c:v>
                </c:pt>
                <c:pt idx="1364">
                  <c:v>-13.727115139202482</c:v>
                </c:pt>
                <c:pt idx="1365">
                  <c:v>-13.727115139202482</c:v>
                </c:pt>
                <c:pt idx="1366">
                  <c:v>-13.727115139202482</c:v>
                </c:pt>
                <c:pt idx="1367">
                  <c:v>-13.727115139202482</c:v>
                </c:pt>
                <c:pt idx="1368">
                  <c:v>-13.756968102352165</c:v>
                </c:pt>
                <c:pt idx="1369">
                  <c:v>-13.727115139202482</c:v>
                </c:pt>
                <c:pt idx="1370">
                  <c:v>-13.741930224987623</c:v>
                </c:pt>
                <c:pt idx="1371">
                  <c:v>-13.741930224987623</c:v>
                </c:pt>
                <c:pt idx="1372">
                  <c:v>-13.727115139202482</c:v>
                </c:pt>
                <c:pt idx="1373">
                  <c:v>-13.741930224987623</c:v>
                </c:pt>
                <c:pt idx="1374">
                  <c:v>-13.727115139202482</c:v>
                </c:pt>
                <c:pt idx="1375">
                  <c:v>-13.741930224987623</c:v>
                </c:pt>
                <c:pt idx="1376">
                  <c:v>-13.756968102352165</c:v>
                </c:pt>
                <c:pt idx="1377">
                  <c:v>-13.756968102352165</c:v>
                </c:pt>
                <c:pt idx="1378">
                  <c:v>-13.756968102352165</c:v>
                </c:pt>
                <c:pt idx="1379">
                  <c:v>-13.756968102352165</c:v>
                </c:pt>
                <c:pt idx="1380">
                  <c:v>-13.727115139202482</c:v>
                </c:pt>
                <c:pt idx="1381">
                  <c:v>-13.741930224987623</c:v>
                </c:pt>
                <c:pt idx="1382">
                  <c:v>-13.741930224987623</c:v>
                </c:pt>
                <c:pt idx="1383">
                  <c:v>-13.741930224987623</c:v>
                </c:pt>
                <c:pt idx="1384">
                  <c:v>-13.741930224987623</c:v>
                </c:pt>
                <c:pt idx="1385">
                  <c:v>-13.756968102352165</c:v>
                </c:pt>
                <c:pt idx="1386">
                  <c:v>-13.756968102352165</c:v>
                </c:pt>
                <c:pt idx="1387">
                  <c:v>-13.756968102352165</c:v>
                </c:pt>
                <c:pt idx="1388">
                  <c:v>-13.741930224987623</c:v>
                </c:pt>
                <c:pt idx="1389">
                  <c:v>-13.756968102352165</c:v>
                </c:pt>
                <c:pt idx="1390">
                  <c:v>-13.741930224987623</c:v>
                </c:pt>
                <c:pt idx="1391">
                  <c:v>-13.756968102352165</c:v>
                </c:pt>
                <c:pt idx="1392">
                  <c:v>-13.741930224987623</c:v>
                </c:pt>
                <c:pt idx="1393">
                  <c:v>-13.772235574482952</c:v>
                </c:pt>
                <c:pt idx="1394">
                  <c:v>-13.756968102352165</c:v>
                </c:pt>
                <c:pt idx="1395">
                  <c:v>-13.772235574482952</c:v>
                </c:pt>
                <c:pt idx="1396">
                  <c:v>-13.756968102352165</c:v>
                </c:pt>
                <c:pt idx="1397">
                  <c:v>-13.772235574482952</c:v>
                </c:pt>
                <c:pt idx="1398">
                  <c:v>-13.756968102352165</c:v>
                </c:pt>
                <c:pt idx="1399">
                  <c:v>-13.756968102352165</c:v>
                </c:pt>
                <c:pt idx="1400">
                  <c:v>-13.772235574482952</c:v>
                </c:pt>
                <c:pt idx="1401">
                  <c:v>-13.756968102352165</c:v>
                </c:pt>
                <c:pt idx="1402">
                  <c:v>-13.772235574482952</c:v>
                </c:pt>
                <c:pt idx="1403">
                  <c:v>-13.756968102352165</c:v>
                </c:pt>
                <c:pt idx="1404">
                  <c:v>-13.756968102352165</c:v>
                </c:pt>
                <c:pt idx="1405">
                  <c:v>-13.772235574482952</c:v>
                </c:pt>
                <c:pt idx="1406">
                  <c:v>-13.772235574482952</c:v>
                </c:pt>
                <c:pt idx="1407">
                  <c:v>-13.772235574482952</c:v>
                </c:pt>
                <c:pt idx="1408">
                  <c:v>-13.772235574482952</c:v>
                </c:pt>
                <c:pt idx="1409">
                  <c:v>-13.787739761018917</c:v>
                </c:pt>
                <c:pt idx="1410">
                  <c:v>-13.772235574482952</c:v>
                </c:pt>
                <c:pt idx="1411">
                  <c:v>-13.772235574482952</c:v>
                </c:pt>
                <c:pt idx="1412">
                  <c:v>-13.756968102352165</c:v>
                </c:pt>
                <c:pt idx="1413">
                  <c:v>-13.756968102352165</c:v>
                </c:pt>
                <c:pt idx="1414">
                  <c:v>-13.756968102352165</c:v>
                </c:pt>
                <c:pt idx="1415">
                  <c:v>-13.787739761018917</c:v>
                </c:pt>
                <c:pt idx="1416">
                  <c:v>-13.772235574482952</c:v>
                </c:pt>
                <c:pt idx="1417">
                  <c:v>-13.772235574482952</c:v>
                </c:pt>
                <c:pt idx="1418">
                  <c:v>-13.803488117987056</c:v>
                </c:pt>
                <c:pt idx="1419">
                  <c:v>-13.772235574482952</c:v>
                </c:pt>
                <c:pt idx="1420">
                  <c:v>-13.787739761018917</c:v>
                </c:pt>
                <c:pt idx="1421">
                  <c:v>-13.772235574482952</c:v>
                </c:pt>
                <c:pt idx="1422">
                  <c:v>-13.787739761018917</c:v>
                </c:pt>
                <c:pt idx="1423">
                  <c:v>-13.787739761018917</c:v>
                </c:pt>
                <c:pt idx="1424">
                  <c:v>-13.772235574482952</c:v>
                </c:pt>
                <c:pt idx="1425">
                  <c:v>-13.772235574482952</c:v>
                </c:pt>
                <c:pt idx="1426">
                  <c:v>-13.787739761018917</c:v>
                </c:pt>
                <c:pt idx="1427">
                  <c:v>-13.756968102352165</c:v>
                </c:pt>
                <c:pt idx="1428">
                  <c:v>-13.787739761018917</c:v>
                </c:pt>
                <c:pt idx="1429">
                  <c:v>-13.787739761018917</c:v>
                </c:pt>
                <c:pt idx="1430">
                  <c:v>-13.787739761018917</c:v>
                </c:pt>
                <c:pt idx="1431">
                  <c:v>-13.787739761018917</c:v>
                </c:pt>
                <c:pt idx="1432">
                  <c:v>-13.772235574482952</c:v>
                </c:pt>
                <c:pt idx="1433">
                  <c:v>-13.803488117987056</c:v>
                </c:pt>
                <c:pt idx="1434">
                  <c:v>-13.803488117987056</c:v>
                </c:pt>
                <c:pt idx="1435">
                  <c:v>-13.787739761018917</c:v>
                </c:pt>
                <c:pt idx="1436">
                  <c:v>-13.787739761018917</c:v>
                </c:pt>
                <c:pt idx="1437">
                  <c:v>-13.787739761018917</c:v>
                </c:pt>
                <c:pt idx="1438">
                  <c:v>-13.803488117987056</c:v>
                </c:pt>
                <c:pt idx="1439">
                  <c:v>-13.787739761018917</c:v>
                </c:pt>
                <c:pt idx="1440">
                  <c:v>-13.819488459333497</c:v>
                </c:pt>
                <c:pt idx="1441">
                  <c:v>-13.787739761018917</c:v>
                </c:pt>
                <c:pt idx="1442">
                  <c:v>-13.787739761018917</c:v>
                </c:pt>
                <c:pt idx="1443">
                  <c:v>-13.787739761018917</c:v>
                </c:pt>
                <c:pt idx="1444">
                  <c:v>-13.787739761018917</c:v>
                </c:pt>
                <c:pt idx="1445">
                  <c:v>-13.787739761018917</c:v>
                </c:pt>
                <c:pt idx="1446">
                  <c:v>-13.803488117987056</c:v>
                </c:pt>
                <c:pt idx="1447">
                  <c:v>-13.819488459333497</c:v>
                </c:pt>
                <c:pt idx="1448">
                  <c:v>-13.819488459333497</c:v>
                </c:pt>
                <c:pt idx="1449">
                  <c:v>-13.803488117987056</c:v>
                </c:pt>
                <c:pt idx="1450">
                  <c:v>-13.803488117987056</c:v>
                </c:pt>
                <c:pt idx="1451">
                  <c:v>-13.803488117987056</c:v>
                </c:pt>
                <c:pt idx="1452">
                  <c:v>-13.803488117987056</c:v>
                </c:pt>
                <c:pt idx="1453">
                  <c:v>-13.819488459333497</c:v>
                </c:pt>
                <c:pt idx="1454">
                  <c:v>-13.819488459333497</c:v>
                </c:pt>
                <c:pt idx="1455">
                  <c:v>-13.819488459333497</c:v>
                </c:pt>
                <c:pt idx="1456">
                  <c:v>-13.787739761018917</c:v>
                </c:pt>
                <c:pt idx="1457">
                  <c:v>-13.819488459333497</c:v>
                </c:pt>
                <c:pt idx="1458">
                  <c:v>-13.803488117987056</c:v>
                </c:pt>
                <c:pt idx="1459">
                  <c:v>-13.803488117987056</c:v>
                </c:pt>
                <c:pt idx="1460">
                  <c:v>-13.787739761018917</c:v>
                </c:pt>
                <c:pt idx="1461">
                  <c:v>-13.835748980205278</c:v>
                </c:pt>
                <c:pt idx="1462">
                  <c:v>-13.835748980205278</c:v>
                </c:pt>
                <c:pt idx="1463">
                  <c:v>-13.819488459333497</c:v>
                </c:pt>
                <c:pt idx="1464">
                  <c:v>-13.819488459333497</c:v>
                </c:pt>
                <c:pt idx="1465">
                  <c:v>-13.819488459333497</c:v>
                </c:pt>
                <c:pt idx="1466">
                  <c:v>-13.819488459333497</c:v>
                </c:pt>
                <c:pt idx="1467">
                  <c:v>-13.819488459333497</c:v>
                </c:pt>
                <c:pt idx="1468">
                  <c:v>-13.835748980205278</c:v>
                </c:pt>
                <c:pt idx="1469">
                  <c:v>-13.819488459333497</c:v>
                </c:pt>
                <c:pt idx="1470">
                  <c:v>-13.852278282156488</c:v>
                </c:pt>
                <c:pt idx="1471">
                  <c:v>-13.819488459333497</c:v>
                </c:pt>
                <c:pt idx="1472">
                  <c:v>-13.835748980205278</c:v>
                </c:pt>
                <c:pt idx="1473">
                  <c:v>-13.835748980205278</c:v>
                </c:pt>
                <c:pt idx="1474">
                  <c:v>-13.819488459333497</c:v>
                </c:pt>
                <c:pt idx="1475">
                  <c:v>-13.803488117987056</c:v>
                </c:pt>
                <c:pt idx="1476">
                  <c:v>-13.819488459333497</c:v>
                </c:pt>
                <c:pt idx="1477">
                  <c:v>-13.835748980205278</c:v>
                </c:pt>
                <c:pt idx="1478">
                  <c:v>-13.819488459333497</c:v>
                </c:pt>
                <c:pt idx="1479">
                  <c:v>-13.852278282156488</c:v>
                </c:pt>
                <c:pt idx="1480">
                  <c:v>-13.819488459333497</c:v>
                </c:pt>
                <c:pt idx="1481">
                  <c:v>-13.835748980205278</c:v>
                </c:pt>
                <c:pt idx="1482">
                  <c:v>-13.819488459333497</c:v>
                </c:pt>
                <c:pt idx="1483">
                  <c:v>-13.819488459333497</c:v>
                </c:pt>
                <c:pt idx="1484">
                  <c:v>-13.852278282156488</c:v>
                </c:pt>
                <c:pt idx="1485">
                  <c:v>-13.835748980205278</c:v>
                </c:pt>
                <c:pt idx="1486">
                  <c:v>-13.852278282156488</c:v>
                </c:pt>
                <c:pt idx="1487">
                  <c:v>-13.835748980205278</c:v>
                </c:pt>
                <c:pt idx="1488">
                  <c:v>-13.835748980205278</c:v>
                </c:pt>
                <c:pt idx="1489">
                  <c:v>-13.835748980205278</c:v>
                </c:pt>
                <c:pt idx="1490">
                  <c:v>-13.835748980205278</c:v>
                </c:pt>
                <c:pt idx="1491">
                  <c:v>-13.852278282156488</c:v>
                </c:pt>
                <c:pt idx="1492">
                  <c:v>-13.835748980205278</c:v>
                </c:pt>
                <c:pt idx="1493">
                  <c:v>-13.835748980205278</c:v>
                </c:pt>
                <c:pt idx="1494">
                  <c:v>-13.852278282156488</c:v>
                </c:pt>
                <c:pt idx="1495">
                  <c:v>-13.835748980205278</c:v>
                </c:pt>
                <c:pt idx="1496">
                  <c:v>-13.835748980205278</c:v>
                </c:pt>
                <c:pt idx="1497">
                  <c:v>-13.819488459333497</c:v>
                </c:pt>
                <c:pt idx="1498">
                  <c:v>-13.852278282156488</c:v>
                </c:pt>
                <c:pt idx="1499">
                  <c:v>-13.852278282156488</c:v>
                </c:pt>
                <c:pt idx="1500">
                  <c:v>-13.869085400472869</c:v>
                </c:pt>
                <c:pt idx="1501">
                  <c:v>-13.852278282156488</c:v>
                </c:pt>
                <c:pt idx="1502">
                  <c:v>-13.869085400472869</c:v>
                </c:pt>
                <c:pt idx="1503">
                  <c:v>-13.835748980205278</c:v>
                </c:pt>
                <c:pt idx="1504">
                  <c:v>-13.835748980205278</c:v>
                </c:pt>
                <c:pt idx="1505">
                  <c:v>-13.852278282156488</c:v>
                </c:pt>
                <c:pt idx="1506">
                  <c:v>-13.835748980205278</c:v>
                </c:pt>
                <c:pt idx="1507">
                  <c:v>-13.852278282156488</c:v>
                </c:pt>
                <c:pt idx="1508">
                  <c:v>-13.852278282156488</c:v>
                </c:pt>
                <c:pt idx="1509">
                  <c:v>-13.852278282156488</c:v>
                </c:pt>
                <c:pt idx="1510">
                  <c:v>-13.852278282156488</c:v>
                </c:pt>
                <c:pt idx="1511">
                  <c:v>-13.852278282156488</c:v>
                </c:pt>
                <c:pt idx="1512">
                  <c:v>-13.835748980205278</c:v>
                </c:pt>
                <c:pt idx="1513">
                  <c:v>-13.869085400472869</c:v>
                </c:pt>
                <c:pt idx="1514">
                  <c:v>-13.869085400472869</c:v>
                </c:pt>
                <c:pt idx="1515">
                  <c:v>-13.869085400472869</c:v>
                </c:pt>
                <c:pt idx="1516">
                  <c:v>-13.852278282156488</c:v>
                </c:pt>
                <c:pt idx="1517">
                  <c:v>-13.852278282156488</c:v>
                </c:pt>
                <c:pt idx="1518">
                  <c:v>-13.852278282156488</c:v>
                </c:pt>
                <c:pt idx="1519">
                  <c:v>-13.852278282156488</c:v>
                </c:pt>
                <c:pt idx="1520">
                  <c:v>-13.835748980205278</c:v>
                </c:pt>
                <c:pt idx="1521">
                  <c:v>-13.835748980205278</c:v>
                </c:pt>
                <c:pt idx="1522">
                  <c:v>-13.852278282156488</c:v>
                </c:pt>
                <c:pt idx="1523">
                  <c:v>-13.852278282156488</c:v>
                </c:pt>
                <c:pt idx="1524">
                  <c:v>-13.869085400472869</c:v>
                </c:pt>
                <c:pt idx="1525">
                  <c:v>-13.852278282156488</c:v>
                </c:pt>
                <c:pt idx="1526">
                  <c:v>-13.869085400472869</c:v>
                </c:pt>
                <c:pt idx="1527">
                  <c:v>-13.869085400472869</c:v>
                </c:pt>
                <c:pt idx="1528">
                  <c:v>-13.88617983383217</c:v>
                </c:pt>
                <c:pt idx="1529">
                  <c:v>-13.869085400472869</c:v>
                </c:pt>
                <c:pt idx="1530">
                  <c:v>-13.869085400472869</c:v>
                </c:pt>
                <c:pt idx="1531">
                  <c:v>-13.852278282156488</c:v>
                </c:pt>
                <c:pt idx="1532">
                  <c:v>-13.88617983383217</c:v>
                </c:pt>
                <c:pt idx="1533">
                  <c:v>-13.869085400472869</c:v>
                </c:pt>
                <c:pt idx="1534">
                  <c:v>-13.852278282156488</c:v>
                </c:pt>
                <c:pt idx="1535">
                  <c:v>-13.88617983383217</c:v>
                </c:pt>
                <c:pt idx="1536">
                  <c:v>-13.88617983383217</c:v>
                </c:pt>
                <c:pt idx="1537">
                  <c:v>-13.869085400472869</c:v>
                </c:pt>
                <c:pt idx="1538">
                  <c:v>-13.88617983383217</c:v>
                </c:pt>
                <c:pt idx="1539">
                  <c:v>-13.88617983383217</c:v>
                </c:pt>
                <c:pt idx="1540">
                  <c:v>-13.852278282156488</c:v>
                </c:pt>
                <c:pt idx="1541">
                  <c:v>-13.869085400472869</c:v>
                </c:pt>
                <c:pt idx="1542">
                  <c:v>-13.852278282156488</c:v>
                </c:pt>
                <c:pt idx="1543">
                  <c:v>-13.869085400472869</c:v>
                </c:pt>
                <c:pt idx="1544">
                  <c:v>-13.869085400472869</c:v>
                </c:pt>
                <c:pt idx="1545">
                  <c:v>-13.869085400472869</c:v>
                </c:pt>
                <c:pt idx="1546">
                  <c:v>-13.869085400472869</c:v>
                </c:pt>
                <c:pt idx="1547">
                  <c:v>-13.903571576544039</c:v>
                </c:pt>
                <c:pt idx="1548">
                  <c:v>-13.903571576544039</c:v>
                </c:pt>
                <c:pt idx="1549">
                  <c:v>-13.88617983383217</c:v>
                </c:pt>
                <c:pt idx="1550">
                  <c:v>-13.88617983383217</c:v>
                </c:pt>
                <c:pt idx="1551">
                  <c:v>-13.88617983383217</c:v>
                </c:pt>
                <c:pt idx="1552">
                  <c:v>-13.88617983383217</c:v>
                </c:pt>
                <c:pt idx="1553">
                  <c:v>-13.88617983383217</c:v>
                </c:pt>
                <c:pt idx="1554">
                  <c:v>-13.903571576544039</c:v>
                </c:pt>
                <c:pt idx="1555">
                  <c:v>-13.869085400472869</c:v>
                </c:pt>
                <c:pt idx="1556">
                  <c:v>-13.869085400472869</c:v>
                </c:pt>
                <c:pt idx="1557">
                  <c:v>-13.88617983383217</c:v>
                </c:pt>
                <c:pt idx="1558">
                  <c:v>-13.88617983383217</c:v>
                </c:pt>
                <c:pt idx="1559">
                  <c:v>-13.88617983383217</c:v>
                </c:pt>
                <c:pt idx="1560">
                  <c:v>-13.88617983383217</c:v>
                </c:pt>
                <c:pt idx="1561">
                  <c:v>-13.903571576544039</c:v>
                </c:pt>
                <c:pt idx="1562">
                  <c:v>-13.903571576544039</c:v>
                </c:pt>
                <c:pt idx="1563">
                  <c:v>-13.903571576544039</c:v>
                </c:pt>
                <c:pt idx="1564">
                  <c:v>-13.903571576544039</c:v>
                </c:pt>
                <c:pt idx="1565">
                  <c:v>-13.903571576544039</c:v>
                </c:pt>
                <c:pt idx="1566">
                  <c:v>-13.903571576544039</c:v>
                </c:pt>
                <c:pt idx="1567">
                  <c:v>-13.869085400472869</c:v>
                </c:pt>
                <c:pt idx="1568">
                  <c:v>-13.88617983383217</c:v>
                </c:pt>
                <c:pt idx="1569">
                  <c:v>-13.903571576544039</c:v>
                </c:pt>
                <c:pt idx="1570">
                  <c:v>-13.88617983383217</c:v>
                </c:pt>
                <c:pt idx="1571">
                  <c:v>-13.903571576544039</c:v>
                </c:pt>
                <c:pt idx="1572">
                  <c:v>-13.903571576544039</c:v>
                </c:pt>
                <c:pt idx="1573">
                  <c:v>-13.88617983383217</c:v>
                </c:pt>
                <c:pt idx="1574">
                  <c:v>-13.88617983383217</c:v>
                </c:pt>
                <c:pt idx="1575">
                  <c:v>-13.903571576544039</c:v>
                </c:pt>
                <c:pt idx="1576">
                  <c:v>-13.903571576544039</c:v>
                </c:pt>
                <c:pt idx="1577">
                  <c:v>-13.939289659146118</c:v>
                </c:pt>
                <c:pt idx="1578">
                  <c:v>-13.903571576544039</c:v>
                </c:pt>
                <c:pt idx="1579">
                  <c:v>-13.92127115364344</c:v>
                </c:pt>
                <c:pt idx="1580">
                  <c:v>-13.939289659146118</c:v>
                </c:pt>
                <c:pt idx="1581">
                  <c:v>-13.903571576544039</c:v>
                </c:pt>
                <c:pt idx="1582">
                  <c:v>-13.92127115364344</c:v>
                </c:pt>
                <c:pt idx="1583">
                  <c:v>-13.903571576544039</c:v>
                </c:pt>
                <c:pt idx="1584">
                  <c:v>-13.903571576544039</c:v>
                </c:pt>
                <c:pt idx="1585">
                  <c:v>-13.92127115364344</c:v>
                </c:pt>
                <c:pt idx="1586">
                  <c:v>-13.92127115364344</c:v>
                </c:pt>
                <c:pt idx="1587">
                  <c:v>-13.903571576544039</c:v>
                </c:pt>
                <c:pt idx="1588">
                  <c:v>-13.92127115364344</c:v>
                </c:pt>
                <c:pt idx="1589">
                  <c:v>-13.903571576544039</c:v>
                </c:pt>
                <c:pt idx="1590">
                  <c:v>-13.903571576544039</c:v>
                </c:pt>
                <c:pt idx="1591">
                  <c:v>-13.939289659146118</c:v>
                </c:pt>
                <c:pt idx="1592">
                  <c:v>-13.903571576544039</c:v>
                </c:pt>
                <c:pt idx="1593">
                  <c:v>-13.92127115364344</c:v>
                </c:pt>
                <c:pt idx="1594">
                  <c:v>-13.92127115364344</c:v>
                </c:pt>
                <c:pt idx="1595">
                  <c:v>-13.939289659146118</c:v>
                </c:pt>
                <c:pt idx="1596">
                  <c:v>-13.92127115364344</c:v>
                </c:pt>
                <c:pt idx="1597">
                  <c:v>-13.92127115364344</c:v>
                </c:pt>
                <c:pt idx="1598">
                  <c:v>-13.939289659146118</c:v>
                </c:pt>
                <c:pt idx="1599">
                  <c:v>-13.92127115364344</c:v>
                </c:pt>
                <c:pt idx="1600">
                  <c:v>-13.939289659146118</c:v>
                </c:pt>
                <c:pt idx="1601">
                  <c:v>-13.939289659146118</c:v>
                </c:pt>
                <c:pt idx="1602">
                  <c:v>-13.939289659146118</c:v>
                </c:pt>
                <c:pt idx="1603">
                  <c:v>-13.939289659146118</c:v>
                </c:pt>
                <c:pt idx="1604">
                  <c:v>-13.903571576544039</c:v>
                </c:pt>
                <c:pt idx="1605">
                  <c:v>-13.92127115364344</c:v>
                </c:pt>
                <c:pt idx="1606">
                  <c:v>-13.903571576544039</c:v>
                </c:pt>
                <c:pt idx="1607">
                  <c:v>-13.957638797814315</c:v>
                </c:pt>
                <c:pt idx="1608">
                  <c:v>-13.939289659146118</c:v>
                </c:pt>
                <c:pt idx="1609">
                  <c:v>-13.92127115364344</c:v>
                </c:pt>
                <c:pt idx="1610">
                  <c:v>-13.957638797814315</c:v>
                </c:pt>
                <c:pt idx="1611">
                  <c:v>-13.903571576544039</c:v>
                </c:pt>
                <c:pt idx="1612">
                  <c:v>-13.939289659146118</c:v>
                </c:pt>
                <c:pt idx="1613">
                  <c:v>-13.939289659146118</c:v>
                </c:pt>
                <c:pt idx="1614">
                  <c:v>-13.939289659146118</c:v>
                </c:pt>
                <c:pt idx="1615">
                  <c:v>-13.903571576544039</c:v>
                </c:pt>
                <c:pt idx="1616">
                  <c:v>-13.957638797814315</c:v>
                </c:pt>
                <c:pt idx="1617">
                  <c:v>-13.939289659146118</c:v>
                </c:pt>
                <c:pt idx="1618">
                  <c:v>-13.92127115364344</c:v>
                </c:pt>
                <c:pt idx="1619">
                  <c:v>-13.92127115364344</c:v>
                </c:pt>
                <c:pt idx="1620">
                  <c:v>-13.939289659146118</c:v>
                </c:pt>
                <c:pt idx="1621">
                  <c:v>-13.957638797814315</c:v>
                </c:pt>
                <c:pt idx="1622">
                  <c:v>-13.939289659146118</c:v>
                </c:pt>
                <c:pt idx="1623">
                  <c:v>-13.939289659146118</c:v>
                </c:pt>
                <c:pt idx="1624">
                  <c:v>-13.92127115364344</c:v>
                </c:pt>
                <c:pt idx="1625">
                  <c:v>-13.939289659146118</c:v>
                </c:pt>
                <c:pt idx="1626">
                  <c:v>-13.939289659146118</c:v>
                </c:pt>
                <c:pt idx="1627">
                  <c:v>-13.939289659146118</c:v>
                </c:pt>
                <c:pt idx="1628">
                  <c:v>-13.957638797814315</c:v>
                </c:pt>
                <c:pt idx="1629">
                  <c:v>-13.957638797814315</c:v>
                </c:pt>
                <c:pt idx="1630">
                  <c:v>-13.976330930826467</c:v>
                </c:pt>
                <c:pt idx="1631">
                  <c:v>-13.957638797814315</c:v>
                </c:pt>
                <c:pt idx="1632">
                  <c:v>-13.957638797814315</c:v>
                </c:pt>
                <c:pt idx="1633">
                  <c:v>-13.976330930826467</c:v>
                </c:pt>
                <c:pt idx="1634">
                  <c:v>-13.957638797814315</c:v>
                </c:pt>
                <c:pt idx="1635">
                  <c:v>-13.939289659146118</c:v>
                </c:pt>
                <c:pt idx="1636">
                  <c:v>-13.957638797814315</c:v>
                </c:pt>
                <c:pt idx="1637">
                  <c:v>-13.957638797814315</c:v>
                </c:pt>
                <c:pt idx="1638">
                  <c:v>-13.957638797814315</c:v>
                </c:pt>
                <c:pt idx="1639">
                  <c:v>-13.976330930826467</c:v>
                </c:pt>
                <c:pt idx="1640">
                  <c:v>-13.976330930826467</c:v>
                </c:pt>
                <c:pt idx="1641">
                  <c:v>-13.976330930826467</c:v>
                </c:pt>
                <c:pt idx="1642">
                  <c:v>-13.939289659146118</c:v>
                </c:pt>
                <c:pt idx="1643">
                  <c:v>-13.957638797814315</c:v>
                </c:pt>
                <c:pt idx="1644">
                  <c:v>-13.939289659146118</c:v>
                </c:pt>
                <c:pt idx="1645">
                  <c:v>-13.939289659146118</c:v>
                </c:pt>
                <c:pt idx="1646">
                  <c:v>-13.939289659146118</c:v>
                </c:pt>
                <c:pt idx="1647">
                  <c:v>-13.957638797814315</c:v>
                </c:pt>
                <c:pt idx="1648">
                  <c:v>-13.939289659146118</c:v>
                </c:pt>
                <c:pt idx="1649">
                  <c:v>-13.939289659146118</c:v>
                </c:pt>
                <c:pt idx="1650">
                  <c:v>-13.957638797814315</c:v>
                </c:pt>
                <c:pt idx="1651">
                  <c:v>-13.939289659146118</c:v>
                </c:pt>
                <c:pt idx="1652">
                  <c:v>-13.92127115364344</c:v>
                </c:pt>
                <c:pt idx="1653">
                  <c:v>-13.957638797814315</c:v>
                </c:pt>
                <c:pt idx="1654">
                  <c:v>-13.939289659146118</c:v>
                </c:pt>
                <c:pt idx="1655">
                  <c:v>-13.957638797814315</c:v>
                </c:pt>
                <c:pt idx="1656">
                  <c:v>-13.957638797814315</c:v>
                </c:pt>
                <c:pt idx="1657">
                  <c:v>-13.92127115364344</c:v>
                </c:pt>
                <c:pt idx="1658">
                  <c:v>-13.957638797814315</c:v>
                </c:pt>
                <c:pt idx="1659">
                  <c:v>-13.957638797814315</c:v>
                </c:pt>
                <c:pt idx="1660">
                  <c:v>-13.957638797814315</c:v>
                </c:pt>
                <c:pt idx="1661">
                  <c:v>-13.957638797814315</c:v>
                </c:pt>
                <c:pt idx="1662">
                  <c:v>-13.957638797814315</c:v>
                </c:pt>
                <c:pt idx="1663">
                  <c:v>-13.957638797814315</c:v>
                </c:pt>
                <c:pt idx="1664">
                  <c:v>-13.957638797814315</c:v>
                </c:pt>
                <c:pt idx="1665">
                  <c:v>-13.976330930826467</c:v>
                </c:pt>
                <c:pt idx="1666">
                  <c:v>-13.976330930826467</c:v>
                </c:pt>
                <c:pt idx="1667">
                  <c:v>-13.957638797814315</c:v>
                </c:pt>
                <c:pt idx="1668">
                  <c:v>-13.976330930826467</c:v>
                </c:pt>
                <c:pt idx="1669">
                  <c:v>-13.976330930826467</c:v>
                </c:pt>
                <c:pt idx="1670">
                  <c:v>-13.957638797814315</c:v>
                </c:pt>
                <c:pt idx="1671">
                  <c:v>-13.976330930826467</c:v>
                </c:pt>
                <c:pt idx="1672">
                  <c:v>-13.976330930826467</c:v>
                </c:pt>
                <c:pt idx="1673">
                  <c:v>-13.957638797814315</c:v>
                </c:pt>
                <c:pt idx="1674">
                  <c:v>-13.976330930826467</c:v>
                </c:pt>
                <c:pt idx="1675">
                  <c:v>-13.976330930826467</c:v>
                </c:pt>
                <c:pt idx="1676">
                  <c:v>-13.957638797814315</c:v>
                </c:pt>
                <c:pt idx="1677">
                  <c:v>-13.939289659146118</c:v>
                </c:pt>
                <c:pt idx="1678">
                  <c:v>-13.92127115364344</c:v>
                </c:pt>
                <c:pt idx="1679">
                  <c:v>-13.92127115364344</c:v>
                </c:pt>
                <c:pt idx="1680">
                  <c:v>-13.92127115364344</c:v>
                </c:pt>
                <c:pt idx="1681">
                  <c:v>-13.903571576544039</c:v>
                </c:pt>
                <c:pt idx="1682">
                  <c:v>-13.957638797814315</c:v>
                </c:pt>
                <c:pt idx="1683">
                  <c:v>-13.92127115364344</c:v>
                </c:pt>
                <c:pt idx="1684">
                  <c:v>-13.869085400472869</c:v>
                </c:pt>
                <c:pt idx="1685">
                  <c:v>-13.88617983383217</c:v>
                </c:pt>
                <c:pt idx="1686">
                  <c:v>-13.939289659146118</c:v>
                </c:pt>
                <c:pt idx="1687">
                  <c:v>-13.939289659146118</c:v>
                </c:pt>
                <c:pt idx="1688">
                  <c:v>-13.957638797814315</c:v>
                </c:pt>
                <c:pt idx="1689">
                  <c:v>-13.976330930826467</c:v>
                </c:pt>
                <c:pt idx="1690">
                  <c:v>-13.957638797814315</c:v>
                </c:pt>
                <c:pt idx="1691">
                  <c:v>-13.939289659146118</c:v>
                </c:pt>
                <c:pt idx="1692">
                  <c:v>-13.957638797814315</c:v>
                </c:pt>
                <c:pt idx="1693">
                  <c:v>-13.957638797814315</c:v>
                </c:pt>
                <c:pt idx="1694">
                  <c:v>-13.957638797814315</c:v>
                </c:pt>
                <c:pt idx="1695">
                  <c:v>-13.976330930826467</c:v>
                </c:pt>
                <c:pt idx="1696">
                  <c:v>-13.957638797814315</c:v>
                </c:pt>
                <c:pt idx="1697">
                  <c:v>-13.976330930826467</c:v>
                </c:pt>
                <c:pt idx="1698">
                  <c:v>-13.957638797814315</c:v>
                </c:pt>
                <c:pt idx="1699">
                  <c:v>-13.976330930826467</c:v>
                </c:pt>
                <c:pt idx="1700">
                  <c:v>-13.957638797814315</c:v>
                </c:pt>
                <c:pt idx="1701">
                  <c:v>-13.939289659146118</c:v>
                </c:pt>
                <c:pt idx="1702">
                  <c:v>-13.957638797814315</c:v>
                </c:pt>
                <c:pt idx="1703">
                  <c:v>-13.957638797814315</c:v>
                </c:pt>
                <c:pt idx="1704">
                  <c:v>-13.957638797814315</c:v>
                </c:pt>
                <c:pt idx="1705">
                  <c:v>-13.957638797814315</c:v>
                </c:pt>
                <c:pt idx="1706">
                  <c:v>-13.939289659146118</c:v>
                </c:pt>
                <c:pt idx="1707">
                  <c:v>-13.957638797814315</c:v>
                </c:pt>
                <c:pt idx="1708">
                  <c:v>-13.976330930826467</c:v>
                </c:pt>
                <c:pt idx="1709">
                  <c:v>-13.957638797814315</c:v>
                </c:pt>
                <c:pt idx="1710">
                  <c:v>-13.976330930826467</c:v>
                </c:pt>
                <c:pt idx="1711">
                  <c:v>-13.957638797814315</c:v>
                </c:pt>
                <c:pt idx="1712">
                  <c:v>-13.976330930826467</c:v>
                </c:pt>
                <c:pt idx="1713">
                  <c:v>-13.957638797814315</c:v>
                </c:pt>
                <c:pt idx="1714">
                  <c:v>-13.957638797814315</c:v>
                </c:pt>
                <c:pt idx="1715">
                  <c:v>-13.957638797814315</c:v>
                </c:pt>
                <c:pt idx="1716">
                  <c:v>-13.957638797814315</c:v>
                </c:pt>
                <c:pt idx="1717">
                  <c:v>-13.957638797814315</c:v>
                </c:pt>
                <c:pt idx="1718">
                  <c:v>-13.976330930826467</c:v>
                </c:pt>
                <c:pt idx="1719">
                  <c:v>-13.939289659146118</c:v>
                </c:pt>
                <c:pt idx="1720">
                  <c:v>-13.976330930826467</c:v>
                </c:pt>
                <c:pt idx="1721">
                  <c:v>-13.939289659146118</c:v>
                </c:pt>
                <c:pt idx="1722">
                  <c:v>-13.976330930826467</c:v>
                </c:pt>
                <c:pt idx="1723">
                  <c:v>-13.976330930826467</c:v>
                </c:pt>
                <c:pt idx="1724">
                  <c:v>-13.976330930826467</c:v>
                </c:pt>
                <c:pt idx="1725">
                  <c:v>-13.957638797814315</c:v>
                </c:pt>
                <c:pt idx="1726">
                  <c:v>-13.976330930826467</c:v>
                </c:pt>
                <c:pt idx="1727">
                  <c:v>-13.976330930826467</c:v>
                </c:pt>
                <c:pt idx="1728">
                  <c:v>-13.976330930826467</c:v>
                </c:pt>
                <c:pt idx="1729">
                  <c:v>-13.957638797814315</c:v>
                </c:pt>
                <c:pt idx="1730">
                  <c:v>-13.976330930826467</c:v>
                </c:pt>
                <c:pt idx="1731">
                  <c:v>-13.976330930826467</c:v>
                </c:pt>
                <c:pt idx="1732">
                  <c:v>-13.957638797814315</c:v>
                </c:pt>
                <c:pt idx="1733">
                  <c:v>-13.976330930826467</c:v>
                </c:pt>
                <c:pt idx="1734">
                  <c:v>-13.957638797814315</c:v>
                </c:pt>
                <c:pt idx="1735">
                  <c:v>-13.976330930826467</c:v>
                </c:pt>
                <c:pt idx="1736">
                  <c:v>-13.976330930826467</c:v>
                </c:pt>
                <c:pt idx="1737">
                  <c:v>-13.976330930826467</c:v>
                </c:pt>
                <c:pt idx="1738">
                  <c:v>-13.976330930826467</c:v>
                </c:pt>
                <c:pt idx="1739">
                  <c:v>-13.976330930826467</c:v>
                </c:pt>
                <c:pt idx="1740">
                  <c:v>-13.957638797814315</c:v>
                </c:pt>
                <c:pt idx="1741">
                  <c:v>-13.976330930826467</c:v>
                </c:pt>
                <c:pt idx="1742">
                  <c:v>-13.976330930826467</c:v>
                </c:pt>
                <c:pt idx="1743">
                  <c:v>-13.939289659146118</c:v>
                </c:pt>
                <c:pt idx="1744">
                  <c:v>-13.957638797814315</c:v>
                </c:pt>
                <c:pt idx="1745">
                  <c:v>-13.957638797814315</c:v>
                </c:pt>
                <c:pt idx="1746">
                  <c:v>-13.957638797814315</c:v>
                </c:pt>
                <c:pt idx="1747">
                  <c:v>-13.957638797814315</c:v>
                </c:pt>
                <c:pt idx="1748">
                  <c:v>-13.957638797814315</c:v>
                </c:pt>
                <c:pt idx="1749">
                  <c:v>-13.957638797814315</c:v>
                </c:pt>
                <c:pt idx="1750">
                  <c:v>-13.957638797814315</c:v>
                </c:pt>
                <c:pt idx="1751">
                  <c:v>-13.957638797814315</c:v>
                </c:pt>
                <c:pt idx="1752">
                  <c:v>-13.939289659146118</c:v>
                </c:pt>
                <c:pt idx="1753">
                  <c:v>-13.957638797814315</c:v>
                </c:pt>
              </c:numCache>
            </c:numRef>
          </c:yVal>
          <c:smooth val="1"/>
          <c:extLst>
            <c:ext xmlns:c16="http://schemas.microsoft.com/office/drawing/2014/chart" uri="{C3380CC4-5D6E-409C-BE32-E72D297353CC}">
              <c16:uniqueId val="{00000001-DB90-402F-91E1-35A38209AE3B}"/>
            </c:ext>
          </c:extLst>
        </c:ser>
        <c:dLbls>
          <c:showLegendKey val="0"/>
          <c:showVal val="0"/>
          <c:showCatName val="0"/>
          <c:showSerName val="0"/>
          <c:showPercent val="0"/>
          <c:showBubbleSize val="0"/>
        </c:dLbls>
        <c:axId val="1049760671"/>
        <c:axId val="1049768575"/>
      </c:scatterChart>
      <c:valAx>
        <c:axId val="104976067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9768575"/>
        <c:crosses val="autoZero"/>
        <c:crossBetween val="midCat"/>
      </c:valAx>
      <c:valAx>
        <c:axId val="1049768575"/>
        <c:scaling>
          <c:orientation val="minMax"/>
          <c:max val="-11"/>
          <c:min val="-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n[Vi+] (ln 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4976067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2567159529538511"/>
          <c:y val="7.9136690647482008E-2"/>
          <c:w val="0.7008068716322885"/>
          <c:h val="0.69494023678694838"/>
        </c:manualLayout>
      </c:layout>
      <c:scatterChart>
        <c:scatterStyle val="smoothMarker"/>
        <c:varyColors val="0"/>
        <c:ser>
          <c:idx val="0"/>
          <c:order val="0"/>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0.24537983648396722"/>
                  <c:y val="-0.37860930153514982"/>
                </c:manualLayout>
              </c:layout>
              <c:numFmt formatCode="0.0000E+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ial 1 lab 6 .2M'!$D$2:$D$2004</c:f>
              <c:numCache>
                <c:formatCode>General</c:formatCode>
                <c:ptCount val="2003"/>
                <c:pt idx="0">
                  <c:v>16.684999999999999</c:v>
                </c:pt>
                <c:pt idx="1">
                  <c:v>16.884999999999998</c:v>
                </c:pt>
                <c:pt idx="2">
                  <c:v>17.084999999999997</c:v>
                </c:pt>
                <c:pt idx="3">
                  <c:v>17.285</c:v>
                </c:pt>
                <c:pt idx="4">
                  <c:v>17.484999999999999</c:v>
                </c:pt>
                <c:pt idx="5">
                  <c:v>17.684999999999999</c:v>
                </c:pt>
                <c:pt idx="6">
                  <c:v>17.884999999999998</c:v>
                </c:pt>
                <c:pt idx="7">
                  <c:v>18.084999999999997</c:v>
                </c:pt>
                <c:pt idx="8">
                  <c:v>18.285</c:v>
                </c:pt>
                <c:pt idx="9">
                  <c:v>18.484999999999999</c:v>
                </c:pt>
                <c:pt idx="10">
                  <c:v>18.684999999999999</c:v>
                </c:pt>
                <c:pt idx="11">
                  <c:v>18.884999999999998</c:v>
                </c:pt>
                <c:pt idx="12">
                  <c:v>19.084999999999997</c:v>
                </c:pt>
                <c:pt idx="13">
                  <c:v>19.285</c:v>
                </c:pt>
                <c:pt idx="14">
                  <c:v>19.484999999999999</c:v>
                </c:pt>
                <c:pt idx="15">
                  <c:v>19.684999999999999</c:v>
                </c:pt>
                <c:pt idx="16">
                  <c:v>19.884999999999998</c:v>
                </c:pt>
                <c:pt idx="17">
                  <c:v>20.084999999999997</c:v>
                </c:pt>
                <c:pt idx="18">
                  <c:v>20.285</c:v>
                </c:pt>
                <c:pt idx="19">
                  <c:v>20.484999999999999</c:v>
                </c:pt>
                <c:pt idx="20">
                  <c:v>20.684999999999999</c:v>
                </c:pt>
                <c:pt idx="21">
                  <c:v>20.884999999999998</c:v>
                </c:pt>
                <c:pt idx="22">
                  <c:v>21.085000000000001</c:v>
                </c:pt>
                <c:pt idx="23">
                  <c:v>21.284999999999997</c:v>
                </c:pt>
                <c:pt idx="24">
                  <c:v>21.484999999999999</c:v>
                </c:pt>
                <c:pt idx="25">
                  <c:v>21.684999999999999</c:v>
                </c:pt>
                <c:pt idx="26">
                  <c:v>21.884999999999998</c:v>
                </c:pt>
                <c:pt idx="27">
                  <c:v>22.085000000000001</c:v>
                </c:pt>
                <c:pt idx="28">
                  <c:v>22.284999999999997</c:v>
                </c:pt>
                <c:pt idx="29">
                  <c:v>22.484999999999999</c:v>
                </c:pt>
                <c:pt idx="30">
                  <c:v>22.684999999999999</c:v>
                </c:pt>
                <c:pt idx="31">
                  <c:v>22.884999999999998</c:v>
                </c:pt>
                <c:pt idx="32">
                  <c:v>23.085000000000001</c:v>
                </c:pt>
                <c:pt idx="33">
                  <c:v>23.284999999999997</c:v>
                </c:pt>
                <c:pt idx="34">
                  <c:v>23.484999999999999</c:v>
                </c:pt>
                <c:pt idx="35">
                  <c:v>23.684999999999999</c:v>
                </c:pt>
                <c:pt idx="36">
                  <c:v>23.884999999999998</c:v>
                </c:pt>
                <c:pt idx="37">
                  <c:v>24.085000000000001</c:v>
                </c:pt>
                <c:pt idx="38">
                  <c:v>24.284999999999997</c:v>
                </c:pt>
                <c:pt idx="39">
                  <c:v>24.484999999999999</c:v>
                </c:pt>
                <c:pt idx="40">
                  <c:v>24.684999999999999</c:v>
                </c:pt>
                <c:pt idx="41">
                  <c:v>24.884999999999998</c:v>
                </c:pt>
                <c:pt idx="42">
                  <c:v>25.085000000000001</c:v>
                </c:pt>
                <c:pt idx="43">
                  <c:v>25.284999999999997</c:v>
                </c:pt>
                <c:pt idx="44">
                  <c:v>25.484999999999999</c:v>
                </c:pt>
                <c:pt idx="45">
                  <c:v>25.684999999999999</c:v>
                </c:pt>
                <c:pt idx="46">
                  <c:v>25.884999999999998</c:v>
                </c:pt>
                <c:pt idx="47">
                  <c:v>26.085000000000001</c:v>
                </c:pt>
                <c:pt idx="48">
                  <c:v>26.284999999999997</c:v>
                </c:pt>
                <c:pt idx="49">
                  <c:v>26.484999999999999</c:v>
                </c:pt>
                <c:pt idx="50">
                  <c:v>26.684999999999999</c:v>
                </c:pt>
                <c:pt idx="51">
                  <c:v>26.884999999999998</c:v>
                </c:pt>
                <c:pt idx="52">
                  <c:v>27.085000000000001</c:v>
                </c:pt>
                <c:pt idx="53">
                  <c:v>27.284999999999997</c:v>
                </c:pt>
                <c:pt idx="54">
                  <c:v>27.484999999999999</c:v>
                </c:pt>
                <c:pt idx="55">
                  <c:v>27.684999999999999</c:v>
                </c:pt>
                <c:pt idx="56">
                  <c:v>27.884999999999998</c:v>
                </c:pt>
                <c:pt idx="57">
                  <c:v>28.085000000000001</c:v>
                </c:pt>
                <c:pt idx="58">
                  <c:v>28.284999999999997</c:v>
                </c:pt>
                <c:pt idx="59">
                  <c:v>28.484999999999999</c:v>
                </c:pt>
                <c:pt idx="60">
                  <c:v>28.684999999999999</c:v>
                </c:pt>
                <c:pt idx="61">
                  <c:v>28.884999999999998</c:v>
                </c:pt>
                <c:pt idx="62">
                  <c:v>29.085000000000001</c:v>
                </c:pt>
                <c:pt idx="63">
                  <c:v>29.284999999999997</c:v>
                </c:pt>
                <c:pt idx="64">
                  <c:v>29.484999999999999</c:v>
                </c:pt>
                <c:pt idx="65">
                  <c:v>29.684999999999999</c:v>
                </c:pt>
                <c:pt idx="66">
                  <c:v>29.884999999999998</c:v>
                </c:pt>
                <c:pt idx="67">
                  <c:v>30.085000000000001</c:v>
                </c:pt>
                <c:pt idx="68">
                  <c:v>30.284999999999997</c:v>
                </c:pt>
                <c:pt idx="69">
                  <c:v>30.484999999999999</c:v>
                </c:pt>
                <c:pt idx="70">
                  <c:v>30.684999999999999</c:v>
                </c:pt>
                <c:pt idx="71">
                  <c:v>30.884999999999998</c:v>
                </c:pt>
                <c:pt idx="72">
                  <c:v>31.085000000000001</c:v>
                </c:pt>
                <c:pt idx="73">
                  <c:v>31.284999999999997</c:v>
                </c:pt>
                <c:pt idx="74">
                  <c:v>31.484999999999999</c:v>
                </c:pt>
                <c:pt idx="75">
                  <c:v>31.684999999999999</c:v>
                </c:pt>
                <c:pt idx="76">
                  <c:v>31.884999999999998</c:v>
                </c:pt>
                <c:pt idx="77">
                  <c:v>32.085000000000001</c:v>
                </c:pt>
                <c:pt idx="78">
                  <c:v>32.284999999999997</c:v>
                </c:pt>
                <c:pt idx="79">
                  <c:v>32.484999999999999</c:v>
                </c:pt>
                <c:pt idx="80">
                  <c:v>32.685000000000002</c:v>
                </c:pt>
                <c:pt idx="81">
                  <c:v>32.884999999999998</c:v>
                </c:pt>
                <c:pt idx="82">
                  <c:v>33.084999999999994</c:v>
                </c:pt>
                <c:pt idx="83">
                  <c:v>33.284999999999997</c:v>
                </c:pt>
                <c:pt idx="84">
                  <c:v>33.484999999999999</c:v>
                </c:pt>
                <c:pt idx="85">
                  <c:v>33.685000000000002</c:v>
                </c:pt>
                <c:pt idx="86">
                  <c:v>33.884999999999998</c:v>
                </c:pt>
                <c:pt idx="87">
                  <c:v>34.084999999999994</c:v>
                </c:pt>
                <c:pt idx="88">
                  <c:v>34.284999999999997</c:v>
                </c:pt>
                <c:pt idx="89">
                  <c:v>34.484999999999999</c:v>
                </c:pt>
                <c:pt idx="90">
                  <c:v>34.685000000000002</c:v>
                </c:pt>
                <c:pt idx="91">
                  <c:v>34.884999999999998</c:v>
                </c:pt>
                <c:pt idx="92">
                  <c:v>35.084999999999994</c:v>
                </c:pt>
                <c:pt idx="93">
                  <c:v>35.284999999999997</c:v>
                </c:pt>
                <c:pt idx="94">
                  <c:v>35.484999999999999</c:v>
                </c:pt>
                <c:pt idx="95">
                  <c:v>35.685000000000002</c:v>
                </c:pt>
                <c:pt idx="96">
                  <c:v>35.884999999999998</c:v>
                </c:pt>
                <c:pt idx="97">
                  <c:v>36.084999999999994</c:v>
                </c:pt>
                <c:pt idx="98">
                  <c:v>36.284999999999997</c:v>
                </c:pt>
                <c:pt idx="99">
                  <c:v>36.484999999999999</c:v>
                </c:pt>
                <c:pt idx="100">
                  <c:v>36.685000000000002</c:v>
                </c:pt>
                <c:pt idx="101">
                  <c:v>36.884999999999998</c:v>
                </c:pt>
                <c:pt idx="102">
                  <c:v>37.084999999999994</c:v>
                </c:pt>
                <c:pt idx="103">
                  <c:v>37.284999999999997</c:v>
                </c:pt>
                <c:pt idx="104">
                  <c:v>37.484999999999999</c:v>
                </c:pt>
                <c:pt idx="105">
                  <c:v>37.685000000000002</c:v>
                </c:pt>
                <c:pt idx="106">
                  <c:v>37.884999999999998</c:v>
                </c:pt>
                <c:pt idx="107">
                  <c:v>38.084999999999994</c:v>
                </c:pt>
                <c:pt idx="108">
                  <c:v>38.284999999999997</c:v>
                </c:pt>
                <c:pt idx="109">
                  <c:v>38.484999999999999</c:v>
                </c:pt>
                <c:pt idx="110">
                  <c:v>38.685000000000002</c:v>
                </c:pt>
                <c:pt idx="111">
                  <c:v>38.884999999999998</c:v>
                </c:pt>
                <c:pt idx="112">
                  <c:v>39.084999999999994</c:v>
                </c:pt>
                <c:pt idx="113">
                  <c:v>39.284999999999997</c:v>
                </c:pt>
                <c:pt idx="114">
                  <c:v>39.484999999999999</c:v>
                </c:pt>
                <c:pt idx="115">
                  <c:v>39.685000000000002</c:v>
                </c:pt>
                <c:pt idx="116">
                  <c:v>39.884999999999998</c:v>
                </c:pt>
                <c:pt idx="117">
                  <c:v>40.084999999999994</c:v>
                </c:pt>
                <c:pt idx="118">
                  <c:v>40.284999999999997</c:v>
                </c:pt>
                <c:pt idx="119">
                  <c:v>40.484999999999999</c:v>
                </c:pt>
                <c:pt idx="120">
                  <c:v>40.685000000000002</c:v>
                </c:pt>
                <c:pt idx="121">
                  <c:v>40.884999999999998</c:v>
                </c:pt>
                <c:pt idx="122">
                  <c:v>41.084999999999994</c:v>
                </c:pt>
                <c:pt idx="123">
                  <c:v>41.284999999999997</c:v>
                </c:pt>
                <c:pt idx="124">
                  <c:v>41.484999999999999</c:v>
                </c:pt>
                <c:pt idx="125">
                  <c:v>41.685000000000002</c:v>
                </c:pt>
                <c:pt idx="126">
                  <c:v>41.884999999999998</c:v>
                </c:pt>
                <c:pt idx="127">
                  <c:v>42.084999999999994</c:v>
                </c:pt>
                <c:pt idx="128">
                  <c:v>42.284999999999997</c:v>
                </c:pt>
                <c:pt idx="129">
                  <c:v>42.484999999999999</c:v>
                </c:pt>
                <c:pt idx="130">
                  <c:v>42.685000000000002</c:v>
                </c:pt>
                <c:pt idx="131">
                  <c:v>42.884999999999998</c:v>
                </c:pt>
                <c:pt idx="132">
                  <c:v>43.084999999999994</c:v>
                </c:pt>
                <c:pt idx="133">
                  <c:v>43.284999999999997</c:v>
                </c:pt>
                <c:pt idx="134">
                  <c:v>43.484999999999999</c:v>
                </c:pt>
                <c:pt idx="135">
                  <c:v>43.685000000000002</c:v>
                </c:pt>
                <c:pt idx="136">
                  <c:v>43.884999999999998</c:v>
                </c:pt>
                <c:pt idx="137">
                  <c:v>44.084999999999994</c:v>
                </c:pt>
                <c:pt idx="138">
                  <c:v>44.284999999999997</c:v>
                </c:pt>
                <c:pt idx="139">
                  <c:v>44.484999999999999</c:v>
                </c:pt>
                <c:pt idx="140">
                  <c:v>44.685000000000002</c:v>
                </c:pt>
                <c:pt idx="141">
                  <c:v>44.884999999999998</c:v>
                </c:pt>
                <c:pt idx="142">
                  <c:v>45.084999999999994</c:v>
                </c:pt>
                <c:pt idx="143">
                  <c:v>45.284999999999997</c:v>
                </c:pt>
                <c:pt idx="144">
                  <c:v>45.484999999999999</c:v>
                </c:pt>
                <c:pt idx="145">
                  <c:v>45.685000000000002</c:v>
                </c:pt>
                <c:pt idx="146">
                  <c:v>45.884999999999998</c:v>
                </c:pt>
                <c:pt idx="147">
                  <c:v>46.084999999999994</c:v>
                </c:pt>
                <c:pt idx="148">
                  <c:v>46.284999999999997</c:v>
                </c:pt>
                <c:pt idx="149">
                  <c:v>46.484999999999999</c:v>
                </c:pt>
                <c:pt idx="150">
                  <c:v>46.685000000000002</c:v>
                </c:pt>
                <c:pt idx="151">
                  <c:v>46.884999999999998</c:v>
                </c:pt>
                <c:pt idx="152">
                  <c:v>47.084999999999994</c:v>
                </c:pt>
                <c:pt idx="153">
                  <c:v>47.284999999999997</c:v>
                </c:pt>
                <c:pt idx="154">
                  <c:v>47.484999999999999</c:v>
                </c:pt>
                <c:pt idx="155">
                  <c:v>47.685000000000002</c:v>
                </c:pt>
                <c:pt idx="156">
                  <c:v>47.884999999999998</c:v>
                </c:pt>
                <c:pt idx="157">
                  <c:v>48.084999999999994</c:v>
                </c:pt>
                <c:pt idx="158">
                  <c:v>48.284999999999997</c:v>
                </c:pt>
                <c:pt idx="159">
                  <c:v>48.484999999999999</c:v>
                </c:pt>
                <c:pt idx="160">
                  <c:v>48.685000000000002</c:v>
                </c:pt>
                <c:pt idx="161">
                  <c:v>48.885000000000005</c:v>
                </c:pt>
                <c:pt idx="162">
                  <c:v>49.084999999999994</c:v>
                </c:pt>
                <c:pt idx="163">
                  <c:v>49.284999999999997</c:v>
                </c:pt>
                <c:pt idx="164">
                  <c:v>49.484999999999999</c:v>
                </c:pt>
                <c:pt idx="165">
                  <c:v>49.685000000000002</c:v>
                </c:pt>
                <c:pt idx="166">
                  <c:v>49.885000000000005</c:v>
                </c:pt>
                <c:pt idx="167">
                  <c:v>50.084999999999994</c:v>
                </c:pt>
                <c:pt idx="168">
                  <c:v>50.284999999999997</c:v>
                </c:pt>
                <c:pt idx="169">
                  <c:v>50.484999999999999</c:v>
                </c:pt>
                <c:pt idx="170">
                  <c:v>50.685000000000002</c:v>
                </c:pt>
                <c:pt idx="171">
                  <c:v>50.885000000000005</c:v>
                </c:pt>
                <c:pt idx="172">
                  <c:v>51.084999999999994</c:v>
                </c:pt>
                <c:pt idx="173">
                  <c:v>51.284999999999997</c:v>
                </c:pt>
                <c:pt idx="174">
                  <c:v>51.484999999999999</c:v>
                </c:pt>
                <c:pt idx="175">
                  <c:v>51.685000000000002</c:v>
                </c:pt>
                <c:pt idx="176">
                  <c:v>51.885000000000005</c:v>
                </c:pt>
                <c:pt idx="177">
                  <c:v>52.084999999999994</c:v>
                </c:pt>
                <c:pt idx="178">
                  <c:v>52.284999999999997</c:v>
                </c:pt>
                <c:pt idx="179">
                  <c:v>52.484999999999999</c:v>
                </c:pt>
                <c:pt idx="180">
                  <c:v>52.685000000000002</c:v>
                </c:pt>
                <c:pt idx="181">
                  <c:v>52.885000000000005</c:v>
                </c:pt>
                <c:pt idx="182">
                  <c:v>53.084999999999994</c:v>
                </c:pt>
                <c:pt idx="183">
                  <c:v>53.284999999999997</c:v>
                </c:pt>
                <c:pt idx="184">
                  <c:v>53.484999999999999</c:v>
                </c:pt>
                <c:pt idx="185">
                  <c:v>53.685000000000002</c:v>
                </c:pt>
                <c:pt idx="186">
                  <c:v>53.885000000000005</c:v>
                </c:pt>
                <c:pt idx="187">
                  <c:v>54.084999999999994</c:v>
                </c:pt>
                <c:pt idx="188">
                  <c:v>54.284999999999997</c:v>
                </c:pt>
                <c:pt idx="189">
                  <c:v>54.484999999999999</c:v>
                </c:pt>
                <c:pt idx="190">
                  <c:v>54.685000000000002</c:v>
                </c:pt>
                <c:pt idx="191">
                  <c:v>54.885000000000005</c:v>
                </c:pt>
                <c:pt idx="192">
                  <c:v>55.084999999999994</c:v>
                </c:pt>
                <c:pt idx="193">
                  <c:v>55.284999999999997</c:v>
                </c:pt>
                <c:pt idx="194">
                  <c:v>55.484999999999999</c:v>
                </c:pt>
                <c:pt idx="195">
                  <c:v>55.685000000000002</c:v>
                </c:pt>
                <c:pt idx="196">
                  <c:v>55.885000000000005</c:v>
                </c:pt>
                <c:pt idx="197">
                  <c:v>56.084999999999994</c:v>
                </c:pt>
                <c:pt idx="198">
                  <c:v>56.284999999999997</c:v>
                </c:pt>
                <c:pt idx="199">
                  <c:v>56.484999999999999</c:v>
                </c:pt>
                <c:pt idx="200">
                  <c:v>56.685000000000002</c:v>
                </c:pt>
                <c:pt idx="201">
                  <c:v>56.885000000000005</c:v>
                </c:pt>
                <c:pt idx="202">
                  <c:v>57.084999999999994</c:v>
                </c:pt>
                <c:pt idx="203">
                  <c:v>57.284999999999997</c:v>
                </c:pt>
                <c:pt idx="204">
                  <c:v>57.484999999999999</c:v>
                </c:pt>
                <c:pt idx="205">
                  <c:v>57.685000000000002</c:v>
                </c:pt>
                <c:pt idx="206">
                  <c:v>57.885000000000005</c:v>
                </c:pt>
                <c:pt idx="207">
                  <c:v>58.084999999999994</c:v>
                </c:pt>
                <c:pt idx="208">
                  <c:v>58.284999999999997</c:v>
                </c:pt>
                <c:pt idx="209">
                  <c:v>58.484999999999999</c:v>
                </c:pt>
                <c:pt idx="210">
                  <c:v>58.685000000000002</c:v>
                </c:pt>
                <c:pt idx="211">
                  <c:v>58.885000000000005</c:v>
                </c:pt>
                <c:pt idx="212">
                  <c:v>59.084999999999994</c:v>
                </c:pt>
                <c:pt idx="213">
                  <c:v>59.284999999999997</c:v>
                </c:pt>
                <c:pt idx="214">
                  <c:v>59.484999999999999</c:v>
                </c:pt>
                <c:pt idx="215">
                  <c:v>59.685000000000002</c:v>
                </c:pt>
                <c:pt idx="216">
                  <c:v>59.885000000000005</c:v>
                </c:pt>
                <c:pt idx="217">
                  <c:v>60.084999999999994</c:v>
                </c:pt>
                <c:pt idx="218">
                  <c:v>60.284999999999997</c:v>
                </c:pt>
                <c:pt idx="219">
                  <c:v>60.484999999999999</c:v>
                </c:pt>
                <c:pt idx="220">
                  <c:v>60.685000000000002</c:v>
                </c:pt>
                <c:pt idx="221">
                  <c:v>60.885000000000005</c:v>
                </c:pt>
                <c:pt idx="222">
                  <c:v>61.084999999999994</c:v>
                </c:pt>
                <c:pt idx="223">
                  <c:v>61.284999999999997</c:v>
                </c:pt>
                <c:pt idx="224">
                  <c:v>61.484999999999999</c:v>
                </c:pt>
                <c:pt idx="225">
                  <c:v>61.685000000000002</c:v>
                </c:pt>
                <c:pt idx="226">
                  <c:v>61.885000000000005</c:v>
                </c:pt>
                <c:pt idx="227">
                  <c:v>62.084999999999994</c:v>
                </c:pt>
                <c:pt idx="228">
                  <c:v>62.284999999999997</c:v>
                </c:pt>
                <c:pt idx="229">
                  <c:v>62.484999999999999</c:v>
                </c:pt>
                <c:pt idx="230">
                  <c:v>62.685000000000002</c:v>
                </c:pt>
                <c:pt idx="231">
                  <c:v>62.885000000000005</c:v>
                </c:pt>
                <c:pt idx="232">
                  <c:v>63.084999999999994</c:v>
                </c:pt>
                <c:pt idx="233">
                  <c:v>63.284999999999997</c:v>
                </c:pt>
                <c:pt idx="234">
                  <c:v>63.484999999999999</c:v>
                </c:pt>
                <c:pt idx="235">
                  <c:v>63.685000000000002</c:v>
                </c:pt>
                <c:pt idx="236">
                  <c:v>63.885000000000005</c:v>
                </c:pt>
                <c:pt idx="237">
                  <c:v>64.084999999999994</c:v>
                </c:pt>
                <c:pt idx="238">
                  <c:v>64.284999999999997</c:v>
                </c:pt>
                <c:pt idx="239">
                  <c:v>64.484999999999999</c:v>
                </c:pt>
                <c:pt idx="240">
                  <c:v>64.685000000000002</c:v>
                </c:pt>
                <c:pt idx="241">
                  <c:v>64.885000000000005</c:v>
                </c:pt>
                <c:pt idx="242">
                  <c:v>65.084999999999994</c:v>
                </c:pt>
                <c:pt idx="243">
                  <c:v>65.284999999999997</c:v>
                </c:pt>
                <c:pt idx="244">
                  <c:v>65.484999999999999</c:v>
                </c:pt>
                <c:pt idx="245">
                  <c:v>65.685000000000002</c:v>
                </c:pt>
                <c:pt idx="246">
                  <c:v>65.885000000000005</c:v>
                </c:pt>
                <c:pt idx="247">
                  <c:v>66.084999999999994</c:v>
                </c:pt>
                <c:pt idx="248">
                  <c:v>66.284999999999997</c:v>
                </c:pt>
                <c:pt idx="249">
                  <c:v>66.484999999999999</c:v>
                </c:pt>
                <c:pt idx="250">
                  <c:v>66.685000000000002</c:v>
                </c:pt>
                <c:pt idx="251">
                  <c:v>66.885000000000005</c:v>
                </c:pt>
                <c:pt idx="252">
                  <c:v>67.084999999999994</c:v>
                </c:pt>
                <c:pt idx="253">
                  <c:v>67.284999999999997</c:v>
                </c:pt>
                <c:pt idx="254">
                  <c:v>67.484999999999999</c:v>
                </c:pt>
                <c:pt idx="255">
                  <c:v>67.685000000000002</c:v>
                </c:pt>
                <c:pt idx="256">
                  <c:v>67.885000000000005</c:v>
                </c:pt>
                <c:pt idx="257">
                  <c:v>68.084999999999994</c:v>
                </c:pt>
                <c:pt idx="258">
                  <c:v>68.284999999999997</c:v>
                </c:pt>
                <c:pt idx="259">
                  <c:v>68.484999999999999</c:v>
                </c:pt>
                <c:pt idx="260">
                  <c:v>68.685000000000002</c:v>
                </c:pt>
                <c:pt idx="261">
                  <c:v>68.885000000000005</c:v>
                </c:pt>
                <c:pt idx="262">
                  <c:v>69.084999999999994</c:v>
                </c:pt>
                <c:pt idx="263">
                  <c:v>69.284999999999997</c:v>
                </c:pt>
                <c:pt idx="264">
                  <c:v>69.484999999999999</c:v>
                </c:pt>
                <c:pt idx="265">
                  <c:v>69.685000000000002</c:v>
                </c:pt>
                <c:pt idx="266">
                  <c:v>69.885000000000005</c:v>
                </c:pt>
                <c:pt idx="267">
                  <c:v>70.084999999999994</c:v>
                </c:pt>
                <c:pt idx="268">
                  <c:v>70.284999999999997</c:v>
                </c:pt>
                <c:pt idx="269">
                  <c:v>70.484999999999999</c:v>
                </c:pt>
                <c:pt idx="270">
                  <c:v>70.685000000000002</c:v>
                </c:pt>
                <c:pt idx="271">
                  <c:v>70.885000000000005</c:v>
                </c:pt>
                <c:pt idx="272">
                  <c:v>71.084999999999994</c:v>
                </c:pt>
                <c:pt idx="273">
                  <c:v>71.284999999999997</c:v>
                </c:pt>
                <c:pt idx="274">
                  <c:v>71.484999999999999</c:v>
                </c:pt>
                <c:pt idx="275">
                  <c:v>71.685000000000002</c:v>
                </c:pt>
                <c:pt idx="276">
                  <c:v>71.885000000000005</c:v>
                </c:pt>
                <c:pt idx="277">
                  <c:v>72.084999999999994</c:v>
                </c:pt>
                <c:pt idx="278">
                  <c:v>72.284999999999997</c:v>
                </c:pt>
                <c:pt idx="279">
                  <c:v>72.484999999999999</c:v>
                </c:pt>
                <c:pt idx="280">
                  <c:v>72.685000000000002</c:v>
                </c:pt>
                <c:pt idx="281">
                  <c:v>72.885000000000005</c:v>
                </c:pt>
                <c:pt idx="282">
                  <c:v>73.084999999999994</c:v>
                </c:pt>
                <c:pt idx="283">
                  <c:v>73.284999999999997</c:v>
                </c:pt>
                <c:pt idx="284">
                  <c:v>73.484999999999999</c:v>
                </c:pt>
                <c:pt idx="285">
                  <c:v>73.685000000000002</c:v>
                </c:pt>
                <c:pt idx="286">
                  <c:v>73.885000000000005</c:v>
                </c:pt>
                <c:pt idx="287">
                  <c:v>74.084999999999994</c:v>
                </c:pt>
                <c:pt idx="288">
                  <c:v>74.284999999999997</c:v>
                </c:pt>
                <c:pt idx="289">
                  <c:v>74.484999999999999</c:v>
                </c:pt>
                <c:pt idx="290">
                  <c:v>74.685000000000002</c:v>
                </c:pt>
                <c:pt idx="291">
                  <c:v>74.885000000000005</c:v>
                </c:pt>
                <c:pt idx="292">
                  <c:v>75.084999999999994</c:v>
                </c:pt>
                <c:pt idx="293">
                  <c:v>75.284999999999997</c:v>
                </c:pt>
                <c:pt idx="294">
                  <c:v>75.484999999999999</c:v>
                </c:pt>
                <c:pt idx="295">
                  <c:v>75.685000000000002</c:v>
                </c:pt>
                <c:pt idx="296">
                  <c:v>75.885000000000005</c:v>
                </c:pt>
                <c:pt idx="297">
                  <c:v>76.084999999999994</c:v>
                </c:pt>
                <c:pt idx="298">
                  <c:v>76.284999999999997</c:v>
                </c:pt>
                <c:pt idx="299">
                  <c:v>76.484999999999999</c:v>
                </c:pt>
                <c:pt idx="300">
                  <c:v>76.685000000000002</c:v>
                </c:pt>
                <c:pt idx="301">
                  <c:v>76.885000000000005</c:v>
                </c:pt>
                <c:pt idx="302">
                  <c:v>77.084999999999994</c:v>
                </c:pt>
                <c:pt idx="303">
                  <c:v>77.284999999999997</c:v>
                </c:pt>
                <c:pt idx="304">
                  <c:v>77.484999999999999</c:v>
                </c:pt>
                <c:pt idx="305">
                  <c:v>77.685000000000002</c:v>
                </c:pt>
                <c:pt idx="306">
                  <c:v>77.885000000000005</c:v>
                </c:pt>
                <c:pt idx="307">
                  <c:v>78.084999999999994</c:v>
                </c:pt>
                <c:pt idx="308">
                  <c:v>78.284999999999997</c:v>
                </c:pt>
                <c:pt idx="309">
                  <c:v>78.484999999999999</c:v>
                </c:pt>
                <c:pt idx="310">
                  <c:v>78.685000000000002</c:v>
                </c:pt>
                <c:pt idx="311">
                  <c:v>78.885000000000005</c:v>
                </c:pt>
                <c:pt idx="312">
                  <c:v>79.084999999999994</c:v>
                </c:pt>
                <c:pt idx="313">
                  <c:v>79.284999999999997</c:v>
                </c:pt>
                <c:pt idx="314">
                  <c:v>79.484999999999999</c:v>
                </c:pt>
                <c:pt idx="315">
                  <c:v>79.685000000000002</c:v>
                </c:pt>
                <c:pt idx="316">
                  <c:v>79.885000000000005</c:v>
                </c:pt>
                <c:pt idx="317">
                  <c:v>80.084999999999994</c:v>
                </c:pt>
                <c:pt idx="318">
                  <c:v>80.284999999999997</c:v>
                </c:pt>
                <c:pt idx="319">
                  <c:v>80.484999999999999</c:v>
                </c:pt>
                <c:pt idx="320">
                  <c:v>80.685000000000002</c:v>
                </c:pt>
                <c:pt idx="321">
                  <c:v>80.885000000000005</c:v>
                </c:pt>
                <c:pt idx="322">
                  <c:v>81.085000000000008</c:v>
                </c:pt>
                <c:pt idx="323">
                  <c:v>81.284999999999997</c:v>
                </c:pt>
                <c:pt idx="324">
                  <c:v>81.484999999999999</c:v>
                </c:pt>
                <c:pt idx="325">
                  <c:v>81.685000000000002</c:v>
                </c:pt>
                <c:pt idx="326">
                  <c:v>81.885000000000005</c:v>
                </c:pt>
                <c:pt idx="327">
                  <c:v>82.085000000000008</c:v>
                </c:pt>
                <c:pt idx="328">
                  <c:v>82.284999999999997</c:v>
                </c:pt>
                <c:pt idx="329">
                  <c:v>82.484999999999999</c:v>
                </c:pt>
                <c:pt idx="330">
                  <c:v>82.685000000000002</c:v>
                </c:pt>
                <c:pt idx="331">
                  <c:v>82.885000000000005</c:v>
                </c:pt>
                <c:pt idx="332">
                  <c:v>83.085000000000008</c:v>
                </c:pt>
                <c:pt idx="333">
                  <c:v>83.284999999999997</c:v>
                </c:pt>
                <c:pt idx="334">
                  <c:v>83.484999999999999</c:v>
                </c:pt>
                <c:pt idx="335">
                  <c:v>83.685000000000002</c:v>
                </c:pt>
                <c:pt idx="336">
                  <c:v>83.885000000000005</c:v>
                </c:pt>
                <c:pt idx="337">
                  <c:v>84.085000000000008</c:v>
                </c:pt>
                <c:pt idx="338">
                  <c:v>84.284999999999997</c:v>
                </c:pt>
                <c:pt idx="339">
                  <c:v>84.484999999999999</c:v>
                </c:pt>
                <c:pt idx="340">
                  <c:v>84.685000000000002</c:v>
                </c:pt>
                <c:pt idx="341">
                  <c:v>84.885000000000005</c:v>
                </c:pt>
                <c:pt idx="342">
                  <c:v>85.085000000000008</c:v>
                </c:pt>
                <c:pt idx="343">
                  <c:v>85.284999999999997</c:v>
                </c:pt>
                <c:pt idx="344">
                  <c:v>85.484999999999999</c:v>
                </c:pt>
                <c:pt idx="345">
                  <c:v>85.685000000000002</c:v>
                </c:pt>
                <c:pt idx="346">
                  <c:v>85.885000000000005</c:v>
                </c:pt>
                <c:pt idx="347">
                  <c:v>86.085000000000008</c:v>
                </c:pt>
                <c:pt idx="348">
                  <c:v>86.284999999999997</c:v>
                </c:pt>
                <c:pt idx="349">
                  <c:v>86.484999999999999</c:v>
                </c:pt>
                <c:pt idx="350">
                  <c:v>86.685000000000002</c:v>
                </c:pt>
                <c:pt idx="351">
                  <c:v>86.885000000000005</c:v>
                </c:pt>
                <c:pt idx="352">
                  <c:v>87.085000000000008</c:v>
                </c:pt>
                <c:pt idx="353">
                  <c:v>87.284999999999997</c:v>
                </c:pt>
                <c:pt idx="354">
                  <c:v>87.484999999999999</c:v>
                </c:pt>
                <c:pt idx="355">
                  <c:v>87.685000000000002</c:v>
                </c:pt>
                <c:pt idx="356">
                  <c:v>87.885000000000005</c:v>
                </c:pt>
                <c:pt idx="357">
                  <c:v>88.085000000000008</c:v>
                </c:pt>
                <c:pt idx="358">
                  <c:v>88.284999999999997</c:v>
                </c:pt>
                <c:pt idx="359">
                  <c:v>88.484999999999999</c:v>
                </c:pt>
                <c:pt idx="360">
                  <c:v>88.685000000000002</c:v>
                </c:pt>
                <c:pt idx="361">
                  <c:v>88.885000000000005</c:v>
                </c:pt>
                <c:pt idx="362">
                  <c:v>89.085000000000008</c:v>
                </c:pt>
                <c:pt idx="363">
                  <c:v>89.284999999999997</c:v>
                </c:pt>
                <c:pt idx="364">
                  <c:v>89.484999999999999</c:v>
                </c:pt>
                <c:pt idx="365">
                  <c:v>89.685000000000002</c:v>
                </c:pt>
                <c:pt idx="366">
                  <c:v>89.885000000000005</c:v>
                </c:pt>
                <c:pt idx="367">
                  <c:v>90.085000000000008</c:v>
                </c:pt>
                <c:pt idx="368">
                  <c:v>90.284999999999997</c:v>
                </c:pt>
                <c:pt idx="369">
                  <c:v>90.484999999999999</c:v>
                </c:pt>
                <c:pt idx="370">
                  <c:v>90.685000000000002</c:v>
                </c:pt>
                <c:pt idx="371">
                  <c:v>90.885000000000005</c:v>
                </c:pt>
                <c:pt idx="372">
                  <c:v>91.085000000000008</c:v>
                </c:pt>
                <c:pt idx="373">
                  <c:v>91.284999999999997</c:v>
                </c:pt>
                <c:pt idx="374">
                  <c:v>91.484999999999999</c:v>
                </c:pt>
                <c:pt idx="375">
                  <c:v>91.685000000000002</c:v>
                </c:pt>
                <c:pt idx="376">
                  <c:v>91.885000000000005</c:v>
                </c:pt>
                <c:pt idx="377">
                  <c:v>92.085000000000008</c:v>
                </c:pt>
                <c:pt idx="378">
                  <c:v>92.284999999999997</c:v>
                </c:pt>
                <c:pt idx="379">
                  <c:v>92.484999999999999</c:v>
                </c:pt>
                <c:pt idx="380">
                  <c:v>92.685000000000002</c:v>
                </c:pt>
                <c:pt idx="381">
                  <c:v>92.885000000000005</c:v>
                </c:pt>
                <c:pt idx="382">
                  <c:v>93.085000000000008</c:v>
                </c:pt>
                <c:pt idx="383">
                  <c:v>93.284999999999997</c:v>
                </c:pt>
                <c:pt idx="384">
                  <c:v>93.484999999999999</c:v>
                </c:pt>
                <c:pt idx="385">
                  <c:v>93.685000000000002</c:v>
                </c:pt>
                <c:pt idx="386">
                  <c:v>93.885000000000005</c:v>
                </c:pt>
                <c:pt idx="387">
                  <c:v>94.085000000000008</c:v>
                </c:pt>
                <c:pt idx="388">
                  <c:v>94.284999999999997</c:v>
                </c:pt>
                <c:pt idx="389">
                  <c:v>94.484999999999999</c:v>
                </c:pt>
                <c:pt idx="390">
                  <c:v>94.685000000000002</c:v>
                </c:pt>
                <c:pt idx="391">
                  <c:v>94.885000000000005</c:v>
                </c:pt>
                <c:pt idx="392">
                  <c:v>95.085000000000008</c:v>
                </c:pt>
                <c:pt idx="393">
                  <c:v>95.284999999999997</c:v>
                </c:pt>
                <c:pt idx="394">
                  <c:v>95.484999999999999</c:v>
                </c:pt>
                <c:pt idx="395">
                  <c:v>95.685000000000002</c:v>
                </c:pt>
                <c:pt idx="396">
                  <c:v>95.885000000000005</c:v>
                </c:pt>
                <c:pt idx="397">
                  <c:v>96.085000000000008</c:v>
                </c:pt>
                <c:pt idx="398">
                  <c:v>96.284999999999997</c:v>
                </c:pt>
                <c:pt idx="399">
                  <c:v>96.484999999999999</c:v>
                </c:pt>
                <c:pt idx="400">
                  <c:v>96.685000000000002</c:v>
                </c:pt>
                <c:pt idx="401">
                  <c:v>96.885000000000005</c:v>
                </c:pt>
                <c:pt idx="402">
                  <c:v>97.085000000000008</c:v>
                </c:pt>
                <c:pt idx="403">
                  <c:v>97.284999999999997</c:v>
                </c:pt>
                <c:pt idx="404">
                  <c:v>97.484999999999999</c:v>
                </c:pt>
                <c:pt idx="405">
                  <c:v>97.685000000000002</c:v>
                </c:pt>
                <c:pt idx="406">
                  <c:v>97.885000000000005</c:v>
                </c:pt>
                <c:pt idx="407">
                  <c:v>98.085000000000008</c:v>
                </c:pt>
                <c:pt idx="408">
                  <c:v>98.284999999999997</c:v>
                </c:pt>
                <c:pt idx="409">
                  <c:v>98.484999999999999</c:v>
                </c:pt>
                <c:pt idx="410">
                  <c:v>98.685000000000002</c:v>
                </c:pt>
                <c:pt idx="411">
                  <c:v>98.885000000000005</c:v>
                </c:pt>
                <c:pt idx="412">
                  <c:v>99.085000000000008</c:v>
                </c:pt>
                <c:pt idx="413">
                  <c:v>99.284999999999997</c:v>
                </c:pt>
                <c:pt idx="414">
                  <c:v>99.484999999999999</c:v>
                </c:pt>
                <c:pt idx="415">
                  <c:v>99.685000000000002</c:v>
                </c:pt>
                <c:pt idx="416">
                  <c:v>99.885000000000005</c:v>
                </c:pt>
                <c:pt idx="417">
                  <c:v>100.08500000000001</c:v>
                </c:pt>
                <c:pt idx="418">
                  <c:v>100.285</c:v>
                </c:pt>
                <c:pt idx="419">
                  <c:v>100.485</c:v>
                </c:pt>
                <c:pt idx="420">
                  <c:v>100.685</c:v>
                </c:pt>
                <c:pt idx="421">
                  <c:v>100.88500000000001</c:v>
                </c:pt>
                <c:pt idx="422">
                  <c:v>101.08500000000001</c:v>
                </c:pt>
                <c:pt idx="423">
                  <c:v>101.285</c:v>
                </c:pt>
                <c:pt idx="424">
                  <c:v>101.485</c:v>
                </c:pt>
                <c:pt idx="425">
                  <c:v>101.685</c:v>
                </c:pt>
                <c:pt idx="426">
                  <c:v>101.88500000000001</c:v>
                </c:pt>
                <c:pt idx="427">
                  <c:v>102.08500000000001</c:v>
                </c:pt>
                <c:pt idx="428">
                  <c:v>102.285</c:v>
                </c:pt>
                <c:pt idx="429">
                  <c:v>102.485</c:v>
                </c:pt>
                <c:pt idx="430">
                  <c:v>102.685</c:v>
                </c:pt>
                <c:pt idx="431">
                  <c:v>102.88500000000001</c:v>
                </c:pt>
                <c:pt idx="432">
                  <c:v>103.08500000000001</c:v>
                </c:pt>
                <c:pt idx="433">
                  <c:v>103.285</c:v>
                </c:pt>
                <c:pt idx="434">
                  <c:v>103.485</c:v>
                </c:pt>
                <c:pt idx="435">
                  <c:v>103.685</c:v>
                </c:pt>
                <c:pt idx="436">
                  <c:v>103.88500000000001</c:v>
                </c:pt>
                <c:pt idx="437">
                  <c:v>104.08500000000001</c:v>
                </c:pt>
                <c:pt idx="438">
                  <c:v>104.285</c:v>
                </c:pt>
                <c:pt idx="439">
                  <c:v>104.485</c:v>
                </c:pt>
                <c:pt idx="440">
                  <c:v>104.685</c:v>
                </c:pt>
                <c:pt idx="441">
                  <c:v>104.88500000000001</c:v>
                </c:pt>
                <c:pt idx="442">
                  <c:v>105.08500000000001</c:v>
                </c:pt>
                <c:pt idx="443">
                  <c:v>105.285</c:v>
                </c:pt>
                <c:pt idx="444">
                  <c:v>105.485</c:v>
                </c:pt>
                <c:pt idx="445">
                  <c:v>105.685</c:v>
                </c:pt>
                <c:pt idx="446">
                  <c:v>105.88500000000001</c:v>
                </c:pt>
                <c:pt idx="447">
                  <c:v>106.08500000000001</c:v>
                </c:pt>
                <c:pt idx="448">
                  <c:v>106.285</c:v>
                </c:pt>
                <c:pt idx="449">
                  <c:v>106.485</c:v>
                </c:pt>
                <c:pt idx="450">
                  <c:v>106.685</c:v>
                </c:pt>
                <c:pt idx="451">
                  <c:v>106.88500000000001</c:v>
                </c:pt>
                <c:pt idx="452">
                  <c:v>107.08500000000001</c:v>
                </c:pt>
                <c:pt idx="453">
                  <c:v>107.285</c:v>
                </c:pt>
                <c:pt idx="454">
                  <c:v>107.485</c:v>
                </c:pt>
                <c:pt idx="455">
                  <c:v>107.685</c:v>
                </c:pt>
                <c:pt idx="456">
                  <c:v>107.88500000000001</c:v>
                </c:pt>
                <c:pt idx="457">
                  <c:v>108.08500000000001</c:v>
                </c:pt>
                <c:pt idx="458">
                  <c:v>108.285</c:v>
                </c:pt>
                <c:pt idx="459">
                  <c:v>108.485</c:v>
                </c:pt>
                <c:pt idx="460">
                  <c:v>108.685</c:v>
                </c:pt>
                <c:pt idx="461">
                  <c:v>108.88500000000001</c:v>
                </c:pt>
                <c:pt idx="462">
                  <c:v>109.08500000000001</c:v>
                </c:pt>
                <c:pt idx="463">
                  <c:v>109.285</c:v>
                </c:pt>
                <c:pt idx="464">
                  <c:v>109.485</c:v>
                </c:pt>
                <c:pt idx="465">
                  <c:v>109.685</c:v>
                </c:pt>
                <c:pt idx="466">
                  <c:v>109.88500000000001</c:v>
                </c:pt>
                <c:pt idx="467">
                  <c:v>110.08500000000001</c:v>
                </c:pt>
                <c:pt idx="468">
                  <c:v>110.285</c:v>
                </c:pt>
                <c:pt idx="469">
                  <c:v>110.485</c:v>
                </c:pt>
                <c:pt idx="470">
                  <c:v>110.685</c:v>
                </c:pt>
                <c:pt idx="471">
                  <c:v>110.88500000000001</c:v>
                </c:pt>
                <c:pt idx="472">
                  <c:v>111.08500000000001</c:v>
                </c:pt>
                <c:pt idx="473">
                  <c:v>111.285</c:v>
                </c:pt>
                <c:pt idx="474">
                  <c:v>111.485</c:v>
                </c:pt>
                <c:pt idx="475">
                  <c:v>111.685</c:v>
                </c:pt>
                <c:pt idx="476">
                  <c:v>111.88500000000001</c:v>
                </c:pt>
                <c:pt idx="477">
                  <c:v>112.08500000000001</c:v>
                </c:pt>
                <c:pt idx="478">
                  <c:v>112.285</c:v>
                </c:pt>
                <c:pt idx="479">
                  <c:v>112.485</c:v>
                </c:pt>
                <c:pt idx="480">
                  <c:v>112.685</c:v>
                </c:pt>
                <c:pt idx="481">
                  <c:v>112.88500000000001</c:v>
                </c:pt>
                <c:pt idx="482">
                  <c:v>113.08500000000001</c:v>
                </c:pt>
                <c:pt idx="483">
                  <c:v>113.285</c:v>
                </c:pt>
                <c:pt idx="484">
                  <c:v>113.485</c:v>
                </c:pt>
                <c:pt idx="485">
                  <c:v>113.685</c:v>
                </c:pt>
                <c:pt idx="486">
                  <c:v>113.88500000000001</c:v>
                </c:pt>
                <c:pt idx="487">
                  <c:v>114.08500000000001</c:v>
                </c:pt>
                <c:pt idx="488">
                  <c:v>114.285</c:v>
                </c:pt>
                <c:pt idx="489">
                  <c:v>114.485</c:v>
                </c:pt>
                <c:pt idx="490">
                  <c:v>114.685</c:v>
                </c:pt>
                <c:pt idx="491">
                  <c:v>114.88500000000001</c:v>
                </c:pt>
                <c:pt idx="492">
                  <c:v>115.08500000000001</c:v>
                </c:pt>
                <c:pt idx="493">
                  <c:v>115.285</c:v>
                </c:pt>
                <c:pt idx="494">
                  <c:v>115.485</c:v>
                </c:pt>
                <c:pt idx="495">
                  <c:v>115.685</c:v>
                </c:pt>
                <c:pt idx="496">
                  <c:v>115.88500000000001</c:v>
                </c:pt>
                <c:pt idx="497">
                  <c:v>116.08500000000001</c:v>
                </c:pt>
                <c:pt idx="498">
                  <c:v>116.285</c:v>
                </c:pt>
                <c:pt idx="499">
                  <c:v>116.485</c:v>
                </c:pt>
                <c:pt idx="500">
                  <c:v>116.685</c:v>
                </c:pt>
                <c:pt idx="501">
                  <c:v>116.88500000000001</c:v>
                </c:pt>
                <c:pt idx="502">
                  <c:v>117.08500000000001</c:v>
                </c:pt>
                <c:pt idx="503">
                  <c:v>117.285</c:v>
                </c:pt>
                <c:pt idx="504">
                  <c:v>117.485</c:v>
                </c:pt>
                <c:pt idx="505">
                  <c:v>117.685</c:v>
                </c:pt>
                <c:pt idx="506">
                  <c:v>117.88500000000001</c:v>
                </c:pt>
                <c:pt idx="507">
                  <c:v>118.08500000000001</c:v>
                </c:pt>
                <c:pt idx="508">
                  <c:v>118.285</c:v>
                </c:pt>
                <c:pt idx="509">
                  <c:v>118.485</c:v>
                </c:pt>
                <c:pt idx="510">
                  <c:v>118.685</c:v>
                </c:pt>
                <c:pt idx="511">
                  <c:v>118.88500000000001</c:v>
                </c:pt>
                <c:pt idx="512">
                  <c:v>119.08500000000001</c:v>
                </c:pt>
                <c:pt idx="513">
                  <c:v>119.285</c:v>
                </c:pt>
                <c:pt idx="514">
                  <c:v>119.485</c:v>
                </c:pt>
                <c:pt idx="515">
                  <c:v>119.685</c:v>
                </c:pt>
                <c:pt idx="516">
                  <c:v>119.88500000000001</c:v>
                </c:pt>
                <c:pt idx="517">
                  <c:v>120.08500000000001</c:v>
                </c:pt>
                <c:pt idx="518">
                  <c:v>120.285</c:v>
                </c:pt>
                <c:pt idx="519">
                  <c:v>120.485</c:v>
                </c:pt>
                <c:pt idx="520">
                  <c:v>120.685</c:v>
                </c:pt>
                <c:pt idx="521">
                  <c:v>120.88500000000001</c:v>
                </c:pt>
                <c:pt idx="522">
                  <c:v>121.08500000000001</c:v>
                </c:pt>
                <c:pt idx="523">
                  <c:v>121.285</c:v>
                </c:pt>
                <c:pt idx="524">
                  <c:v>121.485</c:v>
                </c:pt>
                <c:pt idx="525">
                  <c:v>121.685</c:v>
                </c:pt>
                <c:pt idx="526">
                  <c:v>121.88500000000001</c:v>
                </c:pt>
                <c:pt idx="527">
                  <c:v>122.08500000000001</c:v>
                </c:pt>
                <c:pt idx="528">
                  <c:v>122.285</c:v>
                </c:pt>
                <c:pt idx="529">
                  <c:v>122.485</c:v>
                </c:pt>
                <c:pt idx="530">
                  <c:v>122.685</c:v>
                </c:pt>
                <c:pt idx="531">
                  <c:v>122.88500000000001</c:v>
                </c:pt>
                <c:pt idx="532">
                  <c:v>123.08500000000001</c:v>
                </c:pt>
                <c:pt idx="533">
                  <c:v>123.285</c:v>
                </c:pt>
                <c:pt idx="534">
                  <c:v>123.485</c:v>
                </c:pt>
                <c:pt idx="535">
                  <c:v>123.685</c:v>
                </c:pt>
                <c:pt idx="536">
                  <c:v>123.88500000000001</c:v>
                </c:pt>
                <c:pt idx="537">
                  <c:v>124.08500000000001</c:v>
                </c:pt>
                <c:pt idx="538">
                  <c:v>124.285</c:v>
                </c:pt>
                <c:pt idx="539">
                  <c:v>124.485</c:v>
                </c:pt>
                <c:pt idx="540">
                  <c:v>124.685</c:v>
                </c:pt>
                <c:pt idx="541">
                  <c:v>124.88500000000001</c:v>
                </c:pt>
                <c:pt idx="542">
                  <c:v>125.08500000000001</c:v>
                </c:pt>
                <c:pt idx="543">
                  <c:v>125.285</c:v>
                </c:pt>
                <c:pt idx="544">
                  <c:v>125.485</c:v>
                </c:pt>
                <c:pt idx="545">
                  <c:v>125.685</c:v>
                </c:pt>
                <c:pt idx="546">
                  <c:v>125.88500000000001</c:v>
                </c:pt>
                <c:pt idx="547">
                  <c:v>126.08500000000001</c:v>
                </c:pt>
                <c:pt idx="548">
                  <c:v>126.285</c:v>
                </c:pt>
                <c:pt idx="549">
                  <c:v>126.485</c:v>
                </c:pt>
                <c:pt idx="550">
                  <c:v>126.685</c:v>
                </c:pt>
                <c:pt idx="551">
                  <c:v>126.88500000000001</c:v>
                </c:pt>
                <c:pt idx="552">
                  <c:v>127.08500000000001</c:v>
                </c:pt>
                <c:pt idx="553">
                  <c:v>127.285</c:v>
                </c:pt>
                <c:pt idx="554">
                  <c:v>127.485</c:v>
                </c:pt>
                <c:pt idx="555">
                  <c:v>127.685</c:v>
                </c:pt>
                <c:pt idx="556">
                  <c:v>127.88500000000001</c:v>
                </c:pt>
                <c:pt idx="557">
                  <c:v>128.08500000000001</c:v>
                </c:pt>
                <c:pt idx="558">
                  <c:v>128.285</c:v>
                </c:pt>
                <c:pt idx="559">
                  <c:v>128.48499999999999</c:v>
                </c:pt>
                <c:pt idx="560">
                  <c:v>128.685</c:v>
                </c:pt>
                <c:pt idx="561">
                  <c:v>128.88499999999999</c:v>
                </c:pt>
                <c:pt idx="562">
                  <c:v>129.08500000000001</c:v>
                </c:pt>
                <c:pt idx="563">
                  <c:v>129.285</c:v>
                </c:pt>
                <c:pt idx="564">
                  <c:v>129.48499999999999</c:v>
                </c:pt>
                <c:pt idx="565">
                  <c:v>129.685</c:v>
                </c:pt>
                <c:pt idx="566">
                  <c:v>129.88499999999999</c:v>
                </c:pt>
                <c:pt idx="567">
                  <c:v>130.08500000000001</c:v>
                </c:pt>
                <c:pt idx="568">
                  <c:v>130.285</c:v>
                </c:pt>
                <c:pt idx="569">
                  <c:v>130.48499999999999</c:v>
                </c:pt>
                <c:pt idx="570">
                  <c:v>130.685</c:v>
                </c:pt>
                <c:pt idx="571">
                  <c:v>130.88499999999999</c:v>
                </c:pt>
                <c:pt idx="572">
                  <c:v>131.08500000000001</c:v>
                </c:pt>
                <c:pt idx="573">
                  <c:v>131.285</c:v>
                </c:pt>
                <c:pt idx="574">
                  <c:v>131.48499999999999</c:v>
                </c:pt>
                <c:pt idx="575">
                  <c:v>131.685</c:v>
                </c:pt>
                <c:pt idx="576">
                  <c:v>131.88499999999999</c:v>
                </c:pt>
                <c:pt idx="577">
                  <c:v>132.08500000000001</c:v>
                </c:pt>
                <c:pt idx="578">
                  <c:v>132.285</c:v>
                </c:pt>
                <c:pt idx="579">
                  <c:v>132.48499999999999</c:v>
                </c:pt>
                <c:pt idx="580">
                  <c:v>132.685</c:v>
                </c:pt>
                <c:pt idx="581">
                  <c:v>132.88499999999999</c:v>
                </c:pt>
                <c:pt idx="582">
                  <c:v>133.08500000000001</c:v>
                </c:pt>
                <c:pt idx="583">
                  <c:v>133.285</c:v>
                </c:pt>
                <c:pt idx="584">
                  <c:v>133.48499999999999</c:v>
                </c:pt>
                <c:pt idx="585">
                  <c:v>133.685</c:v>
                </c:pt>
                <c:pt idx="586">
                  <c:v>133.88499999999999</c:v>
                </c:pt>
                <c:pt idx="587">
                  <c:v>134.08500000000001</c:v>
                </c:pt>
                <c:pt idx="588">
                  <c:v>134.285</c:v>
                </c:pt>
                <c:pt idx="589">
                  <c:v>134.48499999999999</c:v>
                </c:pt>
                <c:pt idx="590">
                  <c:v>134.685</c:v>
                </c:pt>
                <c:pt idx="591">
                  <c:v>134.88499999999999</c:v>
                </c:pt>
                <c:pt idx="592">
                  <c:v>135.08500000000001</c:v>
                </c:pt>
                <c:pt idx="593">
                  <c:v>135.285</c:v>
                </c:pt>
                <c:pt idx="594">
                  <c:v>135.48499999999999</c:v>
                </c:pt>
                <c:pt idx="595">
                  <c:v>135.685</c:v>
                </c:pt>
                <c:pt idx="596">
                  <c:v>135.88499999999999</c:v>
                </c:pt>
                <c:pt idx="597">
                  <c:v>136.08500000000001</c:v>
                </c:pt>
                <c:pt idx="598">
                  <c:v>136.285</c:v>
                </c:pt>
                <c:pt idx="599">
                  <c:v>136.48499999999999</c:v>
                </c:pt>
                <c:pt idx="600">
                  <c:v>136.685</c:v>
                </c:pt>
                <c:pt idx="601">
                  <c:v>136.88499999999999</c:v>
                </c:pt>
                <c:pt idx="602">
                  <c:v>137.08500000000001</c:v>
                </c:pt>
                <c:pt idx="603">
                  <c:v>137.285</c:v>
                </c:pt>
                <c:pt idx="604">
                  <c:v>137.48499999999999</c:v>
                </c:pt>
                <c:pt idx="605">
                  <c:v>137.685</c:v>
                </c:pt>
                <c:pt idx="606">
                  <c:v>137.88499999999999</c:v>
                </c:pt>
                <c:pt idx="607">
                  <c:v>138.08500000000001</c:v>
                </c:pt>
                <c:pt idx="608">
                  <c:v>138.285</c:v>
                </c:pt>
                <c:pt idx="609">
                  <c:v>138.48499999999999</c:v>
                </c:pt>
                <c:pt idx="610">
                  <c:v>138.685</c:v>
                </c:pt>
                <c:pt idx="611">
                  <c:v>138.88499999999999</c:v>
                </c:pt>
                <c:pt idx="612">
                  <c:v>139.08500000000001</c:v>
                </c:pt>
                <c:pt idx="613">
                  <c:v>139.285</c:v>
                </c:pt>
                <c:pt idx="614">
                  <c:v>139.48499999999999</c:v>
                </c:pt>
                <c:pt idx="615">
                  <c:v>139.685</c:v>
                </c:pt>
                <c:pt idx="616">
                  <c:v>139.88499999999999</c:v>
                </c:pt>
                <c:pt idx="617">
                  <c:v>140.08500000000001</c:v>
                </c:pt>
                <c:pt idx="618">
                  <c:v>140.285</c:v>
                </c:pt>
                <c:pt idx="619">
                  <c:v>140.48499999999999</c:v>
                </c:pt>
                <c:pt idx="620">
                  <c:v>140.685</c:v>
                </c:pt>
                <c:pt idx="621">
                  <c:v>140.88499999999999</c:v>
                </c:pt>
                <c:pt idx="622">
                  <c:v>141.08500000000001</c:v>
                </c:pt>
                <c:pt idx="623">
                  <c:v>141.285</c:v>
                </c:pt>
                <c:pt idx="624">
                  <c:v>141.48499999999999</c:v>
                </c:pt>
                <c:pt idx="625">
                  <c:v>141.685</c:v>
                </c:pt>
                <c:pt idx="626">
                  <c:v>141.88499999999999</c:v>
                </c:pt>
                <c:pt idx="627">
                  <c:v>142.08500000000001</c:v>
                </c:pt>
                <c:pt idx="628">
                  <c:v>142.285</c:v>
                </c:pt>
                <c:pt idx="629">
                  <c:v>142.48499999999999</c:v>
                </c:pt>
                <c:pt idx="630">
                  <c:v>142.685</c:v>
                </c:pt>
                <c:pt idx="631">
                  <c:v>142.88499999999999</c:v>
                </c:pt>
                <c:pt idx="632">
                  <c:v>143.08500000000001</c:v>
                </c:pt>
                <c:pt idx="633">
                  <c:v>143.285</c:v>
                </c:pt>
                <c:pt idx="634">
                  <c:v>143.48499999999999</c:v>
                </c:pt>
                <c:pt idx="635">
                  <c:v>143.685</c:v>
                </c:pt>
                <c:pt idx="636">
                  <c:v>143.88499999999999</c:v>
                </c:pt>
                <c:pt idx="637">
                  <c:v>144.08500000000001</c:v>
                </c:pt>
                <c:pt idx="638">
                  <c:v>144.285</c:v>
                </c:pt>
                <c:pt idx="639">
                  <c:v>144.48499999999999</c:v>
                </c:pt>
                <c:pt idx="640">
                  <c:v>144.685</c:v>
                </c:pt>
                <c:pt idx="641">
                  <c:v>144.88499999999999</c:v>
                </c:pt>
                <c:pt idx="642">
                  <c:v>145.08500000000001</c:v>
                </c:pt>
                <c:pt idx="643">
                  <c:v>145.285</c:v>
                </c:pt>
                <c:pt idx="644">
                  <c:v>145.48500000000001</c:v>
                </c:pt>
                <c:pt idx="645">
                  <c:v>145.685</c:v>
                </c:pt>
                <c:pt idx="646">
                  <c:v>145.88499999999999</c:v>
                </c:pt>
                <c:pt idx="647">
                  <c:v>146.08500000000001</c:v>
                </c:pt>
                <c:pt idx="648">
                  <c:v>146.285</c:v>
                </c:pt>
                <c:pt idx="649">
                  <c:v>146.48500000000001</c:v>
                </c:pt>
                <c:pt idx="650">
                  <c:v>146.685</c:v>
                </c:pt>
                <c:pt idx="651">
                  <c:v>146.88499999999999</c:v>
                </c:pt>
                <c:pt idx="652">
                  <c:v>147.08500000000001</c:v>
                </c:pt>
                <c:pt idx="653">
                  <c:v>147.285</c:v>
                </c:pt>
                <c:pt idx="654">
                  <c:v>147.48500000000001</c:v>
                </c:pt>
                <c:pt idx="655">
                  <c:v>147.685</c:v>
                </c:pt>
                <c:pt idx="656">
                  <c:v>147.88499999999999</c:v>
                </c:pt>
                <c:pt idx="657">
                  <c:v>148.08500000000001</c:v>
                </c:pt>
                <c:pt idx="658">
                  <c:v>148.285</c:v>
                </c:pt>
                <c:pt idx="659">
                  <c:v>148.48500000000001</c:v>
                </c:pt>
                <c:pt idx="660">
                  <c:v>148.685</c:v>
                </c:pt>
                <c:pt idx="661">
                  <c:v>148.88499999999999</c:v>
                </c:pt>
                <c:pt idx="662">
                  <c:v>149.08500000000001</c:v>
                </c:pt>
                <c:pt idx="663">
                  <c:v>149.285</c:v>
                </c:pt>
                <c:pt idx="664">
                  <c:v>149.48500000000001</c:v>
                </c:pt>
                <c:pt idx="665">
                  <c:v>149.685</c:v>
                </c:pt>
                <c:pt idx="666">
                  <c:v>149.88499999999999</c:v>
                </c:pt>
                <c:pt idx="667">
                  <c:v>150.08500000000001</c:v>
                </c:pt>
                <c:pt idx="668">
                  <c:v>150.285</c:v>
                </c:pt>
                <c:pt idx="669">
                  <c:v>150.48500000000001</c:v>
                </c:pt>
                <c:pt idx="670">
                  <c:v>150.685</c:v>
                </c:pt>
                <c:pt idx="671">
                  <c:v>150.88499999999999</c:v>
                </c:pt>
                <c:pt idx="672">
                  <c:v>151.08500000000001</c:v>
                </c:pt>
                <c:pt idx="673">
                  <c:v>151.285</c:v>
                </c:pt>
                <c:pt idx="674">
                  <c:v>151.48500000000001</c:v>
                </c:pt>
                <c:pt idx="675">
                  <c:v>151.685</c:v>
                </c:pt>
                <c:pt idx="676">
                  <c:v>151.88499999999999</c:v>
                </c:pt>
                <c:pt idx="677">
                  <c:v>152.08500000000001</c:v>
                </c:pt>
                <c:pt idx="678">
                  <c:v>152.285</c:v>
                </c:pt>
                <c:pt idx="679">
                  <c:v>152.48500000000001</c:v>
                </c:pt>
                <c:pt idx="680">
                  <c:v>152.685</c:v>
                </c:pt>
                <c:pt idx="681">
                  <c:v>152.88499999999999</c:v>
                </c:pt>
                <c:pt idx="682">
                  <c:v>153.08500000000001</c:v>
                </c:pt>
                <c:pt idx="683">
                  <c:v>153.285</c:v>
                </c:pt>
                <c:pt idx="684">
                  <c:v>153.48500000000001</c:v>
                </c:pt>
                <c:pt idx="685">
                  <c:v>153.685</c:v>
                </c:pt>
                <c:pt idx="686">
                  <c:v>153.88499999999999</c:v>
                </c:pt>
                <c:pt idx="687">
                  <c:v>154.08500000000001</c:v>
                </c:pt>
                <c:pt idx="688">
                  <c:v>154.285</c:v>
                </c:pt>
                <c:pt idx="689">
                  <c:v>154.48500000000001</c:v>
                </c:pt>
                <c:pt idx="690">
                  <c:v>154.685</c:v>
                </c:pt>
                <c:pt idx="691">
                  <c:v>154.88499999999999</c:v>
                </c:pt>
                <c:pt idx="692">
                  <c:v>155.08500000000001</c:v>
                </c:pt>
                <c:pt idx="693">
                  <c:v>155.285</c:v>
                </c:pt>
                <c:pt idx="694">
                  <c:v>155.48500000000001</c:v>
                </c:pt>
                <c:pt idx="695">
                  <c:v>155.685</c:v>
                </c:pt>
                <c:pt idx="696">
                  <c:v>155.88499999999999</c:v>
                </c:pt>
                <c:pt idx="697">
                  <c:v>156.08500000000001</c:v>
                </c:pt>
                <c:pt idx="698">
                  <c:v>156.285</c:v>
                </c:pt>
                <c:pt idx="699">
                  <c:v>156.48500000000001</c:v>
                </c:pt>
                <c:pt idx="700">
                  <c:v>156.685</c:v>
                </c:pt>
                <c:pt idx="701">
                  <c:v>156.88499999999999</c:v>
                </c:pt>
                <c:pt idx="702">
                  <c:v>157.08500000000001</c:v>
                </c:pt>
                <c:pt idx="703">
                  <c:v>157.285</c:v>
                </c:pt>
                <c:pt idx="704">
                  <c:v>157.48500000000001</c:v>
                </c:pt>
                <c:pt idx="705">
                  <c:v>157.685</c:v>
                </c:pt>
                <c:pt idx="706">
                  <c:v>157.88499999999999</c:v>
                </c:pt>
                <c:pt idx="707">
                  <c:v>158.08500000000001</c:v>
                </c:pt>
                <c:pt idx="708">
                  <c:v>158.285</c:v>
                </c:pt>
                <c:pt idx="709">
                  <c:v>158.48500000000001</c:v>
                </c:pt>
                <c:pt idx="710">
                  <c:v>158.685</c:v>
                </c:pt>
                <c:pt idx="711">
                  <c:v>158.88499999999999</c:v>
                </c:pt>
                <c:pt idx="712">
                  <c:v>159.08500000000001</c:v>
                </c:pt>
                <c:pt idx="713">
                  <c:v>159.285</c:v>
                </c:pt>
                <c:pt idx="714">
                  <c:v>159.48500000000001</c:v>
                </c:pt>
                <c:pt idx="715">
                  <c:v>159.685</c:v>
                </c:pt>
                <c:pt idx="716">
                  <c:v>159.88499999999999</c:v>
                </c:pt>
                <c:pt idx="717">
                  <c:v>160.08500000000001</c:v>
                </c:pt>
                <c:pt idx="718">
                  <c:v>160.285</c:v>
                </c:pt>
                <c:pt idx="719">
                  <c:v>160.48500000000001</c:v>
                </c:pt>
                <c:pt idx="720">
                  <c:v>160.685</c:v>
                </c:pt>
                <c:pt idx="721">
                  <c:v>160.88499999999999</c:v>
                </c:pt>
                <c:pt idx="722">
                  <c:v>161.08500000000001</c:v>
                </c:pt>
                <c:pt idx="723">
                  <c:v>161.285</c:v>
                </c:pt>
                <c:pt idx="724">
                  <c:v>161.48500000000001</c:v>
                </c:pt>
                <c:pt idx="725">
                  <c:v>161.685</c:v>
                </c:pt>
                <c:pt idx="726">
                  <c:v>161.88499999999999</c:v>
                </c:pt>
                <c:pt idx="727">
                  <c:v>162.08500000000001</c:v>
                </c:pt>
                <c:pt idx="728">
                  <c:v>162.285</c:v>
                </c:pt>
                <c:pt idx="729">
                  <c:v>162.48500000000001</c:v>
                </c:pt>
                <c:pt idx="730">
                  <c:v>162.685</c:v>
                </c:pt>
                <c:pt idx="731">
                  <c:v>162.88499999999999</c:v>
                </c:pt>
                <c:pt idx="732">
                  <c:v>163.08500000000001</c:v>
                </c:pt>
                <c:pt idx="733">
                  <c:v>163.285</c:v>
                </c:pt>
                <c:pt idx="734">
                  <c:v>163.48500000000001</c:v>
                </c:pt>
                <c:pt idx="735">
                  <c:v>163.685</c:v>
                </c:pt>
                <c:pt idx="736">
                  <c:v>163.88499999999999</c:v>
                </c:pt>
                <c:pt idx="737">
                  <c:v>164.08500000000001</c:v>
                </c:pt>
                <c:pt idx="738">
                  <c:v>164.285</c:v>
                </c:pt>
                <c:pt idx="739">
                  <c:v>164.48500000000001</c:v>
                </c:pt>
                <c:pt idx="740">
                  <c:v>164.685</c:v>
                </c:pt>
                <c:pt idx="741">
                  <c:v>164.88499999999999</c:v>
                </c:pt>
                <c:pt idx="742">
                  <c:v>165.08500000000001</c:v>
                </c:pt>
                <c:pt idx="743">
                  <c:v>165.285</c:v>
                </c:pt>
                <c:pt idx="744">
                  <c:v>165.48500000000001</c:v>
                </c:pt>
                <c:pt idx="745">
                  <c:v>165.685</c:v>
                </c:pt>
                <c:pt idx="746">
                  <c:v>165.88499999999999</c:v>
                </c:pt>
                <c:pt idx="747">
                  <c:v>166.08500000000001</c:v>
                </c:pt>
                <c:pt idx="748">
                  <c:v>166.285</c:v>
                </c:pt>
                <c:pt idx="749">
                  <c:v>166.48500000000001</c:v>
                </c:pt>
                <c:pt idx="750">
                  <c:v>166.685</c:v>
                </c:pt>
                <c:pt idx="751">
                  <c:v>166.88499999999999</c:v>
                </c:pt>
                <c:pt idx="752">
                  <c:v>167.08500000000001</c:v>
                </c:pt>
                <c:pt idx="753">
                  <c:v>167.285</c:v>
                </c:pt>
                <c:pt idx="754">
                  <c:v>167.48500000000001</c:v>
                </c:pt>
                <c:pt idx="755">
                  <c:v>167.685</c:v>
                </c:pt>
                <c:pt idx="756">
                  <c:v>167.88499999999999</c:v>
                </c:pt>
                <c:pt idx="757">
                  <c:v>168.08500000000001</c:v>
                </c:pt>
                <c:pt idx="758">
                  <c:v>168.285</c:v>
                </c:pt>
                <c:pt idx="759">
                  <c:v>168.48500000000001</c:v>
                </c:pt>
                <c:pt idx="760">
                  <c:v>168.685</c:v>
                </c:pt>
                <c:pt idx="761">
                  <c:v>168.88499999999999</c:v>
                </c:pt>
                <c:pt idx="762">
                  <c:v>169.08500000000001</c:v>
                </c:pt>
                <c:pt idx="763">
                  <c:v>169.285</c:v>
                </c:pt>
                <c:pt idx="764">
                  <c:v>169.48500000000001</c:v>
                </c:pt>
                <c:pt idx="765">
                  <c:v>169.685</c:v>
                </c:pt>
                <c:pt idx="766">
                  <c:v>169.88499999999999</c:v>
                </c:pt>
                <c:pt idx="767">
                  <c:v>170.08500000000001</c:v>
                </c:pt>
                <c:pt idx="768">
                  <c:v>170.285</c:v>
                </c:pt>
                <c:pt idx="769">
                  <c:v>170.48500000000001</c:v>
                </c:pt>
                <c:pt idx="770">
                  <c:v>170.685</c:v>
                </c:pt>
                <c:pt idx="771">
                  <c:v>170.88499999999999</c:v>
                </c:pt>
                <c:pt idx="772">
                  <c:v>171.08500000000001</c:v>
                </c:pt>
                <c:pt idx="773">
                  <c:v>171.285</c:v>
                </c:pt>
                <c:pt idx="774">
                  <c:v>171.48500000000001</c:v>
                </c:pt>
                <c:pt idx="775">
                  <c:v>171.685</c:v>
                </c:pt>
                <c:pt idx="776">
                  <c:v>171.88499999999999</c:v>
                </c:pt>
                <c:pt idx="777">
                  <c:v>172.08500000000001</c:v>
                </c:pt>
                <c:pt idx="778">
                  <c:v>172.285</c:v>
                </c:pt>
                <c:pt idx="779">
                  <c:v>172.48500000000001</c:v>
                </c:pt>
                <c:pt idx="780">
                  <c:v>172.685</c:v>
                </c:pt>
                <c:pt idx="781">
                  <c:v>172.88499999999999</c:v>
                </c:pt>
                <c:pt idx="782">
                  <c:v>173.08500000000001</c:v>
                </c:pt>
                <c:pt idx="783">
                  <c:v>173.285</c:v>
                </c:pt>
                <c:pt idx="784">
                  <c:v>173.48500000000001</c:v>
                </c:pt>
                <c:pt idx="785">
                  <c:v>173.685</c:v>
                </c:pt>
                <c:pt idx="786">
                  <c:v>173.88499999999999</c:v>
                </c:pt>
                <c:pt idx="787">
                  <c:v>174.08500000000001</c:v>
                </c:pt>
                <c:pt idx="788">
                  <c:v>174.285</c:v>
                </c:pt>
                <c:pt idx="789">
                  <c:v>174.48500000000001</c:v>
                </c:pt>
                <c:pt idx="790">
                  <c:v>174.685</c:v>
                </c:pt>
                <c:pt idx="791">
                  <c:v>174.88499999999999</c:v>
                </c:pt>
                <c:pt idx="792">
                  <c:v>175.08500000000001</c:v>
                </c:pt>
                <c:pt idx="793">
                  <c:v>175.285</c:v>
                </c:pt>
                <c:pt idx="794">
                  <c:v>175.48500000000001</c:v>
                </c:pt>
                <c:pt idx="795">
                  <c:v>175.685</c:v>
                </c:pt>
                <c:pt idx="796">
                  <c:v>175.88499999999999</c:v>
                </c:pt>
                <c:pt idx="797">
                  <c:v>176.08500000000001</c:v>
                </c:pt>
                <c:pt idx="798">
                  <c:v>176.285</c:v>
                </c:pt>
                <c:pt idx="799">
                  <c:v>176.48500000000001</c:v>
                </c:pt>
                <c:pt idx="800">
                  <c:v>176.685</c:v>
                </c:pt>
                <c:pt idx="801">
                  <c:v>176.88499999999999</c:v>
                </c:pt>
                <c:pt idx="802">
                  <c:v>177.08500000000001</c:v>
                </c:pt>
                <c:pt idx="803">
                  <c:v>177.285</c:v>
                </c:pt>
                <c:pt idx="804">
                  <c:v>177.48500000000001</c:v>
                </c:pt>
                <c:pt idx="805">
                  <c:v>177.685</c:v>
                </c:pt>
                <c:pt idx="806">
                  <c:v>177.88499999999999</c:v>
                </c:pt>
                <c:pt idx="807">
                  <c:v>178.08500000000001</c:v>
                </c:pt>
                <c:pt idx="808">
                  <c:v>178.285</c:v>
                </c:pt>
                <c:pt idx="809">
                  <c:v>178.48500000000001</c:v>
                </c:pt>
                <c:pt idx="810">
                  <c:v>178.685</c:v>
                </c:pt>
                <c:pt idx="811">
                  <c:v>178.88499999999999</c:v>
                </c:pt>
                <c:pt idx="812">
                  <c:v>179.08500000000001</c:v>
                </c:pt>
                <c:pt idx="813">
                  <c:v>179.285</c:v>
                </c:pt>
                <c:pt idx="814">
                  <c:v>179.48500000000001</c:v>
                </c:pt>
                <c:pt idx="815">
                  <c:v>179.685</c:v>
                </c:pt>
                <c:pt idx="816">
                  <c:v>179.88499999999999</c:v>
                </c:pt>
                <c:pt idx="817">
                  <c:v>180.08500000000001</c:v>
                </c:pt>
                <c:pt idx="818">
                  <c:v>180.285</c:v>
                </c:pt>
                <c:pt idx="819">
                  <c:v>180.48500000000001</c:v>
                </c:pt>
                <c:pt idx="820">
                  <c:v>180.685</c:v>
                </c:pt>
                <c:pt idx="821">
                  <c:v>180.88499999999999</c:v>
                </c:pt>
                <c:pt idx="822">
                  <c:v>181.08500000000001</c:v>
                </c:pt>
                <c:pt idx="823">
                  <c:v>181.285</c:v>
                </c:pt>
                <c:pt idx="824">
                  <c:v>181.48500000000001</c:v>
                </c:pt>
                <c:pt idx="825">
                  <c:v>181.685</c:v>
                </c:pt>
                <c:pt idx="826">
                  <c:v>181.88499999999999</c:v>
                </c:pt>
                <c:pt idx="827">
                  <c:v>182.08500000000001</c:v>
                </c:pt>
                <c:pt idx="828">
                  <c:v>182.285</c:v>
                </c:pt>
                <c:pt idx="829">
                  <c:v>182.48500000000001</c:v>
                </c:pt>
                <c:pt idx="830">
                  <c:v>182.685</c:v>
                </c:pt>
                <c:pt idx="831">
                  <c:v>182.88499999999999</c:v>
                </c:pt>
                <c:pt idx="832">
                  <c:v>183.08500000000001</c:v>
                </c:pt>
                <c:pt idx="833">
                  <c:v>183.285</c:v>
                </c:pt>
                <c:pt idx="834">
                  <c:v>183.48500000000001</c:v>
                </c:pt>
                <c:pt idx="835">
                  <c:v>183.685</c:v>
                </c:pt>
                <c:pt idx="836">
                  <c:v>183.88499999999999</c:v>
                </c:pt>
                <c:pt idx="837">
                  <c:v>184.08500000000001</c:v>
                </c:pt>
                <c:pt idx="838">
                  <c:v>184.285</c:v>
                </c:pt>
                <c:pt idx="839">
                  <c:v>184.48500000000001</c:v>
                </c:pt>
                <c:pt idx="840">
                  <c:v>184.685</c:v>
                </c:pt>
                <c:pt idx="841">
                  <c:v>184.88499999999999</c:v>
                </c:pt>
                <c:pt idx="842">
                  <c:v>185.08500000000001</c:v>
                </c:pt>
                <c:pt idx="843">
                  <c:v>185.285</c:v>
                </c:pt>
                <c:pt idx="844">
                  <c:v>185.48500000000001</c:v>
                </c:pt>
                <c:pt idx="845">
                  <c:v>185.685</c:v>
                </c:pt>
                <c:pt idx="846">
                  <c:v>185.88499999999999</c:v>
                </c:pt>
                <c:pt idx="847">
                  <c:v>186.08500000000001</c:v>
                </c:pt>
                <c:pt idx="848">
                  <c:v>186.285</c:v>
                </c:pt>
                <c:pt idx="849">
                  <c:v>186.48500000000001</c:v>
                </c:pt>
                <c:pt idx="850">
                  <c:v>186.685</c:v>
                </c:pt>
                <c:pt idx="851">
                  <c:v>186.88499999999999</c:v>
                </c:pt>
                <c:pt idx="852">
                  <c:v>187.08500000000001</c:v>
                </c:pt>
                <c:pt idx="853">
                  <c:v>187.285</c:v>
                </c:pt>
                <c:pt idx="854">
                  <c:v>187.48500000000001</c:v>
                </c:pt>
                <c:pt idx="855">
                  <c:v>187.685</c:v>
                </c:pt>
                <c:pt idx="856">
                  <c:v>187.88499999999999</c:v>
                </c:pt>
                <c:pt idx="857">
                  <c:v>188.08500000000001</c:v>
                </c:pt>
                <c:pt idx="858">
                  <c:v>188.285</c:v>
                </c:pt>
                <c:pt idx="859">
                  <c:v>188.48500000000001</c:v>
                </c:pt>
                <c:pt idx="860">
                  <c:v>188.685</c:v>
                </c:pt>
                <c:pt idx="861">
                  <c:v>188.88499999999999</c:v>
                </c:pt>
                <c:pt idx="862">
                  <c:v>189.08500000000001</c:v>
                </c:pt>
                <c:pt idx="863">
                  <c:v>189.285</c:v>
                </c:pt>
                <c:pt idx="864">
                  <c:v>189.48500000000001</c:v>
                </c:pt>
                <c:pt idx="865">
                  <c:v>189.685</c:v>
                </c:pt>
                <c:pt idx="866">
                  <c:v>189.88499999999999</c:v>
                </c:pt>
                <c:pt idx="867">
                  <c:v>190.08500000000001</c:v>
                </c:pt>
                <c:pt idx="868">
                  <c:v>190.285</c:v>
                </c:pt>
                <c:pt idx="869">
                  <c:v>190.48500000000001</c:v>
                </c:pt>
                <c:pt idx="870">
                  <c:v>190.685</c:v>
                </c:pt>
                <c:pt idx="871">
                  <c:v>190.88499999999999</c:v>
                </c:pt>
                <c:pt idx="872">
                  <c:v>191.08500000000001</c:v>
                </c:pt>
                <c:pt idx="873">
                  <c:v>191.285</c:v>
                </c:pt>
                <c:pt idx="874">
                  <c:v>191.48500000000001</c:v>
                </c:pt>
                <c:pt idx="875">
                  <c:v>191.685</c:v>
                </c:pt>
                <c:pt idx="876">
                  <c:v>191.88499999999999</c:v>
                </c:pt>
                <c:pt idx="877">
                  <c:v>192.08500000000001</c:v>
                </c:pt>
                <c:pt idx="878">
                  <c:v>192.285</c:v>
                </c:pt>
                <c:pt idx="879">
                  <c:v>192.48500000000001</c:v>
                </c:pt>
                <c:pt idx="880">
                  <c:v>192.685</c:v>
                </c:pt>
                <c:pt idx="881">
                  <c:v>192.88499999999999</c:v>
                </c:pt>
                <c:pt idx="882">
                  <c:v>193.08500000000001</c:v>
                </c:pt>
                <c:pt idx="883">
                  <c:v>193.285</c:v>
                </c:pt>
                <c:pt idx="884">
                  <c:v>193.48500000000001</c:v>
                </c:pt>
                <c:pt idx="885">
                  <c:v>193.685</c:v>
                </c:pt>
                <c:pt idx="886">
                  <c:v>193.88499999999999</c:v>
                </c:pt>
                <c:pt idx="887">
                  <c:v>194.08500000000001</c:v>
                </c:pt>
                <c:pt idx="888">
                  <c:v>194.285</c:v>
                </c:pt>
                <c:pt idx="889">
                  <c:v>194.48500000000001</c:v>
                </c:pt>
                <c:pt idx="890">
                  <c:v>194.685</c:v>
                </c:pt>
                <c:pt idx="891">
                  <c:v>194.88499999999999</c:v>
                </c:pt>
                <c:pt idx="892">
                  <c:v>195.08500000000001</c:v>
                </c:pt>
                <c:pt idx="893">
                  <c:v>195.285</c:v>
                </c:pt>
                <c:pt idx="894">
                  <c:v>195.48500000000001</c:v>
                </c:pt>
                <c:pt idx="895">
                  <c:v>195.685</c:v>
                </c:pt>
                <c:pt idx="896">
                  <c:v>195.88499999999999</c:v>
                </c:pt>
                <c:pt idx="897">
                  <c:v>196.08500000000001</c:v>
                </c:pt>
                <c:pt idx="898">
                  <c:v>196.285</c:v>
                </c:pt>
                <c:pt idx="899">
                  <c:v>196.48500000000001</c:v>
                </c:pt>
                <c:pt idx="900">
                  <c:v>196.685</c:v>
                </c:pt>
                <c:pt idx="901">
                  <c:v>196.88499999999999</c:v>
                </c:pt>
                <c:pt idx="902">
                  <c:v>197.08500000000001</c:v>
                </c:pt>
                <c:pt idx="903">
                  <c:v>197.285</c:v>
                </c:pt>
                <c:pt idx="904">
                  <c:v>197.48500000000001</c:v>
                </c:pt>
                <c:pt idx="905">
                  <c:v>197.685</c:v>
                </c:pt>
                <c:pt idx="906">
                  <c:v>197.88499999999999</c:v>
                </c:pt>
                <c:pt idx="907">
                  <c:v>198.08500000000001</c:v>
                </c:pt>
                <c:pt idx="908">
                  <c:v>198.285</c:v>
                </c:pt>
                <c:pt idx="909">
                  <c:v>198.48500000000001</c:v>
                </c:pt>
                <c:pt idx="910">
                  <c:v>198.685</c:v>
                </c:pt>
                <c:pt idx="911">
                  <c:v>198.88499999999999</c:v>
                </c:pt>
                <c:pt idx="912">
                  <c:v>199.08500000000001</c:v>
                </c:pt>
                <c:pt idx="913">
                  <c:v>199.285</c:v>
                </c:pt>
                <c:pt idx="914">
                  <c:v>199.48500000000001</c:v>
                </c:pt>
                <c:pt idx="915">
                  <c:v>199.685</c:v>
                </c:pt>
                <c:pt idx="916">
                  <c:v>199.88499999999999</c:v>
                </c:pt>
                <c:pt idx="917">
                  <c:v>200.08500000000001</c:v>
                </c:pt>
                <c:pt idx="918">
                  <c:v>200.285</c:v>
                </c:pt>
                <c:pt idx="919">
                  <c:v>200.48500000000001</c:v>
                </c:pt>
                <c:pt idx="920">
                  <c:v>200.685</c:v>
                </c:pt>
                <c:pt idx="921">
                  <c:v>200.88499999999999</c:v>
                </c:pt>
                <c:pt idx="922">
                  <c:v>201.08500000000001</c:v>
                </c:pt>
                <c:pt idx="923">
                  <c:v>201.285</c:v>
                </c:pt>
                <c:pt idx="924">
                  <c:v>201.48500000000001</c:v>
                </c:pt>
                <c:pt idx="925">
                  <c:v>201.685</c:v>
                </c:pt>
                <c:pt idx="926">
                  <c:v>201.88499999999999</c:v>
                </c:pt>
                <c:pt idx="927">
                  <c:v>202.08500000000001</c:v>
                </c:pt>
                <c:pt idx="928">
                  <c:v>202.285</c:v>
                </c:pt>
                <c:pt idx="929">
                  <c:v>202.48500000000001</c:v>
                </c:pt>
                <c:pt idx="930">
                  <c:v>202.685</c:v>
                </c:pt>
                <c:pt idx="931">
                  <c:v>202.88499999999999</c:v>
                </c:pt>
                <c:pt idx="932">
                  <c:v>203.08500000000001</c:v>
                </c:pt>
                <c:pt idx="933">
                  <c:v>203.285</c:v>
                </c:pt>
                <c:pt idx="934">
                  <c:v>203.48500000000001</c:v>
                </c:pt>
                <c:pt idx="935">
                  <c:v>203.685</c:v>
                </c:pt>
                <c:pt idx="936">
                  <c:v>203.88499999999999</c:v>
                </c:pt>
                <c:pt idx="937">
                  <c:v>204.08500000000001</c:v>
                </c:pt>
                <c:pt idx="938">
                  <c:v>204.285</c:v>
                </c:pt>
                <c:pt idx="939">
                  <c:v>204.48500000000001</c:v>
                </c:pt>
                <c:pt idx="940">
                  <c:v>204.685</c:v>
                </c:pt>
                <c:pt idx="941">
                  <c:v>204.88499999999999</c:v>
                </c:pt>
                <c:pt idx="942">
                  <c:v>205.08500000000001</c:v>
                </c:pt>
                <c:pt idx="943">
                  <c:v>205.285</c:v>
                </c:pt>
                <c:pt idx="944">
                  <c:v>205.48500000000001</c:v>
                </c:pt>
                <c:pt idx="945">
                  <c:v>205.685</c:v>
                </c:pt>
                <c:pt idx="946">
                  <c:v>205.88499999999999</c:v>
                </c:pt>
                <c:pt idx="947">
                  <c:v>206.08500000000001</c:v>
                </c:pt>
                <c:pt idx="948">
                  <c:v>206.285</c:v>
                </c:pt>
                <c:pt idx="949">
                  <c:v>206.48500000000001</c:v>
                </c:pt>
                <c:pt idx="950">
                  <c:v>206.685</c:v>
                </c:pt>
                <c:pt idx="951">
                  <c:v>206.88499999999999</c:v>
                </c:pt>
                <c:pt idx="952">
                  <c:v>207.08500000000001</c:v>
                </c:pt>
                <c:pt idx="953">
                  <c:v>207.285</c:v>
                </c:pt>
                <c:pt idx="954">
                  <c:v>207.48500000000001</c:v>
                </c:pt>
                <c:pt idx="955">
                  <c:v>207.685</c:v>
                </c:pt>
                <c:pt idx="956">
                  <c:v>207.88499999999999</c:v>
                </c:pt>
                <c:pt idx="957">
                  <c:v>208.08500000000001</c:v>
                </c:pt>
                <c:pt idx="958">
                  <c:v>208.285</c:v>
                </c:pt>
                <c:pt idx="959">
                  <c:v>208.48500000000001</c:v>
                </c:pt>
                <c:pt idx="960">
                  <c:v>208.685</c:v>
                </c:pt>
                <c:pt idx="961">
                  <c:v>208.88499999999999</c:v>
                </c:pt>
                <c:pt idx="962">
                  <c:v>209.08500000000001</c:v>
                </c:pt>
                <c:pt idx="963">
                  <c:v>209.285</c:v>
                </c:pt>
                <c:pt idx="964">
                  <c:v>209.48500000000001</c:v>
                </c:pt>
                <c:pt idx="965">
                  <c:v>209.685</c:v>
                </c:pt>
                <c:pt idx="966">
                  <c:v>209.88499999999999</c:v>
                </c:pt>
                <c:pt idx="967">
                  <c:v>210.08500000000001</c:v>
                </c:pt>
                <c:pt idx="968">
                  <c:v>210.285</c:v>
                </c:pt>
                <c:pt idx="969">
                  <c:v>210.48500000000001</c:v>
                </c:pt>
                <c:pt idx="970">
                  <c:v>210.685</c:v>
                </c:pt>
                <c:pt idx="971">
                  <c:v>210.88499999999999</c:v>
                </c:pt>
                <c:pt idx="972">
                  <c:v>211.08500000000001</c:v>
                </c:pt>
                <c:pt idx="973">
                  <c:v>211.285</c:v>
                </c:pt>
                <c:pt idx="974">
                  <c:v>211.48500000000001</c:v>
                </c:pt>
                <c:pt idx="975">
                  <c:v>211.685</c:v>
                </c:pt>
                <c:pt idx="976">
                  <c:v>211.88499999999999</c:v>
                </c:pt>
                <c:pt idx="977">
                  <c:v>212.08500000000001</c:v>
                </c:pt>
                <c:pt idx="978">
                  <c:v>212.285</c:v>
                </c:pt>
                <c:pt idx="979">
                  <c:v>212.48500000000001</c:v>
                </c:pt>
                <c:pt idx="980">
                  <c:v>212.685</c:v>
                </c:pt>
                <c:pt idx="981">
                  <c:v>212.88499999999999</c:v>
                </c:pt>
                <c:pt idx="982">
                  <c:v>213.08500000000001</c:v>
                </c:pt>
                <c:pt idx="983">
                  <c:v>213.285</c:v>
                </c:pt>
                <c:pt idx="984">
                  <c:v>213.48500000000001</c:v>
                </c:pt>
                <c:pt idx="985">
                  <c:v>213.685</c:v>
                </c:pt>
                <c:pt idx="986">
                  <c:v>213.88499999999999</c:v>
                </c:pt>
                <c:pt idx="987">
                  <c:v>214.08500000000001</c:v>
                </c:pt>
                <c:pt idx="988">
                  <c:v>214.285</c:v>
                </c:pt>
                <c:pt idx="989">
                  <c:v>214.48500000000001</c:v>
                </c:pt>
                <c:pt idx="990">
                  <c:v>214.685</c:v>
                </c:pt>
                <c:pt idx="991">
                  <c:v>214.88499999999999</c:v>
                </c:pt>
                <c:pt idx="992">
                  <c:v>215.08500000000001</c:v>
                </c:pt>
                <c:pt idx="993">
                  <c:v>215.285</c:v>
                </c:pt>
                <c:pt idx="994">
                  <c:v>215.48500000000001</c:v>
                </c:pt>
                <c:pt idx="995">
                  <c:v>215.685</c:v>
                </c:pt>
                <c:pt idx="996">
                  <c:v>215.88499999999999</c:v>
                </c:pt>
                <c:pt idx="997">
                  <c:v>216.08500000000001</c:v>
                </c:pt>
                <c:pt idx="998">
                  <c:v>216.285</c:v>
                </c:pt>
                <c:pt idx="999">
                  <c:v>216.48500000000001</c:v>
                </c:pt>
                <c:pt idx="1000">
                  <c:v>216.685</c:v>
                </c:pt>
                <c:pt idx="1001">
                  <c:v>216.88499999999999</c:v>
                </c:pt>
                <c:pt idx="1002">
                  <c:v>217.08500000000001</c:v>
                </c:pt>
                <c:pt idx="1003">
                  <c:v>217.285</c:v>
                </c:pt>
                <c:pt idx="1004">
                  <c:v>217.48500000000001</c:v>
                </c:pt>
                <c:pt idx="1005">
                  <c:v>217.685</c:v>
                </c:pt>
                <c:pt idx="1006">
                  <c:v>217.88499999999999</c:v>
                </c:pt>
                <c:pt idx="1007">
                  <c:v>218.08500000000001</c:v>
                </c:pt>
                <c:pt idx="1008">
                  <c:v>218.285</c:v>
                </c:pt>
                <c:pt idx="1009">
                  <c:v>218.48500000000001</c:v>
                </c:pt>
                <c:pt idx="1010">
                  <c:v>218.685</c:v>
                </c:pt>
                <c:pt idx="1011">
                  <c:v>218.88499999999999</c:v>
                </c:pt>
                <c:pt idx="1012">
                  <c:v>219.08500000000001</c:v>
                </c:pt>
                <c:pt idx="1013">
                  <c:v>219.285</c:v>
                </c:pt>
                <c:pt idx="1014">
                  <c:v>219.48500000000001</c:v>
                </c:pt>
                <c:pt idx="1015">
                  <c:v>219.685</c:v>
                </c:pt>
                <c:pt idx="1016">
                  <c:v>219.88499999999999</c:v>
                </c:pt>
                <c:pt idx="1017">
                  <c:v>220.08500000000001</c:v>
                </c:pt>
                <c:pt idx="1018">
                  <c:v>220.285</c:v>
                </c:pt>
                <c:pt idx="1019">
                  <c:v>220.48500000000001</c:v>
                </c:pt>
                <c:pt idx="1020">
                  <c:v>220.685</c:v>
                </c:pt>
                <c:pt idx="1021">
                  <c:v>220.88499999999999</c:v>
                </c:pt>
                <c:pt idx="1022">
                  <c:v>221.08500000000001</c:v>
                </c:pt>
                <c:pt idx="1023">
                  <c:v>221.285</c:v>
                </c:pt>
                <c:pt idx="1024">
                  <c:v>221.48500000000001</c:v>
                </c:pt>
                <c:pt idx="1025">
                  <c:v>221.685</c:v>
                </c:pt>
                <c:pt idx="1026">
                  <c:v>221.88499999999999</c:v>
                </c:pt>
                <c:pt idx="1027">
                  <c:v>222.08500000000001</c:v>
                </c:pt>
                <c:pt idx="1028">
                  <c:v>222.285</c:v>
                </c:pt>
                <c:pt idx="1029">
                  <c:v>222.48500000000001</c:v>
                </c:pt>
                <c:pt idx="1030">
                  <c:v>222.685</c:v>
                </c:pt>
                <c:pt idx="1031">
                  <c:v>222.88499999999999</c:v>
                </c:pt>
                <c:pt idx="1032">
                  <c:v>223.08500000000001</c:v>
                </c:pt>
                <c:pt idx="1033">
                  <c:v>223.285</c:v>
                </c:pt>
                <c:pt idx="1034">
                  <c:v>223.48500000000001</c:v>
                </c:pt>
                <c:pt idx="1035">
                  <c:v>223.685</c:v>
                </c:pt>
                <c:pt idx="1036">
                  <c:v>223.88499999999999</c:v>
                </c:pt>
                <c:pt idx="1037">
                  <c:v>224.08500000000001</c:v>
                </c:pt>
                <c:pt idx="1038">
                  <c:v>224.285</c:v>
                </c:pt>
                <c:pt idx="1039">
                  <c:v>224.48500000000001</c:v>
                </c:pt>
                <c:pt idx="1040">
                  <c:v>224.685</c:v>
                </c:pt>
                <c:pt idx="1041">
                  <c:v>224.88499999999999</c:v>
                </c:pt>
                <c:pt idx="1042">
                  <c:v>225.08500000000001</c:v>
                </c:pt>
                <c:pt idx="1043">
                  <c:v>225.285</c:v>
                </c:pt>
                <c:pt idx="1044">
                  <c:v>225.48500000000001</c:v>
                </c:pt>
                <c:pt idx="1045">
                  <c:v>225.685</c:v>
                </c:pt>
                <c:pt idx="1046">
                  <c:v>225.88499999999999</c:v>
                </c:pt>
                <c:pt idx="1047">
                  <c:v>226.08500000000001</c:v>
                </c:pt>
                <c:pt idx="1048">
                  <c:v>226.285</c:v>
                </c:pt>
                <c:pt idx="1049">
                  <c:v>226.48500000000001</c:v>
                </c:pt>
                <c:pt idx="1050">
                  <c:v>226.685</c:v>
                </c:pt>
                <c:pt idx="1051">
                  <c:v>226.88499999999999</c:v>
                </c:pt>
                <c:pt idx="1052">
                  <c:v>227.08500000000001</c:v>
                </c:pt>
                <c:pt idx="1053">
                  <c:v>227.285</c:v>
                </c:pt>
                <c:pt idx="1054">
                  <c:v>227.48500000000001</c:v>
                </c:pt>
                <c:pt idx="1055">
                  <c:v>227.685</c:v>
                </c:pt>
                <c:pt idx="1056">
                  <c:v>227.88499999999999</c:v>
                </c:pt>
                <c:pt idx="1057">
                  <c:v>228.08500000000001</c:v>
                </c:pt>
                <c:pt idx="1058">
                  <c:v>228.285</c:v>
                </c:pt>
                <c:pt idx="1059">
                  <c:v>228.48500000000001</c:v>
                </c:pt>
                <c:pt idx="1060">
                  <c:v>228.685</c:v>
                </c:pt>
                <c:pt idx="1061">
                  <c:v>228.88499999999999</c:v>
                </c:pt>
                <c:pt idx="1062">
                  <c:v>229.08500000000001</c:v>
                </c:pt>
                <c:pt idx="1063">
                  <c:v>229.285</c:v>
                </c:pt>
                <c:pt idx="1064">
                  <c:v>229.48500000000001</c:v>
                </c:pt>
                <c:pt idx="1065">
                  <c:v>229.685</c:v>
                </c:pt>
                <c:pt idx="1066">
                  <c:v>229.88499999999999</c:v>
                </c:pt>
                <c:pt idx="1067">
                  <c:v>230.08500000000001</c:v>
                </c:pt>
                <c:pt idx="1068">
                  <c:v>230.285</c:v>
                </c:pt>
                <c:pt idx="1069">
                  <c:v>230.48500000000001</c:v>
                </c:pt>
                <c:pt idx="1070">
                  <c:v>230.685</c:v>
                </c:pt>
                <c:pt idx="1071">
                  <c:v>230.88499999999999</c:v>
                </c:pt>
                <c:pt idx="1072">
                  <c:v>231.08500000000001</c:v>
                </c:pt>
                <c:pt idx="1073">
                  <c:v>231.285</c:v>
                </c:pt>
                <c:pt idx="1074">
                  <c:v>231.48500000000001</c:v>
                </c:pt>
                <c:pt idx="1075">
                  <c:v>231.685</c:v>
                </c:pt>
                <c:pt idx="1076">
                  <c:v>231.88499999999999</c:v>
                </c:pt>
                <c:pt idx="1077">
                  <c:v>232.08500000000001</c:v>
                </c:pt>
                <c:pt idx="1078">
                  <c:v>232.285</c:v>
                </c:pt>
                <c:pt idx="1079">
                  <c:v>232.48500000000001</c:v>
                </c:pt>
                <c:pt idx="1080">
                  <c:v>232.685</c:v>
                </c:pt>
                <c:pt idx="1081">
                  <c:v>232.88499999999999</c:v>
                </c:pt>
                <c:pt idx="1082">
                  <c:v>233.08500000000001</c:v>
                </c:pt>
                <c:pt idx="1083">
                  <c:v>233.285</c:v>
                </c:pt>
                <c:pt idx="1084">
                  <c:v>233.48500000000001</c:v>
                </c:pt>
                <c:pt idx="1085">
                  <c:v>233.685</c:v>
                </c:pt>
                <c:pt idx="1086">
                  <c:v>233.88499999999999</c:v>
                </c:pt>
                <c:pt idx="1087">
                  <c:v>234.08500000000001</c:v>
                </c:pt>
                <c:pt idx="1088">
                  <c:v>234.285</c:v>
                </c:pt>
                <c:pt idx="1089">
                  <c:v>234.48500000000001</c:v>
                </c:pt>
                <c:pt idx="1090">
                  <c:v>234.685</c:v>
                </c:pt>
                <c:pt idx="1091">
                  <c:v>234.88499999999999</c:v>
                </c:pt>
                <c:pt idx="1092">
                  <c:v>235.08500000000001</c:v>
                </c:pt>
                <c:pt idx="1093">
                  <c:v>235.285</c:v>
                </c:pt>
                <c:pt idx="1094">
                  <c:v>235.48500000000001</c:v>
                </c:pt>
                <c:pt idx="1095">
                  <c:v>235.685</c:v>
                </c:pt>
                <c:pt idx="1096">
                  <c:v>235.88499999999999</c:v>
                </c:pt>
                <c:pt idx="1097">
                  <c:v>236.08500000000001</c:v>
                </c:pt>
                <c:pt idx="1098">
                  <c:v>236.285</c:v>
                </c:pt>
                <c:pt idx="1099">
                  <c:v>236.48500000000001</c:v>
                </c:pt>
                <c:pt idx="1100">
                  <c:v>236.685</c:v>
                </c:pt>
                <c:pt idx="1101">
                  <c:v>236.88499999999999</c:v>
                </c:pt>
                <c:pt idx="1102">
                  <c:v>237.08500000000001</c:v>
                </c:pt>
                <c:pt idx="1103">
                  <c:v>237.285</c:v>
                </c:pt>
                <c:pt idx="1104">
                  <c:v>237.48500000000001</c:v>
                </c:pt>
                <c:pt idx="1105">
                  <c:v>237.685</c:v>
                </c:pt>
                <c:pt idx="1106">
                  <c:v>237.88499999999999</c:v>
                </c:pt>
                <c:pt idx="1107">
                  <c:v>238.08500000000001</c:v>
                </c:pt>
                <c:pt idx="1108">
                  <c:v>238.285</c:v>
                </c:pt>
                <c:pt idx="1109">
                  <c:v>238.48500000000001</c:v>
                </c:pt>
                <c:pt idx="1110">
                  <c:v>238.685</c:v>
                </c:pt>
                <c:pt idx="1111">
                  <c:v>238.88499999999999</c:v>
                </c:pt>
                <c:pt idx="1112">
                  <c:v>239.08500000000001</c:v>
                </c:pt>
                <c:pt idx="1113">
                  <c:v>239.285</c:v>
                </c:pt>
                <c:pt idx="1114">
                  <c:v>239.48500000000001</c:v>
                </c:pt>
                <c:pt idx="1115">
                  <c:v>239.685</c:v>
                </c:pt>
                <c:pt idx="1116">
                  <c:v>239.88499999999999</c:v>
                </c:pt>
                <c:pt idx="1117">
                  <c:v>240.08500000000001</c:v>
                </c:pt>
                <c:pt idx="1118">
                  <c:v>240.285</c:v>
                </c:pt>
                <c:pt idx="1119">
                  <c:v>240.48500000000001</c:v>
                </c:pt>
                <c:pt idx="1120">
                  <c:v>240.685</c:v>
                </c:pt>
                <c:pt idx="1121">
                  <c:v>240.88499999999999</c:v>
                </c:pt>
                <c:pt idx="1122">
                  <c:v>241.08500000000001</c:v>
                </c:pt>
                <c:pt idx="1123">
                  <c:v>241.285</c:v>
                </c:pt>
                <c:pt idx="1124">
                  <c:v>241.48500000000001</c:v>
                </c:pt>
                <c:pt idx="1125">
                  <c:v>241.685</c:v>
                </c:pt>
                <c:pt idx="1126">
                  <c:v>241.88499999999999</c:v>
                </c:pt>
                <c:pt idx="1127">
                  <c:v>242.08500000000001</c:v>
                </c:pt>
                <c:pt idx="1128">
                  <c:v>242.285</c:v>
                </c:pt>
                <c:pt idx="1129">
                  <c:v>242.48500000000001</c:v>
                </c:pt>
                <c:pt idx="1130">
                  <c:v>242.685</c:v>
                </c:pt>
                <c:pt idx="1131">
                  <c:v>242.88499999999999</c:v>
                </c:pt>
                <c:pt idx="1132">
                  <c:v>243.08500000000001</c:v>
                </c:pt>
                <c:pt idx="1133">
                  <c:v>243.285</c:v>
                </c:pt>
                <c:pt idx="1134">
                  <c:v>243.48500000000001</c:v>
                </c:pt>
                <c:pt idx="1135">
                  <c:v>243.685</c:v>
                </c:pt>
                <c:pt idx="1136">
                  <c:v>243.88499999999999</c:v>
                </c:pt>
                <c:pt idx="1137">
                  <c:v>244.08500000000001</c:v>
                </c:pt>
                <c:pt idx="1138">
                  <c:v>244.285</c:v>
                </c:pt>
                <c:pt idx="1139">
                  <c:v>244.48500000000001</c:v>
                </c:pt>
                <c:pt idx="1140">
                  <c:v>244.685</c:v>
                </c:pt>
                <c:pt idx="1141">
                  <c:v>244.88499999999999</c:v>
                </c:pt>
                <c:pt idx="1142">
                  <c:v>245.08500000000001</c:v>
                </c:pt>
                <c:pt idx="1143">
                  <c:v>245.285</c:v>
                </c:pt>
                <c:pt idx="1144">
                  <c:v>245.48500000000001</c:v>
                </c:pt>
                <c:pt idx="1145">
                  <c:v>245.685</c:v>
                </c:pt>
                <c:pt idx="1146">
                  <c:v>245.88499999999999</c:v>
                </c:pt>
                <c:pt idx="1147">
                  <c:v>246.08500000000001</c:v>
                </c:pt>
                <c:pt idx="1148">
                  <c:v>246.285</c:v>
                </c:pt>
                <c:pt idx="1149">
                  <c:v>246.48500000000001</c:v>
                </c:pt>
                <c:pt idx="1150">
                  <c:v>246.685</c:v>
                </c:pt>
                <c:pt idx="1151">
                  <c:v>246.88499999999999</c:v>
                </c:pt>
                <c:pt idx="1152">
                  <c:v>247.08500000000001</c:v>
                </c:pt>
                <c:pt idx="1153">
                  <c:v>247.285</c:v>
                </c:pt>
                <c:pt idx="1154">
                  <c:v>247.48500000000001</c:v>
                </c:pt>
                <c:pt idx="1155">
                  <c:v>247.685</c:v>
                </c:pt>
                <c:pt idx="1156">
                  <c:v>247.88499999999999</c:v>
                </c:pt>
                <c:pt idx="1157">
                  <c:v>248.08500000000001</c:v>
                </c:pt>
                <c:pt idx="1158">
                  <c:v>248.285</c:v>
                </c:pt>
                <c:pt idx="1159">
                  <c:v>248.48500000000001</c:v>
                </c:pt>
                <c:pt idx="1160">
                  <c:v>248.685</c:v>
                </c:pt>
                <c:pt idx="1161">
                  <c:v>248.88499999999999</c:v>
                </c:pt>
                <c:pt idx="1162">
                  <c:v>249.08500000000001</c:v>
                </c:pt>
                <c:pt idx="1163">
                  <c:v>249.285</c:v>
                </c:pt>
                <c:pt idx="1164">
                  <c:v>249.48500000000001</c:v>
                </c:pt>
                <c:pt idx="1165">
                  <c:v>249.685</c:v>
                </c:pt>
                <c:pt idx="1166">
                  <c:v>249.88499999999999</c:v>
                </c:pt>
                <c:pt idx="1167">
                  <c:v>250.08500000000001</c:v>
                </c:pt>
                <c:pt idx="1168">
                  <c:v>250.285</c:v>
                </c:pt>
                <c:pt idx="1169">
                  <c:v>250.48500000000001</c:v>
                </c:pt>
                <c:pt idx="1170">
                  <c:v>250.685</c:v>
                </c:pt>
                <c:pt idx="1171">
                  <c:v>250.88499999999999</c:v>
                </c:pt>
                <c:pt idx="1172">
                  <c:v>251.08500000000001</c:v>
                </c:pt>
                <c:pt idx="1173">
                  <c:v>251.285</c:v>
                </c:pt>
                <c:pt idx="1174">
                  <c:v>251.48500000000001</c:v>
                </c:pt>
                <c:pt idx="1175">
                  <c:v>251.685</c:v>
                </c:pt>
                <c:pt idx="1176">
                  <c:v>251.88499999999999</c:v>
                </c:pt>
                <c:pt idx="1177">
                  <c:v>252.08500000000001</c:v>
                </c:pt>
                <c:pt idx="1178">
                  <c:v>252.285</c:v>
                </c:pt>
                <c:pt idx="1179">
                  <c:v>252.48500000000001</c:v>
                </c:pt>
                <c:pt idx="1180">
                  <c:v>252.685</c:v>
                </c:pt>
                <c:pt idx="1181">
                  <c:v>252.88499999999999</c:v>
                </c:pt>
                <c:pt idx="1182">
                  <c:v>253.08500000000001</c:v>
                </c:pt>
                <c:pt idx="1183">
                  <c:v>253.285</c:v>
                </c:pt>
                <c:pt idx="1184">
                  <c:v>253.48500000000001</c:v>
                </c:pt>
                <c:pt idx="1185">
                  <c:v>253.685</c:v>
                </c:pt>
                <c:pt idx="1186">
                  <c:v>253.88499999999999</c:v>
                </c:pt>
                <c:pt idx="1187">
                  <c:v>254.08500000000001</c:v>
                </c:pt>
                <c:pt idx="1188">
                  <c:v>254.285</c:v>
                </c:pt>
                <c:pt idx="1189">
                  <c:v>254.48500000000001</c:v>
                </c:pt>
                <c:pt idx="1190">
                  <c:v>254.685</c:v>
                </c:pt>
                <c:pt idx="1191">
                  <c:v>254.88499999999999</c:v>
                </c:pt>
                <c:pt idx="1192">
                  <c:v>255.08500000000001</c:v>
                </c:pt>
                <c:pt idx="1193">
                  <c:v>255.285</c:v>
                </c:pt>
                <c:pt idx="1194">
                  <c:v>255.48500000000001</c:v>
                </c:pt>
                <c:pt idx="1195">
                  <c:v>255.685</c:v>
                </c:pt>
                <c:pt idx="1196">
                  <c:v>255.88499999999999</c:v>
                </c:pt>
                <c:pt idx="1197">
                  <c:v>256.08499999999998</c:v>
                </c:pt>
                <c:pt idx="1198">
                  <c:v>256.28499999999997</c:v>
                </c:pt>
                <c:pt idx="1199">
                  <c:v>256.48500000000001</c:v>
                </c:pt>
                <c:pt idx="1200">
                  <c:v>256.685</c:v>
                </c:pt>
                <c:pt idx="1201">
                  <c:v>256.88499999999999</c:v>
                </c:pt>
                <c:pt idx="1202">
                  <c:v>257.08499999999998</c:v>
                </c:pt>
                <c:pt idx="1203">
                  <c:v>257.28499999999997</c:v>
                </c:pt>
                <c:pt idx="1204">
                  <c:v>257.48500000000001</c:v>
                </c:pt>
                <c:pt idx="1205">
                  <c:v>257.685</c:v>
                </c:pt>
                <c:pt idx="1206">
                  <c:v>257.88499999999999</c:v>
                </c:pt>
                <c:pt idx="1207">
                  <c:v>258.08499999999998</c:v>
                </c:pt>
                <c:pt idx="1208">
                  <c:v>258.28499999999997</c:v>
                </c:pt>
                <c:pt idx="1209">
                  <c:v>258.48500000000001</c:v>
                </c:pt>
                <c:pt idx="1210">
                  <c:v>258.685</c:v>
                </c:pt>
                <c:pt idx="1211">
                  <c:v>258.88499999999999</c:v>
                </c:pt>
                <c:pt idx="1212">
                  <c:v>259.08499999999998</c:v>
                </c:pt>
                <c:pt idx="1213">
                  <c:v>259.28499999999997</c:v>
                </c:pt>
                <c:pt idx="1214">
                  <c:v>259.48500000000001</c:v>
                </c:pt>
                <c:pt idx="1215">
                  <c:v>259.685</c:v>
                </c:pt>
                <c:pt idx="1216">
                  <c:v>259.88499999999999</c:v>
                </c:pt>
                <c:pt idx="1217">
                  <c:v>260.08499999999998</c:v>
                </c:pt>
                <c:pt idx="1218">
                  <c:v>260.28499999999997</c:v>
                </c:pt>
                <c:pt idx="1219">
                  <c:v>260.48500000000001</c:v>
                </c:pt>
                <c:pt idx="1220">
                  <c:v>260.685</c:v>
                </c:pt>
                <c:pt idx="1221">
                  <c:v>260.88499999999999</c:v>
                </c:pt>
                <c:pt idx="1222">
                  <c:v>261.08499999999998</c:v>
                </c:pt>
                <c:pt idx="1223">
                  <c:v>261.28499999999997</c:v>
                </c:pt>
                <c:pt idx="1224">
                  <c:v>261.48500000000001</c:v>
                </c:pt>
                <c:pt idx="1225">
                  <c:v>261.685</c:v>
                </c:pt>
                <c:pt idx="1226">
                  <c:v>261.88499999999999</c:v>
                </c:pt>
                <c:pt idx="1227">
                  <c:v>262.08499999999998</c:v>
                </c:pt>
                <c:pt idx="1228">
                  <c:v>262.28499999999997</c:v>
                </c:pt>
                <c:pt idx="1229">
                  <c:v>262.48500000000001</c:v>
                </c:pt>
                <c:pt idx="1230">
                  <c:v>262.685</c:v>
                </c:pt>
                <c:pt idx="1231">
                  <c:v>262.88499999999999</c:v>
                </c:pt>
                <c:pt idx="1232">
                  <c:v>263.08499999999998</c:v>
                </c:pt>
                <c:pt idx="1233">
                  <c:v>263.28499999999997</c:v>
                </c:pt>
                <c:pt idx="1234">
                  <c:v>263.48500000000001</c:v>
                </c:pt>
                <c:pt idx="1235">
                  <c:v>263.685</c:v>
                </c:pt>
                <c:pt idx="1236">
                  <c:v>263.88499999999999</c:v>
                </c:pt>
                <c:pt idx="1237">
                  <c:v>264.08499999999998</c:v>
                </c:pt>
                <c:pt idx="1238">
                  <c:v>264.28499999999997</c:v>
                </c:pt>
                <c:pt idx="1239">
                  <c:v>264.48500000000001</c:v>
                </c:pt>
                <c:pt idx="1240">
                  <c:v>264.685</c:v>
                </c:pt>
                <c:pt idx="1241">
                  <c:v>264.88499999999999</c:v>
                </c:pt>
                <c:pt idx="1242">
                  <c:v>265.08499999999998</c:v>
                </c:pt>
                <c:pt idx="1243">
                  <c:v>265.28499999999997</c:v>
                </c:pt>
                <c:pt idx="1244">
                  <c:v>265.48500000000001</c:v>
                </c:pt>
                <c:pt idx="1245">
                  <c:v>265.685</c:v>
                </c:pt>
                <c:pt idx="1246">
                  <c:v>265.88499999999999</c:v>
                </c:pt>
                <c:pt idx="1247">
                  <c:v>266.08499999999998</c:v>
                </c:pt>
                <c:pt idx="1248">
                  <c:v>266.28499999999997</c:v>
                </c:pt>
                <c:pt idx="1249">
                  <c:v>266.48500000000001</c:v>
                </c:pt>
                <c:pt idx="1250">
                  <c:v>266.685</c:v>
                </c:pt>
                <c:pt idx="1251">
                  <c:v>266.88499999999999</c:v>
                </c:pt>
                <c:pt idx="1252">
                  <c:v>267.08499999999998</c:v>
                </c:pt>
                <c:pt idx="1253">
                  <c:v>267.28499999999997</c:v>
                </c:pt>
                <c:pt idx="1254">
                  <c:v>267.48500000000001</c:v>
                </c:pt>
                <c:pt idx="1255">
                  <c:v>267.685</c:v>
                </c:pt>
                <c:pt idx="1256">
                  <c:v>267.88499999999999</c:v>
                </c:pt>
                <c:pt idx="1257">
                  <c:v>268.08499999999998</c:v>
                </c:pt>
                <c:pt idx="1258">
                  <c:v>268.28499999999997</c:v>
                </c:pt>
                <c:pt idx="1259">
                  <c:v>268.48500000000001</c:v>
                </c:pt>
                <c:pt idx="1260">
                  <c:v>268.685</c:v>
                </c:pt>
                <c:pt idx="1261">
                  <c:v>268.88499999999999</c:v>
                </c:pt>
                <c:pt idx="1262">
                  <c:v>269.08499999999998</c:v>
                </c:pt>
                <c:pt idx="1263">
                  <c:v>269.28499999999997</c:v>
                </c:pt>
                <c:pt idx="1264">
                  <c:v>269.48500000000001</c:v>
                </c:pt>
                <c:pt idx="1265">
                  <c:v>269.685</c:v>
                </c:pt>
                <c:pt idx="1266">
                  <c:v>269.88499999999999</c:v>
                </c:pt>
                <c:pt idx="1267">
                  <c:v>270.08499999999998</c:v>
                </c:pt>
                <c:pt idx="1268">
                  <c:v>270.28499999999997</c:v>
                </c:pt>
                <c:pt idx="1269">
                  <c:v>270.48500000000001</c:v>
                </c:pt>
                <c:pt idx="1270">
                  <c:v>270.685</c:v>
                </c:pt>
                <c:pt idx="1271">
                  <c:v>270.88499999999999</c:v>
                </c:pt>
                <c:pt idx="1272">
                  <c:v>271.08499999999998</c:v>
                </c:pt>
                <c:pt idx="1273">
                  <c:v>271.28499999999997</c:v>
                </c:pt>
                <c:pt idx="1274">
                  <c:v>271.48500000000001</c:v>
                </c:pt>
                <c:pt idx="1275">
                  <c:v>271.685</c:v>
                </c:pt>
                <c:pt idx="1276">
                  <c:v>271.88499999999999</c:v>
                </c:pt>
                <c:pt idx="1277">
                  <c:v>272.08499999999998</c:v>
                </c:pt>
                <c:pt idx="1278">
                  <c:v>272.28499999999997</c:v>
                </c:pt>
                <c:pt idx="1279">
                  <c:v>272.48500000000001</c:v>
                </c:pt>
                <c:pt idx="1280">
                  <c:v>272.685</c:v>
                </c:pt>
                <c:pt idx="1281">
                  <c:v>272.88499999999999</c:v>
                </c:pt>
                <c:pt idx="1282">
                  <c:v>273.08499999999998</c:v>
                </c:pt>
                <c:pt idx="1283">
                  <c:v>273.28500000000003</c:v>
                </c:pt>
                <c:pt idx="1284">
                  <c:v>273.48500000000001</c:v>
                </c:pt>
                <c:pt idx="1285">
                  <c:v>273.685</c:v>
                </c:pt>
                <c:pt idx="1286">
                  <c:v>273.88499999999999</c:v>
                </c:pt>
                <c:pt idx="1287">
                  <c:v>274.08499999999998</c:v>
                </c:pt>
                <c:pt idx="1288">
                  <c:v>274.28500000000003</c:v>
                </c:pt>
                <c:pt idx="1289">
                  <c:v>274.48500000000001</c:v>
                </c:pt>
                <c:pt idx="1290">
                  <c:v>274.685</c:v>
                </c:pt>
                <c:pt idx="1291">
                  <c:v>274.88499999999999</c:v>
                </c:pt>
                <c:pt idx="1292">
                  <c:v>275.08499999999998</c:v>
                </c:pt>
                <c:pt idx="1293">
                  <c:v>275.28500000000003</c:v>
                </c:pt>
                <c:pt idx="1294">
                  <c:v>275.48500000000001</c:v>
                </c:pt>
                <c:pt idx="1295">
                  <c:v>275.685</c:v>
                </c:pt>
                <c:pt idx="1296">
                  <c:v>275.88499999999999</c:v>
                </c:pt>
                <c:pt idx="1297">
                  <c:v>276.08499999999998</c:v>
                </c:pt>
                <c:pt idx="1298">
                  <c:v>276.28500000000003</c:v>
                </c:pt>
                <c:pt idx="1299">
                  <c:v>276.48500000000001</c:v>
                </c:pt>
                <c:pt idx="1300">
                  <c:v>276.685</c:v>
                </c:pt>
                <c:pt idx="1301">
                  <c:v>276.88499999999999</c:v>
                </c:pt>
                <c:pt idx="1302">
                  <c:v>277.08499999999998</c:v>
                </c:pt>
                <c:pt idx="1303">
                  <c:v>277.28500000000003</c:v>
                </c:pt>
                <c:pt idx="1304">
                  <c:v>277.48500000000001</c:v>
                </c:pt>
                <c:pt idx="1305">
                  <c:v>277.685</c:v>
                </c:pt>
                <c:pt idx="1306">
                  <c:v>277.88499999999999</c:v>
                </c:pt>
                <c:pt idx="1307">
                  <c:v>278.08499999999998</c:v>
                </c:pt>
                <c:pt idx="1308">
                  <c:v>278.28500000000003</c:v>
                </c:pt>
                <c:pt idx="1309">
                  <c:v>278.48500000000001</c:v>
                </c:pt>
                <c:pt idx="1310">
                  <c:v>278.685</c:v>
                </c:pt>
                <c:pt idx="1311">
                  <c:v>278.88499999999999</c:v>
                </c:pt>
                <c:pt idx="1312">
                  <c:v>279.08499999999998</c:v>
                </c:pt>
                <c:pt idx="1313">
                  <c:v>279.28500000000003</c:v>
                </c:pt>
                <c:pt idx="1314">
                  <c:v>279.48500000000001</c:v>
                </c:pt>
                <c:pt idx="1315">
                  <c:v>279.685</c:v>
                </c:pt>
                <c:pt idx="1316">
                  <c:v>279.88499999999999</c:v>
                </c:pt>
                <c:pt idx="1317">
                  <c:v>280.08499999999998</c:v>
                </c:pt>
                <c:pt idx="1318">
                  <c:v>280.28500000000003</c:v>
                </c:pt>
                <c:pt idx="1319">
                  <c:v>280.48500000000001</c:v>
                </c:pt>
                <c:pt idx="1320">
                  <c:v>280.685</c:v>
                </c:pt>
                <c:pt idx="1321">
                  <c:v>280.88499999999999</c:v>
                </c:pt>
                <c:pt idx="1322">
                  <c:v>281.08499999999998</c:v>
                </c:pt>
                <c:pt idx="1323">
                  <c:v>281.28500000000003</c:v>
                </c:pt>
                <c:pt idx="1324">
                  <c:v>281.48500000000001</c:v>
                </c:pt>
                <c:pt idx="1325">
                  <c:v>281.685</c:v>
                </c:pt>
                <c:pt idx="1326">
                  <c:v>281.88499999999999</c:v>
                </c:pt>
                <c:pt idx="1327">
                  <c:v>282.08499999999998</c:v>
                </c:pt>
                <c:pt idx="1328">
                  <c:v>282.28500000000003</c:v>
                </c:pt>
                <c:pt idx="1329">
                  <c:v>282.48500000000001</c:v>
                </c:pt>
                <c:pt idx="1330">
                  <c:v>282.685</c:v>
                </c:pt>
                <c:pt idx="1331">
                  <c:v>282.88499999999999</c:v>
                </c:pt>
                <c:pt idx="1332">
                  <c:v>283.08499999999998</c:v>
                </c:pt>
                <c:pt idx="1333">
                  <c:v>283.28500000000003</c:v>
                </c:pt>
                <c:pt idx="1334">
                  <c:v>283.48500000000001</c:v>
                </c:pt>
                <c:pt idx="1335">
                  <c:v>283.685</c:v>
                </c:pt>
                <c:pt idx="1336">
                  <c:v>283.88499999999999</c:v>
                </c:pt>
                <c:pt idx="1337">
                  <c:v>284.08499999999998</c:v>
                </c:pt>
                <c:pt idx="1338">
                  <c:v>284.28500000000003</c:v>
                </c:pt>
                <c:pt idx="1339">
                  <c:v>284.48500000000001</c:v>
                </c:pt>
                <c:pt idx="1340">
                  <c:v>284.685</c:v>
                </c:pt>
                <c:pt idx="1341">
                  <c:v>284.88499999999999</c:v>
                </c:pt>
                <c:pt idx="1342">
                  <c:v>285.08499999999998</c:v>
                </c:pt>
                <c:pt idx="1343">
                  <c:v>285.28500000000003</c:v>
                </c:pt>
                <c:pt idx="1344">
                  <c:v>285.48500000000001</c:v>
                </c:pt>
                <c:pt idx="1345">
                  <c:v>285.685</c:v>
                </c:pt>
                <c:pt idx="1346">
                  <c:v>285.88499999999999</c:v>
                </c:pt>
                <c:pt idx="1347">
                  <c:v>286.08499999999998</c:v>
                </c:pt>
                <c:pt idx="1348">
                  <c:v>286.28500000000003</c:v>
                </c:pt>
                <c:pt idx="1349">
                  <c:v>286.48500000000001</c:v>
                </c:pt>
                <c:pt idx="1350">
                  <c:v>286.685</c:v>
                </c:pt>
                <c:pt idx="1351">
                  <c:v>286.88499999999999</c:v>
                </c:pt>
                <c:pt idx="1352">
                  <c:v>287.08499999999998</c:v>
                </c:pt>
                <c:pt idx="1353">
                  <c:v>287.28500000000003</c:v>
                </c:pt>
                <c:pt idx="1354">
                  <c:v>287.48500000000001</c:v>
                </c:pt>
                <c:pt idx="1355">
                  <c:v>287.685</c:v>
                </c:pt>
                <c:pt idx="1356">
                  <c:v>287.88499999999999</c:v>
                </c:pt>
                <c:pt idx="1357">
                  <c:v>288.08499999999998</c:v>
                </c:pt>
                <c:pt idx="1358">
                  <c:v>288.28500000000003</c:v>
                </c:pt>
                <c:pt idx="1359">
                  <c:v>288.48500000000001</c:v>
                </c:pt>
                <c:pt idx="1360">
                  <c:v>288.685</c:v>
                </c:pt>
                <c:pt idx="1361">
                  <c:v>288.88499999999999</c:v>
                </c:pt>
                <c:pt idx="1362">
                  <c:v>289.08499999999998</c:v>
                </c:pt>
                <c:pt idx="1363">
                  <c:v>289.28500000000003</c:v>
                </c:pt>
                <c:pt idx="1364">
                  <c:v>289.48500000000001</c:v>
                </c:pt>
                <c:pt idx="1365">
                  <c:v>289.685</c:v>
                </c:pt>
                <c:pt idx="1366">
                  <c:v>289.88499999999999</c:v>
                </c:pt>
                <c:pt idx="1367">
                  <c:v>290.08499999999998</c:v>
                </c:pt>
                <c:pt idx="1368">
                  <c:v>290.28500000000003</c:v>
                </c:pt>
                <c:pt idx="1369">
                  <c:v>290.48500000000001</c:v>
                </c:pt>
                <c:pt idx="1370">
                  <c:v>290.685</c:v>
                </c:pt>
                <c:pt idx="1371">
                  <c:v>290.88499999999999</c:v>
                </c:pt>
                <c:pt idx="1372">
                  <c:v>291.08499999999998</c:v>
                </c:pt>
                <c:pt idx="1373">
                  <c:v>291.28500000000003</c:v>
                </c:pt>
                <c:pt idx="1374">
                  <c:v>291.48500000000001</c:v>
                </c:pt>
                <c:pt idx="1375">
                  <c:v>291.685</c:v>
                </c:pt>
                <c:pt idx="1376">
                  <c:v>291.88499999999999</c:v>
                </c:pt>
                <c:pt idx="1377">
                  <c:v>292.08499999999998</c:v>
                </c:pt>
                <c:pt idx="1378">
                  <c:v>292.28500000000003</c:v>
                </c:pt>
                <c:pt idx="1379">
                  <c:v>292.48500000000001</c:v>
                </c:pt>
                <c:pt idx="1380">
                  <c:v>292.685</c:v>
                </c:pt>
                <c:pt idx="1381">
                  <c:v>292.88499999999999</c:v>
                </c:pt>
                <c:pt idx="1382">
                  <c:v>293.08499999999998</c:v>
                </c:pt>
                <c:pt idx="1383">
                  <c:v>293.28500000000003</c:v>
                </c:pt>
                <c:pt idx="1384">
                  <c:v>293.48500000000001</c:v>
                </c:pt>
                <c:pt idx="1385">
                  <c:v>293.685</c:v>
                </c:pt>
                <c:pt idx="1386">
                  <c:v>293.88499999999999</c:v>
                </c:pt>
                <c:pt idx="1387">
                  <c:v>294.08499999999998</c:v>
                </c:pt>
                <c:pt idx="1388">
                  <c:v>294.28500000000003</c:v>
                </c:pt>
                <c:pt idx="1389">
                  <c:v>294.48500000000001</c:v>
                </c:pt>
                <c:pt idx="1390">
                  <c:v>294.685</c:v>
                </c:pt>
                <c:pt idx="1391">
                  <c:v>294.88499999999999</c:v>
                </c:pt>
                <c:pt idx="1392">
                  <c:v>295.08499999999998</c:v>
                </c:pt>
                <c:pt idx="1393">
                  <c:v>295.28500000000003</c:v>
                </c:pt>
                <c:pt idx="1394">
                  <c:v>295.48500000000001</c:v>
                </c:pt>
                <c:pt idx="1395">
                  <c:v>295.685</c:v>
                </c:pt>
                <c:pt idx="1396">
                  <c:v>295.88499999999999</c:v>
                </c:pt>
                <c:pt idx="1397">
                  <c:v>296.08499999999998</c:v>
                </c:pt>
                <c:pt idx="1398">
                  <c:v>296.28500000000003</c:v>
                </c:pt>
                <c:pt idx="1399">
                  <c:v>296.48500000000001</c:v>
                </c:pt>
                <c:pt idx="1400">
                  <c:v>296.685</c:v>
                </c:pt>
                <c:pt idx="1401">
                  <c:v>296.88499999999999</c:v>
                </c:pt>
                <c:pt idx="1402">
                  <c:v>297.08499999999998</c:v>
                </c:pt>
                <c:pt idx="1403">
                  <c:v>297.28500000000003</c:v>
                </c:pt>
                <c:pt idx="1404">
                  <c:v>297.48500000000001</c:v>
                </c:pt>
                <c:pt idx="1405">
                  <c:v>297.685</c:v>
                </c:pt>
                <c:pt idx="1406">
                  <c:v>297.88499999999999</c:v>
                </c:pt>
                <c:pt idx="1407">
                  <c:v>298.08499999999998</c:v>
                </c:pt>
                <c:pt idx="1408">
                  <c:v>298.28500000000003</c:v>
                </c:pt>
                <c:pt idx="1409">
                  <c:v>298.48500000000001</c:v>
                </c:pt>
                <c:pt idx="1410">
                  <c:v>298.685</c:v>
                </c:pt>
                <c:pt idx="1411">
                  <c:v>298.88499999999999</c:v>
                </c:pt>
                <c:pt idx="1412">
                  <c:v>299.08499999999998</c:v>
                </c:pt>
                <c:pt idx="1413">
                  <c:v>299.28500000000003</c:v>
                </c:pt>
                <c:pt idx="1414">
                  <c:v>299.48500000000001</c:v>
                </c:pt>
                <c:pt idx="1415">
                  <c:v>299.685</c:v>
                </c:pt>
                <c:pt idx="1416">
                  <c:v>299.88499999999999</c:v>
                </c:pt>
                <c:pt idx="1417">
                  <c:v>300.08499999999998</c:v>
                </c:pt>
                <c:pt idx="1418">
                  <c:v>300.28500000000003</c:v>
                </c:pt>
                <c:pt idx="1419">
                  <c:v>300.48500000000001</c:v>
                </c:pt>
                <c:pt idx="1420">
                  <c:v>300.685</c:v>
                </c:pt>
                <c:pt idx="1421">
                  <c:v>300.88499999999999</c:v>
                </c:pt>
                <c:pt idx="1422">
                  <c:v>301.08499999999998</c:v>
                </c:pt>
                <c:pt idx="1423">
                  <c:v>301.28500000000003</c:v>
                </c:pt>
                <c:pt idx="1424">
                  <c:v>301.48500000000001</c:v>
                </c:pt>
                <c:pt idx="1425">
                  <c:v>301.685</c:v>
                </c:pt>
                <c:pt idx="1426">
                  <c:v>301.88499999999999</c:v>
                </c:pt>
                <c:pt idx="1427">
                  <c:v>302.08499999999998</c:v>
                </c:pt>
                <c:pt idx="1428">
                  <c:v>302.28500000000003</c:v>
                </c:pt>
                <c:pt idx="1429">
                  <c:v>302.48500000000001</c:v>
                </c:pt>
                <c:pt idx="1430">
                  <c:v>302.685</c:v>
                </c:pt>
                <c:pt idx="1431">
                  <c:v>302.88499999999999</c:v>
                </c:pt>
                <c:pt idx="1432">
                  <c:v>303.08499999999998</c:v>
                </c:pt>
                <c:pt idx="1433">
                  <c:v>303.28500000000003</c:v>
                </c:pt>
                <c:pt idx="1434">
                  <c:v>303.48500000000001</c:v>
                </c:pt>
                <c:pt idx="1435">
                  <c:v>303.685</c:v>
                </c:pt>
                <c:pt idx="1436">
                  <c:v>303.88499999999999</c:v>
                </c:pt>
                <c:pt idx="1437">
                  <c:v>304.08499999999998</c:v>
                </c:pt>
                <c:pt idx="1438">
                  <c:v>304.28500000000003</c:v>
                </c:pt>
                <c:pt idx="1439">
                  <c:v>304.48500000000001</c:v>
                </c:pt>
                <c:pt idx="1440">
                  <c:v>304.685</c:v>
                </c:pt>
                <c:pt idx="1441">
                  <c:v>304.88499999999999</c:v>
                </c:pt>
                <c:pt idx="1442">
                  <c:v>305.08499999999998</c:v>
                </c:pt>
                <c:pt idx="1443">
                  <c:v>305.28500000000003</c:v>
                </c:pt>
                <c:pt idx="1444">
                  <c:v>305.48500000000001</c:v>
                </c:pt>
                <c:pt idx="1445">
                  <c:v>305.685</c:v>
                </c:pt>
                <c:pt idx="1446">
                  <c:v>305.88499999999999</c:v>
                </c:pt>
                <c:pt idx="1447">
                  <c:v>306.08499999999998</c:v>
                </c:pt>
                <c:pt idx="1448">
                  <c:v>306.28500000000003</c:v>
                </c:pt>
                <c:pt idx="1449">
                  <c:v>306.48500000000001</c:v>
                </c:pt>
                <c:pt idx="1450">
                  <c:v>306.685</c:v>
                </c:pt>
                <c:pt idx="1451">
                  <c:v>306.88499999999999</c:v>
                </c:pt>
                <c:pt idx="1452">
                  <c:v>307.08499999999998</c:v>
                </c:pt>
                <c:pt idx="1453">
                  <c:v>307.28500000000003</c:v>
                </c:pt>
                <c:pt idx="1454">
                  <c:v>307.48500000000001</c:v>
                </c:pt>
                <c:pt idx="1455">
                  <c:v>307.685</c:v>
                </c:pt>
                <c:pt idx="1456">
                  <c:v>307.88499999999999</c:v>
                </c:pt>
                <c:pt idx="1457">
                  <c:v>308.08499999999998</c:v>
                </c:pt>
                <c:pt idx="1458">
                  <c:v>308.28500000000003</c:v>
                </c:pt>
                <c:pt idx="1459">
                  <c:v>308.48500000000001</c:v>
                </c:pt>
                <c:pt idx="1460">
                  <c:v>308.685</c:v>
                </c:pt>
                <c:pt idx="1461">
                  <c:v>308.88499999999999</c:v>
                </c:pt>
                <c:pt idx="1462">
                  <c:v>309.08499999999998</c:v>
                </c:pt>
                <c:pt idx="1463">
                  <c:v>309.28500000000003</c:v>
                </c:pt>
                <c:pt idx="1464">
                  <c:v>309.48500000000001</c:v>
                </c:pt>
                <c:pt idx="1465">
                  <c:v>309.685</c:v>
                </c:pt>
                <c:pt idx="1466">
                  <c:v>309.88499999999999</c:v>
                </c:pt>
                <c:pt idx="1467">
                  <c:v>310.08499999999998</c:v>
                </c:pt>
                <c:pt idx="1468">
                  <c:v>310.28500000000003</c:v>
                </c:pt>
                <c:pt idx="1469">
                  <c:v>310.48500000000001</c:v>
                </c:pt>
                <c:pt idx="1470">
                  <c:v>310.685</c:v>
                </c:pt>
                <c:pt idx="1471">
                  <c:v>310.88499999999999</c:v>
                </c:pt>
                <c:pt idx="1472">
                  <c:v>311.08499999999998</c:v>
                </c:pt>
                <c:pt idx="1473">
                  <c:v>311.28500000000003</c:v>
                </c:pt>
                <c:pt idx="1474">
                  <c:v>311.48500000000001</c:v>
                </c:pt>
                <c:pt idx="1475">
                  <c:v>311.685</c:v>
                </c:pt>
                <c:pt idx="1476">
                  <c:v>311.88499999999999</c:v>
                </c:pt>
                <c:pt idx="1477">
                  <c:v>312.08499999999998</c:v>
                </c:pt>
                <c:pt idx="1478">
                  <c:v>312.28500000000003</c:v>
                </c:pt>
                <c:pt idx="1479">
                  <c:v>312.48500000000001</c:v>
                </c:pt>
                <c:pt idx="1480">
                  <c:v>312.685</c:v>
                </c:pt>
                <c:pt idx="1481">
                  <c:v>312.88499999999999</c:v>
                </c:pt>
                <c:pt idx="1482">
                  <c:v>313.08499999999998</c:v>
                </c:pt>
                <c:pt idx="1483">
                  <c:v>313.28500000000003</c:v>
                </c:pt>
                <c:pt idx="1484">
                  <c:v>313.48500000000001</c:v>
                </c:pt>
                <c:pt idx="1485">
                  <c:v>313.685</c:v>
                </c:pt>
                <c:pt idx="1486">
                  <c:v>313.88499999999999</c:v>
                </c:pt>
                <c:pt idx="1487">
                  <c:v>314.08499999999998</c:v>
                </c:pt>
                <c:pt idx="1488">
                  <c:v>314.28500000000003</c:v>
                </c:pt>
                <c:pt idx="1489">
                  <c:v>314.48500000000001</c:v>
                </c:pt>
                <c:pt idx="1490">
                  <c:v>314.685</c:v>
                </c:pt>
                <c:pt idx="1491">
                  <c:v>314.88499999999999</c:v>
                </c:pt>
                <c:pt idx="1492">
                  <c:v>315.08499999999998</c:v>
                </c:pt>
                <c:pt idx="1493">
                  <c:v>315.28500000000003</c:v>
                </c:pt>
                <c:pt idx="1494">
                  <c:v>315.48500000000001</c:v>
                </c:pt>
                <c:pt idx="1495">
                  <c:v>315.685</c:v>
                </c:pt>
                <c:pt idx="1496">
                  <c:v>315.88499999999999</c:v>
                </c:pt>
                <c:pt idx="1497">
                  <c:v>316.08499999999998</c:v>
                </c:pt>
                <c:pt idx="1498">
                  <c:v>316.28500000000003</c:v>
                </c:pt>
                <c:pt idx="1499">
                  <c:v>316.48500000000001</c:v>
                </c:pt>
                <c:pt idx="1500">
                  <c:v>316.685</c:v>
                </c:pt>
                <c:pt idx="1501">
                  <c:v>316.88499999999999</c:v>
                </c:pt>
                <c:pt idx="1502">
                  <c:v>317.08499999999998</c:v>
                </c:pt>
                <c:pt idx="1503">
                  <c:v>317.28500000000003</c:v>
                </c:pt>
                <c:pt idx="1504">
                  <c:v>317.48500000000001</c:v>
                </c:pt>
                <c:pt idx="1505">
                  <c:v>317.685</c:v>
                </c:pt>
                <c:pt idx="1506">
                  <c:v>317.88499999999999</c:v>
                </c:pt>
                <c:pt idx="1507">
                  <c:v>318.08499999999998</c:v>
                </c:pt>
                <c:pt idx="1508">
                  <c:v>318.28500000000003</c:v>
                </c:pt>
                <c:pt idx="1509">
                  <c:v>318.48500000000001</c:v>
                </c:pt>
                <c:pt idx="1510">
                  <c:v>318.685</c:v>
                </c:pt>
                <c:pt idx="1511">
                  <c:v>318.88499999999999</c:v>
                </c:pt>
                <c:pt idx="1512">
                  <c:v>319.08499999999998</c:v>
                </c:pt>
                <c:pt idx="1513">
                  <c:v>319.28500000000003</c:v>
                </c:pt>
                <c:pt idx="1514">
                  <c:v>319.48500000000001</c:v>
                </c:pt>
                <c:pt idx="1515">
                  <c:v>319.685</c:v>
                </c:pt>
                <c:pt idx="1516">
                  <c:v>319.88499999999999</c:v>
                </c:pt>
                <c:pt idx="1517">
                  <c:v>320.08499999999998</c:v>
                </c:pt>
                <c:pt idx="1518">
                  <c:v>320.28500000000003</c:v>
                </c:pt>
                <c:pt idx="1519">
                  <c:v>320.48500000000001</c:v>
                </c:pt>
                <c:pt idx="1520">
                  <c:v>320.685</c:v>
                </c:pt>
                <c:pt idx="1521">
                  <c:v>320.88499999999999</c:v>
                </c:pt>
                <c:pt idx="1522">
                  <c:v>321.08499999999998</c:v>
                </c:pt>
                <c:pt idx="1523">
                  <c:v>321.28500000000003</c:v>
                </c:pt>
                <c:pt idx="1524">
                  <c:v>321.48500000000001</c:v>
                </c:pt>
                <c:pt idx="1525">
                  <c:v>321.685</c:v>
                </c:pt>
                <c:pt idx="1526">
                  <c:v>321.88499999999999</c:v>
                </c:pt>
                <c:pt idx="1527">
                  <c:v>322.08499999999998</c:v>
                </c:pt>
                <c:pt idx="1528">
                  <c:v>322.28500000000003</c:v>
                </c:pt>
                <c:pt idx="1529">
                  <c:v>322.48500000000001</c:v>
                </c:pt>
                <c:pt idx="1530">
                  <c:v>322.685</c:v>
                </c:pt>
                <c:pt idx="1531">
                  <c:v>322.88499999999999</c:v>
                </c:pt>
                <c:pt idx="1532">
                  <c:v>323.08499999999998</c:v>
                </c:pt>
                <c:pt idx="1533">
                  <c:v>323.28500000000003</c:v>
                </c:pt>
                <c:pt idx="1534">
                  <c:v>323.48500000000001</c:v>
                </c:pt>
                <c:pt idx="1535">
                  <c:v>323.685</c:v>
                </c:pt>
                <c:pt idx="1536">
                  <c:v>323.88499999999999</c:v>
                </c:pt>
                <c:pt idx="1537">
                  <c:v>324.08499999999998</c:v>
                </c:pt>
                <c:pt idx="1538">
                  <c:v>324.28500000000003</c:v>
                </c:pt>
                <c:pt idx="1539">
                  <c:v>324.48500000000001</c:v>
                </c:pt>
                <c:pt idx="1540">
                  <c:v>324.685</c:v>
                </c:pt>
                <c:pt idx="1541">
                  <c:v>324.88499999999999</c:v>
                </c:pt>
                <c:pt idx="1542">
                  <c:v>325.08499999999998</c:v>
                </c:pt>
                <c:pt idx="1543">
                  <c:v>325.28500000000003</c:v>
                </c:pt>
                <c:pt idx="1544">
                  <c:v>325.48500000000001</c:v>
                </c:pt>
                <c:pt idx="1545">
                  <c:v>325.685</c:v>
                </c:pt>
                <c:pt idx="1546">
                  <c:v>325.88499999999999</c:v>
                </c:pt>
                <c:pt idx="1547">
                  <c:v>326.08499999999998</c:v>
                </c:pt>
                <c:pt idx="1548">
                  <c:v>326.28500000000003</c:v>
                </c:pt>
                <c:pt idx="1549">
                  <c:v>326.48500000000001</c:v>
                </c:pt>
                <c:pt idx="1550">
                  <c:v>326.685</c:v>
                </c:pt>
                <c:pt idx="1551">
                  <c:v>326.88499999999999</c:v>
                </c:pt>
                <c:pt idx="1552">
                  <c:v>327.08499999999998</c:v>
                </c:pt>
                <c:pt idx="1553">
                  <c:v>327.28500000000003</c:v>
                </c:pt>
                <c:pt idx="1554">
                  <c:v>327.48500000000001</c:v>
                </c:pt>
                <c:pt idx="1555">
                  <c:v>327.685</c:v>
                </c:pt>
                <c:pt idx="1556">
                  <c:v>327.88499999999999</c:v>
                </c:pt>
                <c:pt idx="1557">
                  <c:v>328.08499999999998</c:v>
                </c:pt>
                <c:pt idx="1558">
                  <c:v>328.28500000000003</c:v>
                </c:pt>
                <c:pt idx="1559">
                  <c:v>328.48500000000001</c:v>
                </c:pt>
                <c:pt idx="1560">
                  <c:v>328.685</c:v>
                </c:pt>
                <c:pt idx="1561">
                  <c:v>328.88499999999999</c:v>
                </c:pt>
                <c:pt idx="1562">
                  <c:v>329.08499999999998</c:v>
                </c:pt>
                <c:pt idx="1563">
                  <c:v>329.28500000000003</c:v>
                </c:pt>
                <c:pt idx="1564">
                  <c:v>329.48500000000001</c:v>
                </c:pt>
                <c:pt idx="1565">
                  <c:v>329.685</c:v>
                </c:pt>
                <c:pt idx="1566">
                  <c:v>329.88499999999999</c:v>
                </c:pt>
                <c:pt idx="1567">
                  <c:v>330.08499999999998</c:v>
                </c:pt>
                <c:pt idx="1568">
                  <c:v>330.28500000000003</c:v>
                </c:pt>
                <c:pt idx="1569">
                  <c:v>330.48500000000001</c:v>
                </c:pt>
                <c:pt idx="1570">
                  <c:v>330.685</c:v>
                </c:pt>
                <c:pt idx="1571">
                  <c:v>330.88499999999999</c:v>
                </c:pt>
                <c:pt idx="1572">
                  <c:v>331.08499999999998</c:v>
                </c:pt>
                <c:pt idx="1573">
                  <c:v>331.28500000000003</c:v>
                </c:pt>
                <c:pt idx="1574">
                  <c:v>331.48500000000001</c:v>
                </c:pt>
                <c:pt idx="1575">
                  <c:v>331.685</c:v>
                </c:pt>
                <c:pt idx="1576">
                  <c:v>331.88499999999999</c:v>
                </c:pt>
                <c:pt idx="1577">
                  <c:v>332.08499999999998</c:v>
                </c:pt>
                <c:pt idx="1578">
                  <c:v>332.28500000000003</c:v>
                </c:pt>
                <c:pt idx="1579">
                  <c:v>332.48500000000001</c:v>
                </c:pt>
                <c:pt idx="1580">
                  <c:v>332.685</c:v>
                </c:pt>
                <c:pt idx="1581">
                  <c:v>332.88499999999999</c:v>
                </c:pt>
                <c:pt idx="1582">
                  <c:v>333.08499999999998</c:v>
                </c:pt>
                <c:pt idx="1583">
                  <c:v>333.28500000000003</c:v>
                </c:pt>
                <c:pt idx="1584">
                  <c:v>333.48500000000001</c:v>
                </c:pt>
                <c:pt idx="1585">
                  <c:v>333.685</c:v>
                </c:pt>
                <c:pt idx="1586">
                  <c:v>333.88499999999999</c:v>
                </c:pt>
                <c:pt idx="1587">
                  <c:v>334.08499999999998</c:v>
                </c:pt>
                <c:pt idx="1588">
                  <c:v>334.28500000000003</c:v>
                </c:pt>
                <c:pt idx="1589">
                  <c:v>334.48500000000001</c:v>
                </c:pt>
                <c:pt idx="1590">
                  <c:v>334.685</c:v>
                </c:pt>
                <c:pt idx="1591">
                  <c:v>334.88499999999999</c:v>
                </c:pt>
                <c:pt idx="1592">
                  <c:v>335.08499999999998</c:v>
                </c:pt>
                <c:pt idx="1593">
                  <c:v>335.28500000000003</c:v>
                </c:pt>
                <c:pt idx="1594">
                  <c:v>335.48500000000001</c:v>
                </c:pt>
                <c:pt idx="1595">
                  <c:v>335.685</c:v>
                </c:pt>
                <c:pt idx="1596">
                  <c:v>335.88499999999999</c:v>
                </c:pt>
                <c:pt idx="1597">
                  <c:v>336.08499999999998</c:v>
                </c:pt>
                <c:pt idx="1598">
                  <c:v>336.28500000000003</c:v>
                </c:pt>
                <c:pt idx="1599">
                  <c:v>336.48500000000001</c:v>
                </c:pt>
                <c:pt idx="1600">
                  <c:v>336.685</c:v>
                </c:pt>
                <c:pt idx="1601">
                  <c:v>336.88499999999999</c:v>
                </c:pt>
                <c:pt idx="1602">
                  <c:v>337.08499999999998</c:v>
                </c:pt>
                <c:pt idx="1603">
                  <c:v>337.28500000000003</c:v>
                </c:pt>
                <c:pt idx="1604">
                  <c:v>337.48500000000001</c:v>
                </c:pt>
                <c:pt idx="1605">
                  <c:v>337.685</c:v>
                </c:pt>
                <c:pt idx="1606">
                  <c:v>337.88499999999999</c:v>
                </c:pt>
                <c:pt idx="1607">
                  <c:v>338.08499999999998</c:v>
                </c:pt>
                <c:pt idx="1608">
                  <c:v>338.28500000000003</c:v>
                </c:pt>
                <c:pt idx="1609">
                  <c:v>338.48500000000001</c:v>
                </c:pt>
                <c:pt idx="1610">
                  <c:v>338.685</c:v>
                </c:pt>
                <c:pt idx="1611">
                  <c:v>338.88499999999999</c:v>
                </c:pt>
                <c:pt idx="1612">
                  <c:v>339.08499999999998</c:v>
                </c:pt>
                <c:pt idx="1613">
                  <c:v>339.28500000000003</c:v>
                </c:pt>
                <c:pt idx="1614">
                  <c:v>339.48500000000001</c:v>
                </c:pt>
                <c:pt idx="1615">
                  <c:v>339.685</c:v>
                </c:pt>
                <c:pt idx="1616">
                  <c:v>339.88499999999999</c:v>
                </c:pt>
                <c:pt idx="1617">
                  <c:v>340.08499999999998</c:v>
                </c:pt>
                <c:pt idx="1618">
                  <c:v>340.28500000000003</c:v>
                </c:pt>
                <c:pt idx="1619">
                  <c:v>340.48500000000001</c:v>
                </c:pt>
                <c:pt idx="1620">
                  <c:v>340.685</c:v>
                </c:pt>
                <c:pt idx="1621">
                  <c:v>340.88499999999999</c:v>
                </c:pt>
                <c:pt idx="1622">
                  <c:v>341.08499999999998</c:v>
                </c:pt>
                <c:pt idx="1623">
                  <c:v>341.28500000000003</c:v>
                </c:pt>
                <c:pt idx="1624">
                  <c:v>341.48500000000001</c:v>
                </c:pt>
                <c:pt idx="1625">
                  <c:v>341.685</c:v>
                </c:pt>
                <c:pt idx="1626">
                  <c:v>341.88499999999999</c:v>
                </c:pt>
                <c:pt idx="1627">
                  <c:v>342.08499999999998</c:v>
                </c:pt>
                <c:pt idx="1628">
                  <c:v>342.28500000000003</c:v>
                </c:pt>
                <c:pt idx="1629">
                  <c:v>342.48500000000001</c:v>
                </c:pt>
                <c:pt idx="1630">
                  <c:v>342.685</c:v>
                </c:pt>
                <c:pt idx="1631">
                  <c:v>342.88499999999999</c:v>
                </c:pt>
                <c:pt idx="1632">
                  <c:v>343.08499999999998</c:v>
                </c:pt>
                <c:pt idx="1633">
                  <c:v>343.28500000000003</c:v>
                </c:pt>
                <c:pt idx="1634">
                  <c:v>343.48500000000001</c:v>
                </c:pt>
                <c:pt idx="1635">
                  <c:v>343.685</c:v>
                </c:pt>
                <c:pt idx="1636">
                  <c:v>343.88499999999999</c:v>
                </c:pt>
                <c:pt idx="1637">
                  <c:v>344.08499999999998</c:v>
                </c:pt>
                <c:pt idx="1638">
                  <c:v>344.28500000000003</c:v>
                </c:pt>
                <c:pt idx="1639">
                  <c:v>344.48500000000001</c:v>
                </c:pt>
                <c:pt idx="1640">
                  <c:v>344.685</c:v>
                </c:pt>
                <c:pt idx="1641">
                  <c:v>344.88499999999999</c:v>
                </c:pt>
                <c:pt idx="1642">
                  <c:v>345.08499999999998</c:v>
                </c:pt>
                <c:pt idx="1643">
                  <c:v>345.28500000000003</c:v>
                </c:pt>
                <c:pt idx="1644">
                  <c:v>345.48500000000001</c:v>
                </c:pt>
                <c:pt idx="1645">
                  <c:v>345.685</c:v>
                </c:pt>
                <c:pt idx="1646">
                  <c:v>345.88499999999999</c:v>
                </c:pt>
                <c:pt idx="1647">
                  <c:v>346.08499999999998</c:v>
                </c:pt>
                <c:pt idx="1648">
                  <c:v>346.28500000000003</c:v>
                </c:pt>
                <c:pt idx="1649">
                  <c:v>346.48500000000001</c:v>
                </c:pt>
                <c:pt idx="1650">
                  <c:v>346.685</c:v>
                </c:pt>
                <c:pt idx="1651">
                  <c:v>346.88499999999999</c:v>
                </c:pt>
                <c:pt idx="1652">
                  <c:v>347.08499999999998</c:v>
                </c:pt>
                <c:pt idx="1653">
                  <c:v>347.28500000000003</c:v>
                </c:pt>
                <c:pt idx="1654">
                  <c:v>347.48500000000001</c:v>
                </c:pt>
                <c:pt idx="1655">
                  <c:v>347.685</c:v>
                </c:pt>
                <c:pt idx="1656">
                  <c:v>347.88499999999999</c:v>
                </c:pt>
                <c:pt idx="1657">
                  <c:v>348.08499999999998</c:v>
                </c:pt>
                <c:pt idx="1658">
                  <c:v>348.28500000000003</c:v>
                </c:pt>
                <c:pt idx="1659">
                  <c:v>348.48500000000001</c:v>
                </c:pt>
                <c:pt idx="1660">
                  <c:v>348.685</c:v>
                </c:pt>
                <c:pt idx="1661">
                  <c:v>348.88499999999999</c:v>
                </c:pt>
                <c:pt idx="1662">
                  <c:v>349.08499999999998</c:v>
                </c:pt>
                <c:pt idx="1663">
                  <c:v>349.28500000000003</c:v>
                </c:pt>
                <c:pt idx="1664">
                  <c:v>349.48500000000001</c:v>
                </c:pt>
                <c:pt idx="1665">
                  <c:v>349.685</c:v>
                </c:pt>
                <c:pt idx="1666">
                  <c:v>349.88499999999999</c:v>
                </c:pt>
                <c:pt idx="1667">
                  <c:v>350.08499999999998</c:v>
                </c:pt>
                <c:pt idx="1668">
                  <c:v>350.28500000000003</c:v>
                </c:pt>
                <c:pt idx="1669">
                  <c:v>350.48500000000001</c:v>
                </c:pt>
                <c:pt idx="1670">
                  <c:v>350.685</c:v>
                </c:pt>
                <c:pt idx="1671">
                  <c:v>350.88499999999999</c:v>
                </c:pt>
                <c:pt idx="1672">
                  <c:v>351.08499999999998</c:v>
                </c:pt>
                <c:pt idx="1673">
                  <c:v>351.28500000000003</c:v>
                </c:pt>
                <c:pt idx="1674">
                  <c:v>351.48500000000001</c:v>
                </c:pt>
                <c:pt idx="1675">
                  <c:v>351.685</c:v>
                </c:pt>
                <c:pt idx="1676">
                  <c:v>351.88499999999999</c:v>
                </c:pt>
                <c:pt idx="1677">
                  <c:v>352.08499999999998</c:v>
                </c:pt>
                <c:pt idx="1678">
                  <c:v>352.28500000000003</c:v>
                </c:pt>
                <c:pt idx="1679">
                  <c:v>352.48500000000001</c:v>
                </c:pt>
                <c:pt idx="1680">
                  <c:v>352.685</c:v>
                </c:pt>
                <c:pt idx="1681">
                  <c:v>352.88499999999999</c:v>
                </c:pt>
                <c:pt idx="1682">
                  <c:v>353.08499999999998</c:v>
                </c:pt>
                <c:pt idx="1683">
                  <c:v>353.28500000000003</c:v>
                </c:pt>
                <c:pt idx="1684">
                  <c:v>353.48500000000001</c:v>
                </c:pt>
                <c:pt idx="1685">
                  <c:v>353.685</c:v>
                </c:pt>
                <c:pt idx="1686">
                  <c:v>353.88499999999999</c:v>
                </c:pt>
                <c:pt idx="1687">
                  <c:v>354.08499999999998</c:v>
                </c:pt>
                <c:pt idx="1688">
                  <c:v>354.28500000000003</c:v>
                </c:pt>
                <c:pt idx="1689">
                  <c:v>354.48500000000001</c:v>
                </c:pt>
                <c:pt idx="1690">
                  <c:v>354.685</c:v>
                </c:pt>
                <c:pt idx="1691">
                  <c:v>354.88499999999999</c:v>
                </c:pt>
                <c:pt idx="1692">
                  <c:v>355.08499999999998</c:v>
                </c:pt>
                <c:pt idx="1693">
                  <c:v>355.28500000000003</c:v>
                </c:pt>
                <c:pt idx="1694">
                  <c:v>355.48500000000001</c:v>
                </c:pt>
                <c:pt idx="1695">
                  <c:v>355.685</c:v>
                </c:pt>
                <c:pt idx="1696">
                  <c:v>355.88499999999999</c:v>
                </c:pt>
                <c:pt idx="1697">
                  <c:v>356.08499999999998</c:v>
                </c:pt>
                <c:pt idx="1698">
                  <c:v>356.28500000000003</c:v>
                </c:pt>
                <c:pt idx="1699">
                  <c:v>356.48500000000001</c:v>
                </c:pt>
                <c:pt idx="1700">
                  <c:v>356.685</c:v>
                </c:pt>
                <c:pt idx="1701">
                  <c:v>356.88499999999999</c:v>
                </c:pt>
                <c:pt idx="1702">
                  <c:v>357.08499999999998</c:v>
                </c:pt>
                <c:pt idx="1703">
                  <c:v>357.28500000000003</c:v>
                </c:pt>
                <c:pt idx="1704">
                  <c:v>357.48500000000001</c:v>
                </c:pt>
                <c:pt idx="1705">
                  <c:v>357.685</c:v>
                </c:pt>
                <c:pt idx="1706">
                  <c:v>357.88499999999999</c:v>
                </c:pt>
                <c:pt idx="1707">
                  <c:v>358.08499999999998</c:v>
                </c:pt>
                <c:pt idx="1708">
                  <c:v>358.28500000000003</c:v>
                </c:pt>
                <c:pt idx="1709">
                  <c:v>358.48500000000001</c:v>
                </c:pt>
                <c:pt idx="1710">
                  <c:v>358.685</c:v>
                </c:pt>
                <c:pt idx="1711">
                  <c:v>358.88499999999999</c:v>
                </c:pt>
                <c:pt idx="1712">
                  <c:v>359.08499999999998</c:v>
                </c:pt>
                <c:pt idx="1713">
                  <c:v>359.28500000000003</c:v>
                </c:pt>
                <c:pt idx="1714">
                  <c:v>359.48500000000001</c:v>
                </c:pt>
                <c:pt idx="1715">
                  <c:v>359.685</c:v>
                </c:pt>
                <c:pt idx="1716">
                  <c:v>359.88499999999999</c:v>
                </c:pt>
                <c:pt idx="1717">
                  <c:v>360.08499999999998</c:v>
                </c:pt>
                <c:pt idx="1718">
                  <c:v>360.28500000000003</c:v>
                </c:pt>
                <c:pt idx="1719">
                  <c:v>360.48500000000001</c:v>
                </c:pt>
                <c:pt idx="1720">
                  <c:v>360.685</c:v>
                </c:pt>
                <c:pt idx="1721">
                  <c:v>360.88499999999999</c:v>
                </c:pt>
                <c:pt idx="1722">
                  <c:v>361.08499999999998</c:v>
                </c:pt>
                <c:pt idx="1723">
                  <c:v>361.28500000000003</c:v>
                </c:pt>
                <c:pt idx="1724">
                  <c:v>361.48500000000001</c:v>
                </c:pt>
                <c:pt idx="1725">
                  <c:v>361.685</c:v>
                </c:pt>
                <c:pt idx="1726">
                  <c:v>361.88499999999999</c:v>
                </c:pt>
                <c:pt idx="1727">
                  <c:v>362.08499999999998</c:v>
                </c:pt>
                <c:pt idx="1728">
                  <c:v>362.28500000000003</c:v>
                </c:pt>
                <c:pt idx="1729">
                  <c:v>362.48500000000001</c:v>
                </c:pt>
                <c:pt idx="1730">
                  <c:v>362.685</c:v>
                </c:pt>
                <c:pt idx="1731">
                  <c:v>362.88499999999999</c:v>
                </c:pt>
                <c:pt idx="1732">
                  <c:v>363.08499999999998</c:v>
                </c:pt>
                <c:pt idx="1733">
                  <c:v>363.28500000000003</c:v>
                </c:pt>
                <c:pt idx="1734">
                  <c:v>363.48500000000001</c:v>
                </c:pt>
                <c:pt idx="1735">
                  <c:v>363.685</c:v>
                </c:pt>
                <c:pt idx="1736">
                  <c:v>363.88499999999999</c:v>
                </c:pt>
                <c:pt idx="1737">
                  <c:v>364.08499999999998</c:v>
                </c:pt>
                <c:pt idx="1738">
                  <c:v>364.28500000000003</c:v>
                </c:pt>
                <c:pt idx="1739">
                  <c:v>364.48500000000001</c:v>
                </c:pt>
                <c:pt idx="1740">
                  <c:v>364.685</c:v>
                </c:pt>
                <c:pt idx="1741">
                  <c:v>364.88499999999999</c:v>
                </c:pt>
                <c:pt idx="1742">
                  <c:v>365.08499999999998</c:v>
                </c:pt>
                <c:pt idx="1743">
                  <c:v>365.28500000000003</c:v>
                </c:pt>
                <c:pt idx="1744">
                  <c:v>365.48500000000001</c:v>
                </c:pt>
                <c:pt idx="1745">
                  <c:v>365.685</c:v>
                </c:pt>
                <c:pt idx="1746">
                  <c:v>365.88499999999999</c:v>
                </c:pt>
                <c:pt idx="1747">
                  <c:v>366.08499999999998</c:v>
                </c:pt>
                <c:pt idx="1748">
                  <c:v>366.28500000000003</c:v>
                </c:pt>
                <c:pt idx="1749">
                  <c:v>366.48500000000001</c:v>
                </c:pt>
                <c:pt idx="1750">
                  <c:v>366.685</c:v>
                </c:pt>
                <c:pt idx="1751">
                  <c:v>366.88499999999999</c:v>
                </c:pt>
                <c:pt idx="1752">
                  <c:v>367.08499999999998</c:v>
                </c:pt>
                <c:pt idx="1753">
                  <c:v>367.28500000000003</c:v>
                </c:pt>
                <c:pt idx="1754">
                  <c:v>367.48500000000001</c:v>
                </c:pt>
                <c:pt idx="1755">
                  <c:v>367.685</c:v>
                </c:pt>
                <c:pt idx="1756">
                  <c:v>367.88499999999999</c:v>
                </c:pt>
                <c:pt idx="1757">
                  <c:v>368.08499999999998</c:v>
                </c:pt>
                <c:pt idx="1758">
                  <c:v>368.28500000000003</c:v>
                </c:pt>
                <c:pt idx="1759">
                  <c:v>368.48500000000001</c:v>
                </c:pt>
                <c:pt idx="1760">
                  <c:v>368.685</c:v>
                </c:pt>
                <c:pt idx="1761">
                  <c:v>368.88499999999999</c:v>
                </c:pt>
                <c:pt idx="1762">
                  <c:v>369.08499999999998</c:v>
                </c:pt>
                <c:pt idx="1763">
                  <c:v>369.28500000000003</c:v>
                </c:pt>
                <c:pt idx="1764">
                  <c:v>369.48500000000001</c:v>
                </c:pt>
                <c:pt idx="1765">
                  <c:v>369.685</c:v>
                </c:pt>
                <c:pt idx="1766">
                  <c:v>369.88499999999999</c:v>
                </c:pt>
                <c:pt idx="1767">
                  <c:v>370.08499999999998</c:v>
                </c:pt>
                <c:pt idx="1768">
                  <c:v>370.28500000000003</c:v>
                </c:pt>
                <c:pt idx="1769">
                  <c:v>370.48500000000001</c:v>
                </c:pt>
                <c:pt idx="1770">
                  <c:v>370.685</c:v>
                </c:pt>
                <c:pt idx="1771">
                  <c:v>370.88499999999999</c:v>
                </c:pt>
                <c:pt idx="1772">
                  <c:v>371.08499999999998</c:v>
                </c:pt>
                <c:pt idx="1773">
                  <c:v>371.28500000000003</c:v>
                </c:pt>
                <c:pt idx="1774">
                  <c:v>371.48500000000001</c:v>
                </c:pt>
                <c:pt idx="1775">
                  <c:v>371.685</c:v>
                </c:pt>
                <c:pt idx="1776">
                  <c:v>371.88499999999999</c:v>
                </c:pt>
                <c:pt idx="1777">
                  <c:v>372.08499999999998</c:v>
                </c:pt>
                <c:pt idx="1778">
                  <c:v>372.28500000000003</c:v>
                </c:pt>
                <c:pt idx="1779">
                  <c:v>372.48500000000001</c:v>
                </c:pt>
                <c:pt idx="1780">
                  <c:v>372.685</c:v>
                </c:pt>
                <c:pt idx="1781">
                  <c:v>372.88499999999999</c:v>
                </c:pt>
                <c:pt idx="1782">
                  <c:v>373.08499999999998</c:v>
                </c:pt>
                <c:pt idx="1783">
                  <c:v>373.28500000000003</c:v>
                </c:pt>
                <c:pt idx="1784">
                  <c:v>373.48500000000001</c:v>
                </c:pt>
                <c:pt idx="1785">
                  <c:v>373.685</c:v>
                </c:pt>
                <c:pt idx="1786">
                  <c:v>373.88499999999999</c:v>
                </c:pt>
                <c:pt idx="1787">
                  <c:v>374.08499999999998</c:v>
                </c:pt>
                <c:pt idx="1788">
                  <c:v>374.28500000000003</c:v>
                </c:pt>
                <c:pt idx="1789">
                  <c:v>374.48500000000001</c:v>
                </c:pt>
                <c:pt idx="1790">
                  <c:v>374.685</c:v>
                </c:pt>
                <c:pt idx="1791">
                  <c:v>374.88499999999999</c:v>
                </c:pt>
                <c:pt idx="1792">
                  <c:v>375.08499999999998</c:v>
                </c:pt>
                <c:pt idx="1793">
                  <c:v>375.28500000000003</c:v>
                </c:pt>
                <c:pt idx="1794">
                  <c:v>375.48500000000001</c:v>
                </c:pt>
                <c:pt idx="1795">
                  <c:v>375.685</c:v>
                </c:pt>
                <c:pt idx="1796">
                  <c:v>375.88499999999999</c:v>
                </c:pt>
                <c:pt idx="1797">
                  <c:v>376.08499999999998</c:v>
                </c:pt>
                <c:pt idx="1798">
                  <c:v>376.28500000000003</c:v>
                </c:pt>
                <c:pt idx="1799">
                  <c:v>376.48500000000001</c:v>
                </c:pt>
                <c:pt idx="1800">
                  <c:v>376.685</c:v>
                </c:pt>
                <c:pt idx="1801">
                  <c:v>376.88499999999999</c:v>
                </c:pt>
                <c:pt idx="1802">
                  <c:v>377.08499999999998</c:v>
                </c:pt>
                <c:pt idx="1803">
                  <c:v>377.28500000000003</c:v>
                </c:pt>
                <c:pt idx="1804">
                  <c:v>377.48500000000001</c:v>
                </c:pt>
                <c:pt idx="1805">
                  <c:v>377.685</c:v>
                </c:pt>
                <c:pt idx="1806">
                  <c:v>377.88499999999999</c:v>
                </c:pt>
                <c:pt idx="1807">
                  <c:v>378.08499999999998</c:v>
                </c:pt>
                <c:pt idx="1808">
                  <c:v>378.28500000000003</c:v>
                </c:pt>
                <c:pt idx="1809">
                  <c:v>378.48500000000001</c:v>
                </c:pt>
                <c:pt idx="1810">
                  <c:v>378.685</c:v>
                </c:pt>
                <c:pt idx="1811">
                  <c:v>378.88499999999999</c:v>
                </c:pt>
                <c:pt idx="1812">
                  <c:v>379.08499999999998</c:v>
                </c:pt>
                <c:pt idx="1813">
                  <c:v>379.28500000000003</c:v>
                </c:pt>
                <c:pt idx="1814">
                  <c:v>379.48500000000001</c:v>
                </c:pt>
                <c:pt idx="1815">
                  <c:v>379.685</c:v>
                </c:pt>
                <c:pt idx="1816">
                  <c:v>379.88499999999999</c:v>
                </c:pt>
                <c:pt idx="1817">
                  <c:v>380.08499999999998</c:v>
                </c:pt>
                <c:pt idx="1818">
                  <c:v>380.28500000000003</c:v>
                </c:pt>
                <c:pt idx="1819">
                  <c:v>380.48500000000001</c:v>
                </c:pt>
                <c:pt idx="1820">
                  <c:v>380.685</c:v>
                </c:pt>
                <c:pt idx="1821">
                  <c:v>380.88499999999999</c:v>
                </c:pt>
                <c:pt idx="1822">
                  <c:v>381.08499999999998</c:v>
                </c:pt>
                <c:pt idx="1823">
                  <c:v>381.28500000000003</c:v>
                </c:pt>
                <c:pt idx="1824">
                  <c:v>381.48500000000001</c:v>
                </c:pt>
                <c:pt idx="1825">
                  <c:v>381.685</c:v>
                </c:pt>
                <c:pt idx="1826">
                  <c:v>381.88499999999999</c:v>
                </c:pt>
                <c:pt idx="1827">
                  <c:v>382.08499999999998</c:v>
                </c:pt>
                <c:pt idx="1828">
                  <c:v>382.28500000000003</c:v>
                </c:pt>
                <c:pt idx="1829">
                  <c:v>382.48500000000001</c:v>
                </c:pt>
                <c:pt idx="1830">
                  <c:v>382.685</c:v>
                </c:pt>
                <c:pt idx="1831">
                  <c:v>382.88499999999999</c:v>
                </c:pt>
                <c:pt idx="1832">
                  <c:v>383.08499999999998</c:v>
                </c:pt>
                <c:pt idx="1833">
                  <c:v>383.28500000000003</c:v>
                </c:pt>
                <c:pt idx="1834">
                  <c:v>383.48500000000001</c:v>
                </c:pt>
                <c:pt idx="1835">
                  <c:v>383.685</c:v>
                </c:pt>
                <c:pt idx="1836">
                  <c:v>383.88499999999999</c:v>
                </c:pt>
                <c:pt idx="1837">
                  <c:v>384.08499999999998</c:v>
                </c:pt>
                <c:pt idx="1838">
                  <c:v>384.28500000000003</c:v>
                </c:pt>
                <c:pt idx="1839">
                  <c:v>384.48500000000001</c:v>
                </c:pt>
                <c:pt idx="1840">
                  <c:v>384.685</c:v>
                </c:pt>
                <c:pt idx="1841">
                  <c:v>384.88499999999999</c:v>
                </c:pt>
                <c:pt idx="1842">
                  <c:v>385.08499999999998</c:v>
                </c:pt>
                <c:pt idx="1843">
                  <c:v>385.28500000000003</c:v>
                </c:pt>
                <c:pt idx="1844">
                  <c:v>385.48500000000001</c:v>
                </c:pt>
                <c:pt idx="1845">
                  <c:v>385.685</c:v>
                </c:pt>
                <c:pt idx="1846">
                  <c:v>385.88499999999999</c:v>
                </c:pt>
                <c:pt idx="1847">
                  <c:v>386.08499999999998</c:v>
                </c:pt>
                <c:pt idx="1848">
                  <c:v>386.28500000000003</c:v>
                </c:pt>
                <c:pt idx="1849">
                  <c:v>386.48500000000001</c:v>
                </c:pt>
                <c:pt idx="1850">
                  <c:v>386.685</c:v>
                </c:pt>
                <c:pt idx="1851">
                  <c:v>386.88499999999999</c:v>
                </c:pt>
                <c:pt idx="1852">
                  <c:v>387.08499999999998</c:v>
                </c:pt>
                <c:pt idx="1853">
                  <c:v>387.28500000000003</c:v>
                </c:pt>
                <c:pt idx="1854">
                  <c:v>387.48500000000001</c:v>
                </c:pt>
                <c:pt idx="1855">
                  <c:v>387.685</c:v>
                </c:pt>
                <c:pt idx="1856">
                  <c:v>387.88499999999999</c:v>
                </c:pt>
                <c:pt idx="1857">
                  <c:v>388.08499999999998</c:v>
                </c:pt>
                <c:pt idx="1858">
                  <c:v>388.28500000000003</c:v>
                </c:pt>
                <c:pt idx="1859">
                  <c:v>388.48500000000001</c:v>
                </c:pt>
                <c:pt idx="1860">
                  <c:v>388.685</c:v>
                </c:pt>
                <c:pt idx="1861">
                  <c:v>388.88499999999999</c:v>
                </c:pt>
                <c:pt idx="1862">
                  <c:v>389.08499999999998</c:v>
                </c:pt>
                <c:pt idx="1863">
                  <c:v>389.28500000000003</c:v>
                </c:pt>
                <c:pt idx="1864">
                  <c:v>389.48500000000001</c:v>
                </c:pt>
                <c:pt idx="1865">
                  <c:v>389.685</c:v>
                </c:pt>
                <c:pt idx="1866">
                  <c:v>389.88499999999999</c:v>
                </c:pt>
                <c:pt idx="1867">
                  <c:v>390.08499999999998</c:v>
                </c:pt>
                <c:pt idx="1868">
                  <c:v>390.28500000000003</c:v>
                </c:pt>
                <c:pt idx="1869">
                  <c:v>390.48500000000001</c:v>
                </c:pt>
                <c:pt idx="1870">
                  <c:v>390.685</c:v>
                </c:pt>
                <c:pt idx="1871">
                  <c:v>390.88499999999999</c:v>
                </c:pt>
                <c:pt idx="1872">
                  <c:v>391.08499999999998</c:v>
                </c:pt>
                <c:pt idx="1873">
                  <c:v>391.28500000000003</c:v>
                </c:pt>
                <c:pt idx="1874">
                  <c:v>391.48500000000001</c:v>
                </c:pt>
                <c:pt idx="1875">
                  <c:v>391.685</c:v>
                </c:pt>
                <c:pt idx="1876">
                  <c:v>391.88499999999999</c:v>
                </c:pt>
                <c:pt idx="1877">
                  <c:v>392.08499999999998</c:v>
                </c:pt>
                <c:pt idx="1878">
                  <c:v>392.28500000000003</c:v>
                </c:pt>
                <c:pt idx="1879">
                  <c:v>392.48500000000001</c:v>
                </c:pt>
                <c:pt idx="1880">
                  <c:v>392.685</c:v>
                </c:pt>
                <c:pt idx="1881">
                  <c:v>392.88499999999999</c:v>
                </c:pt>
                <c:pt idx="1882">
                  <c:v>393.08499999999998</c:v>
                </c:pt>
                <c:pt idx="1883">
                  <c:v>393.28500000000003</c:v>
                </c:pt>
                <c:pt idx="1884">
                  <c:v>393.48500000000001</c:v>
                </c:pt>
                <c:pt idx="1885">
                  <c:v>393.685</c:v>
                </c:pt>
                <c:pt idx="1886">
                  <c:v>393.88499999999999</c:v>
                </c:pt>
                <c:pt idx="1887">
                  <c:v>394.08499999999998</c:v>
                </c:pt>
                <c:pt idx="1888">
                  <c:v>394.28500000000003</c:v>
                </c:pt>
                <c:pt idx="1889">
                  <c:v>394.48500000000001</c:v>
                </c:pt>
                <c:pt idx="1890">
                  <c:v>394.685</c:v>
                </c:pt>
                <c:pt idx="1891">
                  <c:v>394.88499999999999</c:v>
                </c:pt>
                <c:pt idx="1892">
                  <c:v>395.08499999999998</c:v>
                </c:pt>
                <c:pt idx="1893">
                  <c:v>395.28500000000003</c:v>
                </c:pt>
                <c:pt idx="1894">
                  <c:v>395.48500000000001</c:v>
                </c:pt>
                <c:pt idx="1895">
                  <c:v>395.685</c:v>
                </c:pt>
                <c:pt idx="1896">
                  <c:v>395.88499999999999</c:v>
                </c:pt>
                <c:pt idx="1897">
                  <c:v>396.08499999999998</c:v>
                </c:pt>
                <c:pt idx="1898">
                  <c:v>396.28500000000003</c:v>
                </c:pt>
                <c:pt idx="1899">
                  <c:v>396.48500000000001</c:v>
                </c:pt>
                <c:pt idx="1900">
                  <c:v>396.685</c:v>
                </c:pt>
                <c:pt idx="1901">
                  <c:v>396.88499999999999</c:v>
                </c:pt>
                <c:pt idx="1902">
                  <c:v>397.08499999999998</c:v>
                </c:pt>
                <c:pt idx="1903">
                  <c:v>397.28500000000003</c:v>
                </c:pt>
                <c:pt idx="1904">
                  <c:v>397.48500000000001</c:v>
                </c:pt>
                <c:pt idx="1905">
                  <c:v>397.685</c:v>
                </c:pt>
                <c:pt idx="1906">
                  <c:v>397.88499999999999</c:v>
                </c:pt>
                <c:pt idx="1907">
                  <c:v>398.08499999999998</c:v>
                </c:pt>
                <c:pt idx="1908">
                  <c:v>398.28500000000003</c:v>
                </c:pt>
                <c:pt idx="1909">
                  <c:v>398.48500000000001</c:v>
                </c:pt>
                <c:pt idx="1910">
                  <c:v>398.685</c:v>
                </c:pt>
                <c:pt idx="1911">
                  <c:v>398.88499999999999</c:v>
                </c:pt>
                <c:pt idx="1912">
                  <c:v>399.08499999999998</c:v>
                </c:pt>
                <c:pt idx="1913">
                  <c:v>399.28500000000003</c:v>
                </c:pt>
                <c:pt idx="1914">
                  <c:v>399.48500000000001</c:v>
                </c:pt>
                <c:pt idx="1915">
                  <c:v>399.685</c:v>
                </c:pt>
                <c:pt idx="1916">
                  <c:v>399.88499999999999</c:v>
                </c:pt>
                <c:pt idx="1917">
                  <c:v>400.08499999999998</c:v>
                </c:pt>
                <c:pt idx="1918">
                  <c:v>400.28500000000003</c:v>
                </c:pt>
                <c:pt idx="1919">
                  <c:v>400.48500000000001</c:v>
                </c:pt>
                <c:pt idx="1920">
                  <c:v>400.685</c:v>
                </c:pt>
                <c:pt idx="1921">
                  <c:v>400.88499999999999</c:v>
                </c:pt>
                <c:pt idx="1922">
                  <c:v>401.08499999999998</c:v>
                </c:pt>
                <c:pt idx="1923">
                  <c:v>401.28500000000003</c:v>
                </c:pt>
                <c:pt idx="1924">
                  <c:v>401.48500000000001</c:v>
                </c:pt>
                <c:pt idx="1925">
                  <c:v>401.685</c:v>
                </c:pt>
                <c:pt idx="1926">
                  <c:v>401.88499999999999</c:v>
                </c:pt>
                <c:pt idx="1927">
                  <c:v>402.08499999999998</c:v>
                </c:pt>
                <c:pt idx="1928">
                  <c:v>402.28500000000003</c:v>
                </c:pt>
                <c:pt idx="1929">
                  <c:v>402.48500000000001</c:v>
                </c:pt>
                <c:pt idx="1930">
                  <c:v>402.685</c:v>
                </c:pt>
                <c:pt idx="1931">
                  <c:v>402.88499999999999</c:v>
                </c:pt>
                <c:pt idx="1932">
                  <c:v>403.08499999999998</c:v>
                </c:pt>
                <c:pt idx="1933">
                  <c:v>403.28500000000003</c:v>
                </c:pt>
                <c:pt idx="1934">
                  <c:v>403.48500000000001</c:v>
                </c:pt>
                <c:pt idx="1935">
                  <c:v>403.685</c:v>
                </c:pt>
                <c:pt idx="1936">
                  <c:v>403.88499999999999</c:v>
                </c:pt>
                <c:pt idx="1937">
                  <c:v>404.08499999999998</c:v>
                </c:pt>
                <c:pt idx="1938">
                  <c:v>404.28500000000003</c:v>
                </c:pt>
                <c:pt idx="1939">
                  <c:v>404.48500000000001</c:v>
                </c:pt>
                <c:pt idx="1940">
                  <c:v>404.685</c:v>
                </c:pt>
                <c:pt idx="1941">
                  <c:v>404.88499999999999</c:v>
                </c:pt>
                <c:pt idx="1942">
                  <c:v>405.08499999999998</c:v>
                </c:pt>
                <c:pt idx="1943">
                  <c:v>405.28500000000003</c:v>
                </c:pt>
                <c:pt idx="1944">
                  <c:v>405.48500000000001</c:v>
                </c:pt>
                <c:pt idx="1945">
                  <c:v>405.685</c:v>
                </c:pt>
                <c:pt idx="1946">
                  <c:v>405.88499999999999</c:v>
                </c:pt>
                <c:pt idx="1947">
                  <c:v>406.08499999999998</c:v>
                </c:pt>
                <c:pt idx="1948">
                  <c:v>406.28500000000003</c:v>
                </c:pt>
                <c:pt idx="1949">
                  <c:v>406.48500000000001</c:v>
                </c:pt>
                <c:pt idx="1950">
                  <c:v>406.685</c:v>
                </c:pt>
                <c:pt idx="1951">
                  <c:v>406.88499999999999</c:v>
                </c:pt>
                <c:pt idx="1952">
                  <c:v>407.08499999999998</c:v>
                </c:pt>
                <c:pt idx="1953">
                  <c:v>407.28500000000003</c:v>
                </c:pt>
                <c:pt idx="1954">
                  <c:v>407.48500000000001</c:v>
                </c:pt>
                <c:pt idx="1955">
                  <c:v>407.685</c:v>
                </c:pt>
                <c:pt idx="1956">
                  <c:v>407.88499999999999</c:v>
                </c:pt>
                <c:pt idx="1957">
                  <c:v>408.08499999999998</c:v>
                </c:pt>
                <c:pt idx="1958">
                  <c:v>408.28500000000003</c:v>
                </c:pt>
                <c:pt idx="1959">
                  <c:v>408.48500000000001</c:v>
                </c:pt>
                <c:pt idx="1960">
                  <c:v>408.685</c:v>
                </c:pt>
                <c:pt idx="1961">
                  <c:v>408.88499999999999</c:v>
                </c:pt>
                <c:pt idx="1962">
                  <c:v>409.08499999999998</c:v>
                </c:pt>
                <c:pt idx="1963">
                  <c:v>409.28500000000003</c:v>
                </c:pt>
                <c:pt idx="1964">
                  <c:v>409.48500000000001</c:v>
                </c:pt>
                <c:pt idx="1965">
                  <c:v>409.685</c:v>
                </c:pt>
                <c:pt idx="1966">
                  <c:v>409.88499999999999</c:v>
                </c:pt>
                <c:pt idx="1967">
                  <c:v>410.08499999999998</c:v>
                </c:pt>
                <c:pt idx="1968">
                  <c:v>410.28500000000003</c:v>
                </c:pt>
                <c:pt idx="1969">
                  <c:v>410.48500000000001</c:v>
                </c:pt>
                <c:pt idx="1970">
                  <c:v>410.685</c:v>
                </c:pt>
                <c:pt idx="1971">
                  <c:v>410.88499999999999</c:v>
                </c:pt>
                <c:pt idx="1972">
                  <c:v>411.08499999999998</c:v>
                </c:pt>
                <c:pt idx="1973">
                  <c:v>411.28500000000003</c:v>
                </c:pt>
                <c:pt idx="1974">
                  <c:v>411.48500000000001</c:v>
                </c:pt>
                <c:pt idx="1975">
                  <c:v>411.685</c:v>
                </c:pt>
                <c:pt idx="1976">
                  <c:v>411.88499999999999</c:v>
                </c:pt>
                <c:pt idx="1977">
                  <c:v>412.08499999999998</c:v>
                </c:pt>
                <c:pt idx="1978">
                  <c:v>412.28500000000003</c:v>
                </c:pt>
                <c:pt idx="1979">
                  <c:v>412.48500000000001</c:v>
                </c:pt>
                <c:pt idx="1980">
                  <c:v>412.685</c:v>
                </c:pt>
                <c:pt idx="1981">
                  <c:v>412.88499999999999</c:v>
                </c:pt>
                <c:pt idx="1982">
                  <c:v>413.08499999999998</c:v>
                </c:pt>
                <c:pt idx="1983">
                  <c:v>413.28500000000003</c:v>
                </c:pt>
                <c:pt idx="1984">
                  <c:v>413.48500000000001</c:v>
                </c:pt>
                <c:pt idx="1985">
                  <c:v>413.685</c:v>
                </c:pt>
                <c:pt idx="1986">
                  <c:v>413.88499999999999</c:v>
                </c:pt>
                <c:pt idx="1987">
                  <c:v>414.08499999999998</c:v>
                </c:pt>
                <c:pt idx="1988">
                  <c:v>414.28500000000003</c:v>
                </c:pt>
                <c:pt idx="1989">
                  <c:v>414.48500000000001</c:v>
                </c:pt>
                <c:pt idx="1990">
                  <c:v>414.685</c:v>
                </c:pt>
                <c:pt idx="1991">
                  <c:v>414.88499999999999</c:v>
                </c:pt>
                <c:pt idx="1992">
                  <c:v>415.08499999999998</c:v>
                </c:pt>
                <c:pt idx="1993">
                  <c:v>415.28500000000003</c:v>
                </c:pt>
                <c:pt idx="1994">
                  <c:v>415.48500000000001</c:v>
                </c:pt>
                <c:pt idx="1995">
                  <c:v>415.685</c:v>
                </c:pt>
                <c:pt idx="1996">
                  <c:v>415.88499999999999</c:v>
                </c:pt>
                <c:pt idx="1997">
                  <c:v>416.08499999999998</c:v>
                </c:pt>
                <c:pt idx="1998">
                  <c:v>416.28500000000003</c:v>
                </c:pt>
                <c:pt idx="1999">
                  <c:v>416.48500000000001</c:v>
                </c:pt>
                <c:pt idx="2000">
                  <c:v>416.685</c:v>
                </c:pt>
                <c:pt idx="2001">
                  <c:v>416.88499999999999</c:v>
                </c:pt>
                <c:pt idx="2002">
                  <c:v>417.08499999999998</c:v>
                </c:pt>
              </c:numCache>
            </c:numRef>
          </c:xVal>
          <c:yVal>
            <c:numRef>
              <c:f>'Trial 1 lab 6 .2M'!$E$2:$E$2004</c:f>
              <c:numCache>
                <c:formatCode>General</c:formatCode>
                <c:ptCount val="2003"/>
                <c:pt idx="0">
                  <c:v>-11.6947189612127</c:v>
                </c:pt>
                <c:pt idx="1">
                  <c:v>-11.69857996987016</c:v>
                </c:pt>
                <c:pt idx="2">
                  <c:v>-11.6947189612127</c:v>
                </c:pt>
                <c:pt idx="3">
                  <c:v>-11.696647602119107</c:v>
                </c:pt>
                <c:pt idx="4">
                  <c:v>-11.6947189612127</c:v>
                </c:pt>
                <c:pt idx="5">
                  <c:v>-11.702455943714853</c:v>
                </c:pt>
                <c:pt idx="6">
                  <c:v>-11.72206441510323</c:v>
                </c:pt>
                <c:pt idx="7">
                  <c:v>-11.708298219339081</c:v>
                </c:pt>
                <c:pt idx="8">
                  <c:v>-11.692794032803116</c:v>
                </c:pt>
                <c:pt idx="9">
                  <c:v>-11.704399578923423</c:v>
                </c:pt>
                <c:pt idx="10">
                  <c:v>-11.702455943714853</c:v>
                </c:pt>
                <c:pt idx="11">
                  <c:v>-11.69857996987016</c:v>
                </c:pt>
                <c:pt idx="12">
                  <c:v>-11.69857996987016</c:v>
                </c:pt>
                <c:pt idx="13">
                  <c:v>-11.700516078897026</c:v>
                </c:pt>
                <c:pt idx="14">
                  <c:v>-11.700516078897026</c:v>
                </c:pt>
                <c:pt idx="15">
                  <c:v>-11.704399578923423</c:v>
                </c:pt>
                <c:pt idx="16">
                  <c:v>-11.70634699920782</c:v>
                </c:pt>
                <c:pt idx="17">
                  <c:v>-11.702455943714853</c:v>
                </c:pt>
                <c:pt idx="18">
                  <c:v>-11.70634699920782</c:v>
                </c:pt>
                <c:pt idx="19">
                  <c:v>-11.708298219339081</c:v>
                </c:pt>
                <c:pt idx="20">
                  <c:v>-11.708298219339081</c:v>
                </c:pt>
                <c:pt idx="21">
                  <c:v>-11.708298219339081</c:v>
                </c:pt>
                <c:pt idx="22">
                  <c:v>-11.714174827828067</c:v>
                </c:pt>
                <c:pt idx="23">
                  <c:v>-11.714174827828067</c:v>
                </c:pt>
                <c:pt idx="24">
                  <c:v>-11.712212118660219</c:v>
                </c:pt>
                <c:pt idx="25">
                  <c:v>-11.720086175091124</c:v>
                </c:pt>
                <c:pt idx="26">
                  <c:v>-11.716141396800108</c:v>
                </c:pt>
                <c:pt idx="27">
                  <c:v>-11.720086175091124</c:v>
                </c:pt>
                <c:pt idx="28">
                  <c:v>-11.72206441510323</c:v>
                </c:pt>
                <c:pt idx="29">
                  <c:v>-11.728022724686861</c:v>
                </c:pt>
                <c:pt idx="30">
                  <c:v>-11.72603267427885</c:v>
                </c:pt>
                <c:pt idx="31">
                  <c:v>-11.730016743293724</c:v>
                </c:pt>
                <c:pt idx="32">
                  <c:v>-11.732014745956398</c:v>
                </c:pt>
                <c:pt idx="33">
                  <c:v>-11.736022767353937</c:v>
                </c:pt>
                <c:pt idx="34">
                  <c:v>-11.736022767353937</c:v>
                </c:pt>
                <c:pt idx="35">
                  <c:v>-11.740046917653661</c:v>
                </c:pt>
                <c:pt idx="36">
                  <c:v>-11.740046917653661</c:v>
                </c:pt>
                <c:pt idx="37">
                  <c:v>-11.740046917653661</c:v>
                </c:pt>
                <c:pt idx="38">
                  <c:v>-11.73803281828196</c:v>
                </c:pt>
                <c:pt idx="39">
                  <c:v>-11.748144127886281</c:v>
                </c:pt>
                <c:pt idx="40">
                  <c:v>-11.7461136703359</c:v>
                </c:pt>
                <c:pt idx="41">
                  <c:v>-11.750178716584069</c:v>
                </c:pt>
                <c:pt idx="42">
                  <c:v>-11.754260354903717</c:v>
                </c:pt>
                <c:pt idx="43">
                  <c:v>-11.750178716584069</c:v>
                </c:pt>
                <c:pt idx="44">
                  <c:v>-11.752217453273918</c:v>
                </c:pt>
                <c:pt idx="45">
                  <c:v>-11.750178716584069</c:v>
                </c:pt>
                <c:pt idx="46">
                  <c:v>-11.754260354903717</c:v>
                </c:pt>
                <c:pt idx="47">
                  <c:v>-11.756307438525441</c:v>
                </c:pt>
                <c:pt idx="48">
                  <c:v>-11.756307438525441</c:v>
                </c:pt>
                <c:pt idx="49">
                  <c:v>-11.760414220478095</c:v>
                </c:pt>
                <c:pt idx="50">
                  <c:v>-11.758358721296</c:v>
                </c:pt>
                <c:pt idx="51">
                  <c:v>-11.760414220478095</c:v>
                </c:pt>
                <c:pt idx="52">
                  <c:v>-11.758358721296</c:v>
                </c:pt>
                <c:pt idx="53">
                  <c:v>-11.760414220478095</c:v>
                </c:pt>
                <c:pt idx="54">
                  <c:v>-11.76867873032799</c:v>
                </c:pt>
                <c:pt idx="55">
                  <c:v>-11.770755574272828</c:v>
                </c:pt>
                <c:pt idx="56">
                  <c:v>-11.772836740476652</c:v>
                </c:pt>
                <c:pt idx="57">
                  <c:v>-11.76867873032799</c:v>
                </c:pt>
                <c:pt idx="58">
                  <c:v>-11.76867873032799</c:v>
                </c:pt>
                <c:pt idx="59">
                  <c:v>-11.770755574272828</c:v>
                </c:pt>
                <c:pt idx="60">
                  <c:v>-11.772836740476652</c:v>
                </c:pt>
                <c:pt idx="61">
                  <c:v>-11.774922246967675</c:v>
                </c:pt>
                <c:pt idx="62">
                  <c:v>-11.777012111887133</c:v>
                </c:pt>
                <c:pt idx="63">
                  <c:v>-11.777012111887133</c:v>
                </c:pt>
                <c:pt idx="64">
                  <c:v>-11.78120499014717</c:v>
                </c:pt>
                <c:pt idx="65">
                  <c:v>-11.783308040343949</c:v>
                </c:pt>
                <c:pt idx="66">
                  <c:v>-11.779106353490247</c:v>
                </c:pt>
                <c:pt idx="67">
                  <c:v>-11.78120499014717</c:v>
                </c:pt>
                <c:pt idx="68">
                  <c:v>-11.78120499014717</c:v>
                </c:pt>
                <c:pt idx="69">
                  <c:v>-11.783308040343949</c:v>
                </c:pt>
                <c:pt idx="70">
                  <c:v>-11.787527455886657</c:v>
                </c:pt>
                <c:pt idx="71">
                  <c:v>-11.785415522683513</c:v>
                </c:pt>
                <c:pt idx="72">
                  <c:v>-11.789643858793035</c:v>
                </c:pt>
                <c:pt idx="73">
                  <c:v>-11.789643858793035</c:v>
                </c:pt>
                <c:pt idx="74">
                  <c:v>-11.791764750362171</c:v>
                </c:pt>
                <c:pt idx="75">
                  <c:v>-11.793890149674485</c:v>
                </c:pt>
                <c:pt idx="76">
                  <c:v>-11.793890149674485</c:v>
                </c:pt>
                <c:pt idx="77">
                  <c:v>-11.798154548460943</c:v>
                </c:pt>
                <c:pt idx="78">
                  <c:v>-11.79602007593231</c:v>
                </c:pt>
                <c:pt idx="79">
                  <c:v>-11.798154548460943</c:v>
                </c:pt>
                <c:pt idx="80">
                  <c:v>-11.800293586709692</c:v>
                </c:pt>
                <c:pt idx="81">
                  <c:v>-11.802437210252943</c:v>
                </c:pt>
                <c:pt idx="82">
                  <c:v>-11.802437210252943</c:v>
                </c:pt>
                <c:pt idx="83">
                  <c:v>-11.802437210252943</c:v>
                </c:pt>
                <c:pt idx="84">
                  <c:v>-11.802437210252943</c:v>
                </c:pt>
                <c:pt idx="85">
                  <c:v>-11.804585438791234</c:v>
                </c:pt>
                <c:pt idx="86">
                  <c:v>-11.806738292152334</c:v>
                </c:pt>
                <c:pt idx="87">
                  <c:v>-11.808895790292356</c:v>
                </c:pt>
                <c:pt idx="88">
                  <c:v>-11.808895790292356</c:v>
                </c:pt>
                <c:pt idx="89">
                  <c:v>-11.808895790292356</c:v>
                </c:pt>
                <c:pt idx="90">
                  <c:v>-11.811057953296851</c:v>
                </c:pt>
                <c:pt idx="91">
                  <c:v>-11.81322480138194</c:v>
                </c:pt>
                <c:pt idx="92">
                  <c:v>-11.81322480138194</c:v>
                </c:pt>
                <c:pt idx="93">
                  <c:v>-11.81322480138194</c:v>
                </c:pt>
                <c:pt idx="94">
                  <c:v>-11.819753660264405</c:v>
                </c:pt>
                <c:pt idx="95">
                  <c:v>-11.819753660264405</c:v>
                </c:pt>
                <c:pt idx="96">
                  <c:v>-11.819753660264405</c:v>
                </c:pt>
                <c:pt idx="97">
                  <c:v>-11.821939453484385</c:v>
                </c:pt>
                <c:pt idx="98">
                  <c:v>-11.826325425427639</c:v>
                </c:pt>
                <c:pt idx="99">
                  <c:v>-11.828525646337241</c:v>
                </c:pt>
                <c:pt idx="100">
                  <c:v>-11.826325425427639</c:v>
                </c:pt>
                <c:pt idx="101">
                  <c:v>-11.828525646337241</c:v>
                </c:pt>
                <c:pt idx="102">
                  <c:v>-11.828525646337241</c:v>
                </c:pt>
                <c:pt idx="103">
                  <c:v>-11.830730718895555</c:v>
                </c:pt>
                <c:pt idx="104">
                  <c:v>-11.832940664546358</c:v>
                </c:pt>
                <c:pt idx="105">
                  <c:v>-11.841829611963604</c:v>
                </c:pt>
                <c:pt idx="106">
                  <c:v>-11.837375261614223</c:v>
                </c:pt>
                <c:pt idx="107">
                  <c:v>-11.83515550487591</c:v>
                </c:pt>
                <c:pt idx="108">
                  <c:v>-11.844064249765021</c:v>
                </c:pt>
                <c:pt idx="109">
                  <c:v>-11.846303892358526</c:v>
                </c:pt>
                <c:pt idx="110">
                  <c:v>-11.846303892358526</c:v>
                </c:pt>
                <c:pt idx="111">
                  <c:v>-11.844064249765021</c:v>
                </c:pt>
                <c:pt idx="112">
                  <c:v>-11.848548562212349</c:v>
                </c:pt>
                <c:pt idx="113">
                  <c:v>-11.850798281946364</c:v>
                </c:pt>
                <c:pt idx="114">
                  <c:v>-11.853053074333454</c:v>
                </c:pt>
                <c:pt idx="115">
                  <c:v>-11.855312962300891</c:v>
                </c:pt>
                <c:pt idx="116">
                  <c:v>-11.855312962300891</c:v>
                </c:pt>
                <c:pt idx="117">
                  <c:v>-11.859848117466283</c:v>
                </c:pt>
                <c:pt idx="118">
                  <c:v>-11.862123431303418</c:v>
                </c:pt>
                <c:pt idx="119">
                  <c:v>-11.866689649283</c:v>
                </c:pt>
                <c:pt idx="120">
                  <c:v>-11.866689649283</c:v>
                </c:pt>
                <c:pt idx="121">
                  <c:v>-11.866689649283</c:v>
                </c:pt>
                <c:pt idx="122">
                  <c:v>-11.866689649283</c:v>
                </c:pt>
                <c:pt idx="123">
                  <c:v>-11.871276813289905</c:v>
                </c:pt>
                <c:pt idx="124">
                  <c:v>-11.873578310278184</c:v>
                </c:pt>
                <c:pt idx="125">
                  <c:v>-11.8758851163761</c:v>
                </c:pt>
                <c:pt idx="126">
                  <c:v>-11.8758851163761</c:v>
                </c:pt>
                <c:pt idx="127">
                  <c:v>-11.882837635690981</c:v>
                </c:pt>
                <c:pt idx="128">
                  <c:v>-11.878197256134479</c:v>
                </c:pt>
                <c:pt idx="129">
                  <c:v>-11.880514754274841</c:v>
                </c:pt>
                <c:pt idx="130">
                  <c:v>-11.885165925450572</c:v>
                </c:pt>
                <c:pt idx="131">
                  <c:v>-11.885165925450572</c:v>
                </c:pt>
                <c:pt idx="132">
                  <c:v>-11.889838831149964</c:v>
                </c:pt>
                <c:pt idx="133">
                  <c:v>-11.885165925450572</c:v>
                </c:pt>
                <c:pt idx="134">
                  <c:v>-11.892183498109219</c:v>
                </c:pt>
                <c:pt idx="135">
                  <c:v>-11.892183498109219</c:v>
                </c:pt>
                <c:pt idx="136">
                  <c:v>-11.896889389146631</c:v>
                </c:pt>
                <c:pt idx="137">
                  <c:v>-11.899250665332312</c:v>
                </c:pt>
                <c:pt idx="138">
                  <c:v>-11.899250665332312</c:v>
                </c:pt>
                <c:pt idx="139">
                  <c:v>-11.901617530342577</c:v>
                </c:pt>
                <c:pt idx="140">
                  <c:v>-11.899250665332312</c:v>
                </c:pt>
                <c:pt idx="141">
                  <c:v>-11.903990010696209</c:v>
                </c:pt>
                <c:pt idx="142">
                  <c:v>-11.901617530342577</c:v>
                </c:pt>
                <c:pt idx="143">
                  <c:v>-11.903990010696209</c:v>
                </c:pt>
                <c:pt idx="144">
                  <c:v>-11.908751924456451</c:v>
                </c:pt>
                <c:pt idx="145">
                  <c:v>-11.908751924456451</c:v>
                </c:pt>
                <c:pt idx="146">
                  <c:v>-11.911141411853833</c:v>
                </c:pt>
                <c:pt idx="147">
                  <c:v>-11.911141411853833</c:v>
                </c:pt>
                <c:pt idx="148">
                  <c:v>-11.915937584117327</c:v>
                </c:pt>
                <c:pt idx="149">
                  <c:v>-11.918344324147892</c:v>
                </c:pt>
                <c:pt idx="150">
                  <c:v>-11.920756870553275</c:v>
                </c:pt>
                <c:pt idx="151">
                  <c:v>-11.918344324147892</c:v>
                </c:pt>
                <c:pt idx="152">
                  <c:v>-11.920756870553275</c:v>
                </c:pt>
                <c:pt idx="153">
                  <c:v>-11.920756870553275</c:v>
                </c:pt>
                <c:pt idx="154">
                  <c:v>-11.928029629882355</c:v>
                </c:pt>
                <c:pt idx="155">
                  <c:v>-11.930465684680236</c:v>
                </c:pt>
                <c:pt idx="156">
                  <c:v>-11.928029629882355</c:v>
                </c:pt>
                <c:pt idx="157">
                  <c:v>-11.928029629882355</c:v>
                </c:pt>
                <c:pt idx="158">
                  <c:v>-11.930465684680236</c:v>
                </c:pt>
                <c:pt idx="159">
                  <c:v>-11.935355669974427</c:v>
                </c:pt>
                <c:pt idx="160">
                  <c:v>-11.932907688335789</c:v>
                </c:pt>
                <c:pt idx="161">
                  <c:v>-11.932907688335789</c:v>
                </c:pt>
                <c:pt idx="162">
                  <c:v>-11.94273577727205</c:v>
                </c:pt>
                <c:pt idx="163">
                  <c:v>-11.94273577727205</c:v>
                </c:pt>
                <c:pt idx="164">
                  <c:v>-11.94273577727205</c:v>
                </c:pt>
                <c:pt idx="165">
                  <c:v>-11.945207966417438</c:v>
                </c:pt>
                <c:pt idx="166">
                  <c:v>-11.947686282431906</c:v>
                </c:pt>
                <c:pt idx="167">
                  <c:v>-11.945207966417438</c:v>
                </c:pt>
                <c:pt idx="168">
                  <c:v>-11.950170755759569</c:v>
                </c:pt>
                <c:pt idx="169">
                  <c:v>-11.95266141707202</c:v>
                </c:pt>
                <c:pt idx="170">
                  <c:v>-11.95266141707202</c:v>
                </c:pt>
                <c:pt idx="171">
                  <c:v>-11.955158297270607</c:v>
                </c:pt>
                <c:pt idx="172">
                  <c:v>-11.955158297270607</c:v>
                </c:pt>
                <c:pt idx="173">
                  <c:v>-11.960170839094152</c:v>
                </c:pt>
                <c:pt idx="174">
                  <c:v>-11.960170839094152</c:v>
                </c:pt>
                <c:pt idx="175">
                  <c:v>-11.965208633124108</c:v>
                </c:pt>
                <c:pt idx="176">
                  <c:v>-11.965208633124108</c:v>
                </c:pt>
                <c:pt idx="177">
                  <c:v>-11.972813232509328</c:v>
                </c:pt>
                <c:pt idx="178">
                  <c:v>-11.967737079477468</c:v>
                </c:pt>
                <c:pt idx="179">
                  <c:v>-11.970271935080655</c:v>
                </c:pt>
                <c:pt idx="180">
                  <c:v>-11.972813232509328</c:v>
                </c:pt>
                <c:pt idx="181">
                  <c:v>-11.972813232509328</c:v>
                </c:pt>
                <c:pt idx="182">
                  <c:v>-11.975361004588127</c:v>
                </c:pt>
                <c:pt idx="183">
                  <c:v>-11.977915284393223</c:v>
                </c:pt>
                <c:pt idx="184">
                  <c:v>-11.977915284393223</c:v>
                </c:pt>
                <c:pt idx="185">
                  <c:v>-11.977915284393223</c:v>
                </c:pt>
                <c:pt idx="186">
                  <c:v>-11.980476105254898</c:v>
                </c:pt>
                <c:pt idx="187">
                  <c:v>-11.985617504755316</c:v>
                </c:pt>
                <c:pt idx="188">
                  <c:v>-11.988198151348808</c:v>
                </c:pt>
                <c:pt idx="189">
                  <c:v>-11.990785474913759</c:v>
                </c:pt>
                <c:pt idx="190">
                  <c:v>-11.995980291790863</c:v>
                </c:pt>
                <c:pt idx="191">
                  <c:v>-11.990785474913759</c:v>
                </c:pt>
                <c:pt idx="192">
                  <c:v>-11.990785474913759</c:v>
                </c:pt>
                <c:pt idx="193">
                  <c:v>-11.993379510090804</c:v>
                </c:pt>
                <c:pt idx="194">
                  <c:v>-11.990785474913759</c:v>
                </c:pt>
                <c:pt idx="195">
                  <c:v>-11.995980291790863</c:v>
                </c:pt>
                <c:pt idx="196">
                  <c:v>-11.995980291790863</c:v>
                </c:pt>
                <c:pt idx="197">
                  <c:v>-12.001202235772015</c:v>
                </c:pt>
                <c:pt idx="198">
                  <c:v>-12.003823469251888</c:v>
                </c:pt>
                <c:pt idx="199">
                  <c:v>-12.006451591658157</c:v>
                </c:pt>
                <c:pt idx="200">
                  <c:v>-12.009086639296163</c:v>
                </c:pt>
                <c:pt idx="201">
                  <c:v>-12.011728648759002</c:v>
                </c:pt>
                <c:pt idx="202">
                  <c:v>-12.009086639296163</c:v>
                </c:pt>
                <c:pt idx="203">
                  <c:v>-12.011728648759002</c:v>
                </c:pt>
                <c:pt idx="204">
                  <c:v>-12.014377656930579</c:v>
                </c:pt>
                <c:pt idx="205">
                  <c:v>-12.017033700988694</c:v>
                </c:pt>
                <c:pt idx="206">
                  <c:v>-12.019696818408178</c:v>
                </c:pt>
                <c:pt idx="207">
                  <c:v>-12.017033700988694</c:v>
                </c:pt>
                <c:pt idx="208">
                  <c:v>-12.019696818408178</c:v>
                </c:pt>
                <c:pt idx="209">
                  <c:v>-12.022367046964057</c:v>
                </c:pt>
                <c:pt idx="210">
                  <c:v>-12.027728990105443</c:v>
                </c:pt>
                <c:pt idx="211">
                  <c:v>-12.025044424734775</c:v>
                </c:pt>
                <c:pt idx="212">
                  <c:v>-12.027728990105443</c:v>
                </c:pt>
                <c:pt idx="213">
                  <c:v>-12.027728990105443</c:v>
                </c:pt>
                <c:pt idx="214">
                  <c:v>-12.030420781771154</c:v>
                </c:pt>
                <c:pt idx="215">
                  <c:v>-12.033119838740319</c:v>
                </c:pt>
                <c:pt idx="216">
                  <c:v>-12.038539906209659</c:v>
                </c:pt>
                <c:pt idx="217">
                  <c:v>-12.043989510977223</c:v>
                </c:pt>
                <c:pt idx="218">
                  <c:v>-12.038539906209659</c:v>
                </c:pt>
                <c:pt idx="219">
                  <c:v>-12.038539906209659</c:v>
                </c:pt>
                <c:pt idx="220">
                  <c:v>-12.043989510977223</c:v>
                </c:pt>
                <c:pt idx="221">
                  <c:v>-12.043989510977223</c:v>
                </c:pt>
                <c:pt idx="222">
                  <c:v>-12.046725490796097</c:v>
                </c:pt>
                <c:pt idx="223">
                  <c:v>-12.046725490796097</c:v>
                </c:pt>
                <c:pt idx="224">
                  <c:v>-12.052220010113739</c:v>
                </c:pt>
                <c:pt idx="225">
                  <c:v>-12.052220010113739</c:v>
                </c:pt>
                <c:pt idx="226">
                  <c:v>-12.054978632552817</c:v>
                </c:pt>
                <c:pt idx="227">
                  <c:v>-12.057744886045709</c:v>
                </c:pt>
                <c:pt idx="228">
                  <c:v>-12.054978632552817</c:v>
                </c:pt>
                <c:pt idx="229">
                  <c:v>-12.057744886045709</c:v>
                </c:pt>
                <c:pt idx="230">
                  <c:v>-12.057744886045709</c:v>
                </c:pt>
                <c:pt idx="231">
                  <c:v>-12.06330045589031</c:v>
                </c:pt>
                <c:pt idx="232">
                  <c:v>-12.066089857977889</c:v>
                </c:pt>
                <c:pt idx="233">
                  <c:v>-12.060518812928434</c:v>
                </c:pt>
                <c:pt idx="234">
                  <c:v>-12.06330045589031</c:v>
                </c:pt>
                <c:pt idx="235">
                  <c:v>-12.06888706259895</c:v>
                </c:pt>
                <c:pt idx="236">
                  <c:v>-12.06888706259895</c:v>
                </c:pt>
                <c:pt idx="237">
                  <c:v>-12.06888706259895</c:v>
                </c:pt>
                <c:pt idx="238">
                  <c:v>-12.06888706259895</c:v>
                </c:pt>
                <c:pt idx="239">
                  <c:v>-12.074505054903174</c:v>
                </c:pt>
                <c:pt idx="240">
                  <c:v>-12.074505054903174</c:v>
                </c:pt>
                <c:pt idx="241">
                  <c:v>-12.077325931244815</c:v>
                </c:pt>
                <c:pt idx="242">
                  <c:v>-12.080154787445293</c:v>
                </c:pt>
                <c:pt idx="243">
                  <c:v>-12.082991668780492</c:v>
                </c:pt>
                <c:pt idx="244">
                  <c:v>-12.082991668780492</c:v>
                </c:pt>
                <c:pt idx="245">
                  <c:v>-12.082991668780492</c:v>
                </c:pt>
                <c:pt idx="246">
                  <c:v>-12.085836620912724</c:v>
                </c:pt>
                <c:pt idx="247">
                  <c:v>-12.08868968989513</c:v>
                </c:pt>
                <c:pt idx="248">
                  <c:v>-12.08868968989513</c:v>
                </c:pt>
                <c:pt idx="249">
                  <c:v>-12.091550922176163</c:v>
                </c:pt>
                <c:pt idx="250">
                  <c:v>-12.091550922176163</c:v>
                </c:pt>
                <c:pt idx="251">
                  <c:v>-12.100184069320866</c:v>
                </c:pt>
                <c:pt idx="252">
                  <c:v>-12.10307842734723</c:v>
                </c:pt>
                <c:pt idx="253">
                  <c:v>-12.100184069320866</c:v>
                </c:pt>
                <c:pt idx="254">
                  <c:v>-12.10307842734723</c:v>
                </c:pt>
                <c:pt idx="255">
                  <c:v>-12.105981187005192</c:v>
                </c:pt>
                <c:pt idx="256">
                  <c:v>-12.105981187005192</c:v>
                </c:pt>
                <c:pt idx="257">
                  <c:v>-12.108892397212649</c:v>
                </c:pt>
                <c:pt idx="258">
                  <c:v>-12.111812107315984</c:v>
                </c:pt>
                <c:pt idx="259">
                  <c:v>-12.114740367095072</c:v>
                </c:pt>
                <c:pt idx="260">
                  <c:v>-12.111812107315984</c:v>
                </c:pt>
                <c:pt idx="261">
                  <c:v>-12.117677226768382</c:v>
                </c:pt>
                <c:pt idx="262">
                  <c:v>-12.12062273699814</c:v>
                </c:pt>
                <c:pt idx="263">
                  <c:v>-12.12357694889557</c:v>
                </c:pt>
                <c:pt idx="264">
                  <c:v>-12.12357694889557</c:v>
                </c:pt>
                <c:pt idx="265">
                  <c:v>-12.12062273699814</c:v>
                </c:pt>
                <c:pt idx="266">
                  <c:v>-12.12357694889557</c:v>
                </c:pt>
                <c:pt idx="267">
                  <c:v>-12.126539914026228</c:v>
                </c:pt>
                <c:pt idx="268">
                  <c:v>-12.129511684415386</c:v>
                </c:pt>
                <c:pt idx="269">
                  <c:v>-12.126539914026228</c:v>
                </c:pt>
                <c:pt idx="270">
                  <c:v>-12.129511684415386</c:v>
                </c:pt>
                <c:pt idx="271">
                  <c:v>-12.132492312553524</c:v>
                </c:pt>
                <c:pt idx="272">
                  <c:v>-12.129511684415386</c:v>
                </c:pt>
                <c:pt idx="273">
                  <c:v>-12.13548185140189</c:v>
                </c:pt>
                <c:pt idx="274">
                  <c:v>-12.144504469001527</c:v>
                </c:pt>
                <c:pt idx="275">
                  <c:v>-12.144504469001527</c:v>
                </c:pt>
                <c:pt idx="276">
                  <c:v>-12.138480354398146</c:v>
                </c:pt>
                <c:pt idx="277">
                  <c:v>-12.144504469001527</c:v>
                </c:pt>
                <c:pt idx="278">
                  <c:v>-12.147530189918063</c:v>
                </c:pt>
                <c:pt idx="279">
                  <c:v>-12.153609235994445</c:v>
                </c:pt>
                <c:pt idx="280">
                  <c:v>-12.153609235994445</c:v>
                </c:pt>
                <c:pt idx="281">
                  <c:v>-12.147530189918063</c:v>
                </c:pt>
                <c:pt idx="282">
                  <c:v>-12.156662673481335</c:v>
                </c:pt>
                <c:pt idx="283">
                  <c:v>-12.153609235994445</c:v>
                </c:pt>
                <c:pt idx="284">
                  <c:v>-12.159725463011881</c:v>
                </c:pt>
                <c:pt idx="285">
                  <c:v>-12.159725463011881</c:v>
                </c:pt>
                <c:pt idx="286">
                  <c:v>-12.162797662048852</c:v>
                </c:pt>
                <c:pt idx="287">
                  <c:v>-12.165879328586261</c:v>
                </c:pt>
                <c:pt idx="288">
                  <c:v>-12.168970521155932</c:v>
                </c:pt>
                <c:pt idx="289">
                  <c:v>-12.165879328586261</c:v>
                </c:pt>
                <c:pt idx="290">
                  <c:v>-12.172071298834181</c:v>
                </c:pt>
                <c:pt idx="291">
                  <c:v>-12.172071298834181</c:v>
                </c:pt>
                <c:pt idx="292">
                  <c:v>-12.172071298834181</c:v>
                </c:pt>
                <c:pt idx="293">
                  <c:v>-12.178301848584818</c:v>
                </c:pt>
                <c:pt idx="294">
                  <c:v>-12.175181721248574</c:v>
                </c:pt>
                <c:pt idx="295">
                  <c:v>-12.181431741593745</c:v>
                </c:pt>
                <c:pt idx="296">
                  <c:v>-12.178301848584818</c:v>
                </c:pt>
                <c:pt idx="297">
                  <c:v>-12.184571461598413</c:v>
                </c:pt>
                <c:pt idx="298">
                  <c:v>-12.184571461598413</c:v>
                </c:pt>
                <c:pt idx="299">
                  <c:v>-12.187721070501309</c:v>
                </c:pt>
                <c:pt idx="300">
                  <c:v>-12.187721070501309</c:v>
                </c:pt>
                <c:pt idx="301">
                  <c:v>-12.187721070501309</c:v>
                </c:pt>
                <c:pt idx="302">
                  <c:v>-12.194050205552957</c:v>
                </c:pt>
                <c:pt idx="303">
                  <c:v>-12.194050205552957</c:v>
                </c:pt>
                <c:pt idx="304">
                  <c:v>-12.194050205552957</c:v>
                </c:pt>
                <c:pt idx="305">
                  <c:v>-12.200419653838436</c:v>
                </c:pt>
                <c:pt idx="306">
                  <c:v>-12.194050205552957</c:v>
                </c:pt>
                <c:pt idx="307">
                  <c:v>-12.200419653838436</c:v>
                </c:pt>
                <c:pt idx="308">
                  <c:v>-12.194050205552957</c:v>
                </c:pt>
                <c:pt idx="309">
                  <c:v>-12.203619656569106</c:v>
                </c:pt>
                <c:pt idx="310">
                  <c:v>-12.210050546899398</c:v>
                </c:pt>
                <c:pt idx="311">
                  <c:v>-12.206829932199355</c:v>
                </c:pt>
                <c:pt idx="312">
                  <c:v>-12.210050546899398</c:v>
                </c:pt>
                <c:pt idx="313">
                  <c:v>-12.210050546899398</c:v>
                </c:pt>
                <c:pt idx="314">
                  <c:v>-12.206829932199355</c:v>
                </c:pt>
                <c:pt idx="315">
                  <c:v>-12.213281567480845</c:v>
                </c:pt>
                <c:pt idx="316">
                  <c:v>-12.219775096791393</c:v>
                </c:pt>
                <c:pt idx="317">
                  <c:v>-12.216523061405015</c:v>
                </c:pt>
                <c:pt idx="318">
                  <c:v>-12.219775096791393</c:v>
                </c:pt>
                <c:pt idx="319">
                  <c:v>-12.223037742426209</c:v>
                </c:pt>
                <c:pt idx="320">
                  <c:v>-12.223037742426209</c:v>
                </c:pt>
                <c:pt idx="321">
                  <c:v>-12.219775096791393</c:v>
                </c:pt>
                <c:pt idx="322">
                  <c:v>-12.226311067771178</c:v>
                </c:pt>
                <c:pt idx="323">
                  <c:v>-12.226311067771178</c:v>
                </c:pt>
                <c:pt idx="324">
                  <c:v>-12.226311067771178</c:v>
                </c:pt>
                <c:pt idx="325">
                  <c:v>-12.23289003886922</c:v>
                </c:pt>
                <c:pt idx="326">
                  <c:v>-12.23289003886922</c:v>
                </c:pt>
                <c:pt idx="327">
                  <c:v>-12.229595142972368</c:v>
                </c:pt>
                <c:pt idx="328">
                  <c:v>-12.23289003886922</c:v>
                </c:pt>
                <c:pt idx="329">
                  <c:v>-12.236195827003719</c:v>
                </c:pt>
                <c:pt idx="330">
                  <c:v>-12.242840369722389</c:v>
                </c:pt>
                <c:pt idx="331">
                  <c:v>-12.239512579629714</c:v>
                </c:pt>
                <c:pt idx="332">
                  <c:v>-12.239512579629714</c:v>
                </c:pt>
                <c:pt idx="333">
                  <c:v>-12.246179270987904</c:v>
                </c:pt>
                <c:pt idx="334">
                  <c:v>-12.249529357873184</c:v>
                </c:pt>
                <c:pt idx="335">
                  <c:v>-12.249529357873184</c:v>
                </c:pt>
                <c:pt idx="336">
                  <c:v>-12.249529357873184</c:v>
                </c:pt>
                <c:pt idx="337">
                  <c:v>-12.249529357873184</c:v>
                </c:pt>
                <c:pt idx="338">
                  <c:v>-12.242840369722389</c:v>
                </c:pt>
                <c:pt idx="339">
                  <c:v>-12.25289070557589</c:v>
                </c:pt>
                <c:pt idx="340">
                  <c:v>-12.25289070557589</c:v>
                </c:pt>
                <c:pt idx="341">
                  <c:v>-12.249529357873184</c:v>
                </c:pt>
                <c:pt idx="342">
                  <c:v>-12.25626339005453</c:v>
                </c:pt>
                <c:pt idx="343">
                  <c:v>-12.25964748803877</c:v>
                </c:pt>
                <c:pt idx="344">
                  <c:v>-12.263043077039908</c:v>
                </c:pt>
                <c:pt idx="345">
                  <c:v>-12.25626339005453</c:v>
                </c:pt>
                <c:pt idx="346">
                  <c:v>-12.266450235361521</c:v>
                </c:pt>
                <c:pt idx="347">
                  <c:v>-12.266450235361521</c:v>
                </c:pt>
                <c:pt idx="348">
                  <c:v>-12.266450235361521</c:v>
                </c:pt>
                <c:pt idx="349">
                  <c:v>-12.263043077039908</c:v>
                </c:pt>
                <c:pt idx="350">
                  <c:v>-12.266450235361521</c:v>
                </c:pt>
                <c:pt idx="351">
                  <c:v>-12.266450235361521</c:v>
                </c:pt>
                <c:pt idx="352">
                  <c:v>-12.269869042110308</c:v>
                </c:pt>
                <c:pt idx="353">
                  <c:v>-12.273299577207098</c:v>
                </c:pt>
                <c:pt idx="354">
                  <c:v>-12.27674192139807</c:v>
                </c:pt>
                <c:pt idx="355">
                  <c:v>-12.280196156266157</c:v>
                </c:pt>
                <c:pt idx="356">
                  <c:v>-12.27674192139807</c:v>
                </c:pt>
                <c:pt idx="357">
                  <c:v>-12.27674192139807</c:v>
                </c:pt>
                <c:pt idx="358">
                  <c:v>-12.27674192139807</c:v>
                </c:pt>
                <c:pt idx="359">
                  <c:v>-12.283662364242643</c:v>
                </c:pt>
                <c:pt idx="360">
                  <c:v>-12.283662364242643</c:v>
                </c:pt>
                <c:pt idx="361">
                  <c:v>-12.290631033558737</c:v>
                </c:pt>
                <c:pt idx="362">
                  <c:v>-12.290631033558737</c:v>
                </c:pt>
                <c:pt idx="363">
                  <c:v>-12.297648606217383</c:v>
                </c:pt>
                <c:pt idx="364">
                  <c:v>-12.294133664109939</c:v>
                </c:pt>
                <c:pt idx="365">
                  <c:v>-12.297648606217383</c:v>
                </c:pt>
                <c:pt idx="366">
                  <c:v>-12.297648606217383</c:v>
                </c:pt>
                <c:pt idx="367">
                  <c:v>-12.297648606217383</c:v>
                </c:pt>
                <c:pt idx="368">
                  <c:v>-12.301175946735352</c:v>
                </c:pt>
                <c:pt idx="369">
                  <c:v>-12.301175946735352</c:v>
                </c:pt>
                <c:pt idx="370">
                  <c:v>-12.308268175044844</c:v>
                </c:pt>
                <c:pt idx="371">
                  <c:v>-12.308268175044844</c:v>
                </c:pt>
                <c:pt idx="372">
                  <c:v>-12.311833241209341</c:v>
                </c:pt>
                <c:pt idx="373">
                  <c:v>-12.311833241209341</c:v>
                </c:pt>
                <c:pt idx="374">
                  <c:v>-12.308268175044844</c:v>
                </c:pt>
                <c:pt idx="375">
                  <c:v>-12.308268175044844</c:v>
                </c:pt>
                <c:pt idx="376">
                  <c:v>-12.319001730687953</c:v>
                </c:pt>
                <c:pt idx="377">
                  <c:v>-12.32260533819125</c:v>
                </c:pt>
                <c:pt idx="378">
                  <c:v>-12.319001730687953</c:v>
                </c:pt>
                <c:pt idx="379">
                  <c:v>-12.32260533819125</c:v>
                </c:pt>
                <c:pt idx="380">
                  <c:v>-12.32260533819125</c:v>
                </c:pt>
                <c:pt idx="381">
                  <c:v>-12.319001730687953</c:v>
                </c:pt>
                <c:pt idx="382">
                  <c:v>-12.326221978661438</c:v>
                </c:pt>
                <c:pt idx="383">
                  <c:v>-12.326221978661438</c:v>
                </c:pt>
                <c:pt idx="384">
                  <c:v>-12.329851746712018</c:v>
                </c:pt>
                <c:pt idx="385">
                  <c:v>-12.333494737990518</c:v>
                </c:pt>
                <c:pt idx="386">
                  <c:v>-12.326221978661438</c:v>
                </c:pt>
                <c:pt idx="387">
                  <c:v>-12.333494737990518</c:v>
                </c:pt>
                <c:pt idx="388">
                  <c:v>-12.329851746712018</c:v>
                </c:pt>
                <c:pt idx="389">
                  <c:v>-12.329851746712018</c:v>
                </c:pt>
                <c:pt idx="390">
                  <c:v>-12.333494737990518</c:v>
                </c:pt>
                <c:pt idx="391">
                  <c:v>-12.337151049193629</c:v>
                </c:pt>
                <c:pt idx="392">
                  <c:v>-12.333494737990518</c:v>
                </c:pt>
                <c:pt idx="393">
                  <c:v>-12.337151049193629</c:v>
                </c:pt>
                <c:pt idx="394">
                  <c:v>-12.344504023498889</c:v>
                </c:pt>
                <c:pt idx="395">
                  <c:v>-12.344504023498889</c:v>
                </c:pt>
                <c:pt idx="396">
                  <c:v>-12.348200885380214</c:v>
                </c:pt>
                <c:pt idx="397">
                  <c:v>-12.344504023498889</c:v>
                </c:pt>
                <c:pt idx="398">
                  <c:v>-12.348200885380214</c:v>
                </c:pt>
                <c:pt idx="399">
                  <c:v>-12.348200885380214</c:v>
                </c:pt>
                <c:pt idx="400">
                  <c:v>-12.348200885380214</c:v>
                </c:pt>
                <c:pt idx="401">
                  <c:v>-12.355635863867732</c:v>
                </c:pt>
                <c:pt idx="402">
                  <c:v>-12.359374185978339</c:v>
                </c:pt>
                <c:pt idx="403">
                  <c:v>-12.355635863867732</c:v>
                </c:pt>
                <c:pt idx="404">
                  <c:v>-12.359374185978339</c:v>
                </c:pt>
                <c:pt idx="405">
                  <c:v>-12.359374185978339</c:v>
                </c:pt>
                <c:pt idx="406">
                  <c:v>-12.363126535596891</c:v>
                </c:pt>
                <c:pt idx="407">
                  <c:v>-12.366893018392368</c:v>
                </c:pt>
                <c:pt idx="408">
                  <c:v>-12.359374185978339</c:v>
                </c:pt>
                <c:pt idx="409">
                  <c:v>-12.366893018392368</c:v>
                </c:pt>
                <c:pt idx="410">
                  <c:v>-12.366893018392368</c:v>
                </c:pt>
                <c:pt idx="411">
                  <c:v>-12.363126535596891</c:v>
                </c:pt>
                <c:pt idx="412">
                  <c:v>-12.366893018392368</c:v>
                </c:pt>
                <c:pt idx="413">
                  <c:v>-12.370673741232274</c:v>
                </c:pt>
                <c:pt idx="414">
                  <c:v>-12.370673741232274</c:v>
                </c:pt>
                <c:pt idx="415">
                  <c:v>-12.378278340617493</c:v>
                </c:pt>
                <c:pt idx="416">
                  <c:v>-12.382102437055895</c:v>
                </c:pt>
                <c:pt idx="417">
                  <c:v>-12.378278340617493</c:v>
                </c:pt>
                <c:pt idx="418">
                  <c:v>-12.382102437055895</c:v>
                </c:pt>
                <c:pt idx="419">
                  <c:v>-12.385941213363061</c:v>
                </c:pt>
                <c:pt idx="420">
                  <c:v>-12.385941213363061</c:v>
                </c:pt>
                <c:pt idx="421">
                  <c:v>-12.393663259456972</c:v>
                </c:pt>
                <c:pt idx="422">
                  <c:v>-12.389794782679052</c:v>
                </c:pt>
                <c:pt idx="423">
                  <c:v>-12.393663259456972</c:v>
                </c:pt>
                <c:pt idx="424">
                  <c:v>-12.393663259456972</c:v>
                </c:pt>
                <c:pt idx="425">
                  <c:v>-12.397546759483369</c:v>
                </c:pt>
                <c:pt idx="426">
                  <c:v>-12.397546759483369</c:v>
                </c:pt>
                <c:pt idx="427">
                  <c:v>-12.397546759483369</c:v>
                </c:pt>
                <c:pt idx="428">
                  <c:v>-12.401445399899027</c:v>
                </c:pt>
                <c:pt idx="429">
                  <c:v>-12.397546759483369</c:v>
                </c:pt>
                <c:pt idx="430">
                  <c:v>-12.401445399899027</c:v>
                </c:pt>
                <c:pt idx="431">
                  <c:v>-12.401445399899027</c:v>
                </c:pt>
                <c:pt idx="432">
                  <c:v>-12.405359299220164</c:v>
                </c:pt>
                <c:pt idx="433">
                  <c:v>-12.409288577360053</c:v>
                </c:pt>
                <c:pt idx="434">
                  <c:v>-12.409288577360053</c:v>
                </c:pt>
                <c:pt idx="435">
                  <c:v>-12.409288577360053</c:v>
                </c:pt>
                <c:pt idx="436">
                  <c:v>-12.413233355651069</c:v>
                </c:pt>
                <c:pt idx="437">
                  <c:v>-12.417193756867166</c:v>
                </c:pt>
                <c:pt idx="438">
                  <c:v>-12.413233355651069</c:v>
                </c:pt>
                <c:pt idx="439">
                  <c:v>-12.417193756867166</c:v>
                </c:pt>
                <c:pt idx="440">
                  <c:v>-12.421169905246806</c:v>
                </c:pt>
                <c:pt idx="441">
                  <c:v>-12.421169905246806</c:v>
                </c:pt>
                <c:pt idx="442">
                  <c:v>-12.413233355651069</c:v>
                </c:pt>
                <c:pt idx="443">
                  <c:v>-12.413233355651069</c:v>
                </c:pt>
                <c:pt idx="444">
                  <c:v>-12.417193756867166</c:v>
                </c:pt>
                <c:pt idx="445">
                  <c:v>-12.429169947913882</c:v>
                </c:pt>
                <c:pt idx="446">
                  <c:v>-12.433194098213606</c:v>
                </c:pt>
                <c:pt idx="447">
                  <c:v>-12.437234507750611</c:v>
                </c:pt>
                <c:pt idx="448">
                  <c:v>-12.433194098213606</c:v>
                </c:pt>
                <c:pt idx="449">
                  <c:v>-12.433194098213606</c:v>
                </c:pt>
                <c:pt idx="450">
                  <c:v>-12.437234507750611</c:v>
                </c:pt>
                <c:pt idx="451">
                  <c:v>-12.445364633833863</c:v>
                </c:pt>
                <c:pt idx="452">
                  <c:v>-12.437234507750611</c:v>
                </c:pt>
                <c:pt idx="453">
                  <c:v>-12.449454619085387</c:v>
                </c:pt>
                <c:pt idx="454">
                  <c:v>-12.445364633833863</c:v>
                </c:pt>
                <c:pt idx="455">
                  <c:v>-12.453561401038041</c:v>
                </c:pt>
                <c:pt idx="456">
                  <c:v>-12.445364633833863</c:v>
                </c:pt>
                <c:pt idx="457">
                  <c:v>-12.453561401038041</c:v>
                </c:pt>
                <c:pt idx="458">
                  <c:v>-12.449454619085387</c:v>
                </c:pt>
                <c:pt idx="459">
                  <c:v>-12.453561401038041</c:v>
                </c:pt>
                <c:pt idx="460">
                  <c:v>-12.457685118221903</c:v>
                </c:pt>
                <c:pt idx="461">
                  <c:v>-12.457685118221903</c:v>
                </c:pt>
                <c:pt idx="462">
                  <c:v>-12.457685118221903</c:v>
                </c:pt>
                <c:pt idx="463">
                  <c:v>-12.461825910887935</c:v>
                </c:pt>
                <c:pt idx="464">
                  <c:v>-12.461825910887935</c:v>
                </c:pt>
                <c:pt idx="465">
                  <c:v>-12.461825910887935</c:v>
                </c:pt>
                <c:pt idx="466">
                  <c:v>-12.457685118221903</c:v>
                </c:pt>
                <c:pt idx="467">
                  <c:v>-12.461825910887935</c:v>
                </c:pt>
                <c:pt idx="468">
                  <c:v>-12.465983921036598</c:v>
                </c:pt>
                <c:pt idx="469">
                  <c:v>-12.474352170707116</c:v>
                </c:pt>
                <c:pt idx="470">
                  <c:v>-12.470159292447079</c:v>
                </c:pt>
                <c:pt idx="471">
                  <c:v>-12.474352170707116</c:v>
                </c:pt>
                <c:pt idx="472">
                  <c:v>-12.478562703243458</c:v>
                </c:pt>
                <c:pt idx="473">
                  <c:v>-12.474352170707116</c:v>
                </c:pt>
                <c:pt idx="474">
                  <c:v>-12.48279103935298</c:v>
                </c:pt>
                <c:pt idx="475">
                  <c:v>-12.48279103935298</c:v>
                </c:pt>
                <c:pt idx="476">
                  <c:v>-12.48279103935298</c:v>
                </c:pt>
                <c:pt idx="477">
                  <c:v>-12.48279103935298</c:v>
                </c:pt>
                <c:pt idx="478">
                  <c:v>-12.478562703243458</c:v>
                </c:pt>
                <c:pt idx="479">
                  <c:v>-12.48279103935298</c:v>
                </c:pt>
                <c:pt idx="480">
                  <c:v>-12.487037330234431</c:v>
                </c:pt>
                <c:pt idx="481">
                  <c:v>-12.495584390812889</c:v>
                </c:pt>
                <c:pt idx="482">
                  <c:v>-12.495584390812889</c:v>
                </c:pt>
                <c:pt idx="483">
                  <c:v>-12.499885472712279</c:v>
                </c:pt>
                <c:pt idx="484">
                  <c:v>-12.495584390812889</c:v>
                </c:pt>
                <c:pt idx="485">
                  <c:v>-12.499885472712279</c:v>
                </c:pt>
                <c:pt idx="486">
                  <c:v>-12.495584390812889</c:v>
                </c:pt>
                <c:pt idx="487">
                  <c:v>-12.499885472712279</c:v>
                </c:pt>
                <c:pt idx="488">
                  <c:v>-12.504205133856797</c:v>
                </c:pt>
                <c:pt idx="489">
                  <c:v>-12.508543535455393</c:v>
                </c:pt>
                <c:pt idx="490">
                  <c:v>-12.508543535455393</c:v>
                </c:pt>
                <c:pt idx="491">
                  <c:v>-12.508543535455393</c:v>
                </c:pt>
                <c:pt idx="492">
                  <c:v>-12.508543535455393</c:v>
                </c:pt>
                <c:pt idx="493">
                  <c:v>-12.508543535455393</c:v>
                </c:pt>
                <c:pt idx="494">
                  <c:v>-12.521672826897186</c:v>
                </c:pt>
                <c:pt idx="495">
                  <c:v>-12.521672826897186</c:v>
                </c:pt>
                <c:pt idx="496">
                  <c:v>-12.517277215424148</c:v>
                </c:pt>
                <c:pt idx="497">
                  <c:v>-12.521672826897186</c:v>
                </c:pt>
                <c:pt idx="498">
                  <c:v>-12.526087845106304</c:v>
                </c:pt>
                <c:pt idx="499">
                  <c:v>-12.521672826897186</c:v>
                </c:pt>
                <c:pt idx="500">
                  <c:v>-12.508543535455393</c:v>
                </c:pt>
                <c:pt idx="501">
                  <c:v>-12.517277215424148</c:v>
                </c:pt>
                <c:pt idx="502">
                  <c:v>-12.512900840824349</c:v>
                </c:pt>
                <c:pt idx="503">
                  <c:v>-12.521672826897186</c:v>
                </c:pt>
                <c:pt idx="504">
                  <c:v>-12.530522442174169</c:v>
                </c:pt>
                <c:pt idx="505">
                  <c:v>-12.530522442174169</c:v>
                </c:pt>
                <c:pt idx="506">
                  <c:v>-12.54394546250631</c:v>
                </c:pt>
                <c:pt idx="507">
                  <c:v>-12.539451072918471</c:v>
                </c:pt>
                <c:pt idx="508">
                  <c:v>-12.534976792523549</c:v>
                </c:pt>
                <c:pt idx="509">
                  <c:v>-12.54394546250631</c:v>
                </c:pt>
                <c:pt idx="510">
                  <c:v>-12.548460142860836</c:v>
                </c:pt>
                <c:pt idx="511">
                  <c:v>-12.54394546250631</c:v>
                </c:pt>
                <c:pt idx="512">
                  <c:v>-12.548460142860836</c:v>
                </c:pt>
                <c:pt idx="513">
                  <c:v>-12.548460142860836</c:v>
                </c:pt>
                <c:pt idx="514">
                  <c:v>-12.552995298026229</c:v>
                </c:pt>
                <c:pt idx="515">
                  <c:v>-12.552995298026229</c:v>
                </c:pt>
                <c:pt idx="516">
                  <c:v>-12.548460142860836</c:v>
                </c:pt>
                <c:pt idx="517">
                  <c:v>-12.557551114562088</c:v>
                </c:pt>
                <c:pt idx="518">
                  <c:v>-12.552995298026229</c:v>
                </c:pt>
                <c:pt idx="519">
                  <c:v>-12.557551114562088</c:v>
                </c:pt>
                <c:pt idx="520">
                  <c:v>-12.562127781589501</c:v>
                </c:pt>
                <c:pt idx="521">
                  <c:v>-12.557551114562088</c:v>
                </c:pt>
                <c:pt idx="522">
                  <c:v>-12.562127781589501</c:v>
                </c:pt>
                <c:pt idx="523">
                  <c:v>-12.557551114562088</c:v>
                </c:pt>
                <c:pt idx="524">
                  <c:v>-12.566725490838129</c:v>
                </c:pt>
                <c:pt idx="525">
                  <c:v>-12.566725490838129</c:v>
                </c:pt>
                <c:pt idx="526">
                  <c:v>-12.571344436694424</c:v>
                </c:pt>
                <c:pt idx="527">
                  <c:v>-12.575984816250926</c:v>
                </c:pt>
                <c:pt idx="528">
                  <c:v>-12.575984816250926</c:v>
                </c:pt>
                <c:pt idx="529">
                  <c:v>-12.575984816250926</c:v>
                </c:pt>
                <c:pt idx="530">
                  <c:v>-12.571344436694424</c:v>
                </c:pt>
                <c:pt idx="531">
                  <c:v>-12.575984816250926</c:v>
                </c:pt>
                <c:pt idx="532">
                  <c:v>-12.580646829356738</c:v>
                </c:pt>
                <c:pt idx="533">
                  <c:v>-12.585330678669164</c:v>
                </c:pt>
                <c:pt idx="534">
                  <c:v>-12.580646829356738</c:v>
                </c:pt>
                <c:pt idx="535">
                  <c:v>-12.585330678669164</c:v>
                </c:pt>
                <c:pt idx="536">
                  <c:v>-12.590036569706577</c:v>
                </c:pt>
                <c:pt idx="537">
                  <c:v>-12.590036569706577</c:v>
                </c:pt>
                <c:pt idx="538">
                  <c:v>-12.590036569706577</c:v>
                </c:pt>
                <c:pt idx="539">
                  <c:v>-12.585330678669164</c:v>
                </c:pt>
                <c:pt idx="540">
                  <c:v>-12.594764710902522</c:v>
                </c:pt>
                <c:pt idx="541">
                  <c:v>-12.590036569706577</c:v>
                </c:pt>
                <c:pt idx="542">
                  <c:v>-12.59951531366112</c:v>
                </c:pt>
                <c:pt idx="543">
                  <c:v>-12.59951531366112</c:v>
                </c:pt>
                <c:pt idx="544">
                  <c:v>-12.594764710902522</c:v>
                </c:pt>
                <c:pt idx="545">
                  <c:v>-12.59951531366112</c:v>
                </c:pt>
                <c:pt idx="546">
                  <c:v>-12.609084764677272</c:v>
                </c:pt>
                <c:pt idx="547">
                  <c:v>-12.604288592413779</c:v>
                </c:pt>
                <c:pt idx="548">
                  <c:v>-12.59951531366112</c:v>
                </c:pt>
                <c:pt idx="549">
                  <c:v>-12.604288592413779</c:v>
                </c:pt>
                <c:pt idx="550">
                  <c:v>-12.61390405111322</c:v>
                </c:pt>
                <c:pt idx="551">
                  <c:v>-12.61390405111322</c:v>
                </c:pt>
                <c:pt idx="552">
                  <c:v>-12.61390405111322</c:v>
                </c:pt>
                <c:pt idx="553">
                  <c:v>-12.623612865240181</c:v>
                </c:pt>
                <c:pt idx="554">
                  <c:v>-12.61390405111322</c:v>
                </c:pt>
                <c:pt idx="555">
                  <c:v>-12.618746675589009</c:v>
                </c:pt>
                <c:pt idx="556">
                  <c:v>-12.61390405111322</c:v>
                </c:pt>
                <c:pt idx="557">
                  <c:v>-12.61390405111322</c:v>
                </c:pt>
                <c:pt idx="558">
                  <c:v>-12.623612865240181</c:v>
                </c:pt>
                <c:pt idx="559">
                  <c:v>-12.618746675589009</c:v>
                </c:pt>
                <c:pt idx="560">
                  <c:v>-12.623612865240181</c:v>
                </c:pt>
                <c:pt idx="561">
                  <c:v>-12.628502850534373</c:v>
                </c:pt>
                <c:pt idx="562">
                  <c:v>-12.618746675589009</c:v>
                </c:pt>
                <c:pt idx="563">
                  <c:v>-12.633416865336802</c:v>
                </c:pt>
                <c:pt idx="564">
                  <c:v>-12.633416865336802</c:v>
                </c:pt>
                <c:pt idx="565">
                  <c:v>-12.633416865336802</c:v>
                </c:pt>
                <c:pt idx="566">
                  <c:v>-12.628502850534373</c:v>
                </c:pt>
                <c:pt idx="567">
                  <c:v>-12.633416865336802</c:v>
                </c:pt>
                <c:pt idx="568">
                  <c:v>-12.633416865336802</c:v>
                </c:pt>
                <c:pt idx="569">
                  <c:v>-12.643317936319514</c:v>
                </c:pt>
                <c:pt idx="570">
                  <c:v>-12.638355146977384</c:v>
                </c:pt>
                <c:pt idx="571">
                  <c:v>-12.638355146977384</c:v>
                </c:pt>
                <c:pt idx="572">
                  <c:v>-12.638355146977384</c:v>
                </c:pt>
                <c:pt idx="573">
                  <c:v>-12.648305477830553</c:v>
                </c:pt>
                <c:pt idx="574">
                  <c:v>-12.648305477830553</c:v>
                </c:pt>
                <c:pt idx="575">
                  <c:v>-12.653318019654098</c:v>
                </c:pt>
                <c:pt idx="576">
                  <c:v>-12.658355813684054</c:v>
                </c:pt>
                <c:pt idx="577">
                  <c:v>-12.653318019654098</c:v>
                </c:pt>
                <c:pt idx="578">
                  <c:v>-12.648305477830553</c:v>
                </c:pt>
                <c:pt idx="579">
                  <c:v>-12.653318019654098</c:v>
                </c:pt>
                <c:pt idx="580">
                  <c:v>-12.658355813684054</c:v>
                </c:pt>
                <c:pt idx="581">
                  <c:v>-12.6634191156406</c:v>
                </c:pt>
                <c:pt idx="582">
                  <c:v>-12.658355813684054</c:v>
                </c:pt>
                <c:pt idx="583">
                  <c:v>-12.658355813684054</c:v>
                </c:pt>
                <c:pt idx="584">
                  <c:v>-12.6634191156406</c:v>
                </c:pt>
                <c:pt idx="585">
                  <c:v>-12.6634191156406</c:v>
                </c:pt>
                <c:pt idx="586">
                  <c:v>-12.6634191156406</c:v>
                </c:pt>
                <c:pt idx="587">
                  <c:v>-12.6634191156406</c:v>
                </c:pt>
                <c:pt idx="588">
                  <c:v>-12.668508185148072</c:v>
                </c:pt>
                <c:pt idx="589">
                  <c:v>-12.678764685315262</c:v>
                </c:pt>
                <c:pt idx="590">
                  <c:v>-12.673623285814843</c:v>
                </c:pt>
                <c:pt idx="591">
                  <c:v>-12.678764685315262</c:v>
                </c:pt>
                <c:pt idx="592">
                  <c:v>-12.678764685315262</c:v>
                </c:pt>
                <c:pt idx="593">
                  <c:v>-12.683932655473704</c:v>
                </c:pt>
                <c:pt idx="594">
                  <c:v>-12.683932655473704</c:v>
                </c:pt>
                <c:pt idx="595">
                  <c:v>-12.683932655473704</c:v>
                </c:pt>
                <c:pt idx="596">
                  <c:v>-12.683932655473704</c:v>
                </c:pt>
                <c:pt idx="597">
                  <c:v>-12.683932655473704</c:v>
                </c:pt>
                <c:pt idx="598">
                  <c:v>-12.689127472350808</c:v>
                </c:pt>
                <c:pt idx="599">
                  <c:v>-12.699598772218103</c:v>
                </c:pt>
                <c:pt idx="600">
                  <c:v>-12.689127472350808</c:v>
                </c:pt>
                <c:pt idx="601">
                  <c:v>-12.69434941633196</c:v>
                </c:pt>
                <c:pt idx="602">
                  <c:v>-12.69434941633196</c:v>
                </c:pt>
                <c:pt idx="603">
                  <c:v>-12.69434941633196</c:v>
                </c:pt>
                <c:pt idx="604">
                  <c:v>-12.69434941633196</c:v>
                </c:pt>
                <c:pt idx="605">
                  <c:v>-12.69434941633196</c:v>
                </c:pt>
                <c:pt idx="606">
                  <c:v>-12.699598772218103</c:v>
                </c:pt>
                <c:pt idx="607">
                  <c:v>-12.699598772218103</c:v>
                </c:pt>
                <c:pt idx="608">
                  <c:v>-12.699598772218103</c:v>
                </c:pt>
                <c:pt idx="609">
                  <c:v>-12.71018088154864</c:v>
                </c:pt>
                <c:pt idx="610">
                  <c:v>-12.699598772218103</c:v>
                </c:pt>
                <c:pt idx="611">
                  <c:v>-12.704875829318947</c:v>
                </c:pt>
                <c:pt idx="612">
                  <c:v>-12.71018088154864</c:v>
                </c:pt>
                <c:pt idx="613">
                  <c:v>-12.715514227524002</c:v>
                </c:pt>
                <c:pt idx="614">
                  <c:v>-12.704875829318947</c:v>
                </c:pt>
                <c:pt idx="615">
                  <c:v>-12.704875829318947</c:v>
                </c:pt>
                <c:pt idx="616">
                  <c:v>-12.704875829318947</c:v>
                </c:pt>
                <c:pt idx="617">
                  <c:v>-12.715514227524002</c:v>
                </c:pt>
                <c:pt idx="618">
                  <c:v>-12.720876170665388</c:v>
                </c:pt>
                <c:pt idx="619">
                  <c:v>-12.720876170665388</c:v>
                </c:pt>
                <c:pt idx="620">
                  <c:v>-12.726267019300264</c:v>
                </c:pt>
                <c:pt idx="621">
                  <c:v>-12.720876170665388</c:v>
                </c:pt>
                <c:pt idx="622">
                  <c:v>-12.726267019300264</c:v>
                </c:pt>
                <c:pt idx="623">
                  <c:v>-12.726267019300264</c:v>
                </c:pt>
                <c:pt idx="624">
                  <c:v>-12.731687086769604</c:v>
                </c:pt>
                <c:pt idx="625">
                  <c:v>-12.726267019300264</c:v>
                </c:pt>
                <c:pt idx="626">
                  <c:v>-12.731687086769604</c:v>
                </c:pt>
                <c:pt idx="627">
                  <c:v>-12.731687086769604</c:v>
                </c:pt>
                <c:pt idx="628">
                  <c:v>-12.731687086769604</c:v>
                </c:pt>
                <c:pt idx="629">
                  <c:v>-12.742616157301795</c:v>
                </c:pt>
                <c:pt idx="630">
                  <c:v>-12.737136691537168</c:v>
                </c:pt>
                <c:pt idx="631">
                  <c:v>-12.742616157301795</c:v>
                </c:pt>
                <c:pt idx="632">
                  <c:v>-12.748125813112763</c:v>
                </c:pt>
                <c:pt idx="633">
                  <c:v>-12.742616157301795</c:v>
                </c:pt>
                <c:pt idx="634">
                  <c:v>-12.737136691537168</c:v>
                </c:pt>
                <c:pt idx="635">
                  <c:v>-12.742616157301795</c:v>
                </c:pt>
                <c:pt idx="636">
                  <c:v>-12.748125813112763</c:v>
                </c:pt>
                <c:pt idx="637">
                  <c:v>-12.748125813112763</c:v>
                </c:pt>
                <c:pt idx="638">
                  <c:v>-12.748125813112763</c:v>
                </c:pt>
                <c:pt idx="639">
                  <c:v>-12.753665993488379</c:v>
                </c:pt>
                <c:pt idx="640">
                  <c:v>-12.759237038537835</c:v>
                </c:pt>
                <c:pt idx="641">
                  <c:v>-12.759237038537835</c:v>
                </c:pt>
                <c:pt idx="642">
                  <c:v>-12.759237038537835</c:v>
                </c:pt>
                <c:pt idx="643">
                  <c:v>-12.753665993488379</c:v>
                </c:pt>
                <c:pt idx="644">
                  <c:v>-12.753665993488379</c:v>
                </c:pt>
                <c:pt idx="645">
                  <c:v>-12.748125813112763</c:v>
                </c:pt>
                <c:pt idx="646">
                  <c:v>-12.753665993488379</c:v>
                </c:pt>
                <c:pt idx="647">
                  <c:v>-12.759237038537835</c:v>
                </c:pt>
                <c:pt idx="648">
                  <c:v>-12.77047311180476</c:v>
                </c:pt>
                <c:pt idx="649">
                  <c:v>-12.77047311180476</c:v>
                </c:pt>
                <c:pt idx="650">
                  <c:v>-12.764839294086505</c:v>
                </c:pt>
                <c:pt idx="651">
                  <c:v>-12.776138849340438</c:v>
                </c:pt>
                <c:pt idx="652">
                  <c:v>-12.776138849340438</c:v>
                </c:pt>
                <c:pt idx="653">
                  <c:v>-12.776138849340438</c:v>
                </c:pt>
                <c:pt idx="654">
                  <c:v>-12.781836870455075</c:v>
                </c:pt>
                <c:pt idx="655">
                  <c:v>-12.787567545164061</c:v>
                </c:pt>
                <c:pt idx="656">
                  <c:v>-12.776138849340438</c:v>
                </c:pt>
                <c:pt idx="657">
                  <c:v>-12.781836870455075</c:v>
                </c:pt>
                <c:pt idx="658">
                  <c:v>-12.781836870455075</c:v>
                </c:pt>
                <c:pt idx="659">
                  <c:v>-12.781836870455075</c:v>
                </c:pt>
                <c:pt idx="660">
                  <c:v>-12.787567545164061</c:v>
                </c:pt>
                <c:pt idx="661">
                  <c:v>-12.787567545164061</c:v>
                </c:pt>
                <c:pt idx="662">
                  <c:v>-12.787567545164061</c:v>
                </c:pt>
                <c:pt idx="663">
                  <c:v>-12.793331249880811</c:v>
                </c:pt>
                <c:pt idx="664">
                  <c:v>-12.793331249880811</c:v>
                </c:pt>
                <c:pt idx="665">
                  <c:v>-12.787567545164061</c:v>
                </c:pt>
                <c:pt idx="666">
                  <c:v>-12.793331249880811</c:v>
                </c:pt>
                <c:pt idx="667">
                  <c:v>-12.799128367565137</c:v>
                </c:pt>
                <c:pt idx="668">
                  <c:v>-12.799128367565137</c:v>
                </c:pt>
                <c:pt idx="669">
                  <c:v>-12.80495928787593</c:v>
                </c:pt>
                <c:pt idx="670">
                  <c:v>-12.80495928787593</c:v>
                </c:pt>
                <c:pt idx="671">
                  <c:v>-12.799128367565137</c:v>
                </c:pt>
                <c:pt idx="672">
                  <c:v>-12.810824407328328</c:v>
                </c:pt>
                <c:pt idx="673">
                  <c:v>-12.822658864975331</c:v>
                </c:pt>
                <c:pt idx="674">
                  <c:v>-12.810824407328328</c:v>
                </c:pt>
                <c:pt idx="675">
                  <c:v>-12.810824407328328</c:v>
                </c:pt>
                <c:pt idx="676">
                  <c:v>-12.80495928787593</c:v>
                </c:pt>
                <c:pt idx="677">
                  <c:v>-12.810824407328328</c:v>
                </c:pt>
                <c:pt idx="678">
                  <c:v>-12.816724129455515</c:v>
                </c:pt>
                <c:pt idx="679">
                  <c:v>-12.828629031961833</c:v>
                </c:pt>
                <c:pt idx="680">
                  <c:v>-12.816724129455515</c:v>
                </c:pt>
                <c:pt idx="681">
                  <c:v>-12.822658864975331</c:v>
                </c:pt>
                <c:pt idx="682">
                  <c:v>-12.828629031961833</c:v>
                </c:pt>
                <c:pt idx="683">
                  <c:v>-12.828629031961833</c:v>
                </c:pt>
                <c:pt idx="684">
                  <c:v>-12.822658864975331</c:v>
                </c:pt>
                <c:pt idx="685">
                  <c:v>-12.816724129455515</c:v>
                </c:pt>
                <c:pt idx="686">
                  <c:v>-12.822658864975331</c:v>
                </c:pt>
                <c:pt idx="687">
                  <c:v>-12.822658864975331</c:v>
                </c:pt>
                <c:pt idx="688">
                  <c:v>-12.828629031961833</c:v>
                </c:pt>
                <c:pt idx="689">
                  <c:v>-12.822658864975331</c:v>
                </c:pt>
                <c:pt idx="690">
                  <c:v>-12.828629031961833</c:v>
                </c:pt>
                <c:pt idx="691">
                  <c:v>-12.828629031961833</c:v>
                </c:pt>
                <c:pt idx="692">
                  <c:v>-12.828629031961833</c:v>
                </c:pt>
                <c:pt idx="693">
                  <c:v>-12.834635056022046</c:v>
                </c:pt>
                <c:pt idx="694">
                  <c:v>-12.840677370478009</c:v>
                </c:pt>
                <c:pt idx="695">
                  <c:v>-12.840677370478009</c:v>
                </c:pt>
                <c:pt idx="696">
                  <c:v>-12.852872643571827</c:v>
                </c:pt>
                <c:pt idx="697">
                  <c:v>-12.84675641655439</c:v>
                </c:pt>
                <c:pt idx="698">
                  <c:v>-12.852872643571827</c:v>
                </c:pt>
                <c:pt idx="699">
                  <c:v>-12.84675641655439</c:v>
                </c:pt>
                <c:pt idx="700">
                  <c:v>-12.852872643571827</c:v>
                </c:pt>
                <c:pt idx="701">
                  <c:v>-12.852872643571827</c:v>
                </c:pt>
                <c:pt idx="702">
                  <c:v>-12.859026509146206</c:v>
                </c:pt>
                <c:pt idx="703">
                  <c:v>-12.859026509146206</c:v>
                </c:pt>
                <c:pt idx="704">
                  <c:v>-12.859026509146206</c:v>
                </c:pt>
                <c:pt idx="705">
                  <c:v>-12.859026509146206</c:v>
                </c:pt>
                <c:pt idx="706">
                  <c:v>-12.859026509146206</c:v>
                </c:pt>
                <c:pt idx="707">
                  <c:v>-12.865218479394127</c:v>
                </c:pt>
                <c:pt idx="708">
                  <c:v>-12.859026509146206</c:v>
                </c:pt>
                <c:pt idx="709">
                  <c:v>-12.865218479394127</c:v>
                </c:pt>
                <c:pt idx="710">
                  <c:v>-12.859026509146206</c:v>
                </c:pt>
                <c:pt idx="711">
                  <c:v>-12.865218479394127</c:v>
                </c:pt>
                <c:pt idx="712">
                  <c:v>-12.871449029144763</c:v>
                </c:pt>
                <c:pt idx="713">
                  <c:v>-12.877718642158358</c:v>
                </c:pt>
                <c:pt idx="714">
                  <c:v>-12.877718642158358</c:v>
                </c:pt>
                <c:pt idx="715">
                  <c:v>-12.884027811351622</c:v>
                </c:pt>
                <c:pt idx="716">
                  <c:v>-12.884027811351622</c:v>
                </c:pt>
                <c:pt idx="717">
                  <c:v>-12.877718642158358</c:v>
                </c:pt>
                <c:pt idx="718">
                  <c:v>-12.884027811351622</c:v>
                </c:pt>
                <c:pt idx="719">
                  <c:v>-12.884027811351622</c:v>
                </c:pt>
                <c:pt idx="720">
                  <c:v>-12.884027811351622</c:v>
                </c:pt>
                <c:pt idx="721">
                  <c:v>-12.890377039030282</c:v>
                </c:pt>
                <c:pt idx="722">
                  <c:v>-12.890377039030282</c:v>
                </c:pt>
                <c:pt idx="723">
                  <c:v>-12.896766837129052</c:v>
                </c:pt>
                <c:pt idx="724">
                  <c:v>-12.884027811351622</c:v>
                </c:pt>
                <c:pt idx="725">
                  <c:v>-12.890377039030282</c:v>
                </c:pt>
                <c:pt idx="726">
                  <c:v>-12.884027811351622</c:v>
                </c:pt>
                <c:pt idx="727">
                  <c:v>-12.896766837129052</c:v>
                </c:pt>
                <c:pt idx="728">
                  <c:v>-12.890377039030282</c:v>
                </c:pt>
                <c:pt idx="729">
                  <c:v>-12.896766837129052</c:v>
                </c:pt>
                <c:pt idx="730">
                  <c:v>-12.903197727459343</c:v>
                </c:pt>
                <c:pt idx="731">
                  <c:v>-12.903197727459343</c:v>
                </c:pt>
                <c:pt idx="732">
                  <c:v>-12.896766837129052</c:v>
                </c:pt>
                <c:pt idx="733">
                  <c:v>-12.90967024196496</c:v>
                </c:pt>
                <c:pt idx="734">
                  <c:v>-12.896766837129052</c:v>
                </c:pt>
                <c:pt idx="735">
                  <c:v>-12.90967024196496</c:v>
                </c:pt>
                <c:pt idx="736">
                  <c:v>-12.903197727459343</c:v>
                </c:pt>
                <c:pt idx="737">
                  <c:v>-12.90967024196496</c:v>
                </c:pt>
                <c:pt idx="738">
                  <c:v>-12.916184922986155</c:v>
                </c:pt>
                <c:pt idx="739">
                  <c:v>-12.916184922986155</c:v>
                </c:pt>
                <c:pt idx="740">
                  <c:v>-12.929343007563665</c:v>
                </c:pt>
                <c:pt idx="741">
                  <c:v>-12.916184922986155</c:v>
                </c:pt>
                <c:pt idx="742">
                  <c:v>-12.922742323532313</c:v>
                </c:pt>
                <c:pt idx="743">
                  <c:v>-12.929343007563665</c:v>
                </c:pt>
                <c:pt idx="744">
                  <c:v>-12.916184922986155</c:v>
                </c:pt>
                <c:pt idx="745">
                  <c:v>-12.916184922986155</c:v>
                </c:pt>
                <c:pt idx="746">
                  <c:v>-12.929343007563665</c:v>
                </c:pt>
                <c:pt idx="747">
                  <c:v>-12.922742323532313</c:v>
                </c:pt>
                <c:pt idx="748">
                  <c:v>-12.929343007563665</c:v>
                </c:pt>
                <c:pt idx="749">
                  <c:v>-12.922742323532313</c:v>
                </c:pt>
                <c:pt idx="750">
                  <c:v>-12.922742323532313</c:v>
                </c:pt>
                <c:pt idx="751">
                  <c:v>-12.922742323532313</c:v>
                </c:pt>
                <c:pt idx="752">
                  <c:v>-12.935987550282334</c:v>
                </c:pt>
                <c:pt idx="753">
                  <c:v>-12.935987550282334</c:v>
                </c:pt>
                <c:pt idx="754">
                  <c:v>-12.935987550282334</c:v>
                </c:pt>
                <c:pt idx="755">
                  <c:v>-12.94267653843313</c:v>
                </c:pt>
                <c:pt idx="756">
                  <c:v>-12.949410570614475</c:v>
                </c:pt>
                <c:pt idx="757">
                  <c:v>-12.949410570614475</c:v>
                </c:pt>
                <c:pt idx="758">
                  <c:v>-12.949410570614475</c:v>
                </c:pt>
                <c:pt idx="759">
                  <c:v>-12.94267653843313</c:v>
                </c:pt>
                <c:pt idx="760">
                  <c:v>-12.956190257599854</c:v>
                </c:pt>
                <c:pt idx="761">
                  <c:v>-12.956190257599854</c:v>
                </c:pt>
                <c:pt idx="762">
                  <c:v>-12.956190257599854</c:v>
                </c:pt>
                <c:pt idx="763">
                  <c:v>-12.949410570614475</c:v>
                </c:pt>
                <c:pt idx="764">
                  <c:v>-12.956190257599854</c:v>
                </c:pt>
                <c:pt idx="765">
                  <c:v>-12.963016222670253</c:v>
                </c:pt>
                <c:pt idx="766">
                  <c:v>-12.956190257599854</c:v>
                </c:pt>
                <c:pt idx="767">
                  <c:v>-12.969889101958016</c:v>
                </c:pt>
                <c:pt idx="768">
                  <c:v>-12.956190257599854</c:v>
                </c:pt>
                <c:pt idx="769">
                  <c:v>-12.963016222670253</c:v>
                </c:pt>
                <c:pt idx="770">
                  <c:v>-12.963016222670253</c:v>
                </c:pt>
                <c:pt idx="771">
                  <c:v>-12.963016222670253</c:v>
                </c:pt>
                <c:pt idx="772">
                  <c:v>-12.969889101958016</c:v>
                </c:pt>
                <c:pt idx="773">
                  <c:v>-12.963016222670253</c:v>
                </c:pt>
                <c:pt idx="774">
                  <c:v>-12.963016222670253</c:v>
                </c:pt>
                <c:pt idx="775">
                  <c:v>-12.969889101958016</c:v>
                </c:pt>
                <c:pt idx="776">
                  <c:v>-12.976809544802588</c:v>
                </c:pt>
                <c:pt idx="777">
                  <c:v>-12.969889101958016</c:v>
                </c:pt>
                <c:pt idx="778">
                  <c:v>-12.983778214118683</c:v>
                </c:pt>
                <c:pt idx="779">
                  <c:v>-12.976809544802588</c:v>
                </c:pt>
                <c:pt idx="780">
                  <c:v>-12.976809544802588</c:v>
                </c:pt>
                <c:pt idx="781">
                  <c:v>-12.969889101958016</c:v>
                </c:pt>
                <c:pt idx="782">
                  <c:v>-12.983778214118683</c:v>
                </c:pt>
                <c:pt idx="783">
                  <c:v>-12.983778214118683</c:v>
                </c:pt>
                <c:pt idx="784">
                  <c:v>-12.976809544802588</c:v>
                </c:pt>
                <c:pt idx="785">
                  <c:v>-12.983778214118683</c:v>
                </c:pt>
                <c:pt idx="786">
                  <c:v>-12.997862954000421</c:v>
                </c:pt>
                <c:pt idx="787">
                  <c:v>-12.983778214118683</c:v>
                </c:pt>
                <c:pt idx="788">
                  <c:v>-12.990795786777328</c:v>
                </c:pt>
                <c:pt idx="789">
                  <c:v>-12.983778214118683</c:v>
                </c:pt>
                <c:pt idx="790">
                  <c:v>-12.976809544802588</c:v>
                </c:pt>
                <c:pt idx="791">
                  <c:v>-12.990795786777328</c:v>
                </c:pt>
                <c:pt idx="792">
                  <c:v>-12.990795786777328</c:v>
                </c:pt>
                <c:pt idx="793">
                  <c:v>-13.004980421769284</c:v>
                </c:pt>
                <c:pt idx="794">
                  <c:v>-13.004980421769284</c:v>
                </c:pt>
                <c:pt idx="795">
                  <c:v>-13.004980421769284</c:v>
                </c:pt>
                <c:pt idx="796">
                  <c:v>-13.004980421769284</c:v>
                </c:pt>
                <c:pt idx="797">
                  <c:v>-13.004980421769284</c:v>
                </c:pt>
                <c:pt idx="798">
                  <c:v>-13.012148911247898</c:v>
                </c:pt>
                <c:pt idx="799">
                  <c:v>-13.019369159221384</c:v>
                </c:pt>
                <c:pt idx="800">
                  <c:v>-13.004980421769284</c:v>
                </c:pt>
                <c:pt idx="801">
                  <c:v>-13.019369159221384</c:v>
                </c:pt>
                <c:pt idx="802">
                  <c:v>-13.012148911247898</c:v>
                </c:pt>
                <c:pt idx="803">
                  <c:v>-12.990795786777328</c:v>
                </c:pt>
                <c:pt idx="804">
                  <c:v>-13.019369159221384</c:v>
                </c:pt>
                <c:pt idx="805">
                  <c:v>-13.012148911247898</c:v>
                </c:pt>
                <c:pt idx="806">
                  <c:v>-13.019369159221384</c:v>
                </c:pt>
                <c:pt idx="807">
                  <c:v>-13.012148911247898</c:v>
                </c:pt>
                <c:pt idx="808">
                  <c:v>-13.012148911247898</c:v>
                </c:pt>
                <c:pt idx="809">
                  <c:v>-13.019369159221384</c:v>
                </c:pt>
                <c:pt idx="810">
                  <c:v>-13.026641918550464</c:v>
                </c:pt>
                <c:pt idx="811">
                  <c:v>-13.026641918550464</c:v>
                </c:pt>
                <c:pt idx="812">
                  <c:v>-13.026641918550464</c:v>
                </c:pt>
                <c:pt idx="813">
                  <c:v>-13.019369159221384</c:v>
                </c:pt>
                <c:pt idx="814">
                  <c:v>-13.026641918550464</c:v>
                </c:pt>
                <c:pt idx="815">
                  <c:v>-13.033967958642537</c:v>
                </c:pt>
                <c:pt idx="816">
                  <c:v>-13.026641918550464</c:v>
                </c:pt>
                <c:pt idx="817">
                  <c:v>-13.041348065940159</c:v>
                </c:pt>
                <c:pt idx="818">
                  <c:v>-13.041348065940159</c:v>
                </c:pt>
                <c:pt idx="819">
                  <c:v>-13.033967958642537</c:v>
                </c:pt>
                <c:pt idx="820">
                  <c:v>-13.033967958642537</c:v>
                </c:pt>
                <c:pt idx="821">
                  <c:v>-13.033967958642537</c:v>
                </c:pt>
                <c:pt idx="822">
                  <c:v>-13.041348065940159</c:v>
                </c:pt>
                <c:pt idx="823">
                  <c:v>-13.048783044427678</c:v>
                </c:pt>
                <c:pt idx="824">
                  <c:v>-13.048783044427678</c:v>
                </c:pt>
                <c:pt idx="825">
                  <c:v>-13.048783044427678</c:v>
                </c:pt>
                <c:pt idx="826">
                  <c:v>-13.041348065940159</c:v>
                </c:pt>
                <c:pt idx="827">
                  <c:v>-13.041348065940159</c:v>
                </c:pt>
                <c:pt idx="828">
                  <c:v>-13.048783044427678</c:v>
                </c:pt>
                <c:pt idx="829">
                  <c:v>-13.048783044427678</c:v>
                </c:pt>
                <c:pt idx="830">
                  <c:v>-13.048783044427678</c:v>
                </c:pt>
                <c:pt idx="831">
                  <c:v>-13.056273716156836</c:v>
                </c:pt>
                <c:pt idx="832">
                  <c:v>-13.048783044427678</c:v>
                </c:pt>
                <c:pt idx="833">
                  <c:v>-13.056273716156836</c:v>
                </c:pt>
                <c:pt idx="834">
                  <c:v>-13.056273716156836</c:v>
                </c:pt>
                <c:pt idx="835">
                  <c:v>-13.056273716156836</c:v>
                </c:pt>
                <c:pt idx="836">
                  <c:v>-13.063820921792219</c:v>
                </c:pt>
                <c:pt idx="837">
                  <c:v>-13.063820921792219</c:v>
                </c:pt>
                <c:pt idx="838">
                  <c:v>-13.056273716156836</c:v>
                </c:pt>
                <c:pt idx="839">
                  <c:v>-13.063820921792219</c:v>
                </c:pt>
                <c:pt idx="840">
                  <c:v>-13.056273716156836</c:v>
                </c:pt>
                <c:pt idx="841">
                  <c:v>-13.063820921792219</c:v>
                </c:pt>
                <c:pt idx="842">
                  <c:v>-13.056273716156836</c:v>
                </c:pt>
                <c:pt idx="843">
                  <c:v>-13.071425521177439</c:v>
                </c:pt>
                <c:pt idx="844">
                  <c:v>-13.071425521177439</c:v>
                </c:pt>
                <c:pt idx="845">
                  <c:v>-13.071425521177439</c:v>
                </c:pt>
                <c:pt idx="846">
                  <c:v>-13.063820921792219</c:v>
                </c:pt>
                <c:pt idx="847">
                  <c:v>-13.071425521177439</c:v>
                </c:pt>
                <c:pt idx="848">
                  <c:v>-13.079088393923007</c:v>
                </c:pt>
                <c:pt idx="849">
                  <c:v>-13.086810440016917</c:v>
                </c:pt>
                <c:pt idx="850">
                  <c:v>-13.086810440016917</c:v>
                </c:pt>
                <c:pt idx="851">
                  <c:v>-13.086810440016917</c:v>
                </c:pt>
                <c:pt idx="852">
                  <c:v>-13.094592580458972</c:v>
                </c:pt>
                <c:pt idx="853">
                  <c:v>-13.094592580458972</c:v>
                </c:pt>
                <c:pt idx="854">
                  <c:v>-13.086810440016917</c:v>
                </c:pt>
                <c:pt idx="855">
                  <c:v>-13.094592580458972</c:v>
                </c:pt>
                <c:pt idx="856">
                  <c:v>-13.094592580458972</c:v>
                </c:pt>
                <c:pt idx="857">
                  <c:v>-13.086810440016917</c:v>
                </c:pt>
                <c:pt idx="858">
                  <c:v>-13.094592580458972</c:v>
                </c:pt>
                <c:pt idx="859">
                  <c:v>-13.094592580458972</c:v>
                </c:pt>
                <c:pt idx="860">
                  <c:v>-13.102435757919999</c:v>
                </c:pt>
                <c:pt idx="861">
                  <c:v>-13.094592580458972</c:v>
                </c:pt>
                <c:pt idx="862">
                  <c:v>-13.086810440016917</c:v>
                </c:pt>
                <c:pt idx="863">
                  <c:v>-13.094592580458972</c:v>
                </c:pt>
                <c:pt idx="864">
                  <c:v>-13.102435757919999</c:v>
                </c:pt>
                <c:pt idx="865">
                  <c:v>-13.110340937427111</c:v>
                </c:pt>
                <c:pt idx="866">
                  <c:v>-13.102435757919999</c:v>
                </c:pt>
                <c:pt idx="867">
                  <c:v>-13.110340937427111</c:v>
                </c:pt>
                <c:pt idx="868">
                  <c:v>-13.102435757919999</c:v>
                </c:pt>
                <c:pt idx="869">
                  <c:v>-13.118309107076289</c:v>
                </c:pt>
                <c:pt idx="870">
                  <c:v>-13.110340937427111</c:v>
                </c:pt>
                <c:pt idx="871">
                  <c:v>-13.110340937427111</c:v>
                </c:pt>
                <c:pt idx="872">
                  <c:v>-13.118309107076289</c:v>
                </c:pt>
                <c:pt idx="873">
                  <c:v>-13.118309107076289</c:v>
                </c:pt>
                <c:pt idx="874">
                  <c:v>-13.126341278773552</c:v>
                </c:pt>
                <c:pt idx="875">
                  <c:v>-13.126341278773552</c:v>
                </c:pt>
                <c:pt idx="876">
                  <c:v>-13.118309107076289</c:v>
                </c:pt>
                <c:pt idx="877">
                  <c:v>-13.110340937427111</c:v>
                </c:pt>
                <c:pt idx="878">
                  <c:v>-13.118309107076289</c:v>
                </c:pt>
                <c:pt idx="879">
                  <c:v>-13.126341278773552</c:v>
                </c:pt>
                <c:pt idx="880">
                  <c:v>-13.118309107076289</c:v>
                </c:pt>
                <c:pt idx="881">
                  <c:v>-13.126341278773552</c:v>
                </c:pt>
                <c:pt idx="882">
                  <c:v>-13.134438489006172</c:v>
                </c:pt>
                <c:pt idx="883">
                  <c:v>-13.126341278773552</c:v>
                </c:pt>
                <c:pt idx="884">
                  <c:v>-13.142601799645332</c:v>
                </c:pt>
                <c:pt idx="885">
                  <c:v>-13.134438489006172</c:v>
                </c:pt>
                <c:pt idx="886">
                  <c:v>-13.134438489006172</c:v>
                </c:pt>
                <c:pt idx="887">
                  <c:v>-13.126341278773552</c:v>
                </c:pt>
                <c:pt idx="888">
                  <c:v>-13.126341278773552</c:v>
                </c:pt>
                <c:pt idx="889">
                  <c:v>-13.142601799645332</c:v>
                </c:pt>
                <c:pt idx="890">
                  <c:v>-13.142601799645332</c:v>
                </c:pt>
                <c:pt idx="891">
                  <c:v>-13.142601799645332</c:v>
                </c:pt>
                <c:pt idx="892">
                  <c:v>-13.142601799645332</c:v>
                </c:pt>
                <c:pt idx="893">
                  <c:v>-13.126341278773552</c:v>
                </c:pt>
                <c:pt idx="894">
                  <c:v>-13.142601799645332</c:v>
                </c:pt>
                <c:pt idx="895">
                  <c:v>-13.134438489006172</c:v>
                </c:pt>
                <c:pt idx="896">
                  <c:v>-13.134438489006172</c:v>
                </c:pt>
                <c:pt idx="897">
                  <c:v>-13.150832298781848</c:v>
                </c:pt>
                <c:pt idx="898">
                  <c:v>-13.142601799645332</c:v>
                </c:pt>
                <c:pt idx="899">
                  <c:v>-13.142601799645332</c:v>
                </c:pt>
                <c:pt idx="900">
                  <c:v>-13.150832298781848</c:v>
                </c:pt>
                <c:pt idx="901">
                  <c:v>-13.142601799645332</c:v>
                </c:pt>
                <c:pt idx="902">
                  <c:v>-13.150832298781848</c:v>
                </c:pt>
                <c:pt idx="903">
                  <c:v>-13.150832298781848</c:v>
                </c:pt>
                <c:pt idx="904">
                  <c:v>-13.159131101596543</c:v>
                </c:pt>
                <c:pt idx="905">
                  <c:v>-13.159131101596543</c:v>
                </c:pt>
                <c:pt idx="906">
                  <c:v>-13.159131101596543</c:v>
                </c:pt>
                <c:pt idx="907">
                  <c:v>-13.159131101596543</c:v>
                </c:pt>
                <c:pt idx="908">
                  <c:v>-13.167499351267059</c:v>
                </c:pt>
                <c:pt idx="909">
                  <c:v>-13.159131101596543</c:v>
                </c:pt>
                <c:pt idx="910">
                  <c:v>-13.159131101596543</c:v>
                </c:pt>
                <c:pt idx="911">
                  <c:v>-13.159131101596543</c:v>
                </c:pt>
                <c:pt idx="912">
                  <c:v>-13.175938219912924</c:v>
                </c:pt>
                <c:pt idx="913">
                  <c:v>-13.167499351267059</c:v>
                </c:pt>
                <c:pt idx="914">
                  <c:v>-13.167499351267059</c:v>
                </c:pt>
                <c:pt idx="915">
                  <c:v>-13.167499351267059</c:v>
                </c:pt>
                <c:pt idx="916">
                  <c:v>-13.167499351267059</c:v>
                </c:pt>
                <c:pt idx="917">
                  <c:v>-13.175938219912924</c:v>
                </c:pt>
                <c:pt idx="918">
                  <c:v>-13.175938219912924</c:v>
                </c:pt>
                <c:pt idx="919">
                  <c:v>-13.184448909580833</c:v>
                </c:pt>
                <c:pt idx="920">
                  <c:v>-13.184448909580833</c:v>
                </c:pt>
                <c:pt idx="921">
                  <c:v>-13.184448909580833</c:v>
                </c:pt>
                <c:pt idx="922">
                  <c:v>-13.184448909580833</c:v>
                </c:pt>
                <c:pt idx="923">
                  <c:v>-13.184448909580833</c:v>
                </c:pt>
                <c:pt idx="924">
                  <c:v>-13.184448909580833</c:v>
                </c:pt>
                <c:pt idx="925">
                  <c:v>-13.184448909580833</c:v>
                </c:pt>
                <c:pt idx="926">
                  <c:v>-13.184448909580833</c:v>
                </c:pt>
                <c:pt idx="927">
                  <c:v>-13.193032653272224</c:v>
                </c:pt>
                <c:pt idx="928">
                  <c:v>-13.193032653272224</c:v>
                </c:pt>
                <c:pt idx="929">
                  <c:v>-13.184448909580833</c:v>
                </c:pt>
                <c:pt idx="930">
                  <c:v>-13.201690716015339</c:v>
                </c:pt>
                <c:pt idx="931">
                  <c:v>-13.193032653272224</c:v>
                </c:pt>
                <c:pt idx="932">
                  <c:v>-13.193032653272224</c:v>
                </c:pt>
                <c:pt idx="933">
                  <c:v>-13.184448909580833</c:v>
                </c:pt>
                <c:pt idx="934">
                  <c:v>-13.201690716015339</c:v>
                </c:pt>
                <c:pt idx="935">
                  <c:v>-13.210424395984093</c:v>
                </c:pt>
                <c:pt idx="936">
                  <c:v>-13.193032653272224</c:v>
                </c:pt>
                <c:pt idx="937">
                  <c:v>-13.201690716015339</c:v>
                </c:pt>
                <c:pt idx="938">
                  <c:v>-13.201690716015339</c:v>
                </c:pt>
                <c:pt idx="939">
                  <c:v>-13.201690716015339</c:v>
                </c:pt>
                <c:pt idx="940">
                  <c:v>-13.201690716015339</c:v>
                </c:pt>
                <c:pt idx="941">
                  <c:v>-13.210424395984093</c:v>
                </c:pt>
                <c:pt idx="942">
                  <c:v>-13.201690716015339</c:v>
                </c:pt>
                <c:pt idx="943">
                  <c:v>-13.201690716015339</c:v>
                </c:pt>
                <c:pt idx="944">
                  <c:v>-13.228123973083495</c:v>
                </c:pt>
                <c:pt idx="945">
                  <c:v>-13.219235025666249</c:v>
                </c:pt>
                <c:pt idx="946">
                  <c:v>-13.219235025666249</c:v>
                </c:pt>
                <c:pt idx="947">
                  <c:v>-13.219235025666249</c:v>
                </c:pt>
                <c:pt idx="948">
                  <c:v>-13.210424395984093</c:v>
                </c:pt>
                <c:pt idx="949">
                  <c:v>-13.201690716015339</c:v>
                </c:pt>
                <c:pt idx="950">
                  <c:v>-13.201690716015339</c:v>
                </c:pt>
                <c:pt idx="951">
                  <c:v>-13.219235025666249</c:v>
                </c:pt>
                <c:pt idx="952">
                  <c:v>-13.228123973083495</c:v>
                </c:pt>
                <c:pt idx="953">
                  <c:v>-13.210424395984093</c:v>
                </c:pt>
                <c:pt idx="954">
                  <c:v>-13.219235025666249</c:v>
                </c:pt>
                <c:pt idx="955">
                  <c:v>-13.228123973083495</c:v>
                </c:pt>
                <c:pt idx="956">
                  <c:v>-13.228123973083495</c:v>
                </c:pt>
                <c:pt idx="957">
                  <c:v>-13.219235025666249</c:v>
                </c:pt>
                <c:pt idx="958">
                  <c:v>-13.237092643066255</c:v>
                </c:pt>
                <c:pt idx="959">
                  <c:v>-13.228123973083495</c:v>
                </c:pt>
                <c:pt idx="960">
                  <c:v>-13.246142478586172</c:v>
                </c:pt>
                <c:pt idx="961">
                  <c:v>-13.228123973083495</c:v>
                </c:pt>
                <c:pt idx="962">
                  <c:v>-13.237092643066255</c:v>
                </c:pt>
                <c:pt idx="963">
                  <c:v>-13.237092643066255</c:v>
                </c:pt>
                <c:pt idx="964">
                  <c:v>-13.237092643066255</c:v>
                </c:pt>
                <c:pt idx="965">
                  <c:v>-13.246142478586172</c:v>
                </c:pt>
                <c:pt idx="966">
                  <c:v>-13.246142478586172</c:v>
                </c:pt>
                <c:pt idx="967">
                  <c:v>-13.237092643066255</c:v>
                </c:pt>
                <c:pt idx="968">
                  <c:v>-13.246142478586172</c:v>
                </c:pt>
                <c:pt idx="969">
                  <c:v>-13.246142478586172</c:v>
                </c:pt>
                <c:pt idx="970">
                  <c:v>-13.246142478586172</c:v>
                </c:pt>
                <c:pt idx="971">
                  <c:v>-13.255274962149446</c:v>
                </c:pt>
                <c:pt idx="972">
                  <c:v>-13.246142478586172</c:v>
                </c:pt>
                <c:pt idx="973">
                  <c:v>-13.246142478586172</c:v>
                </c:pt>
                <c:pt idx="974">
                  <c:v>-13.255274962149446</c:v>
                </c:pt>
                <c:pt idx="975">
                  <c:v>-13.255274962149446</c:v>
                </c:pt>
                <c:pt idx="976">
                  <c:v>-13.255274962149446</c:v>
                </c:pt>
                <c:pt idx="977">
                  <c:v>-13.246142478586172</c:v>
                </c:pt>
                <c:pt idx="978">
                  <c:v>-13.255274962149446</c:v>
                </c:pt>
                <c:pt idx="979">
                  <c:v>-13.255274962149446</c:v>
                </c:pt>
                <c:pt idx="980">
                  <c:v>-13.26449161725437</c:v>
                </c:pt>
                <c:pt idx="981">
                  <c:v>-13.246142478586172</c:v>
                </c:pt>
                <c:pt idx="982">
                  <c:v>-13.255274962149446</c:v>
                </c:pt>
                <c:pt idx="983">
                  <c:v>-13.255274962149446</c:v>
                </c:pt>
                <c:pt idx="984">
                  <c:v>-13.246142478586172</c:v>
                </c:pt>
                <c:pt idx="985">
                  <c:v>-13.246142478586172</c:v>
                </c:pt>
                <c:pt idx="986">
                  <c:v>-13.255274962149446</c:v>
                </c:pt>
                <c:pt idx="987">
                  <c:v>-13.255274962149446</c:v>
                </c:pt>
                <c:pt idx="988">
                  <c:v>-13.246142478586172</c:v>
                </c:pt>
                <c:pt idx="989">
                  <c:v>-13.237092643066255</c:v>
                </c:pt>
                <c:pt idx="990">
                  <c:v>-13.26449161725437</c:v>
                </c:pt>
                <c:pt idx="991">
                  <c:v>-13.26449161725437</c:v>
                </c:pt>
                <c:pt idx="992">
                  <c:v>-13.273794009916683</c:v>
                </c:pt>
                <c:pt idx="993">
                  <c:v>-13.26449161725437</c:v>
                </c:pt>
                <c:pt idx="994">
                  <c:v>-13.283183750266522</c:v>
                </c:pt>
                <c:pt idx="995">
                  <c:v>-13.26449161725437</c:v>
                </c:pt>
                <c:pt idx="996">
                  <c:v>-13.283183750266522</c:v>
                </c:pt>
                <c:pt idx="997">
                  <c:v>-13.273794009916683</c:v>
                </c:pt>
                <c:pt idx="998">
                  <c:v>-13.26449161725437</c:v>
                </c:pt>
                <c:pt idx="999">
                  <c:v>-13.283183750266522</c:v>
                </c:pt>
                <c:pt idx="1000">
                  <c:v>-13.273794009916683</c:v>
                </c:pt>
                <c:pt idx="1001">
                  <c:v>-13.283183750266522</c:v>
                </c:pt>
                <c:pt idx="1002">
                  <c:v>-13.283183750266522</c:v>
                </c:pt>
                <c:pt idx="1003">
                  <c:v>-13.283183750266522</c:v>
                </c:pt>
                <c:pt idx="1004">
                  <c:v>-13.302231945237217</c:v>
                </c:pt>
                <c:pt idx="1005">
                  <c:v>-13.292662494221066</c:v>
                </c:pt>
                <c:pt idx="1006">
                  <c:v>-13.292662494221066</c:v>
                </c:pt>
                <c:pt idx="1007">
                  <c:v>-13.292662494221066</c:v>
                </c:pt>
                <c:pt idx="1008">
                  <c:v>-13.292662494221066</c:v>
                </c:pt>
                <c:pt idx="1009">
                  <c:v>-13.283183750266522</c:v>
                </c:pt>
                <c:pt idx="1010">
                  <c:v>-13.292662494221066</c:v>
                </c:pt>
                <c:pt idx="1011">
                  <c:v>-13.292662494221066</c:v>
                </c:pt>
                <c:pt idx="1012">
                  <c:v>-13.283183750266522</c:v>
                </c:pt>
                <c:pt idx="1013">
                  <c:v>-13.311893856148954</c:v>
                </c:pt>
                <c:pt idx="1014">
                  <c:v>-13.283183750266522</c:v>
                </c:pt>
                <c:pt idx="1015">
                  <c:v>-13.292662494221066</c:v>
                </c:pt>
                <c:pt idx="1016">
                  <c:v>-13.292662494221066</c:v>
                </c:pt>
                <c:pt idx="1017">
                  <c:v>-13.302231945237217</c:v>
                </c:pt>
                <c:pt idx="1018">
                  <c:v>-13.302231945237217</c:v>
                </c:pt>
                <c:pt idx="1019">
                  <c:v>-13.302231945237217</c:v>
                </c:pt>
                <c:pt idx="1020">
                  <c:v>-13.321650031094318</c:v>
                </c:pt>
                <c:pt idx="1021">
                  <c:v>-13.311893856148954</c:v>
                </c:pt>
                <c:pt idx="1022">
                  <c:v>-13.311893856148954</c:v>
                </c:pt>
                <c:pt idx="1023">
                  <c:v>-13.292662494221066</c:v>
                </c:pt>
                <c:pt idx="1024">
                  <c:v>-13.302231945237217</c:v>
                </c:pt>
                <c:pt idx="1025">
                  <c:v>-13.302231945237217</c:v>
                </c:pt>
                <c:pt idx="1026">
                  <c:v>-13.311893856148954</c:v>
                </c:pt>
                <c:pt idx="1027">
                  <c:v>-13.321650031094318</c:v>
                </c:pt>
                <c:pt idx="1028">
                  <c:v>-13.321650031094318</c:v>
                </c:pt>
                <c:pt idx="1029">
                  <c:v>-13.321650031094318</c:v>
                </c:pt>
                <c:pt idx="1030">
                  <c:v>-13.311893856148954</c:v>
                </c:pt>
                <c:pt idx="1031">
                  <c:v>-13.311893856148954</c:v>
                </c:pt>
                <c:pt idx="1032">
                  <c:v>-13.331502327537329</c:v>
                </c:pt>
                <c:pt idx="1033">
                  <c:v>-13.321650031094318</c:v>
                </c:pt>
                <c:pt idx="1034">
                  <c:v>-13.331502327537329</c:v>
                </c:pt>
                <c:pt idx="1035">
                  <c:v>-13.321650031094318</c:v>
                </c:pt>
                <c:pt idx="1036">
                  <c:v>-13.331502327537329</c:v>
                </c:pt>
                <c:pt idx="1037">
                  <c:v>-13.331502327537329</c:v>
                </c:pt>
                <c:pt idx="1038">
                  <c:v>-13.331502327537329</c:v>
                </c:pt>
                <c:pt idx="1039">
                  <c:v>-13.321650031094318</c:v>
                </c:pt>
                <c:pt idx="1040">
                  <c:v>-13.331502327537329</c:v>
                </c:pt>
                <c:pt idx="1041">
                  <c:v>-13.341452658390498</c:v>
                </c:pt>
                <c:pt idx="1042">
                  <c:v>-13.331502327537329</c:v>
                </c:pt>
                <c:pt idx="1043">
                  <c:v>-13.331502327537329</c:v>
                </c:pt>
                <c:pt idx="1044">
                  <c:v>-13.331502327537329</c:v>
                </c:pt>
                <c:pt idx="1045">
                  <c:v>-13.331502327537329</c:v>
                </c:pt>
                <c:pt idx="1046">
                  <c:v>-13.331502327537329</c:v>
                </c:pt>
                <c:pt idx="1047">
                  <c:v>-13.351502994243999</c:v>
                </c:pt>
                <c:pt idx="1048">
                  <c:v>-13.331502327537329</c:v>
                </c:pt>
                <c:pt idx="1049">
                  <c:v>-13.341452658390498</c:v>
                </c:pt>
                <c:pt idx="1050">
                  <c:v>-13.331502327537329</c:v>
                </c:pt>
                <c:pt idx="1051">
                  <c:v>-13.351502994243999</c:v>
                </c:pt>
                <c:pt idx="1052">
                  <c:v>-13.351502994243999</c:v>
                </c:pt>
                <c:pt idx="1053">
                  <c:v>-13.341452658390498</c:v>
                </c:pt>
                <c:pt idx="1054">
                  <c:v>-13.331502327537329</c:v>
                </c:pt>
                <c:pt idx="1055">
                  <c:v>-13.341452658390498</c:v>
                </c:pt>
                <c:pt idx="1056">
                  <c:v>-13.361655365708017</c:v>
                </c:pt>
                <c:pt idx="1057">
                  <c:v>-13.341452658390498</c:v>
                </c:pt>
                <c:pt idx="1058">
                  <c:v>-13.361655365708017</c:v>
                </c:pt>
                <c:pt idx="1059">
                  <c:v>-13.351502994243999</c:v>
                </c:pt>
                <c:pt idx="1060">
                  <c:v>-13.351502994243999</c:v>
                </c:pt>
                <c:pt idx="1061">
                  <c:v>-13.351502994243999</c:v>
                </c:pt>
                <c:pt idx="1062">
                  <c:v>-13.361655365708017</c:v>
                </c:pt>
                <c:pt idx="1063">
                  <c:v>-13.371911865875207</c:v>
                </c:pt>
                <c:pt idx="1064">
                  <c:v>-13.351502994243999</c:v>
                </c:pt>
                <c:pt idx="1065">
                  <c:v>-13.361655365708017</c:v>
                </c:pt>
                <c:pt idx="1066">
                  <c:v>-13.371911865875207</c:v>
                </c:pt>
                <c:pt idx="1067">
                  <c:v>-13.351502994243999</c:v>
                </c:pt>
                <c:pt idx="1068">
                  <c:v>-13.351502994243999</c:v>
                </c:pt>
                <c:pt idx="1069">
                  <c:v>-13.351502994243999</c:v>
                </c:pt>
                <c:pt idx="1070">
                  <c:v>-13.361655365708017</c:v>
                </c:pt>
                <c:pt idx="1071">
                  <c:v>-13.371911865875207</c:v>
                </c:pt>
                <c:pt idx="1072">
                  <c:v>-13.361655365708017</c:v>
                </c:pt>
                <c:pt idx="1073">
                  <c:v>-13.361655365708017</c:v>
                </c:pt>
                <c:pt idx="1074">
                  <c:v>-13.371911865875207</c:v>
                </c:pt>
                <c:pt idx="1075">
                  <c:v>-13.361655365708017</c:v>
                </c:pt>
                <c:pt idx="1076">
                  <c:v>-13.371911865875207</c:v>
                </c:pt>
                <c:pt idx="1077">
                  <c:v>-13.371911865875207</c:v>
                </c:pt>
                <c:pt idx="1078">
                  <c:v>-13.382274652910754</c:v>
                </c:pt>
                <c:pt idx="1079">
                  <c:v>-13.382274652910754</c:v>
                </c:pt>
                <c:pt idx="1080">
                  <c:v>-13.371911865875207</c:v>
                </c:pt>
                <c:pt idx="1081">
                  <c:v>-13.371911865875207</c:v>
                </c:pt>
                <c:pt idx="1082">
                  <c:v>-13.382274652910754</c:v>
                </c:pt>
                <c:pt idx="1083">
                  <c:v>-13.371911865875207</c:v>
                </c:pt>
                <c:pt idx="1084">
                  <c:v>-13.382274652910754</c:v>
                </c:pt>
                <c:pt idx="1085">
                  <c:v>-13.382274652910754</c:v>
                </c:pt>
                <c:pt idx="1086">
                  <c:v>-13.392745952778048</c:v>
                </c:pt>
                <c:pt idx="1087">
                  <c:v>-13.371911865875207</c:v>
                </c:pt>
                <c:pt idx="1088">
                  <c:v>-13.392745952778048</c:v>
                </c:pt>
                <c:pt idx="1089">
                  <c:v>-13.382274652910754</c:v>
                </c:pt>
                <c:pt idx="1090">
                  <c:v>-13.371911865875207</c:v>
                </c:pt>
                <c:pt idx="1091">
                  <c:v>-13.382274652910754</c:v>
                </c:pt>
                <c:pt idx="1092">
                  <c:v>-13.382274652910754</c:v>
                </c:pt>
                <c:pt idx="1093">
                  <c:v>-13.382274652910754</c:v>
                </c:pt>
                <c:pt idx="1094">
                  <c:v>-13.382274652910754</c:v>
                </c:pt>
                <c:pt idx="1095">
                  <c:v>-13.392745952778048</c:v>
                </c:pt>
                <c:pt idx="1096">
                  <c:v>-13.371911865875207</c:v>
                </c:pt>
                <c:pt idx="1097">
                  <c:v>-13.382274652910754</c:v>
                </c:pt>
                <c:pt idx="1098">
                  <c:v>-13.392745952778048</c:v>
                </c:pt>
                <c:pt idx="1099">
                  <c:v>-13.392745952778048</c:v>
                </c:pt>
                <c:pt idx="1100">
                  <c:v>-13.403328062108585</c:v>
                </c:pt>
                <c:pt idx="1101">
                  <c:v>-13.392745952778048</c:v>
                </c:pt>
                <c:pt idx="1102">
                  <c:v>-13.414023351225334</c:v>
                </c:pt>
                <c:pt idx="1103">
                  <c:v>-13.392745952778048</c:v>
                </c:pt>
                <c:pt idx="1104">
                  <c:v>-13.392745952778048</c:v>
                </c:pt>
                <c:pt idx="1105">
                  <c:v>-13.392745952778048</c:v>
                </c:pt>
                <c:pt idx="1106">
                  <c:v>-13.403328062108585</c:v>
                </c:pt>
                <c:pt idx="1107">
                  <c:v>-13.414023351225334</c:v>
                </c:pt>
                <c:pt idx="1108">
                  <c:v>-13.403328062108585</c:v>
                </c:pt>
                <c:pt idx="1109">
                  <c:v>-13.403328062108585</c:v>
                </c:pt>
                <c:pt idx="1110">
                  <c:v>-13.403328062108585</c:v>
                </c:pt>
                <c:pt idx="1111">
                  <c:v>-13.403328062108585</c:v>
                </c:pt>
                <c:pt idx="1112">
                  <c:v>-13.403328062108585</c:v>
                </c:pt>
                <c:pt idx="1113">
                  <c:v>-13.414023351225334</c:v>
                </c:pt>
                <c:pt idx="1114">
                  <c:v>-13.424834267329549</c:v>
                </c:pt>
                <c:pt idx="1115">
                  <c:v>-13.424834267329549</c:v>
                </c:pt>
                <c:pt idx="1116">
                  <c:v>-13.414023351225334</c:v>
                </c:pt>
                <c:pt idx="1117">
                  <c:v>-13.414023351225334</c:v>
                </c:pt>
                <c:pt idx="1118">
                  <c:v>-13.424834267329549</c:v>
                </c:pt>
                <c:pt idx="1119">
                  <c:v>-13.424834267329549</c:v>
                </c:pt>
                <c:pt idx="1120">
                  <c:v>-13.424834267329549</c:v>
                </c:pt>
                <c:pt idx="1121">
                  <c:v>-13.424834267329549</c:v>
                </c:pt>
                <c:pt idx="1122">
                  <c:v>-13.424834267329549</c:v>
                </c:pt>
                <c:pt idx="1123">
                  <c:v>-13.424834267329549</c:v>
                </c:pt>
                <c:pt idx="1124">
                  <c:v>-13.414023351225334</c:v>
                </c:pt>
                <c:pt idx="1125">
                  <c:v>-13.424834267329549</c:v>
                </c:pt>
                <c:pt idx="1126">
                  <c:v>-13.424834267329549</c:v>
                </c:pt>
                <c:pt idx="1127">
                  <c:v>-13.424834267329549</c:v>
                </c:pt>
                <c:pt idx="1128">
                  <c:v>-13.424834267329549</c:v>
                </c:pt>
                <c:pt idx="1129">
                  <c:v>-13.424834267329549</c:v>
                </c:pt>
                <c:pt idx="1130">
                  <c:v>-13.424834267329549</c:v>
                </c:pt>
                <c:pt idx="1131">
                  <c:v>-13.414023351225334</c:v>
                </c:pt>
                <c:pt idx="1132">
                  <c:v>-13.403328062108585</c:v>
                </c:pt>
                <c:pt idx="1133">
                  <c:v>-13.424834267329549</c:v>
                </c:pt>
                <c:pt idx="1134">
                  <c:v>-13.43576333786174</c:v>
                </c:pt>
                <c:pt idx="1135">
                  <c:v>-13.424834267329549</c:v>
                </c:pt>
                <c:pt idx="1136">
                  <c:v>-13.446813174048325</c:v>
                </c:pt>
                <c:pt idx="1137">
                  <c:v>-13.43576333786174</c:v>
                </c:pt>
                <c:pt idx="1138">
                  <c:v>-13.446813174048325</c:v>
                </c:pt>
                <c:pt idx="1139">
                  <c:v>-13.43576333786174</c:v>
                </c:pt>
                <c:pt idx="1140">
                  <c:v>-13.43576333786174</c:v>
                </c:pt>
                <c:pt idx="1141">
                  <c:v>-13.446813174048325</c:v>
                </c:pt>
                <c:pt idx="1142">
                  <c:v>-13.446813174048325</c:v>
                </c:pt>
                <c:pt idx="1143">
                  <c:v>-13.43576333786174</c:v>
                </c:pt>
                <c:pt idx="1144">
                  <c:v>-13.446813174048325</c:v>
                </c:pt>
                <c:pt idx="1145">
                  <c:v>-13.424834267329549</c:v>
                </c:pt>
                <c:pt idx="1146">
                  <c:v>-13.43576333786174</c:v>
                </c:pt>
                <c:pt idx="1147">
                  <c:v>-13.469286029900383</c:v>
                </c:pt>
                <c:pt idx="1148">
                  <c:v>-13.446813174048325</c:v>
                </c:pt>
                <c:pt idx="1149">
                  <c:v>-13.446813174048325</c:v>
                </c:pt>
                <c:pt idx="1150">
                  <c:v>-13.45798647464645</c:v>
                </c:pt>
                <c:pt idx="1151">
                  <c:v>-13.43576333786174</c:v>
                </c:pt>
                <c:pt idx="1152">
                  <c:v>-13.446813174048325</c:v>
                </c:pt>
                <c:pt idx="1153">
                  <c:v>-13.446813174048325</c:v>
                </c:pt>
                <c:pt idx="1154">
                  <c:v>-13.446813174048325</c:v>
                </c:pt>
                <c:pt idx="1155">
                  <c:v>-13.45798647464645</c:v>
                </c:pt>
                <c:pt idx="1156">
                  <c:v>-13.480714725724006</c:v>
                </c:pt>
                <c:pt idx="1157">
                  <c:v>-13.446813174048325</c:v>
                </c:pt>
                <c:pt idx="1158">
                  <c:v>-13.446813174048325</c:v>
                </c:pt>
                <c:pt idx="1159">
                  <c:v>-13.469286029900383</c:v>
                </c:pt>
                <c:pt idx="1160">
                  <c:v>-13.446813174048325</c:v>
                </c:pt>
                <c:pt idx="1161">
                  <c:v>-13.469286029900383</c:v>
                </c:pt>
                <c:pt idx="1162">
                  <c:v>-13.469286029900383</c:v>
                </c:pt>
                <c:pt idx="1163">
                  <c:v>-13.480714725724006</c:v>
                </c:pt>
                <c:pt idx="1164">
                  <c:v>-13.45798647464645</c:v>
                </c:pt>
                <c:pt idx="1165">
                  <c:v>-13.469286029900383</c:v>
                </c:pt>
                <c:pt idx="1166">
                  <c:v>-13.480714725724006</c:v>
                </c:pt>
                <c:pt idx="1167">
                  <c:v>-13.45798647464645</c:v>
                </c:pt>
                <c:pt idx="1168">
                  <c:v>-13.469286029900383</c:v>
                </c:pt>
                <c:pt idx="1169">
                  <c:v>-13.469286029900383</c:v>
                </c:pt>
                <c:pt idx="1170">
                  <c:v>-13.469286029900383</c:v>
                </c:pt>
                <c:pt idx="1171">
                  <c:v>-13.469286029900383</c:v>
                </c:pt>
                <c:pt idx="1172">
                  <c:v>-13.469286029900383</c:v>
                </c:pt>
                <c:pt idx="1173">
                  <c:v>-13.469286029900383</c:v>
                </c:pt>
                <c:pt idx="1174">
                  <c:v>-13.45798647464645</c:v>
                </c:pt>
                <c:pt idx="1175">
                  <c:v>-13.469286029900383</c:v>
                </c:pt>
                <c:pt idx="1176">
                  <c:v>-13.469286029900383</c:v>
                </c:pt>
                <c:pt idx="1177">
                  <c:v>-13.469286029900383</c:v>
                </c:pt>
                <c:pt idx="1178">
                  <c:v>-13.45798647464645</c:v>
                </c:pt>
                <c:pt idx="1179">
                  <c:v>-13.45798647464645</c:v>
                </c:pt>
                <c:pt idx="1180">
                  <c:v>-13.469286029900383</c:v>
                </c:pt>
                <c:pt idx="1181">
                  <c:v>-13.45798647464645</c:v>
                </c:pt>
                <c:pt idx="1182">
                  <c:v>-13.469286029900383</c:v>
                </c:pt>
                <c:pt idx="1183">
                  <c:v>-13.469286029900383</c:v>
                </c:pt>
                <c:pt idx="1184">
                  <c:v>-13.469286029900383</c:v>
                </c:pt>
                <c:pt idx="1185">
                  <c:v>-13.480714725724006</c:v>
                </c:pt>
                <c:pt idx="1186">
                  <c:v>-13.480714725724006</c:v>
                </c:pt>
                <c:pt idx="1187">
                  <c:v>-13.492275548125082</c:v>
                </c:pt>
                <c:pt idx="1188">
                  <c:v>-13.480714725724006</c:v>
                </c:pt>
                <c:pt idx="1189">
                  <c:v>-13.480714725724006</c:v>
                </c:pt>
                <c:pt idx="1190">
                  <c:v>-13.492275548125082</c:v>
                </c:pt>
                <c:pt idx="1191">
                  <c:v>-13.469286029900383</c:v>
                </c:pt>
                <c:pt idx="1192">
                  <c:v>-13.480714725724006</c:v>
                </c:pt>
                <c:pt idx="1193">
                  <c:v>-13.480714725724006</c:v>
                </c:pt>
                <c:pt idx="1194">
                  <c:v>-13.480714725724006</c:v>
                </c:pt>
                <c:pt idx="1195">
                  <c:v>-13.492275548125082</c:v>
                </c:pt>
                <c:pt idx="1196">
                  <c:v>-13.480714725724006</c:v>
                </c:pt>
                <c:pt idx="1197">
                  <c:v>-13.492275548125082</c:v>
                </c:pt>
                <c:pt idx="1198">
                  <c:v>-13.492275548125082</c:v>
                </c:pt>
                <c:pt idx="1199">
                  <c:v>-13.480714725724006</c:v>
                </c:pt>
                <c:pt idx="1200">
                  <c:v>-13.492275548125082</c:v>
                </c:pt>
                <c:pt idx="1201">
                  <c:v>-13.492275548125082</c:v>
                </c:pt>
                <c:pt idx="1202">
                  <c:v>-13.492275548125082</c:v>
                </c:pt>
                <c:pt idx="1203">
                  <c:v>-13.492275548125082</c:v>
                </c:pt>
                <c:pt idx="1204">
                  <c:v>-13.492275548125082</c:v>
                </c:pt>
                <c:pt idx="1205">
                  <c:v>-13.503971587888273</c:v>
                </c:pt>
                <c:pt idx="1206">
                  <c:v>-13.492275548125082</c:v>
                </c:pt>
                <c:pt idx="1207">
                  <c:v>-13.492275548125082</c:v>
                </c:pt>
                <c:pt idx="1208">
                  <c:v>-13.503971587888273</c:v>
                </c:pt>
                <c:pt idx="1209">
                  <c:v>-13.503971587888273</c:v>
                </c:pt>
                <c:pt idx="1210">
                  <c:v>-13.503971587888273</c:v>
                </c:pt>
                <c:pt idx="1211">
                  <c:v>-13.515806045535276</c:v>
                </c:pt>
                <c:pt idx="1212">
                  <c:v>-13.515806045535276</c:v>
                </c:pt>
                <c:pt idx="1213">
                  <c:v>-13.492275548125082</c:v>
                </c:pt>
                <c:pt idx="1214">
                  <c:v>-13.503971587888273</c:v>
                </c:pt>
                <c:pt idx="1215">
                  <c:v>-13.503971587888273</c:v>
                </c:pt>
                <c:pt idx="1216">
                  <c:v>-13.515806045535276</c:v>
                </c:pt>
                <c:pt idx="1217">
                  <c:v>-13.503971587888273</c:v>
                </c:pt>
                <c:pt idx="1218">
                  <c:v>-13.503971587888273</c:v>
                </c:pt>
                <c:pt idx="1219">
                  <c:v>-13.503971587888273</c:v>
                </c:pt>
                <c:pt idx="1220">
                  <c:v>-13.515806045535276</c:v>
                </c:pt>
                <c:pt idx="1221">
                  <c:v>-13.515806045535276</c:v>
                </c:pt>
                <c:pt idx="1222">
                  <c:v>-13.527782236581992</c:v>
                </c:pt>
                <c:pt idx="1223">
                  <c:v>-13.515806045535276</c:v>
                </c:pt>
                <c:pt idx="1224">
                  <c:v>-13.515806045535276</c:v>
                </c:pt>
                <c:pt idx="1225">
                  <c:v>-13.515806045535276</c:v>
                </c:pt>
                <c:pt idx="1226">
                  <c:v>-13.503971587888273</c:v>
                </c:pt>
                <c:pt idx="1227">
                  <c:v>-13.515806045535276</c:v>
                </c:pt>
                <c:pt idx="1228">
                  <c:v>-13.527782236581992</c:v>
                </c:pt>
                <c:pt idx="1229">
                  <c:v>-13.515806045535276</c:v>
                </c:pt>
                <c:pt idx="1230">
                  <c:v>-13.527782236581992</c:v>
                </c:pt>
                <c:pt idx="1231">
                  <c:v>-13.515806045535276</c:v>
                </c:pt>
                <c:pt idx="1232">
                  <c:v>-13.539903597114336</c:v>
                </c:pt>
                <c:pt idx="1233">
                  <c:v>-13.515806045535276</c:v>
                </c:pt>
                <c:pt idx="1234">
                  <c:v>-13.527782236581992</c:v>
                </c:pt>
                <c:pt idx="1235">
                  <c:v>-13.527782236581992</c:v>
                </c:pt>
                <c:pt idx="1236">
                  <c:v>-13.515806045535276</c:v>
                </c:pt>
                <c:pt idx="1237">
                  <c:v>-13.527782236581992</c:v>
                </c:pt>
                <c:pt idx="1238">
                  <c:v>-13.515806045535276</c:v>
                </c:pt>
                <c:pt idx="1239">
                  <c:v>-13.527782236581992</c:v>
                </c:pt>
                <c:pt idx="1240">
                  <c:v>-13.515806045535276</c:v>
                </c:pt>
                <c:pt idx="1241">
                  <c:v>-13.539903597114336</c:v>
                </c:pt>
                <c:pt idx="1242">
                  <c:v>-13.527782236581992</c:v>
                </c:pt>
                <c:pt idx="1243">
                  <c:v>-13.539903597114336</c:v>
                </c:pt>
                <c:pt idx="1244">
                  <c:v>-13.539903597114336</c:v>
                </c:pt>
                <c:pt idx="1245">
                  <c:v>-13.527782236581992</c:v>
                </c:pt>
                <c:pt idx="1246">
                  <c:v>-13.55217368970615</c:v>
                </c:pt>
                <c:pt idx="1247">
                  <c:v>-13.539903597114336</c:v>
                </c:pt>
                <c:pt idx="1248">
                  <c:v>-13.527782236581992</c:v>
                </c:pt>
                <c:pt idx="1249">
                  <c:v>-13.527782236581992</c:v>
                </c:pt>
                <c:pt idx="1250">
                  <c:v>-13.527782236581992</c:v>
                </c:pt>
                <c:pt idx="1251">
                  <c:v>-13.515806045535276</c:v>
                </c:pt>
                <c:pt idx="1252">
                  <c:v>-13.527782236581992</c:v>
                </c:pt>
                <c:pt idx="1253">
                  <c:v>-13.539903597114336</c:v>
                </c:pt>
                <c:pt idx="1254">
                  <c:v>-13.539903597114336</c:v>
                </c:pt>
                <c:pt idx="1255">
                  <c:v>-13.55217368970615</c:v>
                </c:pt>
                <c:pt idx="1256">
                  <c:v>-13.55217368970615</c:v>
                </c:pt>
                <c:pt idx="1257">
                  <c:v>-13.55217368970615</c:v>
                </c:pt>
                <c:pt idx="1258">
                  <c:v>-13.539903597114336</c:v>
                </c:pt>
                <c:pt idx="1259">
                  <c:v>-13.539903597114336</c:v>
                </c:pt>
                <c:pt idx="1260">
                  <c:v>-13.55217368970615</c:v>
                </c:pt>
                <c:pt idx="1261">
                  <c:v>-13.55217368970615</c:v>
                </c:pt>
                <c:pt idx="1262">
                  <c:v>-13.55217368970615</c:v>
                </c:pt>
                <c:pt idx="1263">
                  <c:v>-13.539903597114336</c:v>
                </c:pt>
                <c:pt idx="1264">
                  <c:v>-13.564596209704709</c:v>
                </c:pt>
                <c:pt idx="1265">
                  <c:v>-13.564596209704709</c:v>
                </c:pt>
                <c:pt idx="1266">
                  <c:v>-13.55217368970615</c:v>
                </c:pt>
                <c:pt idx="1267">
                  <c:v>-13.55217368970615</c:v>
                </c:pt>
                <c:pt idx="1268">
                  <c:v>-13.55217368970615</c:v>
                </c:pt>
                <c:pt idx="1269">
                  <c:v>-13.564596209704709</c:v>
                </c:pt>
                <c:pt idx="1270">
                  <c:v>-13.55217368970615</c:v>
                </c:pt>
                <c:pt idx="1271">
                  <c:v>-13.55217368970615</c:v>
                </c:pt>
                <c:pt idx="1272">
                  <c:v>-13.564596209704709</c:v>
                </c:pt>
                <c:pt idx="1273">
                  <c:v>-13.564596209704709</c:v>
                </c:pt>
                <c:pt idx="1274">
                  <c:v>-13.564596209704709</c:v>
                </c:pt>
                <c:pt idx="1275">
                  <c:v>-13.55217368970615</c:v>
                </c:pt>
                <c:pt idx="1276">
                  <c:v>-13.577174991911567</c:v>
                </c:pt>
                <c:pt idx="1277">
                  <c:v>-13.55217368970615</c:v>
                </c:pt>
                <c:pt idx="1278">
                  <c:v>-13.55217368970615</c:v>
                </c:pt>
                <c:pt idx="1279">
                  <c:v>-13.564596209704709</c:v>
                </c:pt>
                <c:pt idx="1280">
                  <c:v>-13.55217368970615</c:v>
                </c:pt>
                <c:pt idx="1281">
                  <c:v>-13.539903597114336</c:v>
                </c:pt>
                <c:pt idx="1282">
                  <c:v>-13.577174991911567</c:v>
                </c:pt>
                <c:pt idx="1283">
                  <c:v>-13.564596209704709</c:v>
                </c:pt>
                <c:pt idx="1284">
                  <c:v>-13.577174991911567</c:v>
                </c:pt>
                <c:pt idx="1285">
                  <c:v>-13.564596209704709</c:v>
                </c:pt>
                <c:pt idx="1286">
                  <c:v>-13.564596209704709</c:v>
                </c:pt>
                <c:pt idx="1287">
                  <c:v>-13.564596209704709</c:v>
                </c:pt>
                <c:pt idx="1288">
                  <c:v>-13.55217368970615</c:v>
                </c:pt>
                <c:pt idx="1289">
                  <c:v>-13.564596209704709</c:v>
                </c:pt>
                <c:pt idx="1290">
                  <c:v>-13.55217368970615</c:v>
                </c:pt>
                <c:pt idx="1291">
                  <c:v>-13.564596209704709</c:v>
                </c:pt>
                <c:pt idx="1292">
                  <c:v>-13.589914017688997</c:v>
                </c:pt>
                <c:pt idx="1293">
                  <c:v>-13.577174991911567</c:v>
                </c:pt>
                <c:pt idx="1294">
                  <c:v>-13.577174991911567</c:v>
                </c:pt>
                <c:pt idx="1295">
                  <c:v>-13.564596209704709</c:v>
                </c:pt>
                <c:pt idx="1296">
                  <c:v>-13.564596209704709</c:v>
                </c:pt>
                <c:pt idx="1297">
                  <c:v>-13.55217368970615</c:v>
                </c:pt>
                <c:pt idx="1298">
                  <c:v>-13.564596209704709</c:v>
                </c:pt>
                <c:pt idx="1299">
                  <c:v>-13.577174991911567</c:v>
                </c:pt>
                <c:pt idx="1300">
                  <c:v>-13.564596209704709</c:v>
                </c:pt>
                <c:pt idx="1301">
                  <c:v>-13.564596209704709</c:v>
                </c:pt>
                <c:pt idx="1302">
                  <c:v>-13.577174991911567</c:v>
                </c:pt>
                <c:pt idx="1303">
                  <c:v>-13.577174991911567</c:v>
                </c:pt>
                <c:pt idx="1304">
                  <c:v>-13.589914017688997</c:v>
                </c:pt>
                <c:pt idx="1305">
                  <c:v>-13.589914017688997</c:v>
                </c:pt>
                <c:pt idx="1306">
                  <c:v>-13.589914017688997</c:v>
                </c:pt>
                <c:pt idx="1307">
                  <c:v>-13.589914017688997</c:v>
                </c:pt>
                <c:pt idx="1308">
                  <c:v>-13.589914017688997</c:v>
                </c:pt>
                <c:pt idx="1309">
                  <c:v>-13.589914017688997</c:v>
                </c:pt>
                <c:pt idx="1310">
                  <c:v>-13.602817422524906</c:v>
                </c:pt>
                <c:pt idx="1311">
                  <c:v>-13.577174991911567</c:v>
                </c:pt>
                <c:pt idx="1312">
                  <c:v>-13.602817422524906</c:v>
                </c:pt>
                <c:pt idx="1313">
                  <c:v>-13.602817422524906</c:v>
                </c:pt>
                <c:pt idx="1314">
                  <c:v>-13.602817422524906</c:v>
                </c:pt>
                <c:pt idx="1315">
                  <c:v>-13.602817422524906</c:v>
                </c:pt>
                <c:pt idx="1316">
                  <c:v>-13.602817422524906</c:v>
                </c:pt>
                <c:pt idx="1317">
                  <c:v>-13.589914017688997</c:v>
                </c:pt>
                <c:pt idx="1318">
                  <c:v>-13.602817422524906</c:v>
                </c:pt>
                <c:pt idx="1319">
                  <c:v>-13.602817422524906</c:v>
                </c:pt>
                <c:pt idx="1320">
                  <c:v>-13.589914017688997</c:v>
                </c:pt>
                <c:pt idx="1321">
                  <c:v>-13.615889504092259</c:v>
                </c:pt>
                <c:pt idx="1322">
                  <c:v>-13.602817422524906</c:v>
                </c:pt>
                <c:pt idx="1323">
                  <c:v>-13.589914017688997</c:v>
                </c:pt>
                <c:pt idx="1324">
                  <c:v>-13.589914017688997</c:v>
                </c:pt>
                <c:pt idx="1325">
                  <c:v>-13.602817422524906</c:v>
                </c:pt>
                <c:pt idx="1326">
                  <c:v>-13.602817422524906</c:v>
                </c:pt>
                <c:pt idx="1327">
                  <c:v>-13.589914017688997</c:v>
                </c:pt>
                <c:pt idx="1328">
                  <c:v>-13.602817422524906</c:v>
                </c:pt>
                <c:pt idx="1329">
                  <c:v>-13.615889504092259</c:v>
                </c:pt>
                <c:pt idx="1330">
                  <c:v>-13.602817422524906</c:v>
                </c:pt>
                <c:pt idx="1331">
                  <c:v>-13.602817422524906</c:v>
                </c:pt>
                <c:pt idx="1332">
                  <c:v>-13.615889504092259</c:v>
                </c:pt>
                <c:pt idx="1333">
                  <c:v>-13.602817422524906</c:v>
                </c:pt>
                <c:pt idx="1334">
                  <c:v>-13.615889504092259</c:v>
                </c:pt>
                <c:pt idx="1335">
                  <c:v>-13.602817422524906</c:v>
                </c:pt>
                <c:pt idx="1336">
                  <c:v>-13.62913473084228</c:v>
                </c:pt>
                <c:pt idx="1337">
                  <c:v>-13.615889504092259</c:v>
                </c:pt>
                <c:pt idx="1338">
                  <c:v>-13.62913473084228</c:v>
                </c:pt>
                <c:pt idx="1339">
                  <c:v>-13.602817422524906</c:v>
                </c:pt>
                <c:pt idx="1340">
                  <c:v>-13.615889504092259</c:v>
                </c:pt>
                <c:pt idx="1341">
                  <c:v>-13.615889504092259</c:v>
                </c:pt>
                <c:pt idx="1342">
                  <c:v>-13.602817422524906</c:v>
                </c:pt>
                <c:pt idx="1343">
                  <c:v>-13.62913473084228</c:v>
                </c:pt>
                <c:pt idx="1344">
                  <c:v>-13.62913473084228</c:v>
                </c:pt>
                <c:pt idx="1345">
                  <c:v>-13.615889504092259</c:v>
                </c:pt>
                <c:pt idx="1346">
                  <c:v>-13.615889504092259</c:v>
                </c:pt>
                <c:pt idx="1347">
                  <c:v>-13.62913473084228</c:v>
                </c:pt>
                <c:pt idx="1348">
                  <c:v>-13.615889504092259</c:v>
                </c:pt>
                <c:pt idx="1349">
                  <c:v>-13.62913473084228</c:v>
                </c:pt>
                <c:pt idx="1350">
                  <c:v>-13.62913473084228</c:v>
                </c:pt>
                <c:pt idx="1351">
                  <c:v>-13.62913473084228</c:v>
                </c:pt>
                <c:pt idx="1352">
                  <c:v>-13.62913473084228</c:v>
                </c:pt>
                <c:pt idx="1353">
                  <c:v>-13.64255775117442</c:v>
                </c:pt>
                <c:pt idx="1354">
                  <c:v>-13.62913473084228</c:v>
                </c:pt>
                <c:pt idx="1355">
                  <c:v>-13.615889504092259</c:v>
                </c:pt>
                <c:pt idx="1356">
                  <c:v>-13.62913473084228</c:v>
                </c:pt>
                <c:pt idx="1357">
                  <c:v>-13.615889504092259</c:v>
                </c:pt>
                <c:pt idx="1358">
                  <c:v>-13.62913473084228</c:v>
                </c:pt>
                <c:pt idx="1359">
                  <c:v>-13.615889504092259</c:v>
                </c:pt>
                <c:pt idx="1360">
                  <c:v>-13.62913473084228</c:v>
                </c:pt>
                <c:pt idx="1361">
                  <c:v>-13.64255775117442</c:v>
                </c:pt>
                <c:pt idx="1362">
                  <c:v>-13.62913473084228</c:v>
                </c:pt>
                <c:pt idx="1363">
                  <c:v>-13.64255775117442</c:v>
                </c:pt>
                <c:pt idx="1364">
                  <c:v>-13.62913473084228</c:v>
                </c:pt>
                <c:pt idx="1365">
                  <c:v>-13.62913473084228</c:v>
                </c:pt>
                <c:pt idx="1366">
                  <c:v>-13.615889504092259</c:v>
                </c:pt>
                <c:pt idx="1367">
                  <c:v>-13.64255775117442</c:v>
                </c:pt>
                <c:pt idx="1368">
                  <c:v>-13.62913473084228</c:v>
                </c:pt>
                <c:pt idx="1369">
                  <c:v>-13.64255775117442</c:v>
                </c:pt>
                <c:pt idx="1370">
                  <c:v>-13.64255775117442</c:v>
                </c:pt>
                <c:pt idx="1371">
                  <c:v>-13.62913473084228</c:v>
                </c:pt>
                <c:pt idx="1372">
                  <c:v>-13.64255775117442</c:v>
                </c:pt>
                <c:pt idx="1373">
                  <c:v>-13.64255775117442</c:v>
                </c:pt>
                <c:pt idx="1374">
                  <c:v>-13.64255775117442</c:v>
                </c:pt>
                <c:pt idx="1375">
                  <c:v>-13.62913473084228</c:v>
                </c:pt>
                <c:pt idx="1376">
                  <c:v>-13.64255775117442</c:v>
                </c:pt>
                <c:pt idx="1377">
                  <c:v>-13.656163403230199</c:v>
                </c:pt>
                <c:pt idx="1378">
                  <c:v>-13.62913473084228</c:v>
                </c:pt>
                <c:pt idx="1379">
                  <c:v>-13.64255775117442</c:v>
                </c:pt>
                <c:pt idx="1380">
                  <c:v>-13.64255775117442</c:v>
                </c:pt>
                <c:pt idx="1381">
                  <c:v>-13.656163403230199</c:v>
                </c:pt>
                <c:pt idx="1382">
                  <c:v>-13.64255775117442</c:v>
                </c:pt>
                <c:pt idx="1383">
                  <c:v>-13.656163403230199</c:v>
                </c:pt>
                <c:pt idx="1384">
                  <c:v>-13.656163403230199</c:v>
                </c:pt>
                <c:pt idx="1385">
                  <c:v>-13.656163403230199</c:v>
                </c:pt>
                <c:pt idx="1386">
                  <c:v>-13.64255775117442</c:v>
                </c:pt>
                <c:pt idx="1387">
                  <c:v>-13.656163403230199</c:v>
                </c:pt>
                <c:pt idx="1388">
                  <c:v>-13.656163403230199</c:v>
                </c:pt>
                <c:pt idx="1389">
                  <c:v>-13.656163403230199</c:v>
                </c:pt>
                <c:pt idx="1390">
                  <c:v>-13.64255775117442</c:v>
                </c:pt>
                <c:pt idx="1391">
                  <c:v>-13.64255775117442</c:v>
                </c:pt>
                <c:pt idx="1392">
                  <c:v>-13.656163403230199</c:v>
                </c:pt>
                <c:pt idx="1393">
                  <c:v>-13.656163403230199</c:v>
                </c:pt>
                <c:pt idx="1394">
                  <c:v>-13.669956725362534</c:v>
                </c:pt>
                <c:pt idx="1395">
                  <c:v>-13.656163403230199</c:v>
                </c:pt>
                <c:pt idx="1396">
                  <c:v>-13.64255775117442</c:v>
                </c:pt>
                <c:pt idx="1397">
                  <c:v>-13.656163403230199</c:v>
                </c:pt>
                <c:pt idx="1398">
                  <c:v>-13.656163403230199</c:v>
                </c:pt>
                <c:pt idx="1399">
                  <c:v>-13.656163403230199</c:v>
                </c:pt>
                <c:pt idx="1400">
                  <c:v>-13.669956725362534</c:v>
                </c:pt>
                <c:pt idx="1401">
                  <c:v>-13.669956725362534</c:v>
                </c:pt>
                <c:pt idx="1402">
                  <c:v>-13.669956725362534</c:v>
                </c:pt>
                <c:pt idx="1403">
                  <c:v>-13.669956725362534</c:v>
                </c:pt>
                <c:pt idx="1404">
                  <c:v>-13.669956725362534</c:v>
                </c:pt>
                <c:pt idx="1405">
                  <c:v>-13.669956725362534</c:v>
                </c:pt>
                <c:pt idx="1406">
                  <c:v>-13.669956725362534</c:v>
                </c:pt>
                <c:pt idx="1407">
                  <c:v>-13.656163403230199</c:v>
                </c:pt>
                <c:pt idx="1408">
                  <c:v>-13.683942967337273</c:v>
                </c:pt>
                <c:pt idx="1409">
                  <c:v>-13.669956725362534</c:v>
                </c:pt>
                <c:pt idx="1410">
                  <c:v>-13.669956725362534</c:v>
                </c:pt>
                <c:pt idx="1411">
                  <c:v>-13.683942967337273</c:v>
                </c:pt>
                <c:pt idx="1412">
                  <c:v>-13.669956725362534</c:v>
                </c:pt>
                <c:pt idx="1413">
                  <c:v>-13.656163403230199</c:v>
                </c:pt>
                <c:pt idx="1414">
                  <c:v>-13.669956725362534</c:v>
                </c:pt>
                <c:pt idx="1415">
                  <c:v>-13.669956725362534</c:v>
                </c:pt>
                <c:pt idx="1416">
                  <c:v>-13.656163403230199</c:v>
                </c:pt>
                <c:pt idx="1417">
                  <c:v>-13.656163403230199</c:v>
                </c:pt>
                <c:pt idx="1418">
                  <c:v>-13.669956725362534</c:v>
                </c:pt>
                <c:pt idx="1419">
                  <c:v>-13.683942967337273</c:v>
                </c:pt>
                <c:pt idx="1420">
                  <c:v>-13.683942967337273</c:v>
                </c:pt>
                <c:pt idx="1421">
                  <c:v>-13.69812760232923</c:v>
                </c:pt>
                <c:pt idx="1422">
                  <c:v>-13.683942967337273</c:v>
                </c:pt>
                <c:pt idx="1423">
                  <c:v>-13.669956725362534</c:v>
                </c:pt>
                <c:pt idx="1424">
                  <c:v>-13.683942967337273</c:v>
                </c:pt>
                <c:pt idx="1425">
                  <c:v>-13.683942967337273</c:v>
                </c:pt>
                <c:pt idx="1426">
                  <c:v>-13.683942967337273</c:v>
                </c:pt>
                <c:pt idx="1427">
                  <c:v>-13.683942967337273</c:v>
                </c:pt>
                <c:pt idx="1428">
                  <c:v>-13.683942967337273</c:v>
                </c:pt>
                <c:pt idx="1429">
                  <c:v>-13.683942967337273</c:v>
                </c:pt>
                <c:pt idx="1430">
                  <c:v>-13.683942967337273</c:v>
                </c:pt>
                <c:pt idx="1431">
                  <c:v>-13.683942967337273</c:v>
                </c:pt>
                <c:pt idx="1432">
                  <c:v>-13.683942967337273</c:v>
                </c:pt>
                <c:pt idx="1433">
                  <c:v>-13.69812760232923</c:v>
                </c:pt>
                <c:pt idx="1434">
                  <c:v>-13.69812760232923</c:v>
                </c:pt>
                <c:pt idx="1435">
                  <c:v>-13.683942967337273</c:v>
                </c:pt>
                <c:pt idx="1436">
                  <c:v>-13.683942967337273</c:v>
                </c:pt>
                <c:pt idx="1437">
                  <c:v>-13.69812760232923</c:v>
                </c:pt>
                <c:pt idx="1438">
                  <c:v>-13.712516339781329</c:v>
                </c:pt>
                <c:pt idx="1439">
                  <c:v>-13.712516339781329</c:v>
                </c:pt>
                <c:pt idx="1440">
                  <c:v>-13.69812760232923</c:v>
                </c:pt>
                <c:pt idx="1441">
                  <c:v>-13.69812760232923</c:v>
                </c:pt>
                <c:pt idx="1442">
                  <c:v>-13.712516339781329</c:v>
                </c:pt>
                <c:pt idx="1443">
                  <c:v>-13.712516339781329</c:v>
                </c:pt>
                <c:pt idx="1444">
                  <c:v>-13.712516339781329</c:v>
                </c:pt>
                <c:pt idx="1445">
                  <c:v>-13.69812760232923</c:v>
                </c:pt>
                <c:pt idx="1446">
                  <c:v>-13.712516339781329</c:v>
                </c:pt>
                <c:pt idx="1447">
                  <c:v>-13.712516339781329</c:v>
                </c:pt>
                <c:pt idx="1448">
                  <c:v>-13.712516339781329</c:v>
                </c:pt>
                <c:pt idx="1449">
                  <c:v>-13.69812760232923</c:v>
                </c:pt>
                <c:pt idx="1450">
                  <c:v>-13.712516339781329</c:v>
                </c:pt>
                <c:pt idx="1451">
                  <c:v>-13.712516339781329</c:v>
                </c:pt>
                <c:pt idx="1452">
                  <c:v>-13.727115139202482</c:v>
                </c:pt>
                <c:pt idx="1453">
                  <c:v>-13.712516339781329</c:v>
                </c:pt>
                <c:pt idx="1454">
                  <c:v>-13.69812760232923</c:v>
                </c:pt>
                <c:pt idx="1455">
                  <c:v>-13.712516339781329</c:v>
                </c:pt>
                <c:pt idx="1456">
                  <c:v>-13.727115139202482</c:v>
                </c:pt>
                <c:pt idx="1457">
                  <c:v>-13.712516339781329</c:v>
                </c:pt>
                <c:pt idx="1458">
                  <c:v>-13.727115139202482</c:v>
                </c:pt>
                <c:pt idx="1459">
                  <c:v>-13.727115139202482</c:v>
                </c:pt>
                <c:pt idx="1460">
                  <c:v>-13.741930224987623</c:v>
                </c:pt>
                <c:pt idx="1461">
                  <c:v>-13.712516339781329</c:v>
                </c:pt>
                <c:pt idx="1462">
                  <c:v>-13.741930224987623</c:v>
                </c:pt>
                <c:pt idx="1463">
                  <c:v>-13.727115139202482</c:v>
                </c:pt>
                <c:pt idx="1464">
                  <c:v>-13.741930224987623</c:v>
                </c:pt>
                <c:pt idx="1465">
                  <c:v>-13.741930224987623</c:v>
                </c:pt>
                <c:pt idx="1466">
                  <c:v>-13.727115139202482</c:v>
                </c:pt>
                <c:pt idx="1467">
                  <c:v>-13.727115139202482</c:v>
                </c:pt>
                <c:pt idx="1468">
                  <c:v>-13.741930224987623</c:v>
                </c:pt>
                <c:pt idx="1469">
                  <c:v>-13.727115139202482</c:v>
                </c:pt>
                <c:pt idx="1470">
                  <c:v>-13.712516339781329</c:v>
                </c:pt>
                <c:pt idx="1471">
                  <c:v>-13.727115139202482</c:v>
                </c:pt>
                <c:pt idx="1472">
                  <c:v>-13.727115139202482</c:v>
                </c:pt>
                <c:pt idx="1473">
                  <c:v>-13.712516339781329</c:v>
                </c:pt>
                <c:pt idx="1474">
                  <c:v>-13.727115139202482</c:v>
                </c:pt>
                <c:pt idx="1475">
                  <c:v>-13.741930224987623</c:v>
                </c:pt>
                <c:pt idx="1476">
                  <c:v>-13.727115139202482</c:v>
                </c:pt>
                <c:pt idx="1477">
                  <c:v>-13.712516339781329</c:v>
                </c:pt>
                <c:pt idx="1478">
                  <c:v>-13.727115139202482</c:v>
                </c:pt>
                <c:pt idx="1479">
                  <c:v>-13.727115139202482</c:v>
                </c:pt>
                <c:pt idx="1480">
                  <c:v>-13.727115139202482</c:v>
                </c:pt>
                <c:pt idx="1481">
                  <c:v>-13.756968102352165</c:v>
                </c:pt>
                <c:pt idx="1482">
                  <c:v>-13.741930224987623</c:v>
                </c:pt>
                <c:pt idx="1483">
                  <c:v>-13.741930224987623</c:v>
                </c:pt>
                <c:pt idx="1484">
                  <c:v>-13.727115139202482</c:v>
                </c:pt>
                <c:pt idx="1485">
                  <c:v>-13.741930224987623</c:v>
                </c:pt>
                <c:pt idx="1486">
                  <c:v>-13.741930224987623</c:v>
                </c:pt>
                <c:pt idx="1487">
                  <c:v>-13.741930224987623</c:v>
                </c:pt>
                <c:pt idx="1488">
                  <c:v>-13.756968102352165</c:v>
                </c:pt>
                <c:pt idx="1489">
                  <c:v>-13.756968102352165</c:v>
                </c:pt>
                <c:pt idx="1490">
                  <c:v>-13.741930224987623</c:v>
                </c:pt>
                <c:pt idx="1491">
                  <c:v>-13.741930224987623</c:v>
                </c:pt>
                <c:pt idx="1492">
                  <c:v>-13.741930224987623</c:v>
                </c:pt>
                <c:pt idx="1493">
                  <c:v>-13.756968102352165</c:v>
                </c:pt>
                <c:pt idx="1494">
                  <c:v>-13.727115139202482</c:v>
                </c:pt>
                <c:pt idx="1495">
                  <c:v>-13.756968102352165</c:v>
                </c:pt>
                <c:pt idx="1496">
                  <c:v>-13.727115139202482</c:v>
                </c:pt>
                <c:pt idx="1497">
                  <c:v>-13.741930224987623</c:v>
                </c:pt>
                <c:pt idx="1498">
                  <c:v>-13.727115139202482</c:v>
                </c:pt>
                <c:pt idx="1499">
                  <c:v>-13.741930224987623</c:v>
                </c:pt>
                <c:pt idx="1500">
                  <c:v>-13.741930224987623</c:v>
                </c:pt>
                <c:pt idx="1501">
                  <c:v>-13.741930224987623</c:v>
                </c:pt>
                <c:pt idx="1502">
                  <c:v>-13.756968102352165</c:v>
                </c:pt>
                <c:pt idx="1503">
                  <c:v>-13.727115139202482</c:v>
                </c:pt>
                <c:pt idx="1504">
                  <c:v>-13.741930224987623</c:v>
                </c:pt>
                <c:pt idx="1505">
                  <c:v>-13.772235574482952</c:v>
                </c:pt>
                <c:pt idx="1506">
                  <c:v>-13.772235574482952</c:v>
                </c:pt>
                <c:pt idx="1507">
                  <c:v>-13.741930224987623</c:v>
                </c:pt>
                <c:pt idx="1508">
                  <c:v>-13.772235574482952</c:v>
                </c:pt>
                <c:pt idx="1509">
                  <c:v>-13.756968102352165</c:v>
                </c:pt>
                <c:pt idx="1510">
                  <c:v>-13.756968102352165</c:v>
                </c:pt>
                <c:pt idx="1511">
                  <c:v>-13.772235574482952</c:v>
                </c:pt>
                <c:pt idx="1512">
                  <c:v>-13.756968102352165</c:v>
                </c:pt>
                <c:pt idx="1513">
                  <c:v>-13.756968102352165</c:v>
                </c:pt>
                <c:pt idx="1514">
                  <c:v>-13.772235574482952</c:v>
                </c:pt>
                <c:pt idx="1515">
                  <c:v>-13.772235574482952</c:v>
                </c:pt>
                <c:pt idx="1516">
                  <c:v>-13.772235574482952</c:v>
                </c:pt>
                <c:pt idx="1517">
                  <c:v>-13.772235574482952</c:v>
                </c:pt>
                <c:pt idx="1518">
                  <c:v>-13.772235574482952</c:v>
                </c:pt>
                <c:pt idx="1519">
                  <c:v>-13.772235574482952</c:v>
                </c:pt>
                <c:pt idx="1520">
                  <c:v>-13.772235574482952</c:v>
                </c:pt>
                <c:pt idx="1521">
                  <c:v>-13.756968102352165</c:v>
                </c:pt>
                <c:pt idx="1522">
                  <c:v>-13.756968102352165</c:v>
                </c:pt>
                <c:pt idx="1523">
                  <c:v>-13.772235574482952</c:v>
                </c:pt>
                <c:pt idx="1524">
                  <c:v>-13.787739761018917</c:v>
                </c:pt>
                <c:pt idx="1525">
                  <c:v>-13.772235574482952</c:v>
                </c:pt>
                <c:pt idx="1526">
                  <c:v>-13.756968102352165</c:v>
                </c:pt>
                <c:pt idx="1527">
                  <c:v>-13.787739761018917</c:v>
                </c:pt>
                <c:pt idx="1528">
                  <c:v>-13.772235574482952</c:v>
                </c:pt>
                <c:pt idx="1529">
                  <c:v>-13.787739761018917</c:v>
                </c:pt>
                <c:pt idx="1530">
                  <c:v>-13.787739761018917</c:v>
                </c:pt>
                <c:pt idx="1531">
                  <c:v>-13.787739761018917</c:v>
                </c:pt>
                <c:pt idx="1532">
                  <c:v>-13.787739761018917</c:v>
                </c:pt>
                <c:pt idx="1533">
                  <c:v>-13.787739761018917</c:v>
                </c:pt>
                <c:pt idx="1534">
                  <c:v>-13.772235574482952</c:v>
                </c:pt>
                <c:pt idx="1535">
                  <c:v>-13.756968102352165</c:v>
                </c:pt>
                <c:pt idx="1536">
                  <c:v>-13.772235574482952</c:v>
                </c:pt>
                <c:pt idx="1537">
                  <c:v>-13.772235574482952</c:v>
                </c:pt>
                <c:pt idx="1538">
                  <c:v>-13.787739761018917</c:v>
                </c:pt>
                <c:pt idx="1539">
                  <c:v>-13.787739761018917</c:v>
                </c:pt>
                <c:pt idx="1540">
                  <c:v>-13.772235574482952</c:v>
                </c:pt>
                <c:pt idx="1541">
                  <c:v>-13.803488117987056</c:v>
                </c:pt>
                <c:pt idx="1542">
                  <c:v>-13.772235574482952</c:v>
                </c:pt>
                <c:pt idx="1543">
                  <c:v>-13.787739761018917</c:v>
                </c:pt>
                <c:pt idx="1544">
                  <c:v>-13.772235574482952</c:v>
                </c:pt>
                <c:pt idx="1545">
                  <c:v>-13.787739761018917</c:v>
                </c:pt>
                <c:pt idx="1546">
                  <c:v>-13.787739761018917</c:v>
                </c:pt>
                <c:pt idx="1547">
                  <c:v>-13.803488117987056</c:v>
                </c:pt>
                <c:pt idx="1548">
                  <c:v>-13.803488117987056</c:v>
                </c:pt>
                <c:pt idx="1549">
                  <c:v>-13.803488117987056</c:v>
                </c:pt>
                <c:pt idx="1550">
                  <c:v>-13.787739761018917</c:v>
                </c:pt>
                <c:pt idx="1551">
                  <c:v>-13.803488117987056</c:v>
                </c:pt>
                <c:pt idx="1552">
                  <c:v>-13.803488117987056</c:v>
                </c:pt>
                <c:pt idx="1553">
                  <c:v>-13.787739761018917</c:v>
                </c:pt>
                <c:pt idx="1554">
                  <c:v>-13.803488117987056</c:v>
                </c:pt>
                <c:pt idx="1555">
                  <c:v>-13.803488117987056</c:v>
                </c:pt>
                <c:pt idx="1556">
                  <c:v>-13.803488117987056</c:v>
                </c:pt>
                <c:pt idx="1557">
                  <c:v>-13.819488459333497</c:v>
                </c:pt>
                <c:pt idx="1558">
                  <c:v>-13.803488117987056</c:v>
                </c:pt>
                <c:pt idx="1559">
                  <c:v>-13.787739761018917</c:v>
                </c:pt>
                <c:pt idx="1560">
                  <c:v>-13.803488117987056</c:v>
                </c:pt>
                <c:pt idx="1561">
                  <c:v>-13.803488117987056</c:v>
                </c:pt>
                <c:pt idx="1562">
                  <c:v>-13.787739761018917</c:v>
                </c:pt>
                <c:pt idx="1563">
                  <c:v>-13.803488117987056</c:v>
                </c:pt>
                <c:pt idx="1564">
                  <c:v>-13.787739761018917</c:v>
                </c:pt>
                <c:pt idx="1565">
                  <c:v>-13.787739761018917</c:v>
                </c:pt>
                <c:pt idx="1566">
                  <c:v>-13.819488459333497</c:v>
                </c:pt>
                <c:pt idx="1567">
                  <c:v>-13.787739761018917</c:v>
                </c:pt>
                <c:pt idx="1568">
                  <c:v>-13.803488117987056</c:v>
                </c:pt>
                <c:pt idx="1569">
                  <c:v>-13.803488117987056</c:v>
                </c:pt>
                <c:pt idx="1570">
                  <c:v>-13.803488117987056</c:v>
                </c:pt>
                <c:pt idx="1571">
                  <c:v>-13.819488459333497</c:v>
                </c:pt>
                <c:pt idx="1572">
                  <c:v>-13.819488459333497</c:v>
                </c:pt>
                <c:pt idx="1573">
                  <c:v>-13.787739761018917</c:v>
                </c:pt>
                <c:pt idx="1574">
                  <c:v>-13.819488459333497</c:v>
                </c:pt>
                <c:pt idx="1575">
                  <c:v>-13.803488117987056</c:v>
                </c:pt>
                <c:pt idx="1576">
                  <c:v>-13.787739761018917</c:v>
                </c:pt>
                <c:pt idx="1577">
                  <c:v>-13.819488459333497</c:v>
                </c:pt>
                <c:pt idx="1578">
                  <c:v>-13.819488459333497</c:v>
                </c:pt>
                <c:pt idx="1579">
                  <c:v>-13.803488117987056</c:v>
                </c:pt>
                <c:pt idx="1580">
                  <c:v>-13.803488117987056</c:v>
                </c:pt>
                <c:pt idx="1581">
                  <c:v>-13.819488459333497</c:v>
                </c:pt>
                <c:pt idx="1582">
                  <c:v>-13.819488459333497</c:v>
                </c:pt>
                <c:pt idx="1583">
                  <c:v>-13.819488459333497</c:v>
                </c:pt>
                <c:pt idx="1584">
                  <c:v>-13.787739761018917</c:v>
                </c:pt>
                <c:pt idx="1585">
                  <c:v>-13.819488459333497</c:v>
                </c:pt>
                <c:pt idx="1586">
                  <c:v>-13.835748980205278</c:v>
                </c:pt>
                <c:pt idx="1587">
                  <c:v>-13.819488459333497</c:v>
                </c:pt>
                <c:pt idx="1588">
                  <c:v>-13.803488117987056</c:v>
                </c:pt>
                <c:pt idx="1589">
                  <c:v>-13.803488117987056</c:v>
                </c:pt>
                <c:pt idx="1590">
                  <c:v>-13.819488459333497</c:v>
                </c:pt>
                <c:pt idx="1591">
                  <c:v>-13.819488459333497</c:v>
                </c:pt>
                <c:pt idx="1592">
                  <c:v>-13.803488117987056</c:v>
                </c:pt>
                <c:pt idx="1593">
                  <c:v>-13.819488459333497</c:v>
                </c:pt>
                <c:pt idx="1594">
                  <c:v>-13.803488117987056</c:v>
                </c:pt>
                <c:pt idx="1595">
                  <c:v>-13.819488459333497</c:v>
                </c:pt>
                <c:pt idx="1596">
                  <c:v>-13.803488117987056</c:v>
                </c:pt>
                <c:pt idx="1597">
                  <c:v>-13.803488117987056</c:v>
                </c:pt>
                <c:pt idx="1598">
                  <c:v>-13.819488459333497</c:v>
                </c:pt>
                <c:pt idx="1599">
                  <c:v>-13.835748980205278</c:v>
                </c:pt>
                <c:pt idx="1600">
                  <c:v>-13.835748980205278</c:v>
                </c:pt>
                <c:pt idx="1601">
                  <c:v>-13.819488459333497</c:v>
                </c:pt>
                <c:pt idx="1602">
                  <c:v>-13.835748980205278</c:v>
                </c:pt>
                <c:pt idx="1603">
                  <c:v>-13.819488459333497</c:v>
                </c:pt>
                <c:pt idx="1604">
                  <c:v>-13.835748980205278</c:v>
                </c:pt>
                <c:pt idx="1605">
                  <c:v>-13.819488459333497</c:v>
                </c:pt>
                <c:pt idx="1606">
                  <c:v>-13.835748980205278</c:v>
                </c:pt>
                <c:pt idx="1607">
                  <c:v>-13.835748980205278</c:v>
                </c:pt>
                <c:pt idx="1608">
                  <c:v>-13.819488459333497</c:v>
                </c:pt>
                <c:pt idx="1609">
                  <c:v>-13.835748980205278</c:v>
                </c:pt>
                <c:pt idx="1610">
                  <c:v>-13.835748980205278</c:v>
                </c:pt>
                <c:pt idx="1611">
                  <c:v>-13.819488459333497</c:v>
                </c:pt>
                <c:pt idx="1612">
                  <c:v>-13.835748980205278</c:v>
                </c:pt>
                <c:pt idx="1613">
                  <c:v>-13.835748980205278</c:v>
                </c:pt>
                <c:pt idx="1614">
                  <c:v>-13.852278282156488</c:v>
                </c:pt>
                <c:pt idx="1615">
                  <c:v>-13.835748980205278</c:v>
                </c:pt>
                <c:pt idx="1616">
                  <c:v>-13.835748980205278</c:v>
                </c:pt>
                <c:pt idx="1617">
                  <c:v>-13.835748980205278</c:v>
                </c:pt>
                <c:pt idx="1618">
                  <c:v>-13.819488459333497</c:v>
                </c:pt>
                <c:pt idx="1619">
                  <c:v>-13.819488459333497</c:v>
                </c:pt>
                <c:pt idx="1620">
                  <c:v>-13.787739761018917</c:v>
                </c:pt>
                <c:pt idx="1621">
                  <c:v>-13.819488459333497</c:v>
                </c:pt>
                <c:pt idx="1622">
                  <c:v>-13.819488459333497</c:v>
                </c:pt>
                <c:pt idx="1623">
                  <c:v>-13.819488459333497</c:v>
                </c:pt>
                <c:pt idx="1624">
                  <c:v>-13.819488459333497</c:v>
                </c:pt>
                <c:pt idx="1625">
                  <c:v>-13.819488459333497</c:v>
                </c:pt>
                <c:pt idx="1626">
                  <c:v>-13.835748980205278</c:v>
                </c:pt>
                <c:pt idx="1627">
                  <c:v>-13.835748980205278</c:v>
                </c:pt>
                <c:pt idx="1628">
                  <c:v>-13.819488459333497</c:v>
                </c:pt>
                <c:pt idx="1629">
                  <c:v>-13.835748980205278</c:v>
                </c:pt>
                <c:pt idx="1630">
                  <c:v>-13.852278282156488</c:v>
                </c:pt>
                <c:pt idx="1631">
                  <c:v>-13.835748980205278</c:v>
                </c:pt>
                <c:pt idx="1632">
                  <c:v>-13.819488459333497</c:v>
                </c:pt>
                <c:pt idx="1633">
                  <c:v>-13.819488459333497</c:v>
                </c:pt>
                <c:pt idx="1634">
                  <c:v>-13.835748980205278</c:v>
                </c:pt>
                <c:pt idx="1635">
                  <c:v>-13.835748980205278</c:v>
                </c:pt>
                <c:pt idx="1636">
                  <c:v>-13.852278282156488</c:v>
                </c:pt>
                <c:pt idx="1637">
                  <c:v>-13.852278282156488</c:v>
                </c:pt>
                <c:pt idx="1638">
                  <c:v>-13.835748980205278</c:v>
                </c:pt>
                <c:pt idx="1639">
                  <c:v>-13.852278282156488</c:v>
                </c:pt>
                <c:pt idx="1640">
                  <c:v>-13.835748980205278</c:v>
                </c:pt>
                <c:pt idx="1641">
                  <c:v>-13.852278282156488</c:v>
                </c:pt>
                <c:pt idx="1642">
                  <c:v>-13.835748980205278</c:v>
                </c:pt>
                <c:pt idx="1643">
                  <c:v>-13.869085400472869</c:v>
                </c:pt>
                <c:pt idx="1644">
                  <c:v>-13.852278282156488</c:v>
                </c:pt>
                <c:pt idx="1645">
                  <c:v>-13.852278282156488</c:v>
                </c:pt>
                <c:pt idx="1646">
                  <c:v>-13.869085400472869</c:v>
                </c:pt>
                <c:pt idx="1647">
                  <c:v>-13.835748980205278</c:v>
                </c:pt>
                <c:pt idx="1648">
                  <c:v>-13.852278282156488</c:v>
                </c:pt>
                <c:pt idx="1649">
                  <c:v>-13.852278282156488</c:v>
                </c:pt>
                <c:pt idx="1650">
                  <c:v>-13.852278282156488</c:v>
                </c:pt>
                <c:pt idx="1651">
                  <c:v>-13.852278282156488</c:v>
                </c:pt>
                <c:pt idx="1652">
                  <c:v>-13.869085400472869</c:v>
                </c:pt>
                <c:pt idx="1653">
                  <c:v>-13.852278282156488</c:v>
                </c:pt>
                <c:pt idx="1654">
                  <c:v>-13.835748980205278</c:v>
                </c:pt>
                <c:pt idx="1655">
                  <c:v>-13.852278282156488</c:v>
                </c:pt>
                <c:pt idx="1656">
                  <c:v>-13.852278282156488</c:v>
                </c:pt>
                <c:pt idx="1657">
                  <c:v>-13.869085400472869</c:v>
                </c:pt>
                <c:pt idx="1658">
                  <c:v>-13.869085400472869</c:v>
                </c:pt>
                <c:pt idx="1659">
                  <c:v>-13.852278282156488</c:v>
                </c:pt>
                <c:pt idx="1660">
                  <c:v>-13.852278282156488</c:v>
                </c:pt>
                <c:pt idx="1661">
                  <c:v>-13.869085400472869</c:v>
                </c:pt>
                <c:pt idx="1662">
                  <c:v>-13.88617983383217</c:v>
                </c:pt>
                <c:pt idx="1663">
                  <c:v>-13.88617983383217</c:v>
                </c:pt>
                <c:pt idx="1664">
                  <c:v>-13.869085400472869</c:v>
                </c:pt>
                <c:pt idx="1665">
                  <c:v>-13.869085400472869</c:v>
                </c:pt>
                <c:pt idx="1666">
                  <c:v>-13.869085400472869</c:v>
                </c:pt>
                <c:pt idx="1667">
                  <c:v>-13.852278282156488</c:v>
                </c:pt>
                <c:pt idx="1668">
                  <c:v>-13.88617983383217</c:v>
                </c:pt>
                <c:pt idx="1669">
                  <c:v>-13.88617983383217</c:v>
                </c:pt>
                <c:pt idx="1670">
                  <c:v>-13.869085400472869</c:v>
                </c:pt>
                <c:pt idx="1671">
                  <c:v>-13.88617983383217</c:v>
                </c:pt>
                <c:pt idx="1672">
                  <c:v>-13.869085400472869</c:v>
                </c:pt>
                <c:pt idx="1673">
                  <c:v>-13.88617983383217</c:v>
                </c:pt>
                <c:pt idx="1674">
                  <c:v>-13.88617983383217</c:v>
                </c:pt>
                <c:pt idx="1675">
                  <c:v>-13.869085400472869</c:v>
                </c:pt>
                <c:pt idx="1676">
                  <c:v>-13.88617983383217</c:v>
                </c:pt>
                <c:pt idx="1677">
                  <c:v>-13.869085400472869</c:v>
                </c:pt>
                <c:pt idx="1678">
                  <c:v>-13.88617983383217</c:v>
                </c:pt>
                <c:pt idx="1679">
                  <c:v>-13.869085400472869</c:v>
                </c:pt>
                <c:pt idx="1680">
                  <c:v>-13.869085400472869</c:v>
                </c:pt>
                <c:pt idx="1681">
                  <c:v>-13.869085400472869</c:v>
                </c:pt>
                <c:pt idx="1682">
                  <c:v>-13.88617983383217</c:v>
                </c:pt>
                <c:pt idx="1683">
                  <c:v>-13.88617983383217</c:v>
                </c:pt>
                <c:pt idx="1684">
                  <c:v>-13.88617983383217</c:v>
                </c:pt>
                <c:pt idx="1685">
                  <c:v>-13.869085400472869</c:v>
                </c:pt>
                <c:pt idx="1686">
                  <c:v>-13.88617983383217</c:v>
                </c:pt>
                <c:pt idx="1687">
                  <c:v>-13.869085400472869</c:v>
                </c:pt>
                <c:pt idx="1688">
                  <c:v>-13.88617983383217</c:v>
                </c:pt>
                <c:pt idx="1689">
                  <c:v>-13.869085400472869</c:v>
                </c:pt>
                <c:pt idx="1690">
                  <c:v>-13.869085400472869</c:v>
                </c:pt>
                <c:pt idx="1691">
                  <c:v>-13.88617983383217</c:v>
                </c:pt>
                <c:pt idx="1692">
                  <c:v>-13.869085400472869</c:v>
                </c:pt>
                <c:pt idx="1693">
                  <c:v>-13.852278282156488</c:v>
                </c:pt>
                <c:pt idx="1694">
                  <c:v>-13.869085400472869</c:v>
                </c:pt>
                <c:pt idx="1695">
                  <c:v>-13.88617983383217</c:v>
                </c:pt>
                <c:pt idx="1696">
                  <c:v>-13.869085400472869</c:v>
                </c:pt>
                <c:pt idx="1697">
                  <c:v>-13.903571576544039</c:v>
                </c:pt>
                <c:pt idx="1698">
                  <c:v>-13.88617983383217</c:v>
                </c:pt>
                <c:pt idx="1699">
                  <c:v>-13.903571576544039</c:v>
                </c:pt>
                <c:pt idx="1700">
                  <c:v>-13.869085400472869</c:v>
                </c:pt>
                <c:pt idx="1701">
                  <c:v>-13.88617983383217</c:v>
                </c:pt>
                <c:pt idx="1702">
                  <c:v>-13.88617983383217</c:v>
                </c:pt>
                <c:pt idx="1703">
                  <c:v>-13.88617983383217</c:v>
                </c:pt>
                <c:pt idx="1704">
                  <c:v>-13.88617983383217</c:v>
                </c:pt>
                <c:pt idx="1705">
                  <c:v>-13.903571576544039</c:v>
                </c:pt>
                <c:pt idx="1706">
                  <c:v>-13.92127115364344</c:v>
                </c:pt>
                <c:pt idx="1707">
                  <c:v>-13.903571576544039</c:v>
                </c:pt>
                <c:pt idx="1708">
                  <c:v>-13.903571576544039</c:v>
                </c:pt>
                <c:pt idx="1709">
                  <c:v>-13.903571576544039</c:v>
                </c:pt>
                <c:pt idx="1710">
                  <c:v>-13.92127115364344</c:v>
                </c:pt>
                <c:pt idx="1711">
                  <c:v>-13.88617983383217</c:v>
                </c:pt>
                <c:pt idx="1712">
                  <c:v>-13.88617983383217</c:v>
                </c:pt>
                <c:pt idx="1713">
                  <c:v>-13.903571576544039</c:v>
                </c:pt>
                <c:pt idx="1714">
                  <c:v>-13.903571576544039</c:v>
                </c:pt>
                <c:pt idx="1715">
                  <c:v>-13.903571576544039</c:v>
                </c:pt>
                <c:pt idx="1716">
                  <c:v>-13.903571576544039</c:v>
                </c:pt>
                <c:pt idx="1717">
                  <c:v>-13.903571576544039</c:v>
                </c:pt>
                <c:pt idx="1718">
                  <c:v>-13.88617983383217</c:v>
                </c:pt>
                <c:pt idx="1719">
                  <c:v>-13.903571576544039</c:v>
                </c:pt>
                <c:pt idx="1720">
                  <c:v>-13.903571576544039</c:v>
                </c:pt>
                <c:pt idx="1721">
                  <c:v>-13.92127115364344</c:v>
                </c:pt>
                <c:pt idx="1722">
                  <c:v>-13.88617983383217</c:v>
                </c:pt>
                <c:pt idx="1723">
                  <c:v>-13.903571576544039</c:v>
                </c:pt>
                <c:pt idx="1724">
                  <c:v>-13.903571576544039</c:v>
                </c:pt>
                <c:pt idx="1725">
                  <c:v>-13.92127115364344</c:v>
                </c:pt>
                <c:pt idx="1726">
                  <c:v>-13.92127115364344</c:v>
                </c:pt>
                <c:pt idx="1727">
                  <c:v>-13.92127115364344</c:v>
                </c:pt>
                <c:pt idx="1728">
                  <c:v>-13.92127115364344</c:v>
                </c:pt>
                <c:pt idx="1729">
                  <c:v>-13.903571576544039</c:v>
                </c:pt>
                <c:pt idx="1730">
                  <c:v>-13.903571576544039</c:v>
                </c:pt>
                <c:pt idx="1731">
                  <c:v>-13.903571576544039</c:v>
                </c:pt>
                <c:pt idx="1732">
                  <c:v>-13.88617983383217</c:v>
                </c:pt>
                <c:pt idx="1733">
                  <c:v>-13.92127115364344</c:v>
                </c:pt>
                <c:pt idx="1734">
                  <c:v>-13.903571576544039</c:v>
                </c:pt>
                <c:pt idx="1735">
                  <c:v>-13.88617983383217</c:v>
                </c:pt>
                <c:pt idx="1736">
                  <c:v>-13.903571576544039</c:v>
                </c:pt>
                <c:pt idx="1737">
                  <c:v>-13.903571576544039</c:v>
                </c:pt>
                <c:pt idx="1738">
                  <c:v>-13.903571576544039</c:v>
                </c:pt>
                <c:pt idx="1739">
                  <c:v>-13.903571576544039</c:v>
                </c:pt>
                <c:pt idx="1740">
                  <c:v>-13.92127115364344</c:v>
                </c:pt>
                <c:pt idx="1741">
                  <c:v>-13.92127115364344</c:v>
                </c:pt>
                <c:pt idx="1742">
                  <c:v>-13.92127115364344</c:v>
                </c:pt>
                <c:pt idx="1743">
                  <c:v>-13.92127115364344</c:v>
                </c:pt>
                <c:pt idx="1744">
                  <c:v>-13.92127115364344</c:v>
                </c:pt>
                <c:pt idx="1745">
                  <c:v>-13.903571576544039</c:v>
                </c:pt>
                <c:pt idx="1746">
                  <c:v>-13.92127115364344</c:v>
                </c:pt>
                <c:pt idx="1747">
                  <c:v>-13.92127115364344</c:v>
                </c:pt>
                <c:pt idx="1748">
                  <c:v>-13.92127115364344</c:v>
                </c:pt>
                <c:pt idx="1749">
                  <c:v>-13.939289659146118</c:v>
                </c:pt>
                <c:pt idx="1750">
                  <c:v>-13.92127115364344</c:v>
                </c:pt>
                <c:pt idx="1751">
                  <c:v>-13.92127115364344</c:v>
                </c:pt>
                <c:pt idx="1752">
                  <c:v>-13.92127115364344</c:v>
                </c:pt>
                <c:pt idx="1753">
                  <c:v>-13.92127115364344</c:v>
                </c:pt>
                <c:pt idx="1754">
                  <c:v>-13.903571576544039</c:v>
                </c:pt>
                <c:pt idx="1755">
                  <c:v>-13.903571576544039</c:v>
                </c:pt>
                <c:pt idx="1756">
                  <c:v>-13.92127115364344</c:v>
                </c:pt>
                <c:pt idx="1757">
                  <c:v>-13.903571576544039</c:v>
                </c:pt>
                <c:pt idx="1758">
                  <c:v>-13.92127115364344</c:v>
                </c:pt>
                <c:pt idx="1759">
                  <c:v>-13.903571576544039</c:v>
                </c:pt>
                <c:pt idx="1760">
                  <c:v>-13.92127115364344</c:v>
                </c:pt>
                <c:pt idx="1761">
                  <c:v>-13.88617983383217</c:v>
                </c:pt>
                <c:pt idx="1762">
                  <c:v>-13.903571576544039</c:v>
                </c:pt>
                <c:pt idx="1763">
                  <c:v>-13.903571576544039</c:v>
                </c:pt>
                <c:pt idx="1764">
                  <c:v>-13.939289659146118</c:v>
                </c:pt>
                <c:pt idx="1765">
                  <c:v>-13.92127115364344</c:v>
                </c:pt>
                <c:pt idx="1766">
                  <c:v>-13.903571576544039</c:v>
                </c:pt>
                <c:pt idx="1767">
                  <c:v>-13.92127115364344</c:v>
                </c:pt>
                <c:pt idx="1768">
                  <c:v>-13.92127115364344</c:v>
                </c:pt>
                <c:pt idx="1769">
                  <c:v>-13.92127115364344</c:v>
                </c:pt>
                <c:pt idx="1770">
                  <c:v>-13.92127115364344</c:v>
                </c:pt>
                <c:pt idx="1771">
                  <c:v>-13.903571576544039</c:v>
                </c:pt>
                <c:pt idx="1772">
                  <c:v>-13.92127115364344</c:v>
                </c:pt>
                <c:pt idx="1773">
                  <c:v>-13.939289659146118</c:v>
                </c:pt>
                <c:pt idx="1774">
                  <c:v>-13.939289659146118</c:v>
                </c:pt>
                <c:pt idx="1775">
                  <c:v>-13.939289659146118</c:v>
                </c:pt>
                <c:pt idx="1776">
                  <c:v>-13.92127115364344</c:v>
                </c:pt>
                <c:pt idx="1777">
                  <c:v>-13.939289659146118</c:v>
                </c:pt>
                <c:pt idx="1778">
                  <c:v>-13.92127115364344</c:v>
                </c:pt>
                <c:pt idx="1779">
                  <c:v>-13.92127115364344</c:v>
                </c:pt>
                <c:pt idx="1780">
                  <c:v>-13.92127115364344</c:v>
                </c:pt>
                <c:pt idx="1781">
                  <c:v>-13.939289659146118</c:v>
                </c:pt>
                <c:pt idx="1782">
                  <c:v>-13.939289659146118</c:v>
                </c:pt>
                <c:pt idx="1783">
                  <c:v>-13.939289659146118</c:v>
                </c:pt>
                <c:pt idx="1784">
                  <c:v>-13.939289659146118</c:v>
                </c:pt>
                <c:pt idx="1785">
                  <c:v>-13.939289659146118</c:v>
                </c:pt>
                <c:pt idx="1786">
                  <c:v>-13.92127115364344</c:v>
                </c:pt>
                <c:pt idx="1787">
                  <c:v>-13.92127115364344</c:v>
                </c:pt>
                <c:pt idx="1788">
                  <c:v>-13.957638797814315</c:v>
                </c:pt>
                <c:pt idx="1789">
                  <c:v>-13.957638797814315</c:v>
                </c:pt>
                <c:pt idx="1790">
                  <c:v>-13.939289659146118</c:v>
                </c:pt>
                <c:pt idx="1791">
                  <c:v>-13.92127115364344</c:v>
                </c:pt>
                <c:pt idx="1792">
                  <c:v>-13.957638797814315</c:v>
                </c:pt>
                <c:pt idx="1793">
                  <c:v>-13.939289659146118</c:v>
                </c:pt>
                <c:pt idx="1794">
                  <c:v>-13.92127115364344</c:v>
                </c:pt>
                <c:pt idx="1795">
                  <c:v>-13.939289659146118</c:v>
                </c:pt>
                <c:pt idx="1796">
                  <c:v>-13.92127115364344</c:v>
                </c:pt>
                <c:pt idx="1797">
                  <c:v>-13.939289659146118</c:v>
                </c:pt>
                <c:pt idx="1798">
                  <c:v>-13.939289659146118</c:v>
                </c:pt>
                <c:pt idx="1799">
                  <c:v>-13.939289659146118</c:v>
                </c:pt>
                <c:pt idx="1800">
                  <c:v>-13.939289659146118</c:v>
                </c:pt>
                <c:pt idx="1801">
                  <c:v>-13.92127115364344</c:v>
                </c:pt>
                <c:pt idx="1802">
                  <c:v>-13.957638797814315</c:v>
                </c:pt>
                <c:pt idx="1803">
                  <c:v>-13.957638797814315</c:v>
                </c:pt>
                <c:pt idx="1804">
                  <c:v>-13.939289659146118</c:v>
                </c:pt>
                <c:pt idx="1805">
                  <c:v>-13.939289659146118</c:v>
                </c:pt>
                <c:pt idx="1806">
                  <c:v>-13.939289659146118</c:v>
                </c:pt>
                <c:pt idx="1807">
                  <c:v>-13.976330930826467</c:v>
                </c:pt>
                <c:pt idx="1808">
                  <c:v>-13.939289659146118</c:v>
                </c:pt>
                <c:pt idx="1809">
                  <c:v>-13.939289659146118</c:v>
                </c:pt>
                <c:pt idx="1810">
                  <c:v>-13.957638797814315</c:v>
                </c:pt>
                <c:pt idx="1811">
                  <c:v>-13.939289659146118</c:v>
                </c:pt>
                <c:pt idx="1812">
                  <c:v>-13.939289659146118</c:v>
                </c:pt>
                <c:pt idx="1813">
                  <c:v>-13.957638797814315</c:v>
                </c:pt>
                <c:pt idx="1814">
                  <c:v>-13.957638797814315</c:v>
                </c:pt>
                <c:pt idx="1815">
                  <c:v>-13.939289659146118</c:v>
                </c:pt>
                <c:pt idx="1816">
                  <c:v>-13.939289659146118</c:v>
                </c:pt>
                <c:pt idx="1817">
                  <c:v>-13.939289659146118</c:v>
                </c:pt>
                <c:pt idx="1818">
                  <c:v>-13.939289659146118</c:v>
                </c:pt>
                <c:pt idx="1819">
                  <c:v>-13.939289659146118</c:v>
                </c:pt>
                <c:pt idx="1820">
                  <c:v>-13.939289659146118</c:v>
                </c:pt>
                <c:pt idx="1821">
                  <c:v>-13.976330930826467</c:v>
                </c:pt>
                <c:pt idx="1822">
                  <c:v>-13.957638797814315</c:v>
                </c:pt>
                <c:pt idx="1823">
                  <c:v>-13.957638797814315</c:v>
                </c:pt>
                <c:pt idx="1824">
                  <c:v>-13.957638797814315</c:v>
                </c:pt>
                <c:pt idx="1825">
                  <c:v>-13.939289659146118</c:v>
                </c:pt>
                <c:pt idx="1826">
                  <c:v>-13.939289659146118</c:v>
                </c:pt>
                <c:pt idx="1827">
                  <c:v>-13.957638797814315</c:v>
                </c:pt>
                <c:pt idx="1828">
                  <c:v>-13.957638797814315</c:v>
                </c:pt>
                <c:pt idx="1829">
                  <c:v>-13.939289659146118</c:v>
                </c:pt>
                <c:pt idx="1830">
                  <c:v>-13.957638797814315</c:v>
                </c:pt>
                <c:pt idx="1831">
                  <c:v>-13.939289659146118</c:v>
                </c:pt>
                <c:pt idx="1832">
                  <c:v>-13.957638797814315</c:v>
                </c:pt>
                <c:pt idx="1833">
                  <c:v>-13.976330930826467</c:v>
                </c:pt>
                <c:pt idx="1834">
                  <c:v>-13.957638797814315</c:v>
                </c:pt>
                <c:pt idx="1835">
                  <c:v>-13.957638797814315</c:v>
                </c:pt>
                <c:pt idx="1836">
                  <c:v>-13.957638797814315</c:v>
                </c:pt>
                <c:pt idx="1837">
                  <c:v>-13.957638797814315</c:v>
                </c:pt>
                <c:pt idx="1838">
                  <c:v>-13.976330930826467</c:v>
                </c:pt>
                <c:pt idx="1839">
                  <c:v>-13.957638797814315</c:v>
                </c:pt>
                <c:pt idx="1840">
                  <c:v>-13.939289659146118</c:v>
                </c:pt>
                <c:pt idx="1841">
                  <c:v>-13.957638797814315</c:v>
                </c:pt>
                <c:pt idx="1842">
                  <c:v>-13.957638797814315</c:v>
                </c:pt>
                <c:pt idx="1843">
                  <c:v>-13.976330930826467</c:v>
                </c:pt>
                <c:pt idx="1844">
                  <c:v>-13.976330930826467</c:v>
                </c:pt>
                <c:pt idx="1845">
                  <c:v>-13.957638797814315</c:v>
                </c:pt>
                <c:pt idx="1846">
                  <c:v>-13.976330930826467</c:v>
                </c:pt>
                <c:pt idx="1847">
                  <c:v>-13.976330930826467</c:v>
                </c:pt>
                <c:pt idx="1848">
                  <c:v>-13.957638797814315</c:v>
                </c:pt>
                <c:pt idx="1849">
                  <c:v>-13.976330930826467</c:v>
                </c:pt>
                <c:pt idx="1850">
                  <c:v>-13.995379125797163</c:v>
                </c:pt>
                <c:pt idx="1851">
                  <c:v>-13.957638797814315</c:v>
                </c:pt>
                <c:pt idx="1852">
                  <c:v>-13.957638797814315</c:v>
                </c:pt>
                <c:pt idx="1853">
                  <c:v>-13.976330930826467</c:v>
                </c:pt>
                <c:pt idx="1854">
                  <c:v>-13.976330930826467</c:v>
                </c:pt>
                <c:pt idx="1855">
                  <c:v>-13.995379125797163</c:v>
                </c:pt>
                <c:pt idx="1856">
                  <c:v>-13.976330930826467</c:v>
                </c:pt>
                <c:pt idx="1857">
                  <c:v>-13.976330930826467</c:v>
                </c:pt>
                <c:pt idx="1858">
                  <c:v>-13.957638797814315</c:v>
                </c:pt>
                <c:pt idx="1859">
                  <c:v>-13.939289659146118</c:v>
                </c:pt>
                <c:pt idx="1860">
                  <c:v>-13.957638797814315</c:v>
                </c:pt>
                <c:pt idx="1861">
                  <c:v>-13.957638797814315</c:v>
                </c:pt>
                <c:pt idx="1862">
                  <c:v>-13.976330930826467</c:v>
                </c:pt>
                <c:pt idx="1863">
                  <c:v>-13.976330930826467</c:v>
                </c:pt>
                <c:pt idx="1864">
                  <c:v>-13.957638797814315</c:v>
                </c:pt>
                <c:pt idx="1865">
                  <c:v>-13.976330930826467</c:v>
                </c:pt>
                <c:pt idx="1866">
                  <c:v>-13.957638797814315</c:v>
                </c:pt>
                <c:pt idx="1867">
                  <c:v>-13.957638797814315</c:v>
                </c:pt>
                <c:pt idx="1868">
                  <c:v>-13.957638797814315</c:v>
                </c:pt>
                <c:pt idx="1869">
                  <c:v>-13.976330930826467</c:v>
                </c:pt>
                <c:pt idx="1870">
                  <c:v>-13.957638797814315</c:v>
                </c:pt>
                <c:pt idx="1871">
                  <c:v>-13.939289659146118</c:v>
                </c:pt>
                <c:pt idx="1872">
                  <c:v>-13.976330930826467</c:v>
                </c:pt>
                <c:pt idx="1873">
                  <c:v>-13.957638797814315</c:v>
                </c:pt>
                <c:pt idx="1874">
                  <c:v>-13.957638797814315</c:v>
                </c:pt>
                <c:pt idx="1875">
                  <c:v>-13.957638797814315</c:v>
                </c:pt>
                <c:pt idx="1876">
                  <c:v>-13.957638797814315</c:v>
                </c:pt>
                <c:pt idx="1877">
                  <c:v>-13.976330930826467</c:v>
                </c:pt>
                <c:pt idx="1878">
                  <c:v>-13.976330930826467</c:v>
                </c:pt>
                <c:pt idx="1879">
                  <c:v>-13.976330930826467</c:v>
                </c:pt>
                <c:pt idx="1880">
                  <c:v>-13.957638797814315</c:v>
                </c:pt>
                <c:pt idx="1881">
                  <c:v>-13.976330930826467</c:v>
                </c:pt>
                <c:pt idx="1882">
                  <c:v>-13.976330930826467</c:v>
                </c:pt>
                <c:pt idx="1883">
                  <c:v>-13.976330930826467</c:v>
                </c:pt>
                <c:pt idx="1884">
                  <c:v>-13.995379125797163</c:v>
                </c:pt>
                <c:pt idx="1885">
                  <c:v>-13.976330930826467</c:v>
                </c:pt>
                <c:pt idx="1886">
                  <c:v>-13.976330930826467</c:v>
                </c:pt>
                <c:pt idx="1887">
                  <c:v>-13.976330930826467</c:v>
                </c:pt>
                <c:pt idx="1888">
                  <c:v>-13.976330930826467</c:v>
                </c:pt>
                <c:pt idx="1889">
                  <c:v>-13.976330930826467</c:v>
                </c:pt>
                <c:pt idx="1890">
                  <c:v>-13.976330930826467</c:v>
                </c:pt>
                <c:pt idx="1891">
                  <c:v>-13.995379125797163</c:v>
                </c:pt>
                <c:pt idx="1892">
                  <c:v>-13.995379125797163</c:v>
                </c:pt>
                <c:pt idx="1893">
                  <c:v>-13.957638797814315</c:v>
                </c:pt>
                <c:pt idx="1894">
                  <c:v>-13.995379125797163</c:v>
                </c:pt>
                <c:pt idx="1895">
                  <c:v>-13.976330930826467</c:v>
                </c:pt>
                <c:pt idx="1896">
                  <c:v>-13.957638797814315</c:v>
                </c:pt>
                <c:pt idx="1897">
                  <c:v>-13.976330930826467</c:v>
                </c:pt>
                <c:pt idx="1898">
                  <c:v>-13.957638797814315</c:v>
                </c:pt>
                <c:pt idx="1899">
                  <c:v>-13.957638797814315</c:v>
                </c:pt>
                <c:pt idx="1900">
                  <c:v>-13.976330930826467</c:v>
                </c:pt>
                <c:pt idx="1901">
                  <c:v>-13.957638797814315</c:v>
                </c:pt>
                <c:pt idx="1902">
                  <c:v>-13.976330930826467</c:v>
                </c:pt>
                <c:pt idx="1903">
                  <c:v>-13.976330930826467</c:v>
                </c:pt>
                <c:pt idx="1904">
                  <c:v>-13.976330930826467</c:v>
                </c:pt>
                <c:pt idx="1905">
                  <c:v>-13.976330930826467</c:v>
                </c:pt>
                <c:pt idx="1906">
                  <c:v>-13.957638797814315</c:v>
                </c:pt>
                <c:pt idx="1907">
                  <c:v>-13.976330930826467</c:v>
                </c:pt>
                <c:pt idx="1908">
                  <c:v>-13.976330930826467</c:v>
                </c:pt>
                <c:pt idx="1909">
                  <c:v>-13.976330930826467</c:v>
                </c:pt>
                <c:pt idx="1910">
                  <c:v>-13.976330930826467</c:v>
                </c:pt>
                <c:pt idx="1911">
                  <c:v>-13.995379125797163</c:v>
                </c:pt>
                <c:pt idx="1912">
                  <c:v>-13.976330930826467</c:v>
                </c:pt>
                <c:pt idx="1913">
                  <c:v>-13.957638797814315</c:v>
                </c:pt>
                <c:pt idx="1914">
                  <c:v>-13.957638797814315</c:v>
                </c:pt>
                <c:pt idx="1915">
                  <c:v>-13.976330930826467</c:v>
                </c:pt>
                <c:pt idx="1916">
                  <c:v>-13.957638797814315</c:v>
                </c:pt>
                <c:pt idx="1917">
                  <c:v>-13.957638797814315</c:v>
                </c:pt>
                <c:pt idx="1918">
                  <c:v>-13.995379125797163</c:v>
                </c:pt>
                <c:pt idx="1919">
                  <c:v>-13.995379125797163</c:v>
                </c:pt>
                <c:pt idx="1920">
                  <c:v>-13.976330930826467</c:v>
                </c:pt>
                <c:pt idx="1921">
                  <c:v>-13.995379125797163</c:v>
                </c:pt>
                <c:pt idx="1922">
                  <c:v>-13.976330930826467</c:v>
                </c:pt>
                <c:pt idx="1923">
                  <c:v>-13.957638797814315</c:v>
                </c:pt>
                <c:pt idx="1924">
                  <c:v>-13.976330930826467</c:v>
                </c:pt>
                <c:pt idx="1925">
                  <c:v>-13.976330930826467</c:v>
                </c:pt>
                <c:pt idx="1926">
                  <c:v>-13.976330930826467</c:v>
                </c:pt>
                <c:pt idx="1927">
                  <c:v>-13.976330930826467</c:v>
                </c:pt>
                <c:pt idx="1928">
                  <c:v>-13.957638797814315</c:v>
                </c:pt>
                <c:pt idx="1929">
                  <c:v>-13.976330930826467</c:v>
                </c:pt>
                <c:pt idx="1930">
                  <c:v>-13.976330930826467</c:v>
                </c:pt>
                <c:pt idx="1931">
                  <c:v>-13.995379125797163</c:v>
                </c:pt>
                <c:pt idx="1932">
                  <c:v>-13.995379125797163</c:v>
                </c:pt>
                <c:pt idx="1933">
                  <c:v>-13.995379125797163</c:v>
                </c:pt>
                <c:pt idx="1934">
                  <c:v>-13.995379125797163</c:v>
                </c:pt>
                <c:pt idx="1935">
                  <c:v>-13.995379125797163</c:v>
                </c:pt>
                <c:pt idx="1936">
                  <c:v>-13.976330930826467</c:v>
                </c:pt>
                <c:pt idx="1937">
                  <c:v>-13.957638797814315</c:v>
                </c:pt>
                <c:pt idx="1938">
                  <c:v>-13.995379125797163</c:v>
                </c:pt>
                <c:pt idx="1939">
                  <c:v>-13.976330930826467</c:v>
                </c:pt>
                <c:pt idx="1940">
                  <c:v>-13.976330930826467</c:v>
                </c:pt>
                <c:pt idx="1941">
                  <c:v>-13.976330930826467</c:v>
                </c:pt>
                <c:pt idx="1942">
                  <c:v>-13.976330930826467</c:v>
                </c:pt>
                <c:pt idx="1943">
                  <c:v>-13.995379125797163</c:v>
                </c:pt>
                <c:pt idx="1944">
                  <c:v>-13.995379125797163</c:v>
                </c:pt>
                <c:pt idx="1945">
                  <c:v>-13.995379125797163</c:v>
                </c:pt>
                <c:pt idx="1946">
                  <c:v>-13.995379125797163</c:v>
                </c:pt>
                <c:pt idx="1947">
                  <c:v>-13.976330930826467</c:v>
                </c:pt>
                <c:pt idx="1948">
                  <c:v>-13.995379125797163</c:v>
                </c:pt>
                <c:pt idx="1949">
                  <c:v>-13.995379125797163</c:v>
                </c:pt>
                <c:pt idx="1950">
                  <c:v>-13.995379125797163</c:v>
                </c:pt>
                <c:pt idx="1951">
                  <c:v>-13.995379125797163</c:v>
                </c:pt>
                <c:pt idx="1952">
                  <c:v>-14.014797211654264</c:v>
                </c:pt>
                <c:pt idx="1953">
                  <c:v>-13.976330930826467</c:v>
                </c:pt>
                <c:pt idx="1954">
                  <c:v>-14.014797211654264</c:v>
                </c:pt>
                <c:pt idx="1955">
                  <c:v>-13.995379125797163</c:v>
                </c:pt>
                <c:pt idx="1956">
                  <c:v>-14.014797211654264</c:v>
                </c:pt>
                <c:pt idx="1957">
                  <c:v>-14.034599838950443</c:v>
                </c:pt>
                <c:pt idx="1958">
                  <c:v>-14.014797211654264</c:v>
                </c:pt>
                <c:pt idx="1959">
                  <c:v>-14.014797211654264</c:v>
                </c:pt>
                <c:pt idx="1960">
                  <c:v>-14.014797211654264</c:v>
                </c:pt>
                <c:pt idx="1961">
                  <c:v>-14.014797211654264</c:v>
                </c:pt>
                <c:pt idx="1962">
                  <c:v>-14.014797211654264</c:v>
                </c:pt>
                <c:pt idx="1963">
                  <c:v>-14.014797211654264</c:v>
                </c:pt>
                <c:pt idx="1964">
                  <c:v>-14.034599838950443</c:v>
                </c:pt>
                <c:pt idx="1965">
                  <c:v>-14.014797211654264</c:v>
                </c:pt>
                <c:pt idx="1966">
                  <c:v>-14.034599838950443</c:v>
                </c:pt>
                <c:pt idx="1967">
                  <c:v>-14.054802546267963</c:v>
                </c:pt>
                <c:pt idx="1968">
                  <c:v>-14.014797211654264</c:v>
                </c:pt>
                <c:pt idx="1969">
                  <c:v>-14.014797211654264</c:v>
                </c:pt>
                <c:pt idx="1970">
                  <c:v>-14.034599838950443</c:v>
                </c:pt>
                <c:pt idx="1971">
                  <c:v>-14.034599838950443</c:v>
                </c:pt>
                <c:pt idx="1972">
                  <c:v>-13.995379125797163</c:v>
                </c:pt>
                <c:pt idx="1973">
                  <c:v>-14.034599838950443</c:v>
                </c:pt>
                <c:pt idx="1974">
                  <c:v>-14.034599838950443</c:v>
                </c:pt>
                <c:pt idx="1975">
                  <c:v>-14.034599838950443</c:v>
                </c:pt>
                <c:pt idx="1976">
                  <c:v>-14.014797211654264</c:v>
                </c:pt>
                <c:pt idx="1977">
                  <c:v>-14.014797211654264</c:v>
                </c:pt>
                <c:pt idx="1978">
                  <c:v>-14.014797211654264</c:v>
                </c:pt>
                <c:pt idx="1979">
                  <c:v>-14.034599838950443</c:v>
                </c:pt>
                <c:pt idx="1980">
                  <c:v>-14.014797211654264</c:v>
                </c:pt>
                <c:pt idx="1981">
                  <c:v>-14.034599838950443</c:v>
                </c:pt>
                <c:pt idx="1982">
                  <c:v>-14.054802546267963</c:v>
                </c:pt>
                <c:pt idx="1983">
                  <c:v>-14.054802546267963</c:v>
                </c:pt>
                <c:pt idx="1984">
                  <c:v>-14.034599838950443</c:v>
                </c:pt>
                <c:pt idx="1985">
                  <c:v>-14.054802546267963</c:v>
                </c:pt>
                <c:pt idx="1986">
                  <c:v>-14.075421833470699</c:v>
                </c:pt>
                <c:pt idx="1987">
                  <c:v>-14.034599838950443</c:v>
                </c:pt>
                <c:pt idx="1988">
                  <c:v>-14.054802546267963</c:v>
                </c:pt>
                <c:pt idx="1989">
                  <c:v>-14.034599838950443</c:v>
                </c:pt>
                <c:pt idx="1990">
                  <c:v>-14.034599838950443</c:v>
                </c:pt>
                <c:pt idx="1991">
                  <c:v>-14.034599838950443</c:v>
                </c:pt>
                <c:pt idx="1992">
                  <c:v>-14.054802546267963</c:v>
                </c:pt>
                <c:pt idx="1993">
                  <c:v>-14.075421833470699</c:v>
                </c:pt>
                <c:pt idx="1994">
                  <c:v>-14.034599838950443</c:v>
                </c:pt>
                <c:pt idx="1995">
                  <c:v>-14.054802546267963</c:v>
                </c:pt>
                <c:pt idx="1996">
                  <c:v>-14.034599838950443</c:v>
                </c:pt>
                <c:pt idx="1997">
                  <c:v>-14.034599838950443</c:v>
                </c:pt>
                <c:pt idx="1998">
                  <c:v>-14.034599838950443</c:v>
                </c:pt>
                <c:pt idx="1999">
                  <c:v>-14.054802546267963</c:v>
                </c:pt>
                <c:pt idx="2000">
                  <c:v>-14.014797211654264</c:v>
                </c:pt>
                <c:pt idx="2001">
                  <c:v>-14.034599838950443</c:v>
                </c:pt>
                <c:pt idx="2002">
                  <c:v>-14.054802546267963</c:v>
                </c:pt>
              </c:numCache>
            </c:numRef>
          </c:yVal>
          <c:smooth val="1"/>
          <c:extLst>
            <c:ext xmlns:c16="http://schemas.microsoft.com/office/drawing/2014/chart" uri="{C3380CC4-5D6E-409C-BE32-E72D297353CC}">
              <c16:uniqueId val="{00000001-3D96-4254-B9F8-50A23608EA4D}"/>
            </c:ext>
          </c:extLst>
        </c:ser>
        <c:dLbls>
          <c:showLegendKey val="0"/>
          <c:showVal val="0"/>
          <c:showCatName val="0"/>
          <c:showSerName val="0"/>
          <c:showPercent val="0"/>
          <c:showBubbleSize val="0"/>
        </c:dLbls>
        <c:axId val="2081631744"/>
        <c:axId val="2081636736"/>
      </c:scatterChart>
      <c:valAx>
        <c:axId val="20816317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1636736"/>
        <c:crosses val="autoZero"/>
        <c:crossBetween val="midCat"/>
      </c:valAx>
      <c:valAx>
        <c:axId val="2081636736"/>
        <c:scaling>
          <c:orientation val="minMax"/>
          <c:max val="-11.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050" b="0" i="0" baseline="0">
                    <a:effectLst/>
                    <a:latin typeface="Times New Roman" panose="02020603050405020304" pitchFamily="18" charset="0"/>
                    <a:cs typeface="Times New Roman" panose="02020603050405020304" pitchFamily="18" charset="0"/>
                  </a:rPr>
                  <a:t>ln[Vi+] (ln M)</a:t>
                </a: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163174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79389573891688"/>
          <c:y val="7.8431372549019607E-2"/>
          <c:w val="0.74035686254652255"/>
          <c:h val="0.70478925428439088"/>
        </c:manualLayout>
      </c:layout>
      <c:scatterChart>
        <c:scatterStyle val="smoothMarker"/>
        <c:varyColors val="0"/>
        <c:ser>
          <c:idx val="0"/>
          <c:order val="0"/>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1.2799650043744532E-3"/>
                  <c:y val="-0.45995151647710703"/>
                </c:manualLayout>
              </c:layout>
              <c:numFmt formatCode="0.0000E+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Trial 4 lab 6 .4M'!$D$2:$D$1670</c:f>
              <c:numCache>
                <c:formatCode>General</c:formatCode>
                <c:ptCount val="1669"/>
                <c:pt idx="0">
                  <c:v>20.446000000000002</c:v>
                </c:pt>
                <c:pt idx="1">
                  <c:v>20.646000000000001</c:v>
                </c:pt>
                <c:pt idx="2">
                  <c:v>20.846</c:v>
                </c:pt>
                <c:pt idx="3">
                  <c:v>21.046000000000003</c:v>
                </c:pt>
                <c:pt idx="4">
                  <c:v>21.246000000000002</c:v>
                </c:pt>
                <c:pt idx="5">
                  <c:v>21.446000000000002</c:v>
                </c:pt>
                <c:pt idx="6">
                  <c:v>21.646000000000001</c:v>
                </c:pt>
                <c:pt idx="7">
                  <c:v>21.846</c:v>
                </c:pt>
                <c:pt idx="8">
                  <c:v>22.046000000000003</c:v>
                </c:pt>
                <c:pt idx="9">
                  <c:v>22.246000000000002</c:v>
                </c:pt>
                <c:pt idx="10">
                  <c:v>22.446000000000002</c:v>
                </c:pt>
                <c:pt idx="11">
                  <c:v>22.646000000000001</c:v>
                </c:pt>
                <c:pt idx="12">
                  <c:v>22.846</c:v>
                </c:pt>
                <c:pt idx="13">
                  <c:v>23.046000000000003</c:v>
                </c:pt>
                <c:pt idx="14">
                  <c:v>23.246000000000002</c:v>
                </c:pt>
                <c:pt idx="15">
                  <c:v>23.446000000000002</c:v>
                </c:pt>
                <c:pt idx="16">
                  <c:v>23.646000000000001</c:v>
                </c:pt>
                <c:pt idx="17">
                  <c:v>23.846</c:v>
                </c:pt>
                <c:pt idx="18">
                  <c:v>24.046000000000003</c:v>
                </c:pt>
                <c:pt idx="19">
                  <c:v>24.246000000000002</c:v>
                </c:pt>
                <c:pt idx="20">
                  <c:v>24.446000000000002</c:v>
                </c:pt>
                <c:pt idx="21">
                  <c:v>24.646000000000001</c:v>
                </c:pt>
                <c:pt idx="22">
                  <c:v>24.846000000000004</c:v>
                </c:pt>
                <c:pt idx="23">
                  <c:v>25.045999999999999</c:v>
                </c:pt>
                <c:pt idx="24">
                  <c:v>25.246000000000002</c:v>
                </c:pt>
                <c:pt idx="25">
                  <c:v>25.446000000000002</c:v>
                </c:pt>
                <c:pt idx="26">
                  <c:v>25.646000000000001</c:v>
                </c:pt>
                <c:pt idx="27">
                  <c:v>25.846000000000004</c:v>
                </c:pt>
                <c:pt idx="28">
                  <c:v>26.045999999999999</c:v>
                </c:pt>
                <c:pt idx="29">
                  <c:v>26.246000000000002</c:v>
                </c:pt>
                <c:pt idx="30">
                  <c:v>26.446000000000002</c:v>
                </c:pt>
                <c:pt idx="31">
                  <c:v>26.646000000000001</c:v>
                </c:pt>
                <c:pt idx="32">
                  <c:v>26.846000000000004</c:v>
                </c:pt>
                <c:pt idx="33">
                  <c:v>27.045999999999999</c:v>
                </c:pt>
                <c:pt idx="34">
                  <c:v>27.246000000000002</c:v>
                </c:pt>
                <c:pt idx="35">
                  <c:v>27.446000000000002</c:v>
                </c:pt>
                <c:pt idx="36">
                  <c:v>27.646000000000001</c:v>
                </c:pt>
                <c:pt idx="37">
                  <c:v>27.846000000000004</c:v>
                </c:pt>
                <c:pt idx="38">
                  <c:v>28.045999999999999</c:v>
                </c:pt>
                <c:pt idx="39">
                  <c:v>28.246000000000002</c:v>
                </c:pt>
                <c:pt idx="40">
                  <c:v>28.446000000000002</c:v>
                </c:pt>
                <c:pt idx="41">
                  <c:v>28.646000000000001</c:v>
                </c:pt>
                <c:pt idx="42">
                  <c:v>28.846000000000004</c:v>
                </c:pt>
                <c:pt idx="43">
                  <c:v>29.045999999999999</c:v>
                </c:pt>
                <c:pt idx="44">
                  <c:v>29.246000000000002</c:v>
                </c:pt>
                <c:pt idx="45">
                  <c:v>29.446000000000002</c:v>
                </c:pt>
                <c:pt idx="46">
                  <c:v>29.646000000000001</c:v>
                </c:pt>
                <c:pt idx="47">
                  <c:v>29.846000000000004</c:v>
                </c:pt>
                <c:pt idx="48">
                  <c:v>30.045999999999999</c:v>
                </c:pt>
                <c:pt idx="49">
                  <c:v>30.246000000000002</c:v>
                </c:pt>
                <c:pt idx="50">
                  <c:v>30.446000000000002</c:v>
                </c:pt>
                <c:pt idx="51">
                  <c:v>30.646000000000001</c:v>
                </c:pt>
                <c:pt idx="52">
                  <c:v>30.846000000000004</c:v>
                </c:pt>
                <c:pt idx="53">
                  <c:v>31.045999999999999</c:v>
                </c:pt>
                <c:pt idx="54">
                  <c:v>31.246000000000002</c:v>
                </c:pt>
                <c:pt idx="55">
                  <c:v>31.446000000000002</c:v>
                </c:pt>
                <c:pt idx="56">
                  <c:v>31.646000000000001</c:v>
                </c:pt>
                <c:pt idx="57">
                  <c:v>31.846000000000004</c:v>
                </c:pt>
                <c:pt idx="58">
                  <c:v>32.045999999999999</c:v>
                </c:pt>
                <c:pt idx="59">
                  <c:v>32.246000000000002</c:v>
                </c:pt>
                <c:pt idx="60">
                  <c:v>32.445999999999998</c:v>
                </c:pt>
                <c:pt idx="61">
                  <c:v>32.646000000000001</c:v>
                </c:pt>
                <c:pt idx="62">
                  <c:v>32.846000000000004</c:v>
                </c:pt>
                <c:pt idx="63">
                  <c:v>33.045999999999999</c:v>
                </c:pt>
                <c:pt idx="64">
                  <c:v>33.246000000000002</c:v>
                </c:pt>
                <c:pt idx="65">
                  <c:v>33.445999999999998</c:v>
                </c:pt>
                <c:pt idx="66">
                  <c:v>33.646000000000001</c:v>
                </c:pt>
                <c:pt idx="67">
                  <c:v>33.846000000000004</c:v>
                </c:pt>
                <c:pt idx="68">
                  <c:v>34.045999999999999</c:v>
                </c:pt>
                <c:pt idx="69">
                  <c:v>34.246000000000002</c:v>
                </c:pt>
                <c:pt idx="70">
                  <c:v>34.445999999999998</c:v>
                </c:pt>
                <c:pt idx="71">
                  <c:v>34.646000000000001</c:v>
                </c:pt>
                <c:pt idx="72">
                  <c:v>34.846000000000004</c:v>
                </c:pt>
                <c:pt idx="73">
                  <c:v>35.045999999999999</c:v>
                </c:pt>
                <c:pt idx="74">
                  <c:v>35.246000000000002</c:v>
                </c:pt>
                <c:pt idx="75">
                  <c:v>35.445999999999998</c:v>
                </c:pt>
                <c:pt idx="76">
                  <c:v>35.646000000000001</c:v>
                </c:pt>
                <c:pt idx="77">
                  <c:v>35.846000000000004</c:v>
                </c:pt>
                <c:pt idx="78">
                  <c:v>36.045999999999999</c:v>
                </c:pt>
                <c:pt idx="79">
                  <c:v>36.246000000000002</c:v>
                </c:pt>
                <c:pt idx="80">
                  <c:v>36.445999999999998</c:v>
                </c:pt>
                <c:pt idx="81">
                  <c:v>36.646000000000001</c:v>
                </c:pt>
                <c:pt idx="82">
                  <c:v>36.846000000000004</c:v>
                </c:pt>
                <c:pt idx="83">
                  <c:v>37.046000000000006</c:v>
                </c:pt>
                <c:pt idx="84">
                  <c:v>37.246000000000002</c:v>
                </c:pt>
                <c:pt idx="85">
                  <c:v>37.445999999999998</c:v>
                </c:pt>
                <c:pt idx="86">
                  <c:v>37.646000000000001</c:v>
                </c:pt>
                <c:pt idx="87">
                  <c:v>37.846000000000004</c:v>
                </c:pt>
                <c:pt idx="88">
                  <c:v>38.046000000000006</c:v>
                </c:pt>
                <c:pt idx="89">
                  <c:v>38.246000000000002</c:v>
                </c:pt>
                <c:pt idx="90">
                  <c:v>38.445999999999998</c:v>
                </c:pt>
                <c:pt idx="91">
                  <c:v>38.646000000000001</c:v>
                </c:pt>
                <c:pt idx="92">
                  <c:v>38.846000000000004</c:v>
                </c:pt>
                <c:pt idx="93">
                  <c:v>39.046000000000006</c:v>
                </c:pt>
                <c:pt idx="94">
                  <c:v>39.246000000000002</c:v>
                </c:pt>
                <c:pt idx="95">
                  <c:v>39.445999999999998</c:v>
                </c:pt>
                <c:pt idx="96">
                  <c:v>39.646000000000001</c:v>
                </c:pt>
                <c:pt idx="97">
                  <c:v>39.846000000000004</c:v>
                </c:pt>
                <c:pt idx="98">
                  <c:v>40.046000000000006</c:v>
                </c:pt>
                <c:pt idx="99">
                  <c:v>40.246000000000002</c:v>
                </c:pt>
                <c:pt idx="100">
                  <c:v>40.445999999999998</c:v>
                </c:pt>
                <c:pt idx="101">
                  <c:v>40.646000000000001</c:v>
                </c:pt>
                <c:pt idx="102">
                  <c:v>40.846000000000004</c:v>
                </c:pt>
                <c:pt idx="103">
                  <c:v>41.046000000000006</c:v>
                </c:pt>
                <c:pt idx="104">
                  <c:v>41.246000000000002</c:v>
                </c:pt>
                <c:pt idx="105">
                  <c:v>41.445999999999998</c:v>
                </c:pt>
                <c:pt idx="106">
                  <c:v>41.646000000000001</c:v>
                </c:pt>
                <c:pt idx="107">
                  <c:v>41.846000000000004</c:v>
                </c:pt>
                <c:pt idx="108">
                  <c:v>42.046000000000006</c:v>
                </c:pt>
                <c:pt idx="109">
                  <c:v>42.246000000000002</c:v>
                </c:pt>
                <c:pt idx="110">
                  <c:v>42.445999999999998</c:v>
                </c:pt>
                <c:pt idx="111">
                  <c:v>42.646000000000001</c:v>
                </c:pt>
                <c:pt idx="112">
                  <c:v>42.846000000000004</c:v>
                </c:pt>
                <c:pt idx="113">
                  <c:v>43.046000000000006</c:v>
                </c:pt>
                <c:pt idx="114">
                  <c:v>43.246000000000002</c:v>
                </c:pt>
                <c:pt idx="115">
                  <c:v>43.445999999999998</c:v>
                </c:pt>
                <c:pt idx="116">
                  <c:v>43.646000000000001</c:v>
                </c:pt>
                <c:pt idx="117">
                  <c:v>43.846000000000004</c:v>
                </c:pt>
                <c:pt idx="118">
                  <c:v>44.046000000000006</c:v>
                </c:pt>
                <c:pt idx="119">
                  <c:v>44.246000000000002</c:v>
                </c:pt>
                <c:pt idx="120">
                  <c:v>44.445999999999998</c:v>
                </c:pt>
                <c:pt idx="121">
                  <c:v>44.646000000000001</c:v>
                </c:pt>
                <c:pt idx="122">
                  <c:v>44.846000000000004</c:v>
                </c:pt>
                <c:pt idx="123">
                  <c:v>45.046000000000006</c:v>
                </c:pt>
                <c:pt idx="124">
                  <c:v>45.246000000000002</c:v>
                </c:pt>
                <c:pt idx="125">
                  <c:v>45.445999999999998</c:v>
                </c:pt>
                <c:pt idx="126">
                  <c:v>45.646000000000001</c:v>
                </c:pt>
                <c:pt idx="127">
                  <c:v>45.846000000000004</c:v>
                </c:pt>
                <c:pt idx="128">
                  <c:v>46.046000000000006</c:v>
                </c:pt>
                <c:pt idx="129">
                  <c:v>46.246000000000002</c:v>
                </c:pt>
                <c:pt idx="130">
                  <c:v>46.445999999999998</c:v>
                </c:pt>
                <c:pt idx="131">
                  <c:v>46.646000000000001</c:v>
                </c:pt>
                <c:pt idx="132">
                  <c:v>46.846000000000004</c:v>
                </c:pt>
                <c:pt idx="133">
                  <c:v>47.046000000000006</c:v>
                </c:pt>
                <c:pt idx="134">
                  <c:v>47.246000000000002</c:v>
                </c:pt>
                <c:pt idx="135">
                  <c:v>47.445999999999998</c:v>
                </c:pt>
                <c:pt idx="136">
                  <c:v>47.646000000000001</c:v>
                </c:pt>
                <c:pt idx="137">
                  <c:v>47.846000000000004</c:v>
                </c:pt>
                <c:pt idx="138">
                  <c:v>48.046000000000006</c:v>
                </c:pt>
                <c:pt idx="139">
                  <c:v>48.246000000000002</c:v>
                </c:pt>
                <c:pt idx="140">
                  <c:v>48.445999999999998</c:v>
                </c:pt>
                <c:pt idx="141">
                  <c:v>48.646000000000001</c:v>
                </c:pt>
                <c:pt idx="142">
                  <c:v>48.846000000000004</c:v>
                </c:pt>
                <c:pt idx="143">
                  <c:v>49.046000000000006</c:v>
                </c:pt>
                <c:pt idx="144">
                  <c:v>49.246000000000002</c:v>
                </c:pt>
                <c:pt idx="145">
                  <c:v>49.445999999999998</c:v>
                </c:pt>
                <c:pt idx="146">
                  <c:v>49.646000000000001</c:v>
                </c:pt>
                <c:pt idx="147">
                  <c:v>49.846000000000004</c:v>
                </c:pt>
                <c:pt idx="148">
                  <c:v>50.046000000000006</c:v>
                </c:pt>
                <c:pt idx="149">
                  <c:v>50.246000000000002</c:v>
                </c:pt>
                <c:pt idx="150">
                  <c:v>50.445999999999998</c:v>
                </c:pt>
                <c:pt idx="151">
                  <c:v>50.646000000000001</c:v>
                </c:pt>
                <c:pt idx="152">
                  <c:v>50.846000000000004</c:v>
                </c:pt>
                <c:pt idx="153">
                  <c:v>51.046000000000006</c:v>
                </c:pt>
                <c:pt idx="154">
                  <c:v>51.246000000000002</c:v>
                </c:pt>
                <c:pt idx="155">
                  <c:v>51.445999999999998</c:v>
                </c:pt>
                <c:pt idx="156">
                  <c:v>51.646000000000001</c:v>
                </c:pt>
                <c:pt idx="157">
                  <c:v>51.846000000000004</c:v>
                </c:pt>
                <c:pt idx="158">
                  <c:v>52.046000000000006</c:v>
                </c:pt>
                <c:pt idx="159">
                  <c:v>52.246000000000002</c:v>
                </c:pt>
                <c:pt idx="160">
                  <c:v>52.445999999999998</c:v>
                </c:pt>
                <c:pt idx="161">
                  <c:v>52.646000000000001</c:v>
                </c:pt>
                <c:pt idx="162">
                  <c:v>52.846000000000004</c:v>
                </c:pt>
                <c:pt idx="163">
                  <c:v>53.046000000000006</c:v>
                </c:pt>
                <c:pt idx="164">
                  <c:v>53.245999999999995</c:v>
                </c:pt>
                <c:pt idx="165">
                  <c:v>53.445999999999998</c:v>
                </c:pt>
                <c:pt idx="166">
                  <c:v>53.646000000000001</c:v>
                </c:pt>
                <c:pt idx="167">
                  <c:v>53.846000000000004</c:v>
                </c:pt>
                <c:pt idx="168">
                  <c:v>54.046000000000006</c:v>
                </c:pt>
                <c:pt idx="169">
                  <c:v>54.245999999999995</c:v>
                </c:pt>
                <c:pt idx="170">
                  <c:v>54.445999999999998</c:v>
                </c:pt>
                <c:pt idx="171">
                  <c:v>54.646000000000001</c:v>
                </c:pt>
                <c:pt idx="172">
                  <c:v>54.846000000000004</c:v>
                </c:pt>
                <c:pt idx="173">
                  <c:v>55.046000000000006</c:v>
                </c:pt>
                <c:pt idx="174">
                  <c:v>55.245999999999995</c:v>
                </c:pt>
                <c:pt idx="175">
                  <c:v>55.445999999999998</c:v>
                </c:pt>
                <c:pt idx="176">
                  <c:v>55.646000000000001</c:v>
                </c:pt>
                <c:pt idx="177">
                  <c:v>55.846000000000004</c:v>
                </c:pt>
                <c:pt idx="178">
                  <c:v>56.046000000000006</c:v>
                </c:pt>
                <c:pt idx="179">
                  <c:v>56.245999999999995</c:v>
                </c:pt>
                <c:pt idx="180">
                  <c:v>56.445999999999998</c:v>
                </c:pt>
                <c:pt idx="181">
                  <c:v>56.646000000000001</c:v>
                </c:pt>
                <c:pt idx="182">
                  <c:v>56.846000000000004</c:v>
                </c:pt>
                <c:pt idx="183">
                  <c:v>57.046000000000006</c:v>
                </c:pt>
                <c:pt idx="184">
                  <c:v>57.245999999999995</c:v>
                </c:pt>
                <c:pt idx="185">
                  <c:v>57.445999999999998</c:v>
                </c:pt>
                <c:pt idx="186">
                  <c:v>57.646000000000001</c:v>
                </c:pt>
                <c:pt idx="187">
                  <c:v>57.846000000000004</c:v>
                </c:pt>
                <c:pt idx="188">
                  <c:v>58.046000000000006</c:v>
                </c:pt>
                <c:pt idx="189">
                  <c:v>58.245999999999995</c:v>
                </c:pt>
                <c:pt idx="190">
                  <c:v>58.445999999999998</c:v>
                </c:pt>
                <c:pt idx="191">
                  <c:v>58.646000000000001</c:v>
                </c:pt>
                <c:pt idx="192">
                  <c:v>58.846000000000004</c:v>
                </c:pt>
                <c:pt idx="193">
                  <c:v>59.046000000000006</c:v>
                </c:pt>
                <c:pt idx="194">
                  <c:v>59.245999999999995</c:v>
                </c:pt>
                <c:pt idx="195">
                  <c:v>59.445999999999998</c:v>
                </c:pt>
                <c:pt idx="196">
                  <c:v>59.646000000000001</c:v>
                </c:pt>
                <c:pt idx="197">
                  <c:v>59.846000000000004</c:v>
                </c:pt>
                <c:pt idx="198">
                  <c:v>60.046000000000006</c:v>
                </c:pt>
                <c:pt idx="199">
                  <c:v>60.245999999999995</c:v>
                </c:pt>
                <c:pt idx="200">
                  <c:v>60.445999999999998</c:v>
                </c:pt>
                <c:pt idx="201">
                  <c:v>60.646000000000001</c:v>
                </c:pt>
                <c:pt idx="202">
                  <c:v>60.846000000000004</c:v>
                </c:pt>
                <c:pt idx="203">
                  <c:v>61.046000000000006</c:v>
                </c:pt>
                <c:pt idx="204">
                  <c:v>61.245999999999995</c:v>
                </c:pt>
                <c:pt idx="205">
                  <c:v>61.445999999999998</c:v>
                </c:pt>
                <c:pt idx="206">
                  <c:v>61.646000000000001</c:v>
                </c:pt>
                <c:pt idx="207">
                  <c:v>61.846000000000004</c:v>
                </c:pt>
                <c:pt idx="208">
                  <c:v>62.046000000000006</c:v>
                </c:pt>
                <c:pt idx="209">
                  <c:v>62.245999999999995</c:v>
                </c:pt>
                <c:pt idx="210">
                  <c:v>62.445999999999998</c:v>
                </c:pt>
                <c:pt idx="211">
                  <c:v>62.646000000000001</c:v>
                </c:pt>
                <c:pt idx="212">
                  <c:v>62.846000000000004</c:v>
                </c:pt>
                <c:pt idx="213">
                  <c:v>63.046000000000006</c:v>
                </c:pt>
                <c:pt idx="214">
                  <c:v>63.245999999999995</c:v>
                </c:pt>
                <c:pt idx="215">
                  <c:v>63.445999999999998</c:v>
                </c:pt>
                <c:pt idx="216">
                  <c:v>63.646000000000001</c:v>
                </c:pt>
                <c:pt idx="217">
                  <c:v>63.846000000000004</c:v>
                </c:pt>
                <c:pt idx="218">
                  <c:v>64.046000000000006</c:v>
                </c:pt>
                <c:pt idx="219">
                  <c:v>64.245999999999995</c:v>
                </c:pt>
                <c:pt idx="220">
                  <c:v>64.445999999999998</c:v>
                </c:pt>
                <c:pt idx="221">
                  <c:v>64.646000000000001</c:v>
                </c:pt>
                <c:pt idx="222">
                  <c:v>64.846000000000004</c:v>
                </c:pt>
                <c:pt idx="223">
                  <c:v>65.046000000000006</c:v>
                </c:pt>
                <c:pt idx="224">
                  <c:v>65.245999999999995</c:v>
                </c:pt>
                <c:pt idx="225">
                  <c:v>65.445999999999998</c:v>
                </c:pt>
                <c:pt idx="226">
                  <c:v>65.646000000000001</c:v>
                </c:pt>
                <c:pt idx="227">
                  <c:v>65.846000000000004</c:v>
                </c:pt>
                <c:pt idx="228">
                  <c:v>66.046000000000006</c:v>
                </c:pt>
                <c:pt idx="229">
                  <c:v>66.245999999999995</c:v>
                </c:pt>
                <c:pt idx="230">
                  <c:v>66.445999999999998</c:v>
                </c:pt>
                <c:pt idx="231">
                  <c:v>66.646000000000001</c:v>
                </c:pt>
                <c:pt idx="232">
                  <c:v>66.846000000000004</c:v>
                </c:pt>
                <c:pt idx="233">
                  <c:v>67.046000000000006</c:v>
                </c:pt>
                <c:pt idx="234">
                  <c:v>67.245999999999995</c:v>
                </c:pt>
                <c:pt idx="235">
                  <c:v>67.445999999999998</c:v>
                </c:pt>
                <c:pt idx="236">
                  <c:v>67.646000000000001</c:v>
                </c:pt>
                <c:pt idx="237">
                  <c:v>67.846000000000004</c:v>
                </c:pt>
                <c:pt idx="238">
                  <c:v>68.046000000000006</c:v>
                </c:pt>
                <c:pt idx="239">
                  <c:v>68.245999999999995</c:v>
                </c:pt>
                <c:pt idx="240">
                  <c:v>68.445999999999998</c:v>
                </c:pt>
                <c:pt idx="241">
                  <c:v>68.646000000000001</c:v>
                </c:pt>
                <c:pt idx="242">
                  <c:v>68.846000000000004</c:v>
                </c:pt>
                <c:pt idx="243">
                  <c:v>69.046000000000006</c:v>
                </c:pt>
                <c:pt idx="244">
                  <c:v>69.245999999999995</c:v>
                </c:pt>
                <c:pt idx="245">
                  <c:v>69.445999999999998</c:v>
                </c:pt>
                <c:pt idx="246">
                  <c:v>69.646000000000001</c:v>
                </c:pt>
                <c:pt idx="247">
                  <c:v>69.846000000000004</c:v>
                </c:pt>
                <c:pt idx="248">
                  <c:v>70.046000000000006</c:v>
                </c:pt>
                <c:pt idx="249">
                  <c:v>70.245999999999995</c:v>
                </c:pt>
                <c:pt idx="250">
                  <c:v>70.445999999999998</c:v>
                </c:pt>
                <c:pt idx="251">
                  <c:v>70.646000000000001</c:v>
                </c:pt>
                <c:pt idx="252">
                  <c:v>70.846000000000004</c:v>
                </c:pt>
                <c:pt idx="253">
                  <c:v>71.046000000000006</c:v>
                </c:pt>
                <c:pt idx="254">
                  <c:v>71.245999999999995</c:v>
                </c:pt>
                <c:pt idx="255">
                  <c:v>71.445999999999998</c:v>
                </c:pt>
                <c:pt idx="256">
                  <c:v>71.646000000000001</c:v>
                </c:pt>
                <c:pt idx="257">
                  <c:v>71.846000000000004</c:v>
                </c:pt>
                <c:pt idx="258">
                  <c:v>72.046000000000006</c:v>
                </c:pt>
                <c:pt idx="259">
                  <c:v>72.245999999999995</c:v>
                </c:pt>
                <c:pt idx="260">
                  <c:v>72.445999999999998</c:v>
                </c:pt>
                <c:pt idx="261">
                  <c:v>72.646000000000001</c:v>
                </c:pt>
                <c:pt idx="262">
                  <c:v>72.846000000000004</c:v>
                </c:pt>
                <c:pt idx="263">
                  <c:v>73.046000000000006</c:v>
                </c:pt>
                <c:pt idx="264">
                  <c:v>73.245999999999995</c:v>
                </c:pt>
                <c:pt idx="265">
                  <c:v>73.445999999999998</c:v>
                </c:pt>
                <c:pt idx="266">
                  <c:v>73.646000000000001</c:v>
                </c:pt>
                <c:pt idx="267">
                  <c:v>73.846000000000004</c:v>
                </c:pt>
                <c:pt idx="268">
                  <c:v>74.046000000000006</c:v>
                </c:pt>
                <c:pt idx="269">
                  <c:v>74.245999999999995</c:v>
                </c:pt>
                <c:pt idx="270">
                  <c:v>74.445999999999998</c:v>
                </c:pt>
                <c:pt idx="271">
                  <c:v>74.646000000000001</c:v>
                </c:pt>
                <c:pt idx="272">
                  <c:v>74.846000000000004</c:v>
                </c:pt>
                <c:pt idx="273">
                  <c:v>75.046000000000006</c:v>
                </c:pt>
                <c:pt idx="274">
                  <c:v>75.245999999999995</c:v>
                </c:pt>
                <c:pt idx="275">
                  <c:v>75.445999999999998</c:v>
                </c:pt>
                <c:pt idx="276">
                  <c:v>75.646000000000001</c:v>
                </c:pt>
                <c:pt idx="277">
                  <c:v>75.846000000000004</c:v>
                </c:pt>
                <c:pt idx="278">
                  <c:v>76.046000000000006</c:v>
                </c:pt>
                <c:pt idx="279">
                  <c:v>76.245999999999995</c:v>
                </c:pt>
                <c:pt idx="280">
                  <c:v>76.445999999999998</c:v>
                </c:pt>
                <c:pt idx="281">
                  <c:v>76.646000000000001</c:v>
                </c:pt>
                <c:pt idx="282">
                  <c:v>76.846000000000004</c:v>
                </c:pt>
                <c:pt idx="283">
                  <c:v>77.046000000000006</c:v>
                </c:pt>
                <c:pt idx="284">
                  <c:v>77.245999999999995</c:v>
                </c:pt>
                <c:pt idx="285">
                  <c:v>77.445999999999998</c:v>
                </c:pt>
                <c:pt idx="286">
                  <c:v>77.646000000000001</c:v>
                </c:pt>
                <c:pt idx="287">
                  <c:v>77.846000000000004</c:v>
                </c:pt>
                <c:pt idx="288">
                  <c:v>78.046000000000006</c:v>
                </c:pt>
                <c:pt idx="289">
                  <c:v>78.245999999999995</c:v>
                </c:pt>
                <c:pt idx="290">
                  <c:v>78.445999999999998</c:v>
                </c:pt>
                <c:pt idx="291">
                  <c:v>78.646000000000001</c:v>
                </c:pt>
                <c:pt idx="292">
                  <c:v>78.846000000000004</c:v>
                </c:pt>
                <c:pt idx="293">
                  <c:v>79.046000000000006</c:v>
                </c:pt>
                <c:pt idx="294">
                  <c:v>79.245999999999995</c:v>
                </c:pt>
                <c:pt idx="295">
                  <c:v>79.445999999999998</c:v>
                </c:pt>
                <c:pt idx="296">
                  <c:v>79.646000000000001</c:v>
                </c:pt>
                <c:pt idx="297">
                  <c:v>79.846000000000004</c:v>
                </c:pt>
                <c:pt idx="298">
                  <c:v>80.046000000000006</c:v>
                </c:pt>
                <c:pt idx="299">
                  <c:v>80.245999999999995</c:v>
                </c:pt>
                <c:pt idx="300">
                  <c:v>80.445999999999998</c:v>
                </c:pt>
                <c:pt idx="301">
                  <c:v>80.646000000000001</c:v>
                </c:pt>
                <c:pt idx="302">
                  <c:v>80.846000000000004</c:v>
                </c:pt>
                <c:pt idx="303">
                  <c:v>81.046000000000006</c:v>
                </c:pt>
                <c:pt idx="304">
                  <c:v>81.245999999999995</c:v>
                </c:pt>
                <c:pt idx="305">
                  <c:v>81.445999999999998</c:v>
                </c:pt>
                <c:pt idx="306">
                  <c:v>81.646000000000001</c:v>
                </c:pt>
                <c:pt idx="307">
                  <c:v>81.846000000000004</c:v>
                </c:pt>
                <c:pt idx="308">
                  <c:v>82.046000000000006</c:v>
                </c:pt>
                <c:pt idx="309">
                  <c:v>82.245999999999995</c:v>
                </c:pt>
                <c:pt idx="310">
                  <c:v>82.445999999999998</c:v>
                </c:pt>
                <c:pt idx="311">
                  <c:v>82.646000000000001</c:v>
                </c:pt>
                <c:pt idx="312">
                  <c:v>82.846000000000004</c:v>
                </c:pt>
                <c:pt idx="313">
                  <c:v>83.046000000000006</c:v>
                </c:pt>
                <c:pt idx="314">
                  <c:v>83.245999999999995</c:v>
                </c:pt>
                <c:pt idx="315">
                  <c:v>83.445999999999998</c:v>
                </c:pt>
                <c:pt idx="316">
                  <c:v>83.646000000000001</c:v>
                </c:pt>
                <c:pt idx="317">
                  <c:v>83.846000000000004</c:v>
                </c:pt>
                <c:pt idx="318">
                  <c:v>84.046000000000006</c:v>
                </c:pt>
                <c:pt idx="319">
                  <c:v>84.245999999999995</c:v>
                </c:pt>
                <c:pt idx="320">
                  <c:v>84.445999999999998</c:v>
                </c:pt>
                <c:pt idx="321">
                  <c:v>84.646000000000001</c:v>
                </c:pt>
                <c:pt idx="322">
                  <c:v>84.846000000000004</c:v>
                </c:pt>
                <c:pt idx="323">
                  <c:v>85.045999999999992</c:v>
                </c:pt>
                <c:pt idx="324">
                  <c:v>85.245999999999995</c:v>
                </c:pt>
                <c:pt idx="325">
                  <c:v>85.445999999999998</c:v>
                </c:pt>
                <c:pt idx="326">
                  <c:v>85.646000000000001</c:v>
                </c:pt>
                <c:pt idx="327">
                  <c:v>85.846000000000004</c:v>
                </c:pt>
                <c:pt idx="328">
                  <c:v>86.045999999999992</c:v>
                </c:pt>
                <c:pt idx="329">
                  <c:v>86.245999999999995</c:v>
                </c:pt>
                <c:pt idx="330">
                  <c:v>86.445999999999998</c:v>
                </c:pt>
                <c:pt idx="331">
                  <c:v>86.646000000000001</c:v>
                </c:pt>
                <c:pt idx="332">
                  <c:v>86.846000000000004</c:v>
                </c:pt>
                <c:pt idx="333">
                  <c:v>87.045999999999992</c:v>
                </c:pt>
                <c:pt idx="334">
                  <c:v>87.245999999999995</c:v>
                </c:pt>
                <c:pt idx="335">
                  <c:v>87.445999999999998</c:v>
                </c:pt>
                <c:pt idx="336">
                  <c:v>87.646000000000001</c:v>
                </c:pt>
                <c:pt idx="337">
                  <c:v>87.846000000000004</c:v>
                </c:pt>
                <c:pt idx="338">
                  <c:v>88.045999999999992</c:v>
                </c:pt>
                <c:pt idx="339">
                  <c:v>88.245999999999995</c:v>
                </c:pt>
                <c:pt idx="340">
                  <c:v>88.445999999999998</c:v>
                </c:pt>
                <c:pt idx="341">
                  <c:v>88.646000000000001</c:v>
                </c:pt>
                <c:pt idx="342">
                  <c:v>88.846000000000004</c:v>
                </c:pt>
                <c:pt idx="343">
                  <c:v>89.045999999999992</c:v>
                </c:pt>
                <c:pt idx="344">
                  <c:v>89.245999999999995</c:v>
                </c:pt>
                <c:pt idx="345">
                  <c:v>89.445999999999998</c:v>
                </c:pt>
                <c:pt idx="346">
                  <c:v>89.646000000000001</c:v>
                </c:pt>
                <c:pt idx="347">
                  <c:v>89.846000000000004</c:v>
                </c:pt>
                <c:pt idx="348">
                  <c:v>90.045999999999992</c:v>
                </c:pt>
                <c:pt idx="349">
                  <c:v>90.245999999999995</c:v>
                </c:pt>
                <c:pt idx="350">
                  <c:v>90.445999999999998</c:v>
                </c:pt>
                <c:pt idx="351">
                  <c:v>90.646000000000001</c:v>
                </c:pt>
                <c:pt idx="352">
                  <c:v>90.846000000000004</c:v>
                </c:pt>
                <c:pt idx="353">
                  <c:v>91.045999999999992</c:v>
                </c:pt>
                <c:pt idx="354">
                  <c:v>91.245999999999995</c:v>
                </c:pt>
                <c:pt idx="355">
                  <c:v>91.445999999999998</c:v>
                </c:pt>
                <c:pt idx="356">
                  <c:v>91.646000000000001</c:v>
                </c:pt>
                <c:pt idx="357">
                  <c:v>91.846000000000004</c:v>
                </c:pt>
                <c:pt idx="358">
                  <c:v>92.045999999999992</c:v>
                </c:pt>
                <c:pt idx="359">
                  <c:v>92.245999999999995</c:v>
                </c:pt>
                <c:pt idx="360">
                  <c:v>92.445999999999998</c:v>
                </c:pt>
                <c:pt idx="361">
                  <c:v>92.646000000000001</c:v>
                </c:pt>
                <c:pt idx="362">
                  <c:v>92.846000000000004</c:v>
                </c:pt>
                <c:pt idx="363">
                  <c:v>93.045999999999992</c:v>
                </c:pt>
                <c:pt idx="364">
                  <c:v>93.245999999999995</c:v>
                </c:pt>
                <c:pt idx="365">
                  <c:v>93.445999999999998</c:v>
                </c:pt>
                <c:pt idx="366">
                  <c:v>93.646000000000001</c:v>
                </c:pt>
                <c:pt idx="367">
                  <c:v>93.846000000000004</c:v>
                </c:pt>
                <c:pt idx="368">
                  <c:v>94.045999999999992</c:v>
                </c:pt>
                <c:pt idx="369">
                  <c:v>94.245999999999995</c:v>
                </c:pt>
                <c:pt idx="370">
                  <c:v>94.445999999999998</c:v>
                </c:pt>
                <c:pt idx="371">
                  <c:v>94.646000000000001</c:v>
                </c:pt>
                <c:pt idx="372">
                  <c:v>94.846000000000004</c:v>
                </c:pt>
                <c:pt idx="373">
                  <c:v>95.045999999999992</c:v>
                </c:pt>
                <c:pt idx="374">
                  <c:v>95.245999999999995</c:v>
                </c:pt>
                <c:pt idx="375">
                  <c:v>95.445999999999998</c:v>
                </c:pt>
                <c:pt idx="376">
                  <c:v>95.646000000000001</c:v>
                </c:pt>
                <c:pt idx="377">
                  <c:v>95.846000000000004</c:v>
                </c:pt>
                <c:pt idx="378">
                  <c:v>96.045999999999992</c:v>
                </c:pt>
                <c:pt idx="379">
                  <c:v>96.245999999999995</c:v>
                </c:pt>
                <c:pt idx="380">
                  <c:v>96.445999999999998</c:v>
                </c:pt>
                <c:pt idx="381">
                  <c:v>96.646000000000001</c:v>
                </c:pt>
                <c:pt idx="382">
                  <c:v>96.846000000000004</c:v>
                </c:pt>
                <c:pt idx="383">
                  <c:v>97.045999999999992</c:v>
                </c:pt>
                <c:pt idx="384">
                  <c:v>97.245999999999995</c:v>
                </c:pt>
                <c:pt idx="385">
                  <c:v>97.445999999999998</c:v>
                </c:pt>
                <c:pt idx="386">
                  <c:v>97.646000000000001</c:v>
                </c:pt>
                <c:pt idx="387">
                  <c:v>97.846000000000004</c:v>
                </c:pt>
                <c:pt idx="388">
                  <c:v>98.045999999999992</c:v>
                </c:pt>
                <c:pt idx="389">
                  <c:v>98.245999999999995</c:v>
                </c:pt>
                <c:pt idx="390">
                  <c:v>98.445999999999998</c:v>
                </c:pt>
                <c:pt idx="391">
                  <c:v>98.646000000000001</c:v>
                </c:pt>
                <c:pt idx="392">
                  <c:v>98.846000000000004</c:v>
                </c:pt>
                <c:pt idx="393">
                  <c:v>99.045999999999992</c:v>
                </c:pt>
                <c:pt idx="394">
                  <c:v>99.245999999999995</c:v>
                </c:pt>
                <c:pt idx="395">
                  <c:v>99.445999999999998</c:v>
                </c:pt>
                <c:pt idx="396">
                  <c:v>99.646000000000001</c:v>
                </c:pt>
                <c:pt idx="397">
                  <c:v>99.846000000000004</c:v>
                </c:pt>
                <c:pt idx="398">
                  <c:v>100.04599999999999</c:v>
                </c:pt>
                <c:pt idx="399">
                  <c:v>100.246</c:v>
                </c:pt>
                <c:pt idx="400">
                  <c:v>100.446</c:v>
                </c:pt>
                <c:pt idx="401">
                  <c:v>100.646</c:v>
                </c:pt>
                <c:pt idx="402">
                  <c:v>100.846</c:v>
                </c:pt>
                <c:pt idx="403">
                  <c:v>101.04599999999999</c:v>
                </c:pt>
                <c:pt idx="404">
                  <c:v>101.246</c:v>
                </c:pt>
                <c:pt idx="405">
                  <c:v>101.446</c:v>
                </c:pt>
                <c:pt idx="406">
                  <c:v>101.646</c:v>
                </c:pt>
                <c:pt idx="407">
                  <c:v>101.846</c:v>
                </c:pt>
                <c:pt idx="408">
                  <c:v>102.04599999999999</c:v>
                </c:pt>
                <c:pt idx="409">
                  <c:v>102.246</c:v>
                </c:pt>
                <c:pt idx="410">
                  <c:v>102.446</c:v>
                </c:pt>
                <c:pt idx="411">
                  <c:v>102.646</c:v>
                </c:pt>
                <c:pt idx="412">
                  <c:v>102.846</c:v>
                </c:pt>
                <c:pt idx="413">
                  <c:v>103.04599999999999</c:v>
                </c:pt>
                <c:pt idx="414">
                  <c:v>103.246</c:v>
                </c:pt>
                <c:pt idx="415">
                  <c:v>103.446</c:v>
                </c:pt>
                <c:pt idx="416">
                  <c:v>103.646</c:v>
                </c:pt>
                <c:pt idx="417">
                  <c:v>103.846</c:v>
                </c:pt>
                <c:pt idx="418">
                  <c:v>104.04599999999999</c:v>
                </c:pt>
                <c:pt idx="419">
                  <c:v>104.246</c:v>
                </c:pt>
                <c:pt idx="420">
                  <c:v>104.446</c:v>
                </c:pt>
                <c:pt idx="421">
                  <c:v>104.646</c:v>
                </c:pt>
                <c:pt idx="422">
                  <c:v>104.846</c:v>
                </c:pt>
                <c:pt idx="423">
                  <c:v>105.04599999999999</c:v>
                </c:pt>
                <c:pt idx="424">
                  <c:v>105.246</c:v>
                </c:pt>
                <c:pt idx="425">
                  <c:v>105.446</c:v>
                </c:pt>
                <c:pt idx="426">
                  <c:v>105.646</c:v>
                </c:pt>
                <c:pt idx="427">
                  <c:v>105.846</c:v>
                </c:pt>
                <c:pt idx="428">
                  <c:v>106.04599999999999</c:v>
                </c:pt>
                <c:pt idx="429">
                  <c:v>106.246</c:v>
                </c:pt>
                <c:pt idx="430">
                  <c:v>106.446</c:v>
                </c:pt>
                <c:pt idx="431">
                  <c:v>106.646</c:v>
                </c:pt>
                <c:pt idx="432">
                  <c:v>106.846</c:v>
                </c:pt>
                <c:pt idx="433">
                  <c:v>107.04599999999999</c:v>
                </c:pt>
                <c:pt idx="434">
                  <c:v>107.246</c:v>
                </c:pt>
                <c:pt idx="435">
                  <c:v>107.446</c:v>
                </c:pt>
                <c:pt idx="436">
                  <c:v>107.646</c:v>
                </c:pt>
                <c:pt idx="437">
                  <c:v>107.846</c:v>
                </c:pt>
                <c:pt idx="438">
                  <c:v>108.04599999999999</c:v>
                </c:pt>
                <c:pt idx="439">
                  <c:v>108.246</c:v>
                </c:pt>
                <c:pt idx="440">
                  <c:v>108.446</c:v>
                </c:pt>
                <c:pt idx="441">
                  <c:v>108.646</c:v>
                </c:pt>
                <c:pt idx="442">
                  <c:v>108.846</c:v>
                </c:pt>
                <c:pt idx="443">
                  <c:v>109.04599999999999</c:v>
                </c:pt>
                <c:pt idx="444">
                  <c:v>109.246</c:v>
                </c:pt>
                <c:pt idx="445">
                  <c:v>109.446</c:v>
                </c:pt>
                <c:pt idx="446">
                  <c:v>109.646</c:v>
                </c:pt>
                <c:pt idx="447">
                  <c:v>109.846</c:v>
                </c:pt>
                <c:pt idx="448">
                  <c:v>110.04599999999999</c:v>
                </c:pt>
                <c:pt idx="449">
                  <c:v>110.246</c:v>
                </c:pt>
                <c:pt idx="450">
                  <c:v>110.446</c:v>
                </c:pt>
                <c:pt idx="451">
                  <c:v>110.646</c:v>
                </c:pt>
                <c:pt idx="452">
                  <c:v>110.846</c:v>
                </c:pt>
                <c:pt idx="453">
                  <c:v>111.04599999999999</c:v>
                </c:pt>
                <c:pt idx="454">
                  <c:v>111.246</c:v>
                </c:pt>
                <c:pt idx="455">
                  <c:v>111.446</c:v>
                </c:pt>
                <c:pt idx="456">
                  <c:v>111.646</c:v>
                </c:pt>
                <c:pt idx="457">
                  <c:v>111.846</c:v>
                </c:pt>
                <c:pt idx="458">
                  <c:v>112.04599999999999</c:v>
                </c:pt>
                <c:pt idx="459">
                  <c:v>112.246</c:v>
                </c:pt>
                <c:pt idx="460">
                  <c:v>112.446</c:v>
                </c:pt>
                <c:pt idx="461">
                  <c:v>112.646</c:v>
                </c:pt>
                <c:pt idx="462">
                  <c:v>112.846</c:v>
                </c:pt>
                <c:pt idx="463">
                  <c:v>113.04599999999999</c:v>
                </c:pt>
                <c:pt idx="464">
                  <c:v>113.246</c:v>
                </c:pt>
                <c:pt idx="465">
                  <c:v>113.446</c:v>
                </c:pt>
                <c:pt idx="466">
                  <c:v>113.646</c:v>
                </c:pt>
                <c:pt idx="467">
                  <c:v>113.846</c:v>
                </c:pt>
                <c:pt idx="468">
                  <c:v>114.04599999999999</c:v>
                </c:pt>
                <c:pt idx="469">
                  <c:v>114.246</c:v>
                </c:pt>
                <c:pt idx="470">
                  <c:v>114.446</c:v>
                </c:pt>
                <c:pt idx="471">
                  <c:v>114.646</c:v>
                </c:pt>
                <c:pt idx="472">
                  <c:v>114.846</c:v>
                </c:pt>
                <c:pt idx="473">
                  <c:v>115.04599999999999</c:v>
                </c:pt>
                <c:pt idx="474">
                  <c:v>115.246</c:v>
                </c:pt>
                <c:pt idx="475">
                  <c:v>115.446</c:v>
                </c:pt>
                <c:pt idx="476">
                  <c:v>115.646</c:v>
                </c:pt>
                <c:pt idx="477">
                  <c:v>115.846</c:v>
                </c:pt>
                <c:pt idx="478">
                  <c:v>116.04599999999999</c:v>
                </c:pt>
                <c:pt idx="479">
                  <c:v>116.246</c:v>
                </c:pt>
                <c:pt idx="480">
                  <c:v>116.446</c:v>
                </c:pt>
                <c:pt idx="481">
                  <c:v>116.646</c:v>
                </c:pt>
                <c:pt idx="482">
                  <c:v>116.846</c:v>
                </c:pt>
                <c:pt idx="483">
                  <c:v>117.04599999999999</c:v>
                </c:pt>
                <c:pt idx="484">
                  <c:v>117.246</c:v>
                </c:pt>
                <c:pt idx="485">
                  <c:v>117.446</c:v>
                </c:pt>
                <c:pt idx="486">
                  <c:v>117.646</c:v>
                </c:pt>
                <c:pt idx="487">
                  <c:v>117.846</c:v>
                </c:pt>
                <c:pt idx="488">
                  <c:v>118.04599999999999</c:v>
                </c:pt>
                <c:pt idx="489">
                  <c:v>118.246</c:v>
                </c:pt>
                <c:pt idx="490">
                  <c:v>118.446</c:v>
                </c:pt>
                <c:pt idx="491">
                  <c:v>118.646</c:v>
                </c:pt>
                <c:pt idx="492">
                  <c:v>118.846</c:v>
                </c:pt>
                <c:pt idx="493">
                  <c:v>119.04599999999999</c:v>
                </c:pt>
                <c:pt idx="494">
                  <c:v>119.246</c:v>
                </c:pt>
                <c:pt idx="495">
                  <c:v>119.446</c:v>
                </c:pt>
                <c:pt idx="496">
                  <c:v>119.646</c:v>
                </c:pt>
                <c:pt idx="497">
                  <c:v>119.846</c:v>
                </c:pt>
                <c:pt idx="498">
                  <c:v>120.04599999999999</c:v>
                </c:pt>
                <c:pt idx="499">
                  <c:v>120.246</c:v>
                </c:pt>
                <c:pt idx="500">
                  <c:v>120.446</c:v>
                </c:pt>
                <c:pt idx="501">
                  <c:v>120.646</c:v>
                </c:pt>
                <c:pt idx="502">
                  <c:v>120.846</c:v>
                </c:pt>
                <c:pt idx="503">
                  <c:v>121.04599999999999</c:v>
                </c:pt>
                <c:pt idx="504">
                  <c:v>121.246</c:v>
                </c:pt>
                <c:pt idx="505">
                  <c:v>121.446</c:v>
                </c:pt>
                <c:pt idx="506">
                  <c:v>121.646</c:v>
                </c:pt>
                <c:pt idx="507">
                  <c:v>121.846</c:v>
                </c:pt>
                <c:pt idx="508">
                  <c:v>122.04599999999999</c:v>
                </c:pt>
                <c:pt idx="509">
                  <c:v>122.246</c:v>
                </c:pt>
                <c:pt idx="510">
                  <c:v>122.446</c:v>
                </c:pt>
                <c:pt idx="511">
                  <c:v>122.646</c:v>
                </c:pt>
                <c:pt idx="512">
                  <c:v>122.846</c:v>
                </c:pt>
                <c:pt idx="513">
                  <c:v>123.04599999999999</c:v>
                </c:pt>
                <c:pt idx="514">
                  <c:v>123.246</c:v>
                </c:pt>
                <c:pt idx="515">
                  <c:v>123.446</c:v>
                </c:pt>
                <c:pt idx="516">
                  <c:v>123.646</c:v>
                </c:pt>
                <c:pt idx="517">
                  <c:v>123.846</c:v>
                </c:pt>
                <c:pt idx="518">
                  <c:v>124.04599999999999</c:v>
                </c:pt>
                <c:pt idx="519">
                  <c:v>124.246</c:v>
                </c:pt>
                <c:pt idx="520">
                  <c:v>124.446</c:v>
                </c:pt>
                <c:pt idx="521">
                  <c:v>124.646</c:v>
                </c:pt>
                <c:pt idx="522">
                  <c:v>124.846</c:v>
                </c:pt>
                <c:pt idx="523">
                  <c:v>125.04599999999999</c:v>
                </c:pt>
                <c:pt idx="524">
                  <c:v>125.246</c:v>
                </c:pt>
                <c:pt idx="525">
                  <c:v>125.446</c:v>
                </c:pt>
                <c:pt idx="526">
                  <c:v>125.646</c:v>
                </c:pt>
                <c:pt idx="527">
                  <c:v>125.846</c:v>
                </c:pt>
                <c:pt idx="528">
                  <c:v>126.04599999999999</c:v>
                </c:pt>
                <c:pt idx="529">
                  <c:v>126.246</c:v>
                </c:pt>
                <c:pt idx="530">
                  <c:v>126.446</c:v>
                </c:pt>
                <c:pt idx="531">
                  <c:v>126.646</c:v>
                </c:pt>
                <c:pt idx="532">
                  <c:v>126.846</c:v>
                </c:pt>
                <c:pt idx="533">
                  <c:v>127.04599999999999</c:v>
                </c:pt>
                <c:pt idx="534">
                  <c:v>127.246</c:v>
                </c:pt>
                <c:pt idx="535">
                  <c:v>127.446</c:v>
                </c:pt>
                <c:pt idx="536">
                  <c:v>127.646</c:v>
                </c:pt>
                <c:pt idx="537">
                  <c:v>127.846</c:v>
                </c:pt>
                <c:pt idx="538">
                  <c:v>128.04599999999999</c:v>
                </c:pt>
                <c:pt idx="539">
                  <c:v>128.24600000000001</c:v>
                </c:pt>
                <c:pt idx="540">
                  <c:v>128.446</c:v>
                </c:pt>
                <c:pt idx="541">
                  <c:v>128.64600000000002</c:v>
                </c:pt>
                <c:pt idx="542">
                  <c:v>128.846</c:v>
                </c:pt>
                <c:pt idx="543">
                  <c:v>129.04599999999999</c:v>
                </c:pt>
                <c:pt idx="544">
                  <c:v>129.24600000000001</c:v>
                </c:pt>
                <c:pt idx="545">
                  <c:v>129.446</c:v>
                </c:pt>
                <c:pt idx="546">
                  <c:v>129.64600000000002</c:v>
                </c:pt>
                <c:pt idx="547">
                  <c:v>129.846</c:v>
                </c:pt>
                <c:pt idx="548">
                  <c:v>130.04599999999999</c:v>
                </c:pt>
                <c:pt idx="549">
                  <c:v>130.24600000000001</c:v>
                </c:pt>
                <c:pt idx="550">
                  <c:v>130.446</c:v>
                </c:pt>
                <c:pt idx="551">
                  <c:v>130.64600000000002</c:v>
                </c:pt>
                <c:pt idx="552">
                  <c:v>130.846</c:v>
                </c:pt>
                <c:pt idx="553">
                  <c:v>131.04599999999999</c:v>
                </c:pt>
                <c:pt idx="554">
                  <c:v>131.24600000000001</c:v>
                </c:pt>
                <c:pt idx="555">
                  <c:v>131.446</c:v>
                </c:pt>
                <c:pt idx="556">
                  <c:v>131.64600000000002</c:v>
                </c:pt>
                <c:pt idx="557">
                  <c:v>131.846</c:v>
                </c:pt>
                <c:pt idx="558">
                  <c:v>132.04599999999999</c:v>
                </c:pt>
                <c:pt idx="559">
                  <c:v>132.24600000000001</c:v>
                </c:pt>
                <c:pt idx="560">
                  <c:v>132.446</c:v>
                </c:pt>
                <c:pt idx="561">
                  <c:v>132.64600000000002</c:v>
                </c:pt>
                <c:pt idx="562">
                  <c:v>132.846</c:v>
                </c:pt>
                <c:pt idx="563">
                  <c:v>133.04599999999999</c:v>
                </c:pt>
                <c:pt idx="564">
                  <c:v>133.24600000000001</c:v>
                </c:pt>
                <c:pt idx="565">
                  <c:v>133.446</c:v>
                </c:pt>
                <c:pt idx="566">
                  <c:v>133.64600000000002</c:v>
                </c:pt>
                <c:pt idx="567">
                  <c:v>133.846</c:v>
                </c:pt>
                <c:pt idx="568">
                  <c:v>134.04599999999999</c:v>
                </c:pt>
                <c:pt idx="569">
                  <c:v>134.24600000000001</c:v>
                </c:pt>
                <c:pt idx="570">
                  <c:v>134.446</c:v>
                </c:pt>
                <c:pt idx="571">
                  <c:v>134.64600000000002</c:v>
                </c:pt>
                <c:pt idx="572">
                  <c:v>134.846</c:v>
                </c:pt>
                <c:pt idx="573">
                  <c:v>135.04599999999999</c:v>
                </c:pt>
                <c:pt idx="574">
                  <c:v>135.24600000000001</c:v>
                </c:pt>
                <c:pt idx="575">
                  <c:v>135.446</c:v>
                </c:pt>
                <c:pt idx="576">
                  <c:v>135.64600000000002</c:v>
                </c:pt>
                <c:pt idx="577">
                  <c:v>135.846</c:v>
                </c:pt>
                <c:pt idx="578">
                  <c:v>136.04599999999999</c:v>
                </c:pt>
                <c:pt idx="579">
                  <c:v>136.24600000000001</c:v>
                </c:pt>
                <c:pt idx="580">
                  <c:v>136.446</c:v>
                </c:pt>
                <c:pt idx="581">
                  <c:v>136.64600000000002</c:v>
                </c:pt>
                <c:pt idx="582">
                  <c:v>136.846</c:v>
                </c:pt>
                <c:pt idx="583">
                  <c:v>137.04599999999999</c:v>
                </c:pt>
                <c:pt idx="584">
                  <c:v>137.24600000000001</c:v>
                </c:pt>
                <c:pt idx="585">
                  <c:v>137.446</c:v>
                </c:pt>
                <c:pt idx="586">
                  <c:v>137.64600000000002</c:v>
                </c:pt>
                <c:pt idx="587">
                  <c:v>137.846</c:v>
                </c:pt>
                <c:pt idx="588">
                  <c:v>138.04599999999999</c:v>
                </c:pt>
                <c:pt idx="589">
                  <c:v>138.24600000000001</c:v>
                </c:pt>
                <c:pt idx="590">
                  <c:v>138.446</c:v>
                </c:pt>
                <c:pt idx="591">
                  <c:v>138.64600000000002</c:v>
                </c:pt>
                <c:pt idx="592">
                  <c:v>138.846</c:v>
                </c:pt>
                <c:pt idx="593">
                  <c:v>139.04599999999999</c:v>
                </c:pt>
                <c:pt idx="594">
                  <c:v>139.24600000000001</c:v>
                </c:pt>
                <c:pt idx="595">
                  <c:v>139.446</c:v>
                </c:pt>
                <c:pt idx="596">
                  <c:v>139.64600000000002</c:v>
                </c:pt>
                <c:pt idx="597">
                  <c:v>139.846</c:v>
                </c:pt>
                <c:pt idx="598">
                  <c:v>140.04599999999999</c:v>
                </c:pt>
                <c:pt idx="599">
                  <c:v>140.24600000000001</c:v>
                </c:pt>
                <c:pt idx="600">
                  <c:v>140.446</c:v>
                </c:pt>
                <c:pt idx="601">
                  <c:v>140.64600000000002</c:v>
                </c:pt>
                <c:pt idx="602">
                  <c:v>140.846</c:v>
                </c:pt>
                <c:pt idx="603">
                  <c:v>141.04599999999999</c:v>
                </c:pt>
                <c:pt idx="604">
                  <c:v>141.24600000000001</c:v>
                </c:pt>
                <c:pt idx="605">
                  <c:v>141.446</c:v>
                </c:pt>
                <c:pt idx="606">
                  <c:v>141.64600000000002</c:v>
                </c:pt>
                <c:pt idx="607">
                  <c:v>141.846</c:v>
                </c:pt>
                <c:pt idx="608">
                  <c:v>142.04599999999999</c:v>
                </c:pt>
                <c:pt idx="609">
                  <c:v>142.24600000000001</c:v>
                </c:pt>
                <c:pt idx="610">
                  <c:v>142.446</c:v>
                </c:pt>
                <c:pt idx="611">
                  <c:v>142.64600000000002</c:v>
                </c:pt>
                <c:pt idx="612">
                  <c:v>142.846</c:v>
                </c:pt>
                <c:pt idx="613">
                  <c:v>143.04599999999999</c:v>
                </c:pt>
                <c:pt idx="614">
                  <c:v>143.24600000000001</c:v>
                </c:pt>
                <c:pt idx="615">
                  <c:v>143.446</c:v>
                </c:pt>
                <c:pt idx="616">
                  <c:v>143.64600000000002</c:v>
                </c:pt>
                <c:pt idx="617">
                  <c:v>143.846</c:v>
                </c:pt>
                <c:pt idx="618">
                  <c:v>144.04599999999999</c:v>
                </c:pt>
                <c:pt idx="619">
                  <c:v>144.24600000000001</c:v>
                </c:pt>
                <c:pt idx="620">
                  <c:v>144.446</c:v>
                </c:pt>
                <c:pt idx="621">
                  <c:v>144.64600000000002</c:v>
                </c:pt>
                <c:pt idx="622">
                  <c:v>144.846</c:v>
                </c:pt>
                <c:pt idx="623">
                  <c:v>145.04599999999999</c:v>
                </c:pt>
                <c:pt idx="624">
                  <c:v>145.24600000000001</c:v>
                </c:pt>
                <c:pt idx="625">
                  <c:v>145.446</c:v>
                </c:pt>
                <c:pt idx="626">
                  <c:v>145.64600000000002</c:v>
                </c:pt>
                <c:pt idx="627">
                  <c:v>145.846</c:v>
                </c:pt>
                <c:pt idx="628">
                  <c:v>146.04599999999999</c:v>
                </c:pt>
                <c:pt idx="629">
                  <c:v>146.24600000000001</c:v>
                </c:pt>
                <c:pt idx="630">
                  <c:v>146.446</c:v>
                </c:pt>
                <c:pt idx="631">
                  <c:v>146.64600000000002</c:v>
                </c:pt>
                <c:pt idx="632">
                  <c:v>146.846</c:v>
                </c:pt>
                <c:pt idx="633">
                  <c:v>147.04599999999999</c:v>
                </c:pt>
                <c:pt idx="634">
                  <c:v>147.24600000000001</c:v>
                </c:pt>
                <c:pt idx="635">
                  <c:v>147.446</c:v>
                </c:pt>
                <c:pt idx="636">
                  <c:v>147.64600000000002</c:v>
                </c:pt>
                <c:pt idx="637">
                  <c:v>147.846</c:v>
                </c:pt>
                <c:pt idx="638">
                  <c:v>148.04599999999999</c:v>
                </c:pt>
                <c:pt idx="639">
                  <c:v>148.24600000000001</c:v>
                </c:pt>
                <c:pt idx="640">
                  <c:v>148.446</c:v>
                </c:pt>
                <c:pt idx="641">
                  <c:v>148.64599999999999</c:v>
                </c:pt>
                <c:pt idx="642">
                  <c:v>148.846</c:v>
                </c:pt>
                <c:pt idx="643">
                  <c:v>149.04599999999999</c:v>
                </c:pt>
                <c:pt idx="644">
                  <c:v>149.24600000000001</c:v>
                </c:pt>
                <c:pt idx="645">
                  <c:v>149.446</c:v>
                </c:pt>
                <c:pt idx="646">
                  <c:v>149.64599999999999</c:v>
                </c:pt>
                <c:pt idx="647">
                  <c:v>149.846</c:v>
                </c:pt>
                <c:pt idx="648">
                  <c:v>150.04599999999999</c:v>
                </c:pt>
                <c:pt idx="649">
                  <c:v>150.24600000000001</c:v>
                </c:pt>
                <c:pt idx="650">
                  <c:v>150.446</c:v>
                </c:pt>
                <c:pt idx="651">
                  <c:v>150.64599999999999</c:v>
                </c:pt>
                <c:pt idx="652">
                  <c:v>150.846</c:v>
                </c:pt>
                <c:pt idx="653">
                  <c:v>151.04599999999999</c:v>
                </c:pt>
                <c:pt idx="654">
                  <c:v>151.24600000000001</c:v>
                </c:pt>
                <c:pt idx="655">
                  <c:v>151.446</c:v>
                </c:pt>
                <c:pt idx="656">
                  <c:v>151.64599999999999</c:v>
                </c:pt>
                <c:pt idx="657">
                  <c:v>151.846</c:v>
                </c:pt>
                <c:pt idx="658">
                  <c:v>152.04599999999999</c:v>
                </c:pt>
                <c:pt idx="659">
                  <c:v>152.24600000000001</c:v>
                </c:pt>
                <c:pt idx="660">
                  <c:v>152.446</c:v>
                </c:pt>
                <c:pt idx="661">
                  <c:v>152.64599999999999</c:v>
                </c:pt>
                <c:pt idx="662">
                  <c:v>152.846</c:v>
                </c:pt>
                <c:pt idx="663">
                  <c:v>153.04599999999999</c:v>
                </c:pt>
                <c:pt idx="664">
                  <c:v>153.24600000000001</c:v>
                </c:pt>
                <c:pt idx="665">
                  <c:v>153.446</c:v>
                </c:pt>
                <c:pt idx="666">
                  <c:v>153.64599999999999</c:v>
                </c:pt>
                <c:pt idx="667">
                  <c:v>153.846</c:v>
                </c:pt>
                <c:pt idx="668">
                  <c:v>154.04599999999999</c:v>
                </c:pt>
                <c:pt idx="669">
                  <c:v>154.24600000000001</c:v>
                </c:pt>
                <c:pt idx="670">
                  <c:v>154.446</c:v>
                </c:pt>
                <c:pt idx="671">
                  <c:v>154.64599999999999</c:v>
                </c:pt>
                <c:pt idx="672">
                  <c:v>154.846</c:v>
                </c:pt>
                <c:pt idx="673">
                  <c:v>155.04599999999999</c:v>
                </c:pt>
                <c:pt idx="674">
                  <c:v>155.24600000000001</c:v>
                </c:pt>
                <c:pt idx="675">
                  <c:v>155.446</c:v>
                </c:pt>
                <c:pt idx="676">
                  <c:v>155.64599999999999</c:v>
                </c:pt>
                <c:pt idx="677">
                  <c:v>155.846</c:v>
                </c:pt>
                <c:pt idx="678">
                  <c:v>156.04599999999999</c:v>
                </c:pt>
                <c:pt idx="679">
                  <c:v>156.24600000000001</c:v>
                </c:pt>
                <c:pt idx="680">
                  <c:v>156.446</c:v>
                </c:pt>
                <c:pt idx="681">
                  <c:v>156.64599999999999</c:v>
                </c:pt>
                <c:pt idx="682">
                  <c:v>156.846</c:v>
                </c:pt>
                <c:pt idx="683">
                  <c:v>157.04599999999999</c:v>
                </c:pt>
                <c:pt idx="684">
                  <c:v>157.24600000000001</c:v>
                </c:pt>
                <c:pt idx="685">
                  <c:v>157.446</c:v>
                </c:pt>
                <c:pt idx="686">
                  <c:v>157.64599999999999</c:v>
                </c:pt>
                <c:pt idx="687">
                  <c:v>157.846</c:v>
                </c:pt>
                <c:pt idx="688">
                  <c:v>158.04599999999999</c:v>
                </c:pt>
                <c:pt idx="689">
                  <c:v>158.24600000000001</c:v>
                </c:pt>
                <c:pt idx="690">
                  <c:v>158.446</c:v>
                </c:pt>
                <c:pt idx="691">
                  <c:v>158.64599999999999</c:v>
                </c:pt>
                <c:pt idx="692">
                  <c:v>158.846</c:v>
                </c:pt>
                <c:pt idx="693">
                  <c:v>159.04599999999999</c:v>
                </c:pt>
                <c:pt idx="694">
                  <c:v>159.24600000000001</c:v>
                </c:pt>
                <c:pt idx="695">
                  <c:v>159.446</c:v>
                </c:pt>
                <c:pt idx="696">
                  <c:v>159.64599999999999</c:v>
                </c:pt>
                <c:pt idx="697">
                  <c:v>159.846</c:v>
                </c:pt>
                <c:pt idx="698">
                  <c:v>160.04599999999999</c:v>
                </c:pt>
                <c:pt idx="699">
                  <c:v>160.24600000000001</c:v>
                </c:pt>
                <c:pt idx="700">
                  <c:v>160.446</c:v>
                </c:pt>
                <c:pt idx="701">
                  <c:v>160.64599999999999</c:v>
                </c:pt>
                <c:pt idx="702">
                  <c:v>160.846</c:v>
                </c:pt>
                <c:pt idx="703">
                  <c:v>161.04599999999999</c:v>
                </c:pt>
                <c:pt idx="704">
                  <c:v>161.24600000000001</c:v>
                </c:pt>
                <c:pt idx="705">
                  <c:v>161.446</c:v>
                </c:pt>
                <c:pt idx="706">
                  <c:v>161.64599999999999</c:v>
                </c:pt>
                <c:pt idx="707">
                  <c:v>161.846</c:v>
                </c:pt>
                <c:pt idx="708">
                  <c:v>162.04599999999999</c:v>
                </c:pt>
                <c:pt idx="709">
                  <c:v>162.24600000000001</c:v>
                </c:pt>
                <c:pt idx="710">
                  <c:v>162.446</c:v>
                </c:pt>
                <c:pt idx="711">
                  <c:v>162.64599999999999</c:v>
                </c:pt>
                <c:pt idx="712">
                  <c:v>162.846</c:v>
                </c:pt>
                <c:pt idx="713">
                  <c:v>163.04599999999999</c:v>
                </c:pt>
                <c:pt idx="714">
                  <c:v>163.24600000000001</c:v>
                </c:pt>
                <c:pt idx="715">
                  <c:v>163.446</c:v>
                </c:pt>
                <c:pt idx="716">
                  <c:v>163.64599999999999</c:v>
                </c:pt>
                <c:pt idx="717">
                  <c:v>163.846</c:v>
                </c:pt>
                <c:pt idx="718">
                  <c:v>164.04599999999999</c:v>
                </c:pt>
                <c:pt idx="719">
                  <c:v>164.24600000000001</c:v>
                </c:pt>
                <c:pt idx="720">
                  <c:v>164.446</c:v>
                </c:pt>
                <c:pt idx="721">
                  <c:v>164.64599999999999</c:v>
                </c:pt>
                <c:pt idx="722">
                  <c:v>164.846</c:v>
                </c:pt>
                <c:pt idx="723">
                  <c:v>165.04599999999999</c:v>
                </c:pt>
                <c:pt idx="724">
                  <c:v>165.24600000000001</c:v>
                </c:pt>
                <c:pt idx="725">
                  <c:v>165.446</c:v>
                </c:pt>
                <c:pt idx="726">
                  <c:v>165.64599999999999</c:v>
                </c:pt>
                <c:pt idx="727">
                  <c:v>165.846</c:v>
                </c:pt>
                <c:pt idx="728">
                  <c:v>166.04599999999999</c:v>
                </c:pt>
                <c:pt idx="729">
                  <c:v>166.24600000000001</c:v>
                </c:pt>
                <c:pt idx="730">
                  <c:v>166.446</c:v>
                </c:pt>
                <c:pt idx="731">
                  <c:v>166.64599999999999</c:v>
                </c:pt>
                <c:pt idx="732">
                  <c:v>166.846</c:v>
                </c:pt>
                <c:pt idx="733">
                  <c:v>167.04599999999999</c:v>
                </c:pt>
                <c:pt idx="734">
                  <c:v>167.24600000000001</c:v>
                </c:pt>
                <c:pt idx="735">
                  <c:v>167.446</c:v>
                </c:pt>
                <c:pt idx="736">
                  <c:v>167.64599999999999</c:v>
                </c:pt>
                <c:pt idx="737">
                  <c:v>167.846</c:v>
                </c:pt>
                <c:pt idx="738">
                  <c:v>168.04599999999999</c:v>
                </c:pt>
                <c:pt idx="739">
                  <c:v>168.24600000000001</c:v>
                </c:pt>
                <c:pt idx="740">
                  <c:v>168.446</c:v>
                </c:pt>
                <c:pt idx="741">
                  <c:v>168.64599999999999</c:v>
                </c:pt>
                <c:pt idx="742">
                  <c:v>168.846</c:v>
                </c:pt>
                <c:pt idx="743">
                  <c:v>169.04599999999999</c:v>
                </c:pt>
                <c:pt idx="744">
                  <c:v>169.24600000000001</c:v>
                </c:pt>
                <c:pt idx="745">
                  <c:v>169.446</c:v>
                </c:pt>
                <c:pt idx="746">
                  <c:v>169.64599999999999</c:v>
                </c:pt>
                <c:pt idx="747">
                  <c:v>169.846</c:v>
                </c:pt>
                <c:pt idx="748">
                  <c:v>170.04599999999999</c:v>
                </c:pt>
                <c:pt idx="749">
                  <c:v>170.24600000000001</c:v>
                </c:pt>
                <c:pt idx="750">
                  <c:v>170.446</c:v>
                </c:pt>
                <c:pt idx="751">
                  <c:v>170.64599999999999</c:v>
                </c:pt>
                <c:pt idx="752">
                  <c:v>170.846</c:v>
                </c:pt>
                <c:pt idx="753">
                  <c:v>171.04599999999999</c:v>
                </c:pt>
                <c:pt idx="754">
                  <c:v>171.24600000000001</c:v>
                </c:pt>
                <c:pt idx="755">
                  <c:v>171.446</c:v>
                </c:pt>
                <c:pt idx="756">
                  <c:v>171.64599999999999</c:v>
                </c:pt>
                <c:pt idx="757">
                  <c:v>171.846</c:v>
                </c:pt>
                <c:pt idx="758">
                  <c:v>172.04599999999999</c:v>
                </c:pt>
                <c:pt idx="759">
                  <c:v>172.24600000000001</c:v>
                </c:pt>
                <c:pt idx="760">
                  <c:v>172.446</c:v>
                </c:pt>
                <c:pt idx="761">
                  <c:v>172.64599999999999</c:v>
                </c:pt>
                <c:pt idx="762">
                  <c:v>172.846</c:v>
                </c:pt>
                <c:pt idx="763">
                  <c:v>173.04599999999999</c:v>
                </c:pt>
                <c:pt idx="764">
                  <c:v>173.24600000000001</c:v>
                </c:pt>
                <c:pt idx="765">
                  <c:v>173.446</c:v>
                </c:pt>
                <c:pt idx="766">
                  <c:v>173.64599999999999</c:v>
                </c:pt>
                <c:pt idx="767">
                  <c:v>173.846</c:v>
                </c:pt>
                <c:pt idx="768">
                  <c:v>174.04599999999999</c:v>
                </c:pt>
                <c:pt idx="769">
                  <c:v>174.24600000000001</c:v>
                </c:pt>
                <c:pt idx="770">
                  <c:v>174.446</c:v>
                </c:pt>
                <c:pt idx="771">
                  <c:v>174.64599999999999</c:v>
                </c:pt>
                <c:pt idx="772">
                  <c:v>174.846</c:v>
                </c:pt>
                <c:pt idx="773">
                  <c:v>175.04599999999999</c:v>
                </c:pt>
                <c:pt idx="774">
                  <c:v>175.24600000000001</c:v>
                </c:pt>
                <c:pt idx="775">
                  <c:v>175.446</c:v>
                </c:pt>
                <c:pt idx="776">
                  <c:v>175.64599999999999</c:v>
                </c:pt>
                <c:pt idx="777">
                  <c:v>175.846</c:v>
                </c:pt>
                <c:pt idx="778">
                  <c:v>176.04599999999999</c:v>
                </c:pt>
                <c:pt idx="779">
                  <c:v>176.24600000000001</c:v>
                </c:pt>
                <c:pt idx="780">
                  <c:v>176.446</c:v>
                </c:pt>
                <c:pt idx="781">
                  <c:v>176.64599999999999</c:v>
                </c:pt>
                <c:pt idx="782">
                  <c:v>176.846</c:v>
                </c:pt>
                <c:pt idx="783">
                  <c:v>177.04599999999999</c:v>
                </c:pt>
                <c:pt idx="784">
                  <c:v>177.24600000000001</c:v>
                </c:pt>
                <c:pt idx="785">
                  <c:v>177.446</c:v>
                </c:pt>
                <c:pt idx="786">
                  <c:v>177.64599999999999</c:v>
                </c:pt>
                <c:pt idx="787">
                  <c:v>177.846</c:v>
                </c:pt>
                <c:pt idx="788">
                  <c:v>178.04599999999999</c:v>
                </c:pt>
                <c:pt idx="789">
                  <c:v>178.24600000000001</c:v>
                </c:pt>
                <c:pt idx="790">
                  <c:v>178.446</c:v>
                </c:pt>
                <c:pt idx="791">
                  <c:v>178.64599999999999</c:v>
                </c:pt>
                <c:pt idx="792">
                  <c:v>178.846</c:v>
                </c:pt>
                <c:pt idx="793">
                  <c:v>179.04599999999999</c:v>
                </c:pt>
                <c:pt idx="794">
                  <c:v>179.24600000000001</c:v>
                </c:pt>
                <c:pt idx="795">
                  <c:v>179.446</c:v>
                </c:pt>
                <c:pt idx="796">
                  <c:v>179.64599999999999</c:v>
                </c:pt>
                <c:pt idx="797">
                  <c:v>179.846</c:v>
                </c:pt>
                <c:pt idx="798">
                  <c:v>180.04599999999999</c:v>
                </c:pt>
                <c:pt idx="799">
                  <c:v>180.24600000000001</c:v>
                </c:pt>
                <c:pt idx="800">
                  <c:v>180.446</c:v>
                </c:pt>
                <c:pt idx="801">
                  <c:v>180.64599999999999</c:v>
                </c:pt>
                <c:pt idx="802">
                  <c:v>180.846</c:v>
                </c:pt>
                <c:pt idx="803">
                  <c:v>181.04599999999999</c:v>
                </c:pt>
                <c:pt idx="804">
                  <c:v>181.24600000000001</c:v>
                </c:pt>
                <c:pt idx="805">
                  <c:v>181.446</c:v>
                </c:pt>
                <c:pt idx="806">
                  <c:v>181.64599999999999</c:v>
                </c:pt>
                <c:pt idx="807">
                  <c:v>181.846</c:v>
                </c:pt>
                <c:pt idx="808">
                  <c:v>182.04599999999999</c:v>
                </c:pt>
                <c:pt idx="809">
                  <c:v>182.24600000000001</c:v>
                </c:pt>
                <c:pt idx="810">
                  <c:v>182.446</c:v>
                </c:pt>
                <c:pt idx="811">
                  <c:v>182.64599999999999</c:v>
                </c:pt>
                <c:pt idx="812">
                  <c:v>182.846</c:v>
                </c:pt>
                <c:pt idx="813">
                  <c:v>183.04599999999999</c:v>
                </c:pt>
                <c:pt idx="814">
                  <c:v>183.24600000000001</c:v>
                </c:pt>
                <c:pt idx="815">
                  <c:v>183.446</c:v>
                </c:pt>
                <c:pt idx="816">
                  <c:v>183.64599999999999</c:v>
                </c:pt>
                <c:pt idx="817">
                  <c:v>183.846</c:v>
                </c:pt>
                <c:pt idx="818">
                  <c:v>184.04599999999999</c:v>
                </c:pt>
                <c:pt idx="819">
                  <c:v>184.24600000000001</c:v>
                </c:pt>
                <c:pt idx="820">
                  <c:v>184.446</c:v>
                </c:pt>
                <c:pt idx="821">
                  <c:v>184.64599999999999</c:v>
                </c:pt>
                <c:pt idx="822">
                  <c:v>184.846</c:v>
                </c:pt>
                <c:pt idx="823">
                  <c:v>185.04599999999999</c:v>
                </c:pt>
                <c:pt idx="824">
                  <c:v>185.24600000000001</c:v>
                </c:pt>
                <c:pt idx="825">
                  <c:v>185.446</c:v>
                </c:pt>
                <c:pt idx="826">
                  <c:v>185.64599999999999</c:v>
                </c:pt>
                <c:pt idx="827">
                  <c:v>185.846</c:v>
                </c:pt>
                <c:pt idx="828">
                  <c:v>186.04599999999999</c:v>
                </c:pt>
                <c:pt idx="829">
                  <c:v>186.24600000000001</c:v>
                </c:pt>
                <c:pt idx="830">
                  <c:v>186.446</c:v>
                </c:pt>
                <c:pt idx="831">
                  <c:v>186.64599999999999</c:v>
                </c:pt>
                <c:pt idx="832">
                  <c:v>186.846</c:v>
                </c:pt>
                <c:pt idx="833">
                  <c:v>187.04599999999999</c:v>
                </c:pt>
                <c:pt idx="834">
                  <c:v>187.24600000000001</c:v>
                </c:pt>
                <c:pt idx="835">
                  <c:v>187.446</c:v>
                </c:pt>
                <c:pt idx="836">
                  <c:v>187.64599999999999</c:v>
                </c:pt>
                <c:pt idx="837">
                  <c:v>187.846</c:v>
                </c:pt>
                <c:pt idx="838">
                  <c:v>188.04599999999999</c:v>
                </c:pt>
                <c:pt idx="839">
                  <c:v>188.24600000000001</c:v>
                </c:pt>
                <c:pt idx="840">
                  <c:v>188.446</c:v>
                </c:pt>
                <c:pt idx="841">
                  <c:v>188.64599999999999</c:v>
                </c:pt>
                <c:pt idx="842">
                  <c:v>188.846</c:v>
                </c:pt>
                <c:pt idx="843">
                  <c:v>189.04599999999999</c:v>
                </c:pt>
                <c:pt idx="844">
                  <c:v>189.24600000000001</c:v>
                </c:pt>
                <c:pt idx="845">
                  <c:v>189.446</c:v>
                </c:pt>
                <c:pt idx="846">
                  <c:v>189.64599999999999</c:v>
                </c:pt>
                <c:pt idx="847">
                  <c:v>189.846</c:v>
                </c:pt>
                <c:pt idx="848">
                  <c:v>190.04599999999999</c:v>
                </c:pt>
                <c:pt idx="849">
                  <c:v>190.24600000000001</c:v>
                </c:pt>
                <c:pt idx="850">
                  <c:v>190.446</c:v>
                </c:pt>
                <c:pt idx="851">
                  <c:v>190.64599999999999</c:v>
                </c:pt>
                <c:pt idx="852">
                  <c:v>190.846</c:v>
                </c:pt>
                <c:pt idx="853">
                  <c:v>191.04599999999999</c:v>
                </c:pt>
                <c:pt idx="854">
                  <c:v>191.24600000000001</c:v>
                </c:pt>
                <c:pt idx="855">
                  <c:v>191.446</c:v>
                </c:pt>
                <c:pt idx="856">
                  <c:v>191.64599999999999</c:v>
                </c:pt>
                <c:pt idx="857">
                  <c:v>191.846</c:v>
                </c:pt>
                <c:pt idx="858">
                  <c:v>192.04599999999999</c:v>
                </c:pt>
                <c:pt idx="859">
                  <c:v>192.24600000000001</c:v>
                </c:pt>
                <c:pt idx="860">
                  <c:v>192.446</c:v>
                </c:pt>
                <c:pt idx="861">
                  <c:v>192.64599999999999</c:v>
                </c:pt>
                <c:pt idx="862">
                  <c:v>192.846</c:v>
                </c:pt>
                <c:pt idx="863">
                  <c:v>193.04599999999999</c:v>
                </c:pt>
                <c:pt idx="864">
                  <c:v>193.24600000000001</c:v>
                </c:pt>
                <c:pt idx="865">
                  <c:v>193.446</c:v>
                </c:pt>
                <c:pt idx="866">
                  <c:v>193.64599999999999</c:v>
                </c:pt>
                <c:pt idx="867">
                  <c:v>193.846</c:v>
                </c:pt>
                <c:pt idx="868">
                  <c:v>194.04599999999999</c:v>
                </c:pt>
                <c:pt idx="869">
                  <c:v>194.24600000000001</c:v>
                </c:pt>
                <c:pt idx="870">
                  <c:v>194.446</c:v>
                </c:pt>
                <c:pt idx="871">
                  <c:v>194.64599999999999</c:v>
                </c:pt>
                <c:pt idx="872">
                  <c:v>194.846</c:v>
                </c:pt>
                <c:pt idx="873">
                  <c:v>195.04599999999999</c:v>
                </c:pt>
                <c:pt idx="874">
                  <c:v>195.24600000000001</c:v>
                </c:pt>
                <c:pt idx="875">
                  <c:v>195.446</c:v>
                </c:pt>
                <c:pt idx="876">
                  <c:v>195.64599999999999</c:v>
                </c:pt>
                <c:pt idx="877">
                  <c:v>195.846</c:v>
                </c:pt>
                <c:pt idx="878">
                  <c:v>196.04599999999999</c:v>
                </c:pt>
                <c:pt idx="879">
                  <c:v>196.24600000000001</c:v>
                </c:pt>
                <c:pt idx="880">
                  <c:v>196.446</c:v>
                </c:pt>
                <c:pt idx="881">
                  <c:v>196.64599999999999</c:v>
                </c:pt>
                <c:pt idx="882">
                  <c:v>196.846</c:v>
                </c:pt>
                <c:pt idx="883">
                  <c:v>197.04599999999999</c:v>
                </c:pt>
                <c:pt idx="884">
                  <c:v>197.24600000000001</c:v>
                </c:pt>
                <c:pt idx="885">
                  <c:v>197.446</c:v>
                </c:pt>
                <c:pt idx="886">
                  <c:v>197.64599999999999</c:v>
                </c:pt>
                <c:pt idx="887">
                  <c:v>197.846</c:v>
                </c:pt>
                <c:pt idx="888">
                  <c:v>198.04599999999999</c:v>
                </c:pt>
                <c:pt idx="889">
                  <c:v>198.24600000000001</c:v>
                </c:pt>
                <c:pt idx="890">
                  <c:v>198.446</c:v>
                </c:pt>
                <c:pt idx="891">
                  <c:v>198.64599999999999</c:v>
                </c:pt>
                <c:pt idx="892">
                  <c:v>198.846</c:v>
                </c:pt>
                <c:pt idx="893">
                  <c:v>199.04599999999999</c:v>
                </c:pt>
                <c:pt idx="894">
                  <c:v>199.24600000000001</c:v>
                </c:pt>
                <c:pt idx="895">
                  <c:v>199.446</c:v>
                </c:pt>
                <c:pt idx="896">
                  <c:v>199.64599999999999</c:v>
                </c:pt>
                <c:pt idx="897">
                  <c:v>199.846</c:v>
                </c:pt>
                <c:pt idx="898">
                  <c:v>200.04599999999999</c:v>
                </c:pt>
                <c:pt idx="899">
                  <c:v>200.24600000000001</c:v>
                </c:pt>
                <c:pt idx="900">
                  <c:v>200.446</c:v>
                </c:pt>
                <c:pt idx="901">
                  <c:v>200.64599999999999</c:v>
                </c:pt>
                <c:pt idx="902">
                  <c:v>200.846</c:v>
                </c:pt>
                <c:pt idx="903">
                  <c:v>201.04599999999999</c:v>
                </c:pt>
                <c:pt idx="904">
                  <c:v>201.24600000000001</c:v>
                </c:pt>
                <c:pt idx="905">
                  <c:v>201.446</c:v>
                </c:pt>
                <c:pt idx="906">
                  <c:v>201.64599999999999</c:v>
                </c:pt>
                <c:pt idx="907">
                  <c:v>201.846</c:v>
                </c:pt>
                <c:pt idx="908">
                  <c:v>202.04599999999999</c:v>
                </c:pt>
                <c:pt idx="909">
                  <c:v>202.24600000000001</c:v>
                </c:pt>
                <c:pt idx="910">
                  <c:v>202.446</c:v>
                </c:pt>
                <c:pt idx="911">
                  <c:v>202.64599999999999</c:v>
                </c:pt>
                <c:pt idx="912">
                  <c:v>202.846</c:v>
                </c:pt>
                <c:pt idx="913">
                  <c:v>203.04599999999999</c:v>
                </c:pt>
                <c:pt idx="914">
                  <c:v>203.24600000000001</c:v>
                </c:pt>
                <c:pt idx="915">
                  <c:v>203.446</c:v>
                </c:pt>
                <c:pt idx="916">
                  <c:v>203.64599999999999</c:v>
                </c:pt>
                <c:pt idx="917">
                  <c:v>203.846</c:v>
                </c:pt>
                <c:pt idx="918">
                  <c:v>204.04599999999999</c:v>
                </c:pt>
                <c:pt idx="919">
                  <c:v>204.24600000000001</c:v>
                </c:pt>
                <c:pt idx="920">
                  <c:v>204.446</c:v>
                </c:pt>
                <c:pt idx="921">
                  <c:v>204.64599999999999</c:v>
                </c:pt>
                <c:pt idx="922">
                  <c:v>204.846</c:v>
                </c:pt>
                <c:pt idx="923">
                  <c:v>205.04599999999999</c:v>
                </c:pt>
                <c:pt idx="924">
                  <c:v>205.24600000000001</c:v>
                </c:pt>
                <c:pt idx="925">
                  <c:v>205.446</c:v>
                </c:pt>
                <c:pt idx="926">
                  <c:v>205.64599999999999</c:v>
                </c:pt>
                <c:pt idx="927">
                  <c:v>205.846</c:v>
                </c:pt>
                <c:pt idx="928">
                  <c:v>206.04599999999999</c:v>
                </c:pt>
                <c:pt idx="929">
                  <c:v>206.24600000000001</c:v>
                </c:pt>
                <c:pt idx="930">
                  <c:v>206.446</c:v>
                </c:pt>
                <c:pt idx="931">
                  <c:v>206.64599999999999</c:v>
                </c:pt>
                <c:pt idx="932">
                  <c:v>206.846</c:v>
                </c:pt>
                <c:pt idx="933">
                  <c:v>207.04599999999999</c:v>
                </c:pt>
                <c:pt idx="934">
                  <c:v>207.24600000000001</c:v>
                </c:pt>
                <c:pt idx="935">
                  <c:v>207.446</c:v>
                </c:pt>
                <c:pt idx="936">
                  <c:v>207.64599999999999</c:v>
                </c:pt>
                <c:pt idx="937">
                  <c:v>207.846</c:v>
                </c:pt>
                <c:pt idx="938">
                  <c:v>208.04599999999999</c:v>
                </c:pt>
                <c:pt idx="939">
                  <c:v>208.24600000000001</c:v>
                </c:pt>
                <c:pt idx="940">
                  <c:v>208.446</c:v>
                </c:pt>
                <c:pt idx="941">
                  <c:v>208.64599999999999</c:v>
                </c:pt>
                <c:pt idx="942">
                  <c:v>208.846</c:v>
                </c:pt>
                <c:pt idx="943">
                  <c:v>209.04599999999999</c:v>
                </c:pt>
                <c:pt idx="944">
                  <c:v>209.24600000000001</c:v>
                </c:pt>
                <c:pt idx="945">
                  <c:v>209.446</c:v>
                </c:pt>
                <c:pt idx="946">
                  <c:v>209.64599999999999</c:v>
                </c:pt>
                <c:pt idx="947">
                  <c:v>209.846</c:v>
                </c:pt>
                <c:pt idx="948">
                  <c:v>210.04599999999999</c:v>
                </c:pt>
                <c:pt idx="949">
                  <c:v>210.24600000000001</c:v>
                </c:pt>
                <c:pt idx="950">
                  <c:v>210.446</c:v>
                </c:pt>
                <c:pt idx="951">
                  <c:v>210.64599999999999</c:v>
                </c:pt>
                <c:pt idx="952">
                  <c:v>210.846</c:v>
                </c:pt>
                <c:pt idx="953">
                  <c:v>211.04599999999999</c:v>
                </c:pt>
                <c:pt idx="954">
                  <c:v>211.24600000000001</c:v>
                </c:pt>
                <c:pt idx="955">
                  <c:v>211.446</c:v>
                </c:pt>
                <c:pt idx="956">
                  <c:v>211.64599999999999</c:v>
                </c:pt>
                <c:pt idx="957">
                  <c:v>211.846</c:v>
                </c:pt>
                <c:pt idx="958">
                  <c:v>212.04599999999999</c:v>
                </c:pt>
                <c:pt idx="959">
                  <c:v>212.24600000000001</c:v>
                </c:pt>
                <c:pt idx="960">
                  <c:v>212.446</c:v>
                </c:pt>
                <c:pt idx="961">
                  <c:v>212.64599999999999</c:v>
                </c:pt>
                <c:pt idx="962">
                  <c:v>212.846</c:v>
                </c:pt>
                <c:pt idx="963">
                  <c:v>213.04599999999999</c:v>
                </c:pt>
                <c:pt idx="964">
                  <c:v>213.24600000000001</c:v>
                </c:pt>
                <c:pt idx="965">
                  <c:v>213.446</c:v>
                </c:pt>
                <c:pt idx="966">
                  <c:v>213.64599999999999</c:v>
                </c:pt>
                <c:pt idx="967">
                  <c:v>213.846</c:v>
                </c:pt>
                <c:pt idx="968">
                  <c:v>214.04599999999999</c:v>
                </c:pt>
                <c:pt idx="969">
                  <c:v>214.24600000000001</c:v>
                </c:pt>
                <c:pt idx="970">
                  <c:v>214.446</c:v>
                </c:pt>
                <c:pt idx="971">
                  <c:v>214.64599999999999</c:v>
                </c:pt>
                <c:pt idx="972">
                  <c:v>214.846</c:v>
                </c:pt>
                <c:pt idx="973">
                  <c:v>215.04599999999999</c:v>
                </c:pt>
                <c:pt idx="974">
                  <c:v>215.24600000000001</c:v>
                </c:pt>
                <c:pt idx="975">
                  <c:v>215.446</c:v>
                </c:pt>
                <c:pt idx="976">
                  <c:v>215.64599999999999</c:v>
                </c:pt>
                <c:pt idx="977">
                  <c:v>215.846</c:v>
                </c:pt>
                <c:pt idx="978">
                  <c:v>216.04599999999999</c:v>
                </c:pt>
                <c:pt idx="979">
                  <c:v>216.24600000000001</c:v>
                </c:pt>
                <c:pt idx="980">
                  <c:v>216.446</c:v>
                </c:pt>
                <c:pt idx="981">
                  <c:v>216.64599999999999</c:v>
                </c:pt>
                <c:pt idx="982">
                  <c:v>216.846</c:v>
                </c:pt>
                <c:pt idx="983">
                  <c:v>217.04599999999999</c:v>
                </c:pt>
                <c:pt idx="984">
                  <c:v>217.24600000000001</c:v>
                </c:pt>
                <c:pt idx="985">
                  <c:v>217.446</c:v>
                </c:pt>
                <c:pt idx="986">
                  <c:v>217.64599999999999</c:v>
                </c:pt>
                <c:pt idx="987">
                  <c:v>217.846</c:v>
                </c:pt>
                <c:pt idx="988">
                  <c:v>218.04599999999999</c:v>
                </c:pt>
                <c:pt idx="989">
                  <c:v>218.24600000000001</c:v>
                </c:pt>
                <c:pt idx="990">
                  <c:v>218.446</c:v>
                </c:pt>
                <c:pt idx="991">
                  <c:v>218.64599999999999</c:v>
                </c:pt>
                <c:pt idx="992">
                  <c:v>218.846</c:v>
                </c:pt>
                <c:pt idx="993">
                  <c:v>219.04599999999999</c:v>
                </c:pt>
                <c:pt idx="994">
                  <c:v>219.24600000000001</c:v>
                </c:pt>
                <c:pt idx="995">
                  <c:v>219.446</c:v>
                </c:pt>
                <c:pt idx="996">
                  <c:v>219.64599999999999</c:v>
                </c:pt>
                <c:pt idx="997">
                  <c:v>219.846</c:v>
                </c:pt>
                <c:pt idx="998">
                  <c:v>220.04599999999999</c:v>
                </c:pt>
                <c:pt idx="999">
                  <c:v>220.24600000000001</c:v>
                </c:pt>
                <c:pt idx="1000">
                  <c:v>220.446</c:v>
                </c:pt>
                <c:pt idx="1001">
                  <c:v>220.64599999999999</c:v>
                </c:pt>
                <c:pt idx="1002">
                  <c:v>220.846</c:v>
                </c:pt>
                <c:pt idx="1003">
                  <c:v>221.04599999999999</c:v>
                </c:pt>
                <c:pt idx="1004">
                  <c:v>221.24600000000001</c:v>
                </c:pt>
                <c:pt idx="1005">
                  <c:v>221.446</c:v>
                </c:pt>
                <c:pt idx="1006">
                  <c:v>221.64599999999999</c:v>
                </c:pt>
                <c:pt idx="1007">
                  <c:v>221.846</c:v>
                </c:pt>
                <c:pt idx="1008">
                  <c:v>222.04599999999999</c:v>
                </c:pt>
                <c:pt idx="1009">
                  <c:v>222.24600000000001</c:v>
                </c:pt>
                <c:pt idx="1010">
                  <c:v>222.446</c:v>
                </c:pt>
                <c:pt idx="1011">
                  <c:v>222.64599999999999</c:v>
                </c:pt>
                <c:pt idx="1012">
                  <c:v>222.846</c:v>
                </c:pt>
                <c:pt idx="1013">
                  <c:v>223.04599999999999</c:v>
                </c:pt>
                <c:pt idx="1014">
                  <c:v>223.24600000000001</c:v>
                </c:pt>
                <c:pt idx="1015">
                  <c:v>223.446</c:v>
                </c:pt>
                <c:pt idx="1016">
                  <c:v>223.64599999999999</c:v>
                </c:pt>
                <c:pt idx="1017">
                  <c:v>223.846</c:v>
                </c:pt>
                <c:pt idx="1018">
                  <c:v>224.04599999999999</c:v>
                </c:pt>
                <c:pt idx="1019">
                  <c:v>224.24600000000001</c:v>
                </c:pt>
                <c:pt idx="1020">
                  <c:v>224.446</c:v>
                </c:pt>
                <c:pt idx="1021">
                  <c:v>224.64599999999999</c:v>
                </c:pt>
                <c:pt idx="1022">
                  <c:v>224.846</c:v>
                </c:pt>
                <c:pt idx="1023">
                  <c:v>225.04599999999999</c:v>
                </c:pt>
                <c:pt idx="1024">
                  <c:v>225.24600000000001</c:v>
                </c:pt>
                <c:pt idx="1025">
                  <c:v>225.446</c:v>
                </c:pt>
                <c:pt idx="1026">
                  <c:v>225.64599999999999</c:v>
                </c:pt>
                <c:pt idx="1027">
                  <c:v>225.846</c:v>
                </c:pt>
                <c:pt idx="1028">
                  <c:v>226.04599999999999</c:v>
                </c:pt>
                <c:pt idx="1029">
                  <c:v>226.24600000000001</c:v>
                </c:pt>
                <c:pt idx="1030">
                  <c:v>226.446</c:v>
                </c:pt>
                <c:pt idx="1031">
                  <c:v>226.64599999999999</c:v>
                </c:pt>
                <c:pt idx="1032">
                  <c:v>226.846</c:v>
                </c:pt>
                <c:pt idx="1033">
                  <c:v>227.04599999999999</c:v>
                </c:pt>
                <c:pt idx="1034">
                  <c:v>227.24600000000001</c:v>
                </c:pt>
                <c:pt idx="1035">
                  <c:v>227.446</c:v>
                </c:pt>
                <c:pt idx="1036">
                  <c:v>227.64599999999999</c:v>
                </c:pt>
                <c:pt idx="1037">
                  <c:v>227.846</c:v>
                </c:pt>
                <c:pt idx="1038">
                  <c:v>228.04599999999999</c:v>
                </c:pt>
                <c:pt idx="1039">
                  <c:v>228.24600000000001</c:v>
                </c:pt>
                <c:pt idx="1040">
                  <c:v>228.446</c:v>
                </c:pt>
                <c:pt idx="1041">
                  <c:v>228.64599999999999</c:v>
                </c:pt>
                <c:pt idx="1042">
                  <c:v>228.846</c:v>
                </c:pt>
                <c:pt idx="1043">
                  <c:v>229.04599999999999</c:v>
                </c:pt>
                <c:pt idx="1044">
                  <c:v>229.24600000000001</c:v>
                </c:pt>
                <c:pt idx="1045">
                  <c:v>229.446</c:v>
                </c:pt>
                <c:pt idx="1046">
                  <c:v>229.64599999999999</c:v>
                </c:pt>
                <c:pt idx="1047">
                  <c:v>229.846</c:v>
                </c:pt>
                <c:pt idx="1048">
                  <c:v>230.04599999999999</c:v>
                </c:pt>
                <c:pt idx="1049">
                  <c:v>230.24600000000001</c:v>
                </c:pt>
                <c:pt idx="1050">
                  <c:v>230.446</c:v>
                </c:pt>
                <c:pt idx="1051">
                  <c:v>230.64599999999999</c:v>
                </c:pt>
                <c:pt idx="1052">
                  <c:v>230.846</c:v>
                </c:pt>
                <c:pt idx="1053">
                  <c:v>231.04599999999999</c:v>
                </c:pt>
                <c:pt idx="1054">
                  <c:v>231.24600000000001</c:v>
                </c:pt>
                <c:pt idx="1055">
                  <c:v>231.446</c:v>
                </c:pt>
                <c:pt idx="1056">
                  <c:v>231.64599999999999</c:v>
                </c:pt>
                <c:pt idx="1057">
                  <c:v>231.846</c:v>
                </c:pt>
                <c:pt idx="1058">
                  <c:v>232.04599999999999</c:v>
                </c:pt>
                <c:pt idx="1059">
                  <c:v>232.24600000000001</c:v>
                </c:pt>
                <c:pt idx="1060">
                  <c:v>232.446</c:v>
                </c:pt>
                <c:pt idx="1061">
                  <c:v>232.64599999999999</c:v>
                </c:pt>
                <c:pt idx="1062">
                  <c:v>232.846</c:v>
                </c:pt>
                <c:pt idx="1063">
                  <c:v>233.04599999999999</c:v>
                </c:pt>
                <c:pt idx="1064">
                  <c:v>233.24600000000001</c:v>
                </c:pt>
                <c:pt idx="1065">
                  <c:v>233.446</c:v>
                </c:pt>
                <c:pt idx="1066">
                  <c:v>233.64599999999999</c:v>
                </c:pt>
                <c:pt idx="1067">
                  <c:v>233.846</c:v>
                </c:pt>
                <c:pt idx="1068">
                  <c:v>234.04599999999999</c:v>
                </c:pt>
                <c:pt idx="1069">
                  <c:v>234.24600000000001</c:v>
                </c:pt>
                <c:pt idx="1070">
                  <c:v>234.446</c:v>
                </c:pt>
                <c:pt idx="1071">
                  <c:v>234.64599999999999</c:v>
                </c:pt>
                <c:pt idx="1072">
                  <c:v>234.846</c:v>
                </c:pt>
                <c:pt idx="1073">
                  <c:v>235.04599999999999</c:v>
                </c:pt>
                <c:pt idx="1074">
                  <c:v>235.24600000000001</c:v>
                </c:pt>
                <c:pt idx="1075">
                  <c:v>235.446</c:v>
                </c:pt>
                <c:pt idx="1076">
                  <c:v>235.64599999999999</c:v>
                </c:pt>
                <c:pt idx="1077">
                  <c:v>235.846</c:v>
                </c:pt>
                <c:pt idx="1078">
                  <c:v>236.04599999999999</c:v>
                </c:pt>
                <c:pt idx="1079">
                  <c:v>236.24600000000001</c:v>
                </c:pt>
                <c:pt idx="1080">
                  <c:v>236.446</c:v>
                </c:pt>
                <c:pt idx="1081">
                  <c:v>236.64599999999999</c:v>
                </c:pt>
                <c:pt idx="1082">
                  <c:v>236.846</c:v>
                </c:pt>
                <c:pt idx="1083">
                  <c:v>237.04599999999999</c:v>
                </c:pt>
                <c:pt idx="1084">
                  <c:v>237.24600000000001</c:v>
                </c:pt>
                <c:pt idx="1085">
                  <c:v>237.446</c:v>
                </c:pt>
                <c:pt idx="1086">
                  <c:v>237.64599999999999</c:v>
                </c:pt>
                <c:pt idx="1087">
                  <c:v>237.846</c:v>
                </c:pt>
                <c:pt idx="1088">
                  <c:v>238.04599999999999</c:v>
                </c:pt>
                <c:pt idx="1089">
                  <c:v>238.24600000000001</c:v>
                </c:pt>
                <c:pt idx="1090">
                  <c:v>238.446</c:v>
                </c:pt>
                <c:pt idx="1091">
                  <c:v>238.64599999999999</c:v>
                </c:pt>
                <c:pt idx="1092">
                  <c:v>238.846</c:v>
                </c:pt>
                <c:pt idx="1093">
                  <c:v>239.04599999999999</c:v>
                </c:pt>
                <c:pt idx="1094">
                  <c:v>239.24600000000001</c:v>
                </c:pt>
                <c:pt idx="1095">
                  <c:v>239.446</c:v>
                </c:pt>
                <c:pt idx="1096">
                  <c:v>239.64599999999999</c:v>
                </c:pt>
                <c:pt idx="1097">
                  <c:v>239.846</c:v>
                </c:pt>
                <c:pt idx="1098">
                  <c:v>240.04599999999999</c:v>
                </c:pt>
                <c:pt idx="1099">
                  <c:v>240.24600000000001</c:v>
                </c:pt>
                <c:pt idx="1100">
                  <c:v>240.446</c:v>
                </c:pt>
                <c:pt idx="1101">
                  <c:v>240.64599999999999</c:v>
                </c:pt>
                <c:pt idx="1102">
                  <c:v>240.846</c:v>
                </c:pt>
                <c:pt idx="1103">
                  <c:v>241.04599999999999</c:v>
                </c:pt>
                <c:pt idx="1104">
                  <c:v>241.24600000000001</c:v>
                </c:pt>
                <c:pt idx="1105">
                  <c:v>241.446</c:v>
                </c:pt>
                <c:pt idx="1106">
                  <c:v>241.64599999999999</c:v>
                </c:pt>
                <c:pt idx="1107">
                  <c:v>241.846</c:v>
                </c:pt>
                <c:pt idx="1108">
                  <c:v>242.04599999999999</c:v>
                </c:pt>
                <c:pt idx="1109">
                  <c:v>242.24600000000001</c:v>
                </c:pt>
                <c:pt idx="1110">
                  <c:v>242.446</c:v>
                </c:pt>
                <c:pt idx="1111">
                  <c:v>242.64599999999999</c:v>
                </c:pt>
                <c:pt idx="1112">
                  <c:v>242.846</c:v>
                </c:pt>
                <c:pt idx="1113">
                  <c:v>243.04599999999999</c:v>
                </c:pt>
                <c:pt idx="1114">
                  <c:v>243.24600000000001</c:v>
                </c:pt>
                <c:pt idx="1115">
                  <c:v>243.446</c:v>
                </c:pt>
                <c:pt idx="1116">
                  <c:v>243.64599999999999</c:v>
                </c:pt>
                <c:pt idx="1117">
                  <c:v>243.846</c:v>
                </c:pt>
                <c:pt idx="1118">
                  <c:v>244.04599999999999</c:v>
                </c:pt>
                <c:pt idx="1119">
                  <c:v>244.24600000000001</c:v>
                </c:pt>
                <c:pt idx="1120">
                  <c:v>244.446</c:v>
                </c:pt>
                <c:pt idx="1121">
                  <c:v>244.64599999999999</c:v>
                </c:pt>
                <c:pt idx="1122">
                  <c:v>244.846</c:v>
                </c:pt>
                <c:pt idx="1123">
                  <c:v>245.04599999999999</c:v>
                </c:pt>
                <c:pt idx="1124">
                  <c:v>245.24600000000001</c:v>
                </c:pt>
                <c:pt idx="1125">
                  <c:v>245.446</c:v>
                </c:pt>
                <c:pt idx="1126">
                  <c:v>245.64599999999999</c:v>
                </c:pt>
                <c:pt idx="1127">
                  <c:v>245.846</c:v>
                </c:pt>
                <c:pt idx="1128">
                  <c:v>246.04599999999999</c:v>
                </c:pt>
                <c:pt idx="1129">
                  <c:v>246.24600000000001</c:v>
                </c:pt>
                <c:pt idx="1130">
                  <c:v>246.446</c:v>
                </c:pt>
                <c:pt idx="1131">
                  <c:v>246.64599999999999</c:v>
                </c:pt>
                <c:pt idx="1132">
                  <c:v>246.846</c:v>
                </c:pt>
                <c:pt idx="1133">
                  <c:v>247.04599999999999</c:v>
                </c:pt>
                <c:pt idx="1134">
                  <c:v>247.24600000000001</c:v>
                </c:pt>
                <c:pt idx="1135">
                  <c:v>247.446</c:v>
                </c:pt>
                <c:pt idx="1136">
                  <c:v>247.64599999999999</c:v>
                </c:pt>
                <c:pt idx="1137">
                  <c:v>247.846</c:v>
                </c:pt>
                <c:pt idx="1138">
                  <c:v>248.04599999999999</c:v>
                </c:pt>
                <c:pt idx="1139">
                  <c:v>248.24600000000001</c:v>
                </c:pt>
                <c:pt idx="1140">
                  <c:v>248.446</c:v>
                </c:pt>
                <c:pt idx="1141">
                  <c:v>248.64599999999999</c:v>
                </c:pt>
                <c:pt idx="1142">
                  <c:v>248.846</c:v>
                </c:pt>
                <c:pt idx="1143">
                  <c:v>249.04599999999999</c:v>
                </c:pt>
                <c:pt idx="1144">
                  <c:v>249.24600000000001</c:v>
                </c:pt>
                <c:pt idx="1145">
                  <c:v>249.446</c:v>
                </c:pt>
                <c:pt idx="1146">
                  <c:v>249.64599999999999</c:v>
                </c:pt>
                <c:pt idx="1147">
                  <c:v>249.846</c:v>
                </c:pt>
                <c:pt idx="1148">
                  <c:v>250.04599999999999</c:v>
                </c:pt>
                <c:pt idx="1149">
                  <c:v>250.24600000000001</c:v>
                </c:pt>
                <c:pt idx="1150">
                  <c:v>250.446</c:v>
                </c:pt>
                <c:pt idx="1151">
                  <c:v>250.64599999999999</c:v>
                </c:pt>
                <c:pt idx="1152">
                  <c:v>250.846</c:v>
                </c:pt>
                <c:pt idx="1153">
                  <c:v>251.04599999999999</c:v>
                </c:pt>
                <c:pt idx="1154">
                  <c:v>251.24600000000001</c:v>
                </c:pt>
                <c:pt idx="1155">
                  <c:v>251.446</c:v>
                </c:pt>
                <c:pt idx="1156">
                  <c:v>251.64599999999999</c:v>
                </c:pt>
                <c:pt idx="1157">
                  <c:v>251.846</c:v>
                </c:pt>
                <c:pt idx="1158">
                  <c:v>252.04599999999999</c:v>
                </c:pt>
                <c:pt idx="1159">
                  <c:v>252.24600000000001</c:v>
                </c:pt>
                <c:pt idx="1160">
                  <c:v>252.446</c:v>
                </c:pt>
                <c:pt idx="1161">
                  <c:v>252.64599999999999</c:v>
                </c:pt>
                <c:pt idx="1162">
                  <c:v>252.846</c:v>
                </c:pt>
                <c:pt idx="1163">
                  <c:v>253.04599999999999</c:v>
                </c:pt>
                <c:pt idx="1164">
                  <c:v>253.24600000000001</c:v>
                </c:pt>
                <c:pt idx="1165">
                  <c:v>253.446</c:v>
                </c:pt>
                <c:pt idx="1166">
                  <c:v>253.64599999999999</c:v>
                </c:pt>
                <c:pt idx="1167">
                  <c:v>253.846</c:v>
                </c:pt>
                <c:pt idx="1168">
                  <c:v>254.04599999999999</c:v>
                </c:pt>
                <c:pt idx="1169">
                  <c:v>254.24600000000001</c:v>
                </c:pt>
                <c:pt idx="1170">
                  <c:v>254.446</c:v>
                </c:pt>
                <c:pt idx="1171">
                  <c:v>254.64599999999999</c:v>
                </c:pt>
                <c:pt idx="1172">
                  <c:v>254.846</c:v>
                </c:pt>
                <c:pt idx="1173">
                  <c:v>255.04599999999999</c:v>
                </c:pt>
                <c:pt idx="1174">
                  <c:v>255.24600000000001</c:v>
                </c:pt>
                <c:pt idx="1175">
                  <c:v>255.446</c:v>
                </c:pt>
                <c:pt idx="1176">
                  <c:v>255.64599999999999</c:v>
                </c:pt>
                <c:pt idx="1177">
                  <c:v>255.846</c:v>
                </c:pt>
                <c:pt idx="1178">
                  <c:v>256.04599999999999</c:v>
                </c:pt>
                <c:pt idx="1179">
                  <c:v>256.24600000000004</c:v>
                </c:pt>
                <c:pt idx="1180">
                  <c:v>256.44600000000003</c:v>
                </c:pt>
                <c:pt idx="1181">
                  <c:v>256.64600000000002</c:v>
                </c:pt>
                <c:pt idx="1182">
                  <c:v>256.846</c:v>
                </c:pt>
                <c:pt idx="1183">
                  <c:v>257.04599999999999</c:v>
                </c:pt>
                <c:pt idx="1184">
                  <c:v>257.24600000000004</c:v>
                </c:pt>
                <c:pt idx="1185">
                  <c:v>257.44600000000003</c:v>
                </c:pt>
                <c:pt idx="1186">
                  <c:v>257.64600000000002</c:v>
                </c:pt>
                <c:pt idx="1187">
                  <c:v>257.846</c:v>
                </c:pt>
                <c:pt idx="1188">
                  <c:v>258.04599999999999</c:v>
                </c:pt>
                <c:pt idx="1189">
                  <c:v>258.24600000000004</c:v>
                </c:pt>
                <c:pt idx="1190">
                  <c:v>258.44600000000003</c:v>
                </c:pt>
                <c:pt idx="1191">
                  <c:v>258.64600000000002</c:v>
                </c:pt>
                <c:pt idx="1192">
                  <c:v>258.846</c:v>
                </c:pt>
                <c:pt idx="1193">
                  <c:v>259.04599999999999</c:v>
                </c:pt>
                <c:pt idx="1194">
                  <c:v>259.24600000000004</c:v>
                </c:pt>
                <c:pt idx="1195">
                  <c:v>259.44600000000003</c:v>
                </c:pt>
                <c:pt idx="1196">
                  <c:v>259.64600000000002</c:v>
                </c:pt>
                <c:pt idx="1197">
                  <c:v>259.846</c:v>
                </c:pt>
                <c:pt idx="1198">
                  <c:v>260.04599999999999</c:v>
                </c:pt>
                <c:pt idx="1199">
                  <c:v>260.24600000000004</c:v>
                </c:pt>
                <c:pt idx="1200">
                  <c:v>260.44600000000003</c:v>
                </c:pt>
                <c:pt idx="1201">
                  <c:v>260.64600000000002</c:v>
                </c:pt>
                <c:pt idx="1202">
                  <c:v>260.846</c:v>
                </c:pt>
                <c:pt idx="1203">
                  <c:v>261.04599999999999</c:v>
                </c:pt>
                <c:pt idx="1204">
                  <c:v>261.24600000000004</c:v>
                </c:pt>
                <c:pt idx="1205">
                  <c:v>261.44600000000003</c:v>
                </c:pt>
                <c:pt idx="1206">
                  <c:v>261.64600000000002</c:v>
                </c:pt>
                <c:pt idx="1207">
                  <c:v>261.846</c:v>
                </c:pt>
                <c:pt idx="1208">
                  <c:v>262.04599999999999</c:v>
                </c:pt>
                <c:pt idx="1209">
                  <c:v>262.24600000000004</c:v>
                </c:pt>
                <c:pt idx="1210">
                  <c:v>262.44600000000003</c:v>
                </c:pt>
                <c:pt idx="1211">
                  <c:v>262.64600000000002</c:v>
                </c:pt>
                <c:pt idx="1212">
                  <c:v>262.846</c:v>
                </c:pt>
                <c:pt idx="1213">
                  <c:v>263.04599999999999</c:v>
                </c:pt>
                <c:pt idx="1214">
                  <c:v>263.24600000000004</c:v>
                </c:pt>
                <c:pt idx="1215">
                  <c:v>263.44600000000003</c:v>
                </c:pt>
                <c:pt idx="1216">
                  <c:v>263.64600000000002</c:v>
                </c:pt>
                <c:pt idx="1217">
                  <c:v>263.846</c:v>
                </c:pt>
                <c:pt idx="1218">
                  <c:v>264.04599999999999</c:v>
                </c:pt>
                <c:pt idx="1219">
                  <c:v>264.24600000000004</c:v>
                </c:pt>
                <c:pt idx="1220">
                  <c:v>264.44600000000003</c:v>
                </c:pt>
                <c:pt idx="1221">
                  <c:v>264.64600000000002</c:v>
                </c:pt>
                <c:pt idx="1222">
                  <c:v>264.846</c:v>
                </c:pt>
                <c:pt idx="1223">
                  <c:v>265.04599999999999</c:v>
                </c:pt>
                <c:pt idx="1224">
                  <c:v>265.24600000000004</c:v>
                </c:pt>
                <c:pt idx="1225">
                  <c:v>265.44600000000003</c:v>
                </c:pt>
                <c:pt idx="1226">
                  <c:v>265.64600000000002</c:v>
                </c:pt>
                <c:pt idx="1227">
                  <c:v>265.846</c:v>
                </c:pt>
                <c:pt idx="1228">
                  <c:v>266.04599999999999</c:v>
                </c:pt>
                <c:pt idx="1229">
                  <c:v>266.24600000000004</c:v>
                </c:pt>
                <c:pt idx="1230">
                  <c:v>266.44600000000003</c:v>
                </c:pt>
                <c:pt idx="1231">
                  <c:v>266.64600000000002</c:v>
                </c:pt>
                <c:pt idx="1232">
                  <c:v>266.846</c:v>
                </c:pt>
                <c:pt idx="1233">
                  <c:v>267.04599999999999</c:v>
                </c:pt>
                <c:pt idx="1234">
                  <c:v>267.24600000000004</c:v>
                </c:pt>
                <c:pt idx="1235">
                  <c:v>267.44600000000003</c:v>
                </c:pt>
                <c:pt idx="1236">
                  <c:v>267.64600000000002</c:v>
                </c:pt>
                <c:pt idx="1237">
                  <c:v>267.846</c:v>
                </c:pt>
                <c:pt idx="1238">
                  <c:v>268.04599999999999</c:v>
                </c:pt>
                <c:pt idx="1239">
                  <c:v>268.24600000000004</c:v>
                </c:pt>
                <c:pt idx="1240">
                  <c:v>268.44600000000003</c:v>
                </c:pt>
                <c:pt idx="1241">
                  <c:v>268.64600000000002</c:v>
                </c:pt>
                <c:pt idx="1242">
                  <c:v>268.846</c:v>
                </c:pt>
                <c:pt idx="1243">
                  <c:v>269.04599999999999</c:v>
                </c:pt>
                <c:pt idx="1244">
                  <c:v>269.24600000000004</c:v>
                </c:pt>
                <c:pt idx="1245">
                  <c:v>269.44600000000003</c:v>
                </c:pt>
                <c:pt idx="1246">
                  <c:v>269.64600000000002</c:v>
                </c:pt>
                <c:pt idx="1247">
                  <c:v>269.846</c:v>
                </c:pt>
                <c:pt idx="1248">
                  <c:v>270.04599999999999</c:v>
                </c:pt>
                <c:pt idx="1249">
                  <c:v>270.24600000000004</c:v>
                </c:pt>
                <c:pt idx="1250">
                  <c:v>270.44600000000003</c:v>
                </c:pt>
                <c:pt idx="1251">
                  <c:v>270.64600000000002</c:v>
                </c:pt>
                <c:pt idx="1252">
                  <c:v>270.846</c:v>
                </c:pt>
                <c:pt idx="1253">
                  <c:v>271.04599999999999</c:v>
                </c:pt>
                <c:pt idx="1254">
                  <c:v>271.24600000000004</c:v>
                </c:pt>
                <c:pt idx="1255">
                  <c:v>271.44600000000003</c:v>
                </c:pt>
                <c:pt idx="1256">
                  <c:v>271.64600000000002</c:v>
                </c:pt>
                <c:pt idx="1257">
                  <c:v>271.846</c:v>
                </c:pt>
                <c:pt idx="1258">
                  <c:v>272.04599999999999</c:v>
                </c:pt>
                <c:pt idx="1259">
                  <c:v>272.24600000000004</c:v>
                </c:pt>
                <c:pt idx="1260">
                  <c:v>272.44600000000003</c:v>
                </c:pt>
                <c:pt idx="1261">
                  <c:v>272.64600000000002</c:v>
                </c:pt>
                <c:pt idx="1262">
                  <c:v>272.846</c:v>
                </c:pt>
                <c:pt idx="1263">
                  <c:v>273.04599999999999</c:v>
                </c:pt>
                <c:pt idx="1264">
                  <c:v>273.24600000000004</c:v>
                </c:pt>
                <c:pt idx="1265">
                  <c:v>273.44600000000003</c:v>
                </c:pt>
                <c:pt idx="1266">
                  <c:v>273.64600000000002</c:v>
                </c:pt>
                <c:pt idx="1267">
                  <c:v>273.846</c:v>
                </c:pt>
                <c:pt idx="1268">
                  <c:v>274.04599999999999</c:v>
                </c:pt>
                <c:pt idx="1269">
                  <c:v>274.24600000000004</c:v>
                </c:pt>
                <c:pt idx="1270">
                  <c:v>274.44600000000003</c:v>
                </c:pt>
                <c:pt idx="1271">
                  <c:v>274.64600000000002</c:v>
                </c:pt>
                <c:pt idx="1272">
                  <c:v>274.846</c:v>
                </c:pt>
                <c:pt idx="1273">
                  <c:v>275.04599999999999</c:v>
                </c:pt>
                <c:pt idx="1274">
                  <c:v>275.24600000000004</c:v>
                </c:pt>
                <c:pt idx="1275">
                  <c:v>275.44600000000003</c:v>
                </c:pt>
                <c:pt idx="1276">
                  <c:v>275.64600000000002</c:v>
                </c:pt>
                <c:pt idx="1277">
                  <c:v>275.846</c:v>
                </c:pt>
                <c:pt idx="1278">
                  <c:v>276.04599999999999</c:v>
                </c:pt>
                <c:pt idx="1279">
                  <c:v>276.24600000000004</c:v>
                </c:pt>
                <c:pt idx="1280">
                  <c:v>276.44600000000003</c:v>
                </c:pt>
                <c:pt idx="1281">
                  <c:v>276.64600000000002</c:v>
                </c:pt>
                <c:pt idx="1282">
                  <c:v>276.846</c:v>
                </c:pt>
                <c:pt idx="1283">
                  <c:v>277.04600000000005</c:v>
                </c:pt>
                <c:pt idx="1284">
                  <c:v>277.24600000000004</c:v>
                </c:pt>
                <c:pt idx="1285">
                  <c:v>277.44600000000003</c:v>
                </c:pt>
                <c:pt idx="1286">
                  <c:v>277.64600000000002</c:v>
                </c:pt>
                <c:pt idx="1287">
                  <c:v>277.846</c:v>
                </c:pt>
                <c:pt idx="1288">
                  <c:v>278.04600000000005</c:v>
                </c:pt>
                <c:pt idx="1289">
                  <c:v>278.24600000000004</c:v>
                </c:pt>
                <c:pt idx="1290">
                  <c:v>278.44600000000003</c:v>
                </c:pt>
                <c:pt idx="1291">
                  <c:v>278.64600000000002</c:v>
                </c:pt>
                <c:pt idx="1292">
                  <c:v>278.846</c:v>
                </c:pt>
                <c:pt idx="1293">
                  <c:v>279.04600000000005</c:v>
                </c:pt>
                <c:pt idx="1294">
                  <c:v>279.24600000000004</c:v>
                </c:pt>
                <c:pt idx="1295">
                  <c:v>279.44600000000003</c:v>
                </c:pt>
                <c:pt idx="1296">
                  <c:v>279.64600000000002</c:v>
                </c:pt>
                <c:pt idx="1297">
                  <c:v>279.846</c:v>
                </c:pt>
                <c:pt idx="1298">
                  <c:v>280.04600000000005</c:v>
                </c:pt>
                <c:pt idx="1299">
                  <c:v>280.24600000000004</c:v>
                </c:pt>
                <c:pt idx="1300">
                  <c:v>280.44600000000003</c:v>
                </c:pt>
                <c:pt idx="1301">
                  <c:v>280.64600000000002</c:v>
                </c:pt>
                <c:pt idx="1302">
                  <c:v>280.846</c:v>
                </c:pt>
                <c:pt idx="1303">
                  <c:v>281.04600000000005</c:v>
                </c:pt>
                <c:pt idx="1304">
                  <c:v>281.24600000000004</c:v>
                </c:pt>
                <c:pt idx="1305">
                  <c:v>281.44600000000003</c:v>
                </c:pt>
                <c:pt idx="1306">
                  <c:v>281.64600000000002</c:v>
                </c:pt>
                <c:pt idx="1307">
                  <c:v>281.846</c:v>
                </c:pt>
                <c:pt idx="1308">
                  <c:v>282.04600000000005</c:v>
                </c:pt>
                <c:pt idx="1309">
                  <c:v>282.24600000000004</c:v>
                </c:pt>
                <c:pt idx="1310">
                  <c:v>282.44600000000003</c:v>
                </c:pt>
                <c:pt idx="1311">
                  <c:v>282.64600000000002</c:v>
                </c:pt>
                <c:pt idx="1312">
                  <c:v>282.846</c:v>
                </c:pt>
                <c:pt idx="1313">
                  <c:v>283.04600000000005</c:v>
                </c:pt>
                <c:pt idx="1314">
                  <c:v>283.24600000000004</c:v>
                </c:pt>
                <c:pt idx="1315">
                  <c:v>283.44600000000003</c:v>
                </c:pt>
                <c:pt idx="1316">
                  <c:v>283.64600000000002</c:v>
                </c:pt>
                <c:pt idx="1317">
                  <c:v>283.846</c:v>
                </c:pt>
                <c:pt idx="1318">
                  <c:v>284.04600000000005</c:v>
                </c:pt>
                <c:pt idx="1319">
                  <c:v>284.24600000000004</c:v>
                </c:pt>
                <c:pt idx="1320">
                  <c:v>284.44600000000003</c:v>
                </c:pt>
                <c:pt idx="1321">
                  <c:v>284.64600000000002</c:v>
                </c:pt>
                <c:pt idx="1322">
                  <c:v>284.846</c:v>
                </c:pt>
                <c:pt idx="1323">
                  <c:v>285.04600000000005</c:v>
                </c:pt>
                <c:pt idx="1324">
                  <c:v>285.24600000000004</c:v>
                </c:pt>
                <c:pt idx="1325">
                  <c:v>285.44600000000003</c:v>
                </c:pt>
                <c:pt idx="1326">
                  <c:v>285.64600000000002</c:v>
                </c:pt>
                <c:pt idx="1327">
                  <c:v>285.846</c:v>
                </c:pt>
                <c:pt idx="1328">
                  <c:v>286.04600000000005</c:v>
                </c:pt>
                <c:pt idx="1329">
                  <c:v>286.24600000000004</c:v>
                </c:pt>
                <c:pt idx="1330">
                  <c:v>286.44600000000003</c:v>
                </c:pt>
                <c:pt idx="1331">
                  <c:v>286.64600000000002</c:v>
                </c:pt>
                <c:pt idx="1332">
                  <c:v>286.846</c:v>
                </c:pt>
                <c:pt idx="1333">
                  <c:v>287.04600000000005</c:v>
                </c:pt>
                <c:pt idx="1334">
                  <c:v>287.24600000000004</c:v>
                </c:pt>
                <c:pt idx="1335">
                  <c:v>287.44600000000003</c:v>
                </c:pt>
                <c:pt idx="1336">
                  <c:v>287.64600000000002</c:v>
                </c:pt>
                <c:pt idx="1337">
                  <c:v>287.846</c:v>
                </c:pt>
                <c:pt idx="1338">
                  <c:v>288.04600000000005</c:v>
                </c:pt>
                <c:pt idx="1339">
                  <c:v>288.24600000000004</c:v>
                </c:pt>
                <c:pt idx="1340">
                  <c:v>288.44600000000003</c:v>
                </c:pt>
                <c:pt idx="1341">
                  <c:v>288.64600000000002</c:v>
                </c:pt>
                <c:pt idx="1342">
                  <c:v>288.846</c:v>
                </c:pt>
                <c:pt idx="1343">
                  <c:v>289.04600000000005</c:v>
                </c:pt>
                <c:pt idx="1344">
                  <c:v>289.24600000000004</c:v>
                </c:pt>
                <c:pt idx="1345">
                  <c:v>289.44600000000003</c:v>
                </c:pt>
                <c:pt idx="1346">
                  <c:v>289.64600000000002</c:v>
                </c:pt>
                <c:pt idx="1347">
                  <c:v>289.846</c:v>
                </c:pt>
                <c:pt idx="1348">
                  <c:v>290.04600000000005</c:v>
                </c:pt>
                <c:pt idx="1349">
                  <c:v>290.24600000000004</c:v>
                </c:pt>
                <c:pt idx="1350">
                  <c:v>290.44600000000003</c:v>
                </c:pt>
                <c:pt idx="1351">
                  <c:v>290.64600000000002</c:v>
                </c:pt>
                <c:pt idx="1352">
                  <c:v>290.846</c:v>
                </c:pt>
                <c:pt idx="1353">
                  <c:v>291.04600000000005</c:v>
                </c:pt>
                <c:pt idx="1354">
                  <c:v>291.24600000000004</c:v>
                </c:pt>
                <c:pt idx="1355">
                  <c:v>291.44600000000003</c:v>
                </c:pt>
                <c:pt idx="1356">
                  <c:v>291.64600000000002</c:v>
                </c:pt>
                <c:pt idx="1357">
                  <c:v>291.846</c:v>
                </c:pt>
                <c:pt idx="1358">
                  <c:v>292.04600000000005</c:v>
                </c:pt>
                <c:pt idx="1359">
                  <c:v>292.24600000000004</c:v>
                </c:pt>
                <c:pt idx="1360">
                  <c:v>292.44600000000003</c:v>
                </c:pt>
                <c:pt idx="1361">
                  <c:v>292.64600000000002</c:v>
                </c:pt>
                <c:pt idx="1362">
                  <c:v>292.846</c:v>
                </c:pt>
                <c:pt idx="1363">
                  <c:v>293.04600000000005</c:v>
                </c:pt>
                <c:pt idx="1364">
                  <c:v>293.24600000000004</c:v>
                </c:pt>
                <c:pt idx="1365">
                  <c:v>293.44600000000003</c:v>
                </c:pt>
                <c:pt idx="1366">
                  <c:v>293.64600000000002</c:v>
                </c:pt>
                <c:pt idx="1367">
                  <c:v>293.846</c:v>
                </c:pt>
                <c:pt idx="1368">
                  <c:v>294.04600000000005</c:v>
                </c:pt>
                <c:pt idx="1369">
                  <c:v>294.24600000000004</c:v>
                </c:pt>
                <c:pt idx="1370">
                  <c:v>294.44600000000003</c:v>
                </c:pt>
                <c:pt idx="1371">
                  <c:v>294.64600000000002</c:v>
                </c:pt>
                <c:pt idx="1372">
                  <c:v>294.846</c:v>
                </c:pt>
                <c:pt idx="1373">
                  <c:v>295.04600000000005</c:v>
                </c:pt>
                <c:pt idx="1374">
                  <c:v>295.24600000000004</c:v>
                </c:pt>
                <c:pt idx="1375">
                  <c:v>295.44600000000003</c:v>
                </c:pt>
                <c:pt idx="1376">
                  <c:v>295.64600000000002</c:v>
                </c:pt>
                <c:pt idx="1377">
                  <c:v>295.846</c:v>
                </c:pt>
                <c:pt idx="1378">
                  <c:v>296.04600000000005</c:v>
                </c:pt>
                <c:pt idx="1379">
                  <c:v>296.24600000000004</c:v>
                </c:pt>
                <c:pt idx="1380">
                  <c:v>296.44600000000003</c:v>
                </c:pt>
                <c:pt idx="1381">
                  <c:v>296.64600000000002</c:v>
                </c:pt>
                <c:pt idx="1382">
                  <c:v>296.846</c:v>
                </c:pt>
                <c:pt idx="1383">
                  <c:v>297.04600000000005</c:v>
                </c:pt>
                <c:pt idx="1384">
                  <c:v>297.24600000000004</c:v>
                </c:pt>
                <c:pt idx="1385">
                  <c:v>297.44600000000003</c:v>
                </c:pt>
                <c:pt idx="1386">
                  <c:v>297.64600000000002</c:v>
                </c:pt>
                <c:pt idx="1387">
                  <c:v>297.846</c:v>
                </c:pt>
                <c:pt idx="1388">
                  <c:v>298.04600000000005</c:v>
                </c:pt>
                <c:pt idx="1389">
                  <c:v>298.24600000000004</c:v>
                </c:pt>
                <c:pt idx="1390">
                  <c:v>298.44600000000003</c:v>
                </c:pt>
                <c:pt idx="1391">
                  <c:v>298.64600000000002</c:v>
                </c:pt>
                <c:pt idx="1392">
                  <c:v>298.846</c:v>
                </c:pt>
                <c:pt idx="1393">
                  <c:v>299.04600000000005</c:v>
                </c:pt>
                <c:pt idx="1394">
                  <c:v>299.24600000000004</c:v>
                </c:pt>
                <c:pt idx="1395">
                  <c:v>299.44600000000003</c:v>
                </c:pt>
                <c:pt idx="1396">
                  <c:v>299.64600000000002</c:v>
                </c:pt>
                <c:pt idx="1397">
                  <c:v>299.846</c:v>
                </c:pt>
                <c:pt idx="1398">
                  <c:v>300.04600000000005</c:v>
                </c:pt>
                <c:pt idx="1399">
                  <c:v>300.24600000000004</c:v>
                </c:pt>
                <c:pt idx="1400">
                  <c:v>300.44600000000003</c:v>
                </c:pt>
                <c:pt idx="1401">
                  <c:v>300.64600000000002</c:v>
                </c:pt>
                <c:pt idx="1402">
                  <c:v>300.846</c:v>
                </c:pt>
                <c:pt idx="1403">
                  <c:v>301.04600000000005</c:v>
                </c:pt>
                <c:pt idx="1404">
                  <c:v>301.24600000000004</c:v>
                </c:pt>
                <c:pt idx="1405">
                  <c:v>301.44600000000003</c:v>
                </c:pt>
                <c:pt idx="1406">
                  <c:v>301.64600000000002</c:v>
                </c:pt>
                <c:pt idx="1407">
                  <c:v>301.846</c:v>
                </c:pt>
                <c:pt idx="1408">
                  <c:v>302.04600000000005</c:v>
                </c:pt>
                <c:pt idx="1409">
                  <c:v>302.24600000000004</c:v>
                </c:pt>
                <c:pt idx="1410">
                  <c:v>302.44600000000003</c:v>
                </c:pt>
                <c:pt idx="1411">
                  <c:v>302.64600000000002</c:v>
                </c:pt>
                <c:pt idx="1412">
                  <c:v>302.846</c:v>
                </c:pt>
                <c:pt idx="1413">
                  <c:v>303.04600000000005</c:v>
                </c:pt>
                <c:pt idx="1414">
                  <c:v>303.24600000000004</c:v>
                </c:pt>
                <c:pt idx="1415">
                  <c:v>303.44600000000003</c:v>
                </c:pt>
                <c:pt idx="1416">
                  <c:v>303.64600000000002</c:v>
                </c:pt>
                <c:pt idx="1417">
                  <c:v>303.846</c:v>
                </c:pt>
                <c:pt idx="1418">
                  <c:v>304.04600000000005</c:v>
                </c:pt>
                <c:pt idx="1419">
                  <c:v>304.24600000000004</c:v>
                </c:pt>
                <c:pt idx="1420">
                  <c:v>304.44600000000003</c:v>
                </c:pt>
                <c:pt idx="1421">
                  <c:v>304.64600000000002</c:v>
                </c:pt>
                <c:pt idx="1422">
                  <c:v>304.846</c:v>
                </c:pt>
                <c:pt idx="1423">
                  <c:v>305.04600000000005</c:v>
                </c:pt>
                <c:pt idx="1424">
                  <c:v>305.24600000000004</c:v>
                </c:pt>
                <c:pt idx="1425">
                  <c:v>305.44600000000003</c:v>
                </c:pt>
                <c:pt idx="1426">
                  <c:v>305.64600000000002</c:v>
                </c:pt>
                <c:pt idx="1427">
                  <c:v>305.846</c:v>
                </c:pt>
                <c:pt idx="1428">
                  <c:v>306.04600000000005</c:v>
                </c:pt>
                <c:pt idx="1429">
                  <c:v>306.24600000000004</c:v>
                </c:pt>
                <c:pt idx="1430">
                  <c:v>306.44600000000003</c:v>
                </c:pt>
                <c:pt idx="1431">
                  <c:v>306.64600000000002</c:v>
                </c:pt>
                <c:pt idx="1432">
                  <c:v>306.846</c:v>
                </c:pt>
                <c:pt idx="1433">
                  <c:v>307.04600000000005</c:v>
                </c:pt>
                <c:pt idx="1434">
                  <c:v>307.24600000000004</c:v>
                </c:pt>
                <c:pt idx="1435">
                  <c:v>307.44600000000003</c:v>
                </c:pt>
                <c:pt idx="1436">
                  <c:v>307.64600000000002</c:v>
                </c:pt>
                <c:pt idx="1437">
                  <c:v>307.846</c:v>
                </c:pt>
                <c:pt idx="1438">
                  <c:v>308.04600000000005</c:v>
                </c:pt>
                <c:pt idx="1439">
                  <c:v>308.24600000000004</c:v>
                </c:pt>
                <c:pt idx="1440">
                  <c:v>308.44600000000003</c:v>
                </c:pt>
                <c:pt idx="1441">
                  <c:v>308.64600000000002</c:v>
                </c:pt>
                <c:pt idx="1442">
                  <c:v>308.846</c:v>
                </c:pt>
                <c:pt idx="1443">
                  <c:v>309.04600000000005</c:v>
                </c:pt>
                <c:pt idx="1444">
                  <c:v>309.24600000000004</c:v>
                </c:pt>
                <c:pt idx="1445">
                  <c:v>309.44600000000003</c:v>
                </c:pt>
                <c:pt idx="1446">
                  <c:v>309.64600000000002</c:v>
                </c:pt>
                <c:pt idx="1447">
                  <c:v>309.846</c:v>
                </c:pt>
                <c:pt idx="1448">
                  <c:v>310.04600000000005</c:v>
                </c:pt>
                <c:pt idx="1449">
                  <c:v>310.24600000000004</c:v>
                </c:pt>
                <c:pt idx="1450">
                  <c:v>310.44600000000003</c:v>
                </c:pt>
                <c:pt idx="1451">
                  <c:v>310.64600000000002</c:v>
                </c:pt>
                <c:pt idx="1452">
                  <c:v>310.846</c:v>
                </c:pt>
                <c:pt idx="1453">
                  <c:v>311.04600000000005</c:v>
                </c:pt>
                <c:pt idx="1454">
                  <c:v>311.24600000000004</c:v>
                </c:pt>
                <c:pt idx="1455">
                  <c:v>311.44600000000003</c:v>
                </c:pt>
                <c:pt idx="1456">
                  <c:v>311.64600000000002</c:v>
                </c:pt>
                <c:pt idx="1457">
                  <c:v>311.846</c:v>
                </c:pt>
                <c:pt idx="1458">
                  <c:v>312.04600000000005</c:v>
                </c:pt>
                <c:pt idx="1459">
                  <c:v>312.24600000000004</c:v>
                </c:pt>
                <c:pt idx="1460">
                  <c:v>312.44600000000003</c:v>
                </c:pt>
                <c:pt idx="1461">
                  <c:v>312.64600000000002</c:v>
                </c:pt>
                <c:pt idx="1462">
                  <c:v>312.846</c:v>
                </c:pt>
                <c:pt idx="1463">
                  <c:v>313.04600000000005</c:v>
                </c:pt>
                <c:pt idx="1464">
                  <c:v>313.24600000000004</c:v>
                </c:pt>
                <c:pt idx="1465">
                  <c:v>313.44600000000003</c:v>
                </c:pt>
                <c:pt idx="1466">
                  <c:v>313.64600000000002</c:v>
                </c:pt>
                <c:pt idx="1467">
                  <c:v>313.846</c:v>
                </c:pt>
                <c:pt idx="1468">
                  <c:v>314.04600000000005</c:v>
                </c:pt>
                <c:pt idx="1469">
                  <c:v>314.24600000000004</c:v>
                </c:pt>
                <c:pt idx="1470">
                  <c:v>314.44600000000003</c:v>
                </c:pt>
                <c:pt idx="1471">
                  <c:v>314.64600000000002</c:v>
                </c:pt>
                <c:pt idx="1472">
                  <c:v>314.846</c:v>
                </c:pt>
                <c:pt idx="1473">
                  <c:v>315.04600000000005</c:v>
                </c:pt>
                <c:pt idx="1474">
                  <c:v>315.24600000000004</c:v>
                </c:pt>
                <c:pt idx="1475">
                  <c:v>315.44600000000003</c:v>
                </c:pt>
                <c:pt idx="1476">
                  <c:v>315.64600000000002</c:v>
                </c:pt>
                <c:pt idx="1477">
                  <c:v>315.846</c:v>
                </c:pt>
                <c:pt idx="1478">
                  <c:v>316.04600000000005</c:v>
                </c:pt>
                <c:pt idx="1479">
                  <c:v>316.24600000000004</c:v>
                </c:pt>
                <c:pt idx="1480">
                  <c:v>316.44600000000003</c:v>
                </c:pt>
                <c:pt idx="1481">
                  <c:v>316.64600000000002</c:v>
                </c:pt>
                <c:pt idx="1482">
                  <c:v>316.846</c:v>
                </c:pt>
                <c:pt idx="1483">
                  <c:v>317.04600000000005</c:v>
                </c:pt>
                <c:pt idx="1484">
                  <c:v>317.24600000000004</c:v>
                </c:pt>
                <c:pt idx="1485">
                  <c:v>317.44600000000003</c:v>
                </c:pt>
                <c:pt idx="1486">
                  <c:v>317.64600000000002</c:v>
                </c:pt>
                <c:pt idx="1487">
                  <c:v>317.846</c:v>
                </c:pt>
                <c:pt idx="1488">
                  <c:v>318.04600000000005</c:v>
                </c:pt>
                <c:pt idx="1489">
                  <c:v>318.24600000000004</c:v>
                </c:pt>
                <c:pt idx="1490">
                  <c:v>318.44600000000003</c:v>
                </c:pt>
                <c:pt idx="1491">
                  <c:v>318.64600000000002</c:v>
                </c:pt>
                <c:pt idx="1492">
                  <c:v>318.846</c:v>
                </c:pt>
                <c:pt idx="1493">
                  <c:v>319.04600000000005</c:v>
                </c:pt>
                <c:pt idx="1494">
                  <c:v>319.24600000000004</c:v>
                </c:pt>
                <c:pt idx="1495">
                  <c:v>319.44600000000003</c:v>
                </c:pt>
                <c:pt idx="1496">
                  <c:v>319.64600000000002</c:v>
                </c:pt>
                <c:pt idx="1497">
                  <c:v>319.846</c:v>
                </c:pt>
                <c:pt idx="1498">
                  <c:v>320.04600000000005</c:v>
                </c:pt>
                <c:pt idx="1499">
                  <c:v>320.24600000000004</c:v>
                </c:pt>
                <c:pt idx="1500">
                  <c:v>320.44600000000003</c:v>
                </c:pt>
                <c:pt idx="1501">
                  <c:v>320.64600000000002</c:v>
                </c:pt>
                <c:pt idx="1502">
                  <c:v>320.846</c:v>
                </c:pt>
                <c:pt idx="1503">
                  <c:v>321.04600000000005</c:v>
                </c:pt>
                <c:pt idx="1504">
                  <c:v>321.24600000000004</c:v>
                </c:pt>
                <c:pt idx="1505">
                  <c:v>321.44600000000003</c:v>
                </c:pt>
                <c:pt idx="1506">
                  <c:v>321.64600000000002</c:v>
                </c:pt>
                <c:pt idx="1507">
                  <c:v>321.846</c:v>
                </c:pt>
                <c:pt idx="1508">
                  <c:v>322.04600000000005</c:v>
                </c:pt>
                <c:pt idx="1509">
                  <c:v>322.24600000000004</c:v>
                </c:pt>
                <c:pt idx="1510">
                  <c:v>322.44600000000003</c:v>
                </c:pt>
                <c:pt idx="1511">
                  <c:v>322.64600000000002</c:v>
                </c:pt>
                <c:pt idx="1512">
                  <c:v>322.846</c:v>
                </c:pt>
                <c:pt idx="1513">
                  <c:v>323.04600000000005</c:v>
                </c:pt>
                <c:pt idx="1514">
                  <c:v>323.24600000000004</c:v>
                </c:pt>
                <c:pt idx="1515">
                  <c:v>323.44600000000003</c:v>
                </c:pt>
                <c:pt idx="1516">
                  <c:v>323.64600000000002</c:v>
                </c:pt>
                <c:pt idx="1517">
                  <c:v>323.846</c:v>
                </c:pt>
                <c:pt idx="1518">
                  <c:v>324.04600000000005</c:v>
                </c:pt>
                <c:pt idx="1519">
                  <c:v>324.24600000000004</c:v>
                </c:pt>
                <c:pt idx="1520">
                  <c:v>324.44600000000003</c:v>
                </c:pt>
                <c:pt idx="1521">
                  <c:v>324.64600000000002</c:v>
                </c:pt>
                <c:pt idx="1522">
                  <c:v>324.846</c:v>
                </c:pt>
                <c:pt idx="1523">
                  <c:v>325.04600000000005</c:v>
                </c:pt>
                <c:pt idx="1524">
                  <c:v>325.24600000000004</c:v>
                </c:pt>
                <c:pt idx="1525">
                  <c:v>325.44600000000003</c:v>
                </c:pt>
                <c:pt idx="1526">
                  <c:v>325.64600000000002</c:v>
                </c:pt>
                <c:pt idx="1527">
                  <c:v>325.846</c:v>
                </c:pt>
                <c:pt idx="1528">
                  <c:v>326.04600000000005</c:v>
                </c:pt>
                <c:pt idx="1529">
                  <c:v>326.24600000000004</c:v>
                </c:pt>
                <c:pt idx="1530">
                  <c:v>326.44600000000003</c:v>
                </c:pt>
                <c:pt idx="1531">
                  <c:v>326.64600000000002</c:v>
                </c:pt>
                <c:pt idx="1532">
                  <c:v>326.846</c:v>
                </c:pt>
                <c:pt idx="1533">
                  <c:v>327.04600000000005</c:v>
                </c:pt>
                <c:pt idx="1534">
                  <c:v>327.24600000000004</c:v>
                </c:pt>
                <c:pt idx="1535">
                  <c:v>327.44600000000003</c:v>
                </c:pt>
                <c:pt idx="1536">
                  <c:v>327.64600000000002</c:v>
                </c:pt>
                <c:pt idx="1537">
                  <c:v>327.846</c:v>
                </c:pt>
                <c:pt idx="1538">
                  <c:v>328.04600000000005</c:v>
                </c:pt>
                <c:pt idx="1539">
                  <c:v>328.24600000000004</c:v>
                </c:pt>
                <c:pt idx="1540">
                  <c:v>328.44600000000003</c:v>
                </c:pt>
                <c:pt idx="1541">
                  <c:v>328.64600000000002</c:v>
                </c:pt>
                <c:pt idx="1542">
                  <c:v>328.846</c:v>
                </c:pt>
                <c:pt idx="1543">
                  <c:v>329.04600000000005</c:v>
                </c:pt>
                <c:pt idx="1544">
                  <c:v>329.24600000000004</c:v>
                </c:pt>
                <c:pt idx="1545">
                  <c:v>329.44600000000003</c:v>
                </c:pt>
                <c:pt idx="1546">
                  <c:v>329.64600000000002</c:v>
                </c:pt>
                <c:pt idx="1547">
                  <c:v>329.846</c:v>
                </c:pt>
                <c:pt idx="1548">
                  <c:v>330.04600000000005</c:v>
                </c:pt>
                <c:pt idx="1549">
                  <c:v>330.24600000000004</c:v>
                </c:pt>
                <c:pt idx="1550">
                  <c:v>330.44600000000003</c:v>
                </c:pt>
                <c:pt idx="1551">
                  <c:v>330.64600000000002</c:v>
                </c:pt>
                <c:pt idx="1552">
                  <c:v>330.846</c:v>
                </c:pt>
                <c:pt idx="1553">
                  <c:v>331.04600000000005</c:v>
                </c:pt>
                <c:pt idx="1554">
                  <c:v>331.24600000000004</c:v>
                </c:pt>
                <c:pt idx="1555">
                  <c:v>331.44600000000003</c:v>
                </c:pt>
                <c:pt idx="1556">
                  <c:v>331.64600000000002</c:v>
                </c:pt>
                <c:pt idx="1557">
                  <c:v>331.846</c:v>
                </c:pt>
                <c:pt idx="1558">
                  <c:v>332.04600000000005</c:v>
                </c:pt>
                <c:pt idx="1559">
                  <c:v>332.24600000000004</c:v>
                </c:pt>
                <c:pt idx="1560">
                  <c:v>332.44600000000003</c:v>
                </c:pt>
                <c:pt idx="1561">
                  <c:v>332.64600000000002</c:v>
                </c:pt>
                <c:pt idx="1562">
                  <c:v>332.846</c:v>
                </c:pt>
                <c:pt idx="1563">
                  <c:v>333.04600000000005</c:v>
                </c:pt>
                <c:pt idx="1564">
                  <c:v>333.24600000000004</c:v>
                </c:pt>
                <c:pt idx="1565">
                  <c:v>333.44600000000003</c:v>
                </c:pt>
                <c:pt idx="1566">
                  <c:v>333.64600000000002</c:v>
                </c:pt>
                <c:pt idx="1567">
                  <c:v>333.846</c:v>
                </c:pt>
                <c:pt idx="1568">
                  <c:v>334.04600000000005</c:v>
                </c:pt>
                <c:pt idx="1569">
                  <c:v>334.24600000000004</c:v>
                </c:pt>
                <c:pt idx="1570">
                  <c:v>334.44600000000003</c:v>
                </c:pt>
                <c:pt idx="1571">
                  <c:v>334.64600000000002</c:v>
                </c:pt>
                <c:pt idx="1572">
                  <c:v>334.846</c:v>
                </c:pt>
                <c:pt idx="1573">
                  <c:v>335.04600000000005</c:v>
                </c:pt>
                <c:pt idx="1574">
                  <c:v>335.24600000000004</c:v>
                </c:pt>
                <c:pt idx="1575">
                  <c:v>335.44600000000003</c:v>
                </c:pt>
                <c:pt idx="1576">
                  <c:v>335.64600000000002</c:v>
                </c:pt>
                <c:pt idx="1577">
                  <c:v>335.846</c:v>
                </c:pt>
                <c:pt idx="1578">
                  <c:v>336.04600000000005</c:v>
                </c:pt>
                <c:pt idx="1579">
                  <c:v>336.24600000000004</c:v>
                </c:pt>
                <c:pt idx="1580">
                  <c:v>336.44600000000003</c:v>
                </c:pt>
                <c:pt idx="1581">
                  <c:v>336.64600000000002</c:v>
                </c:pt>
                <c:pt idx="1582">
                  <c:v>336.846</c:v>
                </c:pt>
                <c:pt idx="1583">
                  <c:v>337.04600000000005</c:v>
                </c:pt>
                <c:pt idx="1584">
                  <c:v>337.24600000000004</c:v>
                </c:pt>
                <c:pt idx="1585">
                  <c:v>337.44600000000003</c:v>
                </c:pt>
                <c:pt idx="1586">
                  <c:v>337.64600000000002</c:v>
                </c:pt>
                <c:pt idx="1587">
                  <c:v>337.846</c:v>
                </c:pt>
                <c:pt idx="1588">
                  <c:v>338.04600000000005</c:v>
                </c:pt>
                <c:pt idx="1589">
                  <c:v>338.24600000000004</c:v>
                </c:pt>
                <c:pt idx="1590">
                  <c:v>338.44600000000003</c:v>
                </c:pt>
                <c:pt idx="1591">
                  <c:v>338.64600000000002</c:v>
                </c:pt>
                <c:pt idx="1592">
                  <c:v>338.846</c:v>
                </c:pt>
                <c:pt idx="1593">
                  <c:v>339.04600000000005</c:v>
                </c:pt>
                <c:pt idx="1594">
                  <c:v>339.24600000000004</c:v>
                </c:pt>
                <c:pt idx="1595">
                  <c:v>339.44600000000003</c:v>
                </c:pt>
                <c:pt idx="1596">
                  <c:v>339.64600000000002</c:v>
                </c:pt>
                <c:pt idx="1597">
                  <c:v>339.846</c:v>
                </c:pt>
                <c:pt idx="1598">
                  <c:v>340.04600000000005</c:v>
                </c:pt>
                <c:pt idx="1599">
                  <c:v>340.24600000000004</c:v>
                </c:pt>
                <c:pt idx="1600">
                  <c:v>340.44600000000003</c:v>
                </c:pt>
                <c:pt idx="1601">
                  <c:v>340.64600000000002</c:v>
                </c:pt>
                <c:pt idx="1602">
                  <c:v>340.846</c:v>
                </c:pt>
                <c:pt idx="1603">
                  <c:v>341.04600000000005</c:v>
                </c:pt>
                <c:pt idx="1604">
                  <c:v>341.24600000000004</c:v>
                </c:pt>
                <c:pt idx="1605">
                  <c:v>341.44600000000003</c:v>
                </c:pt>
                <c:pt idx="1606">
                  <c:v>341.64600000000002</c:v>
                </c:pt>
                <c:pt idx="1607">
                  <c:v>341.846</c:v>
                </c:pt>
                <c:pt idx="1608">
                  <c:v>342.04600000000005</c:v>
                </c:pt>
                <c:pt idx="1609">
                  <c:v>342.24600000000004</c:v>
                </c:pt>
                <c:pt idx="1610">
                  <c:v>342.44600000000003</c:v>
                </c:pt>
                <c:pt idx="1611">
                  <c:v>342.64600000000002</c:v>
                </c:pt>
                <c:pt idx="1612">
                  <c:v>342.846</c:v>
                </c:pt>
                <c:pt idx="1613">
                  <c:v>343.04600000000005</c:v>
                </c:pt>
                <c:pt idx="1614">
                  <c:v>343.24600000000004</c:v>
                </c:pt>
                <c:pt idx="1615">
                  <c:v>343.44600000000003</c:v>
                </c:pt>
                <c:pt idx="1616">
                  <c:v>343.64600000000002</c:v>
                </c:pt>
                <c:pt idx="1617">
                  <c:v>343.846</c:v>
                </c:pt>
                <c:pt idx="1618">
                  <c:v>344.04600000000005</c:v>
                </c:pt>
                <c:pt idx="1619">
                  <c:v>344.24600000000004</c:v>
                </c:pt>
                <c:pt idx="1620">
                  <c:v>344.44600000000003</c:v>
                </c:pt>
                <c:pt idx="1621">
                  <c:v>344.64600000000002</c:v>
                </c:pt>
                <c:pt idx="1622">
                  <c:v>344.846</c:v>
                </c:pt>
                <c:pt idx="1623">
                  <c:v>345.04600000000005</c:v>
                </c:pt>
                <c:pt idx="1624">
                  <c:v>345.24600000000004</c:v>
                </c:pt>
                <c:pt idx="1625">
                  <c:v>345.44600000000003</c:v>
                </c:pt>
                <c:pt idx="1626">
                  <c:v>345.64600000000002</c:v>
                </c:pt>
                <c:pt idx="1627">
                  <c:v>345.846</c:v>
                </c:pt>
                <c:pt idx="1628">
                  <c:v>346.04600000000005</c:v>
                </c:pt>
                <c:pt idx="1629">
                  <c:v>346.24600000000004</c:v>
                </c:pt>
                <c:pt idx="1630">
                  <c:v>346.44600000000003</c:v>
                </c:pt>
                <c:pt idx="1631">
                  <c:v>346.64600000000002</c:v>
                </c:pt>
                <c:pt idx="1632">
                  <c:v>346.846</c:v>
                </c:pt>
                <c:pt idx="1633">
                  <c:v>347.04600000000005</c:v>
                </c:pt>
                <c:pt idx="1634">
                  <c:v>347.24600000000004</c:v>
                </c:pt>
                <c:pt idx="1635">
                  <c:v>347.44600000000003</c:v>
                </c:pt>
                <c:pt idx="1636">
                  <c:v>347.64600000000002</c:v>
                </c:pt>
                <c:pt idx="1637">
                  <c:v>347.846</c:v>
                </c:pt>
                <c:pt idx="1638">
                  <c:v>348.04600000000005</c:v>
                </c:pt>
                <c:pt idx="1639">
                  <c:v>348.24600000000004</c:v>
                </c:pt>
                <c:pt idx="1640">
                  <c:v>348.44600000000003</c:v>
                </c:pt>
                <c:pt idx="1641">
                  <c:v>348.64600000000002</c:v>
                </c:pt>
                <c:pt idx="1642">
                  <c:v>348.846</c:v>
                </c:pt>
                <c:pt idx="1643">
                  <c:v>349.04600000000005</c:v>
                </c:pt>
                <c:pt idx="1644">
                  <c:v>349.24600000000004</c:v>
                </c:pt>
                <c:pt idx="1645">
                  <c:v>349.44600000000003</c:v>
                </c:pt>
                <c:pt idx="1646">
                  <c:v>349.64600000000002</c:v>
                </c:pt>
                <c:pt idx="1647">
                  <c:v>349.846</c:v>
                </c:pt>
                <c:pt idx="1648">
                  <c:v>350.04600000000005</c:v>
                </c:pt>
                <c:pt idx="1649">
                  <c:v>350.24600000000004</c:v>
                </c:pt>
                <c:pt idx="1650">
                  <c:v>350.44600000000003</c:v>
                </c:pt>
                <c:pt idx="1651">
                  <c:v>350.64600000000002</c:v>
                </c:pt>
                <c:pt idx="1652">
                  <c:v>350.846</c:v>
                </c:pt>
                <c:pt idx="1653">
                  <c:v>351.04600000000005</c:v>
                </c:pt>
                <c:pt idx="1654">
                  <c:v>351.24600000000004</c:v>
                </c:pt>
                <c:pt idx="1655">
                  <c:v>351.44600000000003</c:v>
                </c:pt>
                <c:pt idx="1656">
                  <c:v>351.64600000000002</c:v>
                </c:pt>
                <c:pt idx="1657">
                  <c:v>351.846</c:v>
                </c:pt>
                <c:pt idx="1658">
                  <c:v>352.04600000000005</c:v>
                </c:pt>
                <c:pt idx="1659">
                  <c:v>352.24600000000004</c:v>
                </c:pt>
                <c:pt idx="1660">
                  <c:v>352.44600000000003</c:v>
                </c:pt>
                <c:pt idx="1661">
                  <c:v>352.64600000000002</c:v>
                </c:pt>
                <c:pt idx="1662">
                  <c:v>352.846</c:v>
                </c:pt>
                <c:pt idx="1663">
                  <c:v>353.04600000000005</c:v>
                </c:pt>
                <c:pt idx="1664">
                  <c:v>353.24600000000004</c:v>
                </c:pt>
                <c:pt idx="1665">
                  <c:v>353.44600000000003</c:v>
                </c:pt>
                <c:pt idx="1666">
                  <c:v>353.64600000000002</c:v>
                </c:pt>
                <c:pt idx="1667">
                  <c:v>353.846</c:v>
                </c:pt>
                <c:pt idx="1668">
                  <c:v>354.04600000000005</c:v>
                </c:pt>
              </c:numCache>
            </c:numRef>
          </c:xVal>
          <c:yVal>
            <c:numRef>
              <c:f>'Trial 4 lab 6 .4M'!$E$2:$E$1670</c:f>
              <c:numCache>
                <c:formatCode>General</c:formatCode>
                <c:ptCount val="1669"/>
                <c:pt idx="0">
                  <c:v>-11.750178716584069</c:v>
                </c:pt>
                <c:pt idx="1">
                  <c:v>-11.783308040343949</c:v>
                </c:pt>
                <c:pt idx="2">
                  <c:v>-11.72603267427885</c:v>
                </c:pt>
                <c:pt idx="3">
                  <c:v>-11.798154548460943</c:v>
                </c:pt>
                <c:pt idx="4">
                  <c:v>-11.804585438791234</c:v>
                </c:pt>
                <c:pt idx="5">
                  <c:v>-11.808895790292356</c:v>
                </c:pt>
                <c:pt idx="6">
                  <c:v>-11.808895790292356</c:v>
                </c:pt>
                <c:pt idx="7">
                  <c:v>-11.811057953296851</c:v>
                </c:pt>
                <c:pt idx="8">
                  <c:v>-11.815396354895448</c:v>
                </c:pt>
                <c:pt idx="9">
                  <c:v>-11.819753660264405</c:v>
                </c:pt>
                <c:pt idx="10">
                  <c:v>-11.819753660264405</c:v>
                </c:pt>
                <c:pt idx="11">
                  <c:v>-11.819753660264405</c:v>
                </c:pt>
                <c:pt idx="12">
                  <c:v>-11.824130034864202</c:v>
                </c:pt>
                <c:pt idx="13">
                  <c:v>-11.826325425427639</c:v>
                </c:pt>
                <c:pt idx="14">
                  <c:v>-11.830730718895555</c:v>
                </c:pt>
                <c:pt idx="15">
                  <c:v>-11.83515550487591</c:v>
                </c:pt>
                <c:pt idx="16">
                  <c:v>-11.832940664546358</c:v>
                </c:pt>
                <c:pt idx="17">
                  <c:v>-11.839599956636334</c:v>
                </c:pt>
                <c:pt idx="18">
                  <c:v>-11.841829611963604</c:v>
                </c:pt>
                <c:pt idx="19">
                  <c:v>-11.841829611963604</c:v>
                </c:pt>
                <c:pt idx="20">
                  <c:v>-11.841829611963604</c:v>
                </c:pt>
                <c:pt idx="21">
                  <c:v>-11.846303892358526</c:v>
                </c:pt>
                <c:pt idx="22">
                  <c:v>-11.848548562212349</c:v>
                </c:pt>
                <c:pt idx="23">
                  <c:v>-11.853053074333454</c:v>
                </c:pt>
                <c:pt idx="24">
                  <c:v>-11.855312962300891</c:v>
                </c:pt>
                <c:pt idx="25">
                  <c:v>-11.857577968931743</c:v>
                </c:pt>
                <c:pt idx="26">
                  <c:v>-11.855312962300891</c:v>
                </c:pt>
                <c:pt idx="27">
                  <c:v>-11.859848117466283</c:v>
                </c:pt>
                <c:pt idx="28">
                  <c:v>-11.864403934002143</c:v>
                </c:pt>
                <c:pt idx="29">
                  <c:v>-11.866689649283</c:v>
                </c:pt>
                <c:pt idx="30">
                  <c:v>-11.864403934002143</c:v>
                </c:pt>
                <c:pt idx="31">
                  <c:v>-11.873578310278184</c:v>
                </c:pt>
                <c:pt idx="32">
                  <c:v>-11.873578310278184</c:v>
                </c:pt>
                <c:pt idx="33">
                  <c:v>-11.880514754274841</c:v>
                </c:pt>
                <c:pt idx="34">
                  <c:v>-11.885165925450572</c:v>
                </c:pt>
                <c:pt idx="35">
                  <c:v>-11.882837635690981</c:v>
                </c:pt>
                <c:pt idx="36">
                  <c:v>-11.885165925450572</c:v>
                </c:pt>
                <c:pt idx="37">
                  <c:v>-11.885165925450572</c:v>
                </c:pt>
                <c:pt idx="38">
                  <c:v>-11.887499648796792</c:v>
                </c:pt>
                <c:pt idx="39">
                  <c:v>-11.894533675454172</c:v>
                </c:pt>
                <c:pt idx="40">
                  <c:v>-11.894533675454172</c:v>
                </c:pt>
                <c:pt idx="41">
                  <c:v>-11.894533675454172</c:v>
                </c:pt>
                <c:pt idx="42">
                  <c:v>-11.901617530342577</c:v>
                </c:pt>
                <c:pt idx="43">
                  <c:v>-11.906368133101175</c:v>
                </c:pt>
                <c:pt idx="44">
                  <c:v>-11.908751924456451</c:v>
                </c:pt>
                <c:pt idx="45">
                  <c:v>-11.908751924456451</c:v>
                </c:pt>
                <c:pt idx="46">
                  <c:v>-11.911141411853833</c:v>
                </c:pt>
                <c:pt idx="47">
                  <c:v>-11.911141411853833</c:v>
                </c:pt>
                <c:pt idx="48">
                  <c:v>-11.915937584117327</c:v>
                </c:pt>
                <c:pt idx="49">
                  <c:v>-11.913536622579787</c:v>
                </c:pt>
                <c:pt idx="50">
                  <c:v>-11.920756870553275</c:v>
                </c:pt>
                <c:pt idx="51">
                  <c:v>-11.923175251417558</c:v>
                </c:pt>
                <c:pt idx="52">
                  <c:v>-11.925599495029063</c:v>
                </c:pt>
                <c:pt idx="53">
                  <c:v>-11.925599495029063</c:v>
                </c:pt>
                <c:pt idx="54">
                  <c:v>-11.930465684680236</c:v>
                </c:pt>
                <c:pt idx="55">
                  <c:v>-11.928029629882355</c:v>
                </c:pt>
                <c:pt idx="56">
                  <c:v>-11.935355669974427</c:v>
                </c:pt>
                <c:pt idx="57">
                  <c:v>-11.937809658935995</c:v>
                </c:pt>
                <c:pt idx="58">
                  <c:v>-11.937809658935995</c:v>
                </c:pt>
                <c:pt idx="59">
                  <c:v>-11.94273577727205</c:v>
                </c:pt>
                <c:pt idx="60">
                  <c:v>-11.940269684776856</c:v>
                </c:pt>
                <c:pt idx="61">
                  <c:v>-11.945207966417438</c:v>
                </c:pt>
                <c:pt idx="62">
                  <c:v>-11.947686282431906</c:v>
                </c:pt>
                <c:pt idx="63">
                  <c:v>-11.95266141707202</c:v>
                </c:pt>
                <c:pt idx="64">
                  <c:v>-11.955158297270607</c:v>
                </c:pt>
                <c:pt idx="65">
                  <c:v>-11.955158297270607</c:v>
                </c:pt>
                <c:pt idx="66">
                  <c:v>-11.957661427488725</c:v>
                </c:pt>
                <c:pt idx="67">
                  <c:v>-11.957661427488725</c:v>
                </c:pt>
                <c:pt idx="68">
                  <c:v>-11.965208633124108</c:v>
                </c:pt>
                <c:pt idx="69">
                  <c:v>-11.967737079477468</c:v>
                </c:pt>
                <c:pt idx="70">
                  <c:v>-11.970271935080655</c:v>
                </c:pt>
                <c:pt idx="71">
                  <c:v>-11.972813232509328</c:v>
                </c:pt>
                <c:pt idx="72">
                  <c:v>-11.977915284393223</c:v>
                </c:pt>
                <c:pt idx="73">
                  <c:v>-11.977915284393223</c:v>
                </c:pt>
                <c:pt idx="74">
                  <c:v>-11.983043500760143</c:v>
                </c:pt>
                <c:pt idx="75">
                  <c:v>-11.985617504755316</c:v>
                </c:pt>
                <c:pt idx="76">
                  <c:v>-11.985617504755316</c:v>
                </c:pt>
                <c:pt idx="77">
                  <c:v>-11.990785474913759</c:v>
                </c:pt>
                <c:pt idx="78">
                  <c:v>-11.990785474913759</c:v>
                </c:pt>
                <c:pt idx="79">
                  <c:v>-11.995980291790863</c:v>
                </c:pt>
                <c:pt idx="80">
                  <c:v>-11.995980291790863</c:v>
                </c:pt>
                <c:pt idx="81">
                  <c:v>-12.001202235772015</c:v>
                </c:pt>
                <c:pt idx="82">
                  <c:v>-12.003823469251888</c:v>
                </c:pt>
                <c:pt idx="83">
                  <c:v>-12.006451591658157</c:v>
                </c:pt>
                <c:pt idx="84">
                  <c:v>-12.006451591658157</c:v>
                </c:pt>
                <c:pt idx="85">
                  <c:v>-12.011728648759002</c:v>
                </c:pt>
                <c:pt idx="86">
                  <c:v>-12.014377656930579</c:v>
                </c:pt>
                <c:pt idx="87">
                  <c:v>-12.014377656930579</c:v>
                </c:pt>
                <c:pt idx="88">
                  <c:v>-12.017033700988694</c:v>
                </c:pt>
                <c:pt idx="89">
                  <c:v>-12.019696818408178</c:v>
                </c:pt>
                <c:pt idx="90">
                  <c:v>-12.025044424734775</c:v>
                </c:pt>
                <c:pt idx="91">
                  <c:v>-12.025044424734775</c:v>
                </c:pt>
                <c:pt idx="92">
                  <c:v>-12.027728990105443</c:v>
                </c:pt>
                <c:pt idx="93">
                  <c:v>-12.033119838740319</c:v>
                </c:pt>
                <c:pt idx="94">
                  <c:v>-12.035826200338063</c:v>
                </c:pt>
                <c:pt idx="95">
                  <c:v>-12.041260996324018</c:v>
                </c:pt>
                <c:pt idx="96">
                  <c:v>-12.043989510977223</c:v>
                </c:pt>
                <c:pt idx="97">
                  <c:v>-12.041260996324018</c:v>
                </c:pt>
                <c:pt idx="98">
                  <c:v>-12.049468976741849</c:v>
                </c:pt>
                <c:pt idx="99">
                  <c:v>-12.052220010113739</c:v>
                </c:pt>
                <c:pt idx="100">
                  <c:v>-12.052220010113739</c:v>
                </c:pt>
                <c:pt idx="101">
                  <c:v>-12.054978632552817</c:v>
                </c:pt>
                <c:pt idx="102">
                  <c:v>-12.057744886045709</c:v>
                </c:pt>
                <c:pt idx="103">
                  <c:v>-12.060518812928434</c:v>
                </c:pt>
                <c:pt idx="104">
                  <c:v>-12.060518812928434</c:v>
                </c:pt>
                <c:pt idx="105">
                  <c:v>-12.066089857977889</c:v>
                </c:pt>
                <c:pt idx="106">
                  <c:v>-12.066089857977889</c:v>
                </c:pt>
                <c:pt idx="107">
                  <c:v>-12.06888706259895</c:v>
                </c:pt>
                <c:pt idx="108">
                  <c:v>-12.080154787445293</c:v>
                </c:pt>
                <c:pt idx="109">
                  <c:v>-12.077325931244815</c:v>
                </c:pt>
                <c:pt idx="110">
                  <c:v>-12.077325931244815</c:v>
                </c:pt>
                <c:pt idx="111">
                  <c:v>-12.082991668780492</c:v>
                </c:pt>
                <c:pt idx="112">
                  <c:v>-12.082991668780492</c:v>
                </c:pt>
                <c:pt idx="113">
                  <c:v>-12.082991668780492</c:v>
                </c:pt>
                <c:pt idx="114">
                  <c:v>-12.091550922176163</c:v>
                </c:pt>
                <c:pt idx="115">
                  <c:v>-12.091550922176163</c:v>
                </c:pt>
                <c:pt idx="116">
                  <c:v>-12.094420364604115</c:v>
                </c:pt>
                <c:pt idx="117">
                  <c:v>-12.094420364604115</c:v>
                </c:pt>
                <c:pt idx="118">
                  <c:v>-12.09729806443173</c:v>
                </c:pt>
                <c:pt idx="119">
                  <c:v>-12.10307842734723</c:v>
                </c:pt>
                <c:pt idx="120">
                  <c:v>-12.105981187005192</c:v>
                </c:pt>
                <c:pt idx="121">
                  <c:v>-12.105981187005192</c:v>
                </c:pt>
                <c:pt idx="122">
                  <c:v>-12.111812107315984</c:v>
                </c:pt>
                <c:pt idx="123">
                  <c:v>-12.108892397212649</c:v>
                </c:pt>
                <c:pt idx="124">
                  <c:v>-12.114740367095072</c:v>
                </c:pt>
                <c:pt idx="125">
                  <c:v>-12.117677226768382</c:v>
                </c:pt>
                <c:pt idx="126">
                  <c:v>-12.12062273699814</c:v>
                </c:pt>
                <c:pt idx="127">
                  <c:v>-12.12357694889557</c:v>
                </c:pt>
                <c:pt idx="128">
                  <c:v>-12.126539914026228</c:v>
                </c:pt>
                <c:pt idx="129">
                  <c:v>-12.126539914026228</c:v>
                </c:pt>
                <c:pt idx="130">
                  <c:v>-12.129511684415386</c:v>
                </c:pt>
                <c:pt idx="131">
                  <c:v>-12.132492312553524</c:v>
                </c:pt>
                <c:pt idx="132">
                  <c:v>-12.132492312553524</c:v>
                </c:pt>
                <c:pt idx="133">
                  <c:v>-12.13548185140189</c:v>
                </c:pt>
                <c:pt idx="134">
                  <c:v>-12.141487875462101</c:v>
                </c:pt>
                <c:pt idx="135">
                  <c:v>-12.147530189918063</c:v>
                </c:pt>
                <c:pt idx="136">
                  <c:v>-12.138480354398146</c:v>
                </c:pt>
                <c:pt idx="137">
                  <c:v>-12.138480354398146</c:v>
                </c:pt>
                <c:pt idx="138">
                  <c:v>-12.147530189918063</c:v>
                </c:pt>
                <c:pt idx="139">
                  <c:v>-12.144504469001527</c:v>
                </c:pt>
                <c:pt idx="140">
                  <c:v>-12.138480354398146</c:v>
                </c:pt>
                <c:pt idx="141">
                  <c:v>-12.138480354398146</c:v>
                </c:pt>
                <c:pt idx="142">
                  <c:v>-12.147530189918063</c:v>
                </c:pt>
                <c:pt idx="143">
                  <c:v>-12.150565093613217</c:v>
                </c:pt>
                <c:pt idx="144">
                  <c:v>-12.159725463011881</c:v>
                </c:pt>
                <c:pt idx="145">
                  <c:v>-12.159725463011881</c:v>
                </c:pt>
                <c:pt idx="146">
                  <c:v>-12.172071298834181</c:v>
                </c:pt>
                <c:pt idx="147">
                  <c:v>-12.172071298834181</c:v>
                </c:pt>
                <c:pt idx="148">
                  <c:v>-12.178301848584818</c:v>
                </c:pt>
                <c:pt idx="149">
                  <c:v>-12.181431741593745</c:v>
                </c:pt>
                <c:pt idx="150">
                  <c:v>-12.187721070501309</c:v>
                </c:pt>
                <c:pt idx="151">
                  <c:v>-12.187721070501309</c:v>
                </c:pt>
                <c:pt idx="152">
                  <c:v>-12.194050205552957</c:v>
                </c:pt>
                <c:pt idx="153">
                  <c:v>-12.181431741593745</c:v>
                </c:pt>
                <c:pt idx="154">
                  <c:v>-12.190880630791677</c:v>
                </c:pt>
                <c:pt idx="155">
                  <c:v>-12.187721070501309</c:v>
                </c:pt>
                <c:pt idx="156">
                  <c:v>-12.178301848584818</c:v>
                </c:pt>
                <c:pt idx="157">
                  <c:v>-12.190880630791677</c:v>
                </c:pt>
                <c:pt idx="158">
                  <c:v>-12.194050205552957</c:v>
                </c:pt>
                <c:pt idx="159">
                  <c:v>-12.200419653838436</c:v>
                </c:pt>
                <c:pt idx="160">
                  <c:v>-12.206829932199355</c:v>
                </c:pt>
                <c:pt idx="161">
                  <c:v>-12.200419653838436</c:v>
                </c:pt>
                <c:pt idx="162">
                  <c:v>-12.210050546899398</c:v>
                </c:pt>
                <c:pt idx="163">
                  <c:v>-12.210050546899398</c:v>
                </c:pt>
                <c:pt idx="164">
                  <c:v>-12.210050546899398</c:v>
                </c:pt>
                <c:pt idx="165">
                  <c:v>-12.219775096791393</c:v>
                </c:pt>
                <c:pt idx="166">
                  <c:v>-12.219775096791393</c:v>
                </c:pt>
                <c:pt idx="167">
                  <c:v>-12.216523061405015</c:v>
                </c:pt>
                <c:pt idx="168">
                  <c:v>-12.223037742426209</c:v>
                </c:pt>
                <c:pt idx="169">
                  <c:v>-12.229595142972368</c:v>
                </c:pt>
                <c:pt idx="170">
                  <c:v>-12.229595142972368</c:v>
                </c:pt>
                <c:pt idx="171">
                  <c:v>-12.23289003886922</c:v>
                </c:pt>
                <c:pt idx="172">
                  <c:v>-12.23289003886922</c:v>
                </c:pt>
                <c:pt idx="173">
                  <c:v>-12.236195827003719</c:v>
                </c:pt>
                <c:pt idx="174">
                  <c:v>-12.239512579629714</c:v>
                </c:pt>
                <c:pt idx="175">
                  <c:v>-12.242840369722389</c:v>
                </c:pt>
                <c:pt idx="176">
                  <c:v>-12.246179270987904</c:v>
                </c:pt>
                <c:pt idx="177">
                  <c:v>-12.249529357873184</c:v>
                </c:pt>
                <c:pt idx="178">
                  <c:v>-12.25626339005453</c:v>
                </c:pt>
                <c:pt idx="179">
                  <c:v>-12.249529357873184</c:v>
                </c:pt>
                <c:pt idx="180">
                  <c:v>-12.25289070557589</c:v>
                </c:pt>
                <c:pt idx="181">
                  <c:v>-12.25289070557589</c:v>
                </c:pt>
                <c:pt idx="182">
                  <c:v>-12.263043077039908</c:v>
                </c:pt>
                <c:pt idx="183">
                  <c:v>-12.263043077039908</c:v>
                </c:pt>
                <c:pt idx="184">
                  <c:v>-12.269869042110308</c:v>
                </c:pt>
                <c:pt idx="185">
                  <c:v>-12.266450235361521</c:v>
                </c:pt>
                <c:pt idx="186">
                  <c:v>-12.273299577207098</c:v>
                </c:pt>
                <c:pt idx="187">
                  <c:v>-12.273299577207098</c:v>
                </c:pt>
                <c:pt idx="188">
                  <c:v>-12.27674192139807</c:v>
                </c:pt>
                <c:pt idx="189">
                  <c:v>-12.27674192139807</c:v>
                </c:pt>
                <c:pt idx="190">
                  <c:v>-12.27674192139807</c:v>
                </c:pt>
                <c:pt idx="191">
                  <c:v>-12.283662364242643</c:v>
                </c:pt>
                <c:pt idx="192">
                  <c:v>-12.287140628618969</c:v>
                </c:pt>
                <c:pt idx="193">
                  <c:v>-12.287140628618969</c:v>
                </c:pt>
                <c:pt idx="194">
                  <c:v>-12.287140628618969</c:v>
                </c:pt>
                <c:pt idx="195">
                  <c:v>-12.287140628618969</c:v>
                </c:pt>
                <c:pt idx="196">
                  <c:v>-12.290631033558737</c:v>
                </c:pt>
                <c:pt idx="197">
                  <c:v>-12.294133664109939</c:v>
                </c:pt>
                <c:pt idx="198">
                  <c:v>-12.297648606217383</c:v>
                </c:pt>
                <c:pt idx="199">
                  <c:v>-12.297648606217383</c:v>
                </c:pt>
                <c:pt idx="200">
                  <c:v>-12.304715773440476</c:v>
                </c:pt>
                <c:pt idx="201">
                  <c:v>-12.304715773440476</c:v>
                </c:pt>
                <c:pt idx="202">
                  <c:v>-12.311833241209341</c:v>
                </c:pt>
                <c:pt idx="203">
                  <c:v>-12.315411062557224</c:v>
                </c:pt>
                <c:pt idx="204">
                  <c:v>-12.311833241209341</c:v>
                </c:pt>
                <c:pt idx="205">
                  <c:v>-12.319001730687953</c:v>
                </c:pt>
                <c:pt idx="206">
                  <c:v>-12.319001730687953</c:v>
                </c:pt>
                <c:pt idx="207">
                  <c:v>-12.32260533819125</c:v>
                </c:pt>
                <c:pt idx="208">
                  <c:v>-12.32260533819125</c:v>
                </c:pt>
                <c:pt idx="209">
                  <c:v>-12.32260533819125</c:v>
                </c:pt>
                <c:pt idx="210">
                  <c:v>-12.326221978661438</c:v>
                </c:pt>
                <c:pt idx="211">
                  <c:v>-12.333494737990518</c:v>
                </c:pt>
                <c:pt idx="212">
                  <c:v>-12.333494737990518</c:v>
                </c:pt>
                <c:pt idx="213">
                  <c:v>-12.333494737990518</c:v>
                </c:pt>
                <c:pt idx="214">
                  <c:v>-12.333494737990518</c:v>
                </c:pt>
                <c:pt idx="215">
                  <c:v>-12.337151049193629</c:v>
                </c:pt>
                <c:pt idx="216">
                  <c:v>-12.344504023498889</c:v>
                </c:pt>
                <c:pt idx="217">
                  <c:v>-12.344504023498889</c:v>
                </c:pt>
                <c:pt idx="218">
                  <c:v>-12.348200885380214</c:v>
                </c:pt>
                <c:pt idx="219">
                  <c:v>-12.344504023498889</c:v>
                </c:pt>
                <c:pt idx="220">
                  <c:v>-12.35191146477675</c:v>
                </c:pt>
                <c:pt idx="221">
                  <c:v>-12.359374185978339</c:v>
                </c:pt>
                <c:pt idx="222">
                  <c:v>-12.355635863867732</c:v>
                </c:pt>
                <c:pt idx="223">
                  <c:v>-12.359374185978339</c:v>
                </c:pt>
                <c:pt idx="224">
                  <c:v>-12.355635863867732</c:v>
                </c:pt>
                <c:pt idx="225">
                  <c:v>-12.366893018392368</c:v>
                </c:pt>
                <c:pt idx="226">
                  <c:v>-12.366893018392368</c:v>
                </c:pt>
                <c:pt idx="227">
                  <c:v>-12.370673741232274</c:v>
                </c:pt>
                <c:pt idx="228">
                  <c:v>-12.374468812200824</c:v>
                </c:pt>
                <c:pt idx="229">
                  <c:v>-12.378278340617493</c:v>
                </c:pt>
                <c:pt idx="230">
                  <c:v>-12.370673741232274</c:v>
                </c:pt>
                <c:pt idx="231">
                  <c:v>-12.378278340617493</c:v>
                </c:pt>
                <c:pt idx="232">
                  <c:v>-12.378278340617493</c:v>
                </c:pt>
                <c:pt idx="233">
                  <c:v>-12.378278340617493</c:v>
                </c:pt>
                <c:pt idx="234">
                  <c:v>-12.389794782679052</c:v>
                </c:pt>
                <c:pt idx="235">
                  <c:v>-12.385941213363061</c:v>
                </c:pt>
                <c:pt idx="236">
                  <c:v>-12.389794782679052</c:v>
                </c:pt>
                <c:pt idx="237">
                  <c:v>-12.393663259456972</c:v>
                </c:pt>
                <c:pt idx="238">
                  <c:v>-12.389794782679052</c:v>
                </c:pt>
                <c:pt idx="239">
                  <c:v>-12.397546759483369</c:v>
                </c:pt>
                <c:pt idx="240">
                  <c:v>-12.397546759483369</c:v>
                </c:pt>
                <c:pt idx="241">
                  <c:v>-12.397546759483369</c:v>
                </c:pt>
                <c:pt idx="242">
                  <c:v>-12.397546759483369</c:v>
                </c:pt>
                <c:pt idx="243">
                  <c:v>-12.405359299220164</c:v>
                </c:pt>
                <c:pt idx="244">
                  <c:v>-12.409288577360053</c:v>
                </c:pt>
                <c:pt idx="245">
                  <c:v>-12.413233355651069</c:v>
                </c:pt>
                <c:pt idx="246">
                  <c:v>-12.409288577360053</c:v>
                </c:pt>
                <c:pt idx="247">
                  <c:v>-12.417193756867166</c:v>
                </c:pt>
                <c:pt idx="248">
                  <c:v>-12.413233355651069</c:v>
                </c:pt>
                <c:pt idx="249">
                  <c:v>-12.421169905246806</c:v>
                </c:pt>
                <c:pt idx="250">
                  <c:v>-12.421169905246806</c:v>
                </c:pt>
                <c:pt idx="251">
                  <c:v>-12.417193756867166</c:v>
                </c:pt>
                <c:pt idx="252">
                  <c:v>-12.417193756867166</c:v>
                </c:pt>
                <c:pt idx="253">
                  <c:v>-12.429169947913882</c:v>
                </c:pt>
                <c:pt idx="254">
                  <c:v>-12.425161926516344</c:v>
                </c:pt>
                <c:pt idx="255">
                  <c:v>-12.429169947913882</c:v>
                </c:pt>
                <c:pt idx="256">
                  <c:v>-12.441291308446226</c:v>
                </c:pt>
                <c:pt idx="257">
                  <c:v>-12.441291308446226</c:v>
                </c:pt>
                <c:pt idx="258">
                  <c:v>-12.441291308446226</c:v>
                </c:pt>
                <c:pt idx="259">
                  <c:v>-12.449454619085387</c:v>
                </c:pt>
                <c:pt idx="260">
                  <c:v>-12.449454619085387</c:v>
                </c:pt>
                <c:pt idx="261">
                  <c:v>-12.449454619085387</c:v>
                </c:pt>
                <c:pt idx="262">
                  <c:v>-12.453561401038041</c:v>
                </c:pt>
                <c:pt idx="263">
                  <c:v>-12.449454619085387</c:v>
                </c:pt>
                <c:pt idx="264">
                  <c:v>-12.453561401038041</c:v>
                </c:pt>
                <c:pt idx="265">
                  <c:v>-12.453561401038041</c:v>
                </c:pt>
                <c:pt idx="266">
                  <c:v>-12.453561401038041</c:v>
                </c:pt>
                <c:pt idx="267">
                  <c:v>-12.465983921036598</c:v>
                </c:pt>
                <c:pt idx="268">
                  <c:v>-12.457685118221903</c:v>
                </c:pt>
                <c:pt idx="269">
                  <c:v>-12.474352170707116</c:v>
                </c:pt>
                <c:pt idx="270">
                  <c:v>-12.470159292447079</c:v>
                </c:pt>
                <c:pt idx="271">
                  <c:v>-12.474352170707116</c:v>
                </c:pt>
                <c:pt idx="272">
                  <c:v>-12.470159292447079</c:v>
                </c:pt>
                <c:pt idx="273">
                  <c:v>-12.465983921036598</c:v>
                </c:pt>
                <c:pt idx="274">
                  <c:v>-12.48279103935298</c:v>
                </c:pt>
                <c:pt idx="275">
                  <c:v>-12.478562703243458</c:v>
                </c:pt>
                <c:pt idx="276">
                  <c:v>-12.478562703243458</c:v>
                </c:pt>
                <c:pt idx="277">
                  <c:v>-12.487037330234431</c:v>
                </c:pt>
                <c:pt idx="278">
                  <c:v>-12.48279103935298</c:v>
                </c:pt>
                <c:pt idx="279">
                  <c:v>-12.48279103935298</c:v>
                </c:pt>
                <c:pt idx="280">
                  <c:v>-12.48279103935298</c:v>
                </c:pt>
                <c:pt idx="281">
                  <c:v>-12.487037330234431</c:v>
                </c:pt>
                <c:pt idx="282">
                  <c:v>-12.491301729020888</c:v>
                </c:pt>
                <c:pt idx="283">
                  <c:v>-12.499885472712279</c:v>
                </c:pt>
                <c:pt idx="284">
                  <c:v>-12.499885472712279</c:v>
                </c:pt>
                <c:pt idx="285">
                  <c:v>-12.499885472712279</c:v>
                </c:pt>
                <c:pt idx="286">
                  <c:v>-12.504205133856797</c:v>
                </c:pt>
                <c:pt idx="287">
                  <c:v>-12.512900840824349</c:v>
                </c:pt>
                <c:pt idx="288">
                  <c:v>-12.512900840824349</c:v>
                </c:pt>
                <c:pt idx="289">
                  <c:v>-12.517277215424148</c:v>
                </c:pt>
                <c:pt idx="290">
                  <c:v>-12.521672826897186</c:v>
                </c:pt>
                <c:pt idx="291">
                  <c:v>-12.512900840824349</c:v>
                </c:pt>
                <c:pt idx="292">
                  <c:v>-12.521672826897186</c:v>
                </c:pt>
                <c:pt idx="293">
                  <c:v>-12.526087845106304</c:v>
                </c:pt>
                <c:pt idx="294">
                  <c:v>-12.526087845106304</c:v>
                </c:pt>
                <c:pt idx="295">
                  <c:v>-12.526087845106304</c:v>
                </c:pt>
                <c:pt idx="296">
                  <c:v>-12.530522442174169</c:v>
                </c:pt>
                <c:pt idx="297">
                  <c:v>-12.539451072918471</c:v>
                </c:pt>
                <c:pt idx="298">
                  <c:v>-12.539451072918471</c:v>
                </c:pt>
                <c:pt idx="299">
                  <c:v>-12.539451072918471</c:v>
                </c:pt>
                <c:pt idx="300">
                  <c:v>-12.54394546250631</c:v>
                </c:pt>
                <c:pt idx="301">
                  <c:v>-12.539451072918471</c:v>
                </c:pt>
                <c:pt idx="302">
                  <c:v>-12.539451072918471</c:v>
                </c:pt>
                <c:pt idx="303">
                  <c:v>-12.54394546250631</c:v>
                </c:pt>
                <c:pt idx="304">
                  <c:v>-12.54394546250631</c:v>
                </c:pt>
                <c:pt idx="305">
                  <c:v>-12.552995298026229</c:v>
                </c:pt>
                <c:pt idx="306">
                  <c:v>-12.552995298026229</c:v>
                </c:pt>
                <c:pt idx="307">
                  <c:v>-12.552995298026229</c:v>
                </c:pt>
                <c:pt idx="308">
                  <c:v>-12.552995298026229</c:v>
                </c:pt>
                <c:pt idx="309">
                  <c:v>-12.562127781589501</c:v>
                </c:pt>
                <c:pt idx="310">
                  <c:v>-12.557551114562088</c:v>
                </c:pt>
                <c:pt idx="311">
                  <c:v>-12.557551114562088</c:v>
                </c:pt>
                <c:pt idx="312">
                  <c:v>-12.562127781589501</c:v>
                </c:pt>
                <c:pt idx="313">
                  <c:v>-12.566725490838129</c:v>
                </c:pt>
                <c:pt idx="314">
                  <c:v>-12.562127781589501</c:v>
                </c:pt>
                <c:pt idx="315">
                  <c:v>-12.571344436694424</c:v>
                </c:pt>
                <c:pt idx="316">
                  <c:v>-12.571344436694424</c:v>
                </c:pt>
                <c:pt idx="317">
                  <c:v>-12.571344436694424</c:v>
                </c:pt>
                <c:pt idx="318">
                  <c:v>-12.575984816250926</c:v>
                </c:pt>
                <c:pt idx="319">
                  <c:v>-12.571344436694424</c:v>
                </c:pt>
                <c:pt idx="320">
                  <c:v>-12.580646829356738</c:v>
                </c:pt>
                <c:pt idx="321">
                  <c:v>-12.580646829356738</c:v>
                </c:pt>
                <c:pt idx="322">
                  <c:v>-12.585330678669164</c:v>
                </c:pt>
                <c:pt idx="323">
                  <c:v>-12.580646829356738</c:v>
                </c:pt>
                <c:pt idx="324">
                  <c:v>-12.590036569706577</c:v>
                </c:pt>
                <c:pt idx="325">
                  <c:v>-12.585330678669164</c:v>
                </c:pt>
                <c:pt idx="326">
                  <c:v>-12.594764710902522</c:v>
                </c:pt>
                <c:pt idx="327">
                  <c:v>-12.59951531366112</c:v>
                </c:pt>
                <c:pt idx="328">
                  <c:v>-12.604288592413779</c:v>
                </c:pt>
                <c:pt idx="329">
                  <c:v>-12.604288592413779</c:v>
                </c:pt>
                <c:pt idx="330">
                  <c:v>-12.59951531366112</c:v>
                </c:pt>
                <c:pt idx="331">
                  <c:v>-12.604288592413779</c:v>
                </c:pt>
                <c:pt idx="332">
                  <c:v>-12.61390405111322</c:v>
                </c:pt>
                <c:pt idx="333">
                  <c:v>-12.61390405111322</c:v>
                </c:pt>
                <c:pt idx="334">
                  <c:v>-12.61390405111322</c:v>
                </c:pt>
                <c:pt idx="335">
                  <c:v>-12.609084764677272</c:v>
                </c:pt>
                <c:pt idx="336">
                  <c:v>-12.609084764677272</c:v>
                </c:pt>
                <c:pt idx="337">
                  <c:v>-12.61390405111322</c:v>
                </c:pt>
                <c:pt idx="338">
                  <c:v>-12.623612865240181</c:v>
                </c:pt>
                <c:pt idx="339">
                  <c:v>-12.623612865240181</c:v>
                </c:pt>
                <c:pt idx="340">
                  <c:v>-12.623612865240181</c:v>
                </c:pt>
                <c:pt idx="341">
                  <c:v>-12.628502850534373</c:v>
                </c:pt>
                <c:pt idx="342">
                  <c:v>-12.628502850534373</c:v>
                </c:pt>
                <c:pt idx="343">
                  <c:v>-12.628502850534373</c:v>
                </c:pt>
                <c:pt idx="344">
                  <c:v>-12.628502850534373</c:v>
                </c:pt>
                <c:pt idx="345">
                  <c:v>-12.628502850534373</c:v>
                </c:pt>
                <c:pt idx="346">
                  <c:v>-12.638355146977384</c:v>
                </c:pt>
                <c:pt idx="347">
                  <c:v>-12.643317936319514</c:v>
                </c:pt>
                <c:pt idx="348">
                  <c:v>-12.638355146977384</c:v>
                </c:pt>
                <c:pt idx="349">
                  <c:v>-12.633416865336802</c:v>
                </c:pt>
                <c:pt idx="350">
                  <c:v>-12.643317936319514</c:v>
                </c:pt>
                <c:pt idx="351">
                  <c:v>-12.648305477830553</c:v>
                </c:pt>
                <c:pt idx="352">
                  <c:v>-12.653318019654098</c:v>
                </c:pt>
                <c:pt idx="353">
                  <c:v>-12.648305477830553</c:v>
                </c:pt>
                <c:pt idx="354">
                  <c:v>-12.658355813684054</c:v>
                </c:pt>
                <c:pt idx="355">
                  <c:v>-12.653318019654098</c:v>
                </c:pt>
                <c:pt idx="356">
                  <c:v>-12.653318019654098</c:v>
                </c:pt>
                <c:pt idx="357">
                  <c:v>-12.658355813684054</c:v>
                </c:pt>
                <c:pt idx="358">
                  <c:v>-12.668508185148072</c:v>
                </c:pt>
                <c:pt idx="359">
                  <c:v>-12.658355813684054</c:v>
                </c:pt>
                <c:pt idx="360">
                  <c:v>-12.658355813684054</c:v>
                </c:pt>
                <c:pt idx="361">
                  <c:v>-12.658355813684054</c:v>
                </c:pt>
                <c:pt idx="362">
                  <c:v>-12.6634191156406</c:v>
                </c:pt>
                <c:pt idx="363">
                  <c:v>-12.658355813684054</c:v>
                </c:pt>
                <c:pt idx="364">
                  <c:v>-12.6634191156406</c:v>
                </c:pt>
                <c:pt idx="365">
                  <c:v>-12.658355813684054</c:v>
                </c:pt>
                <c:pt idx="366">
                  <c:v>-12.6634191156406</c:v>
                </c:pt>
                <c:pt idx="367">
                  <c:v>-12.6634191156406</c:v>
                </c:pt>
                <c:pt idx="368">
                  <c:v>-12.673623285814843</c:v>
                </c:pt>
                <c:pt idx="369">
                  <c:v>-12.668508185148072</c:v>
                </c:pt>
                <c:pt idx="370">
                  <c:v>-12.668508185148072</c:v>
                </c:pt>
                <c:pt idx="371">
                  <c:v>-12.668508185148072</c:v>
                </c:pt>
                <c:pt idx="372">
                  <c:v>-12.678764685315262</c:v>
                </c:pt>
                <c:pt idx="373">
                  <c:v>-12.673623285814843</c:v>
                </c:pt>
                <c:pt idx="374">
                  <c:v>-12.683932655473704</c:v>
                </c:pt>
                <c:pt idx="375">
                  <c:v>-12.683932655473704</c:v>
                </c:pt>
                <c:pt idx="376">
                  <c:v>-12.678764685315262</c:v>
                </c:pt>
                <c:pt idx="377">
                  <c:v>-12.678764685315262</c:v>
                </c:pt>
                <c:pt idx="378">
                  <c:v>-12.683932655473704</c:v>
                </c:pt>
                <c:pt idx="379">
                  <c:v>-12.69434941633196</c:v>
                </c:pt>
                <c:pt idx="380">
                  <c:v>-12.699598772218103</c:v>
                </c:pt>
                <c:pt idx="381">
                  <c:v>-12.704875829318947</c:v>
                </c:pt>
                <c:pt idx="382">
                  <c:v>-12.699598772218103</c:v>
                </c:pt>
                <c:pt idx="383">
                  <c:v>-12.699598772218103</c:v>
                </c:pt>
                <c:pt idx="384">
                  <c:v>-12.71018088154864</c:v>
                </c:pt>
                <c:pt idx="385">
                  <c:v>-12.71018088154864</c:v>
                </c:pt>
                <c:pt idx="386">
                  <c:v>-12.704875829318947</c:v>
                </c:pt>
                <c:pt idx="387">
                  <c:v>-12.71018088154864</c:v>
                </c:pt>
                <c:pt idx="388">
                  <c:v>-12.71018088154864</c:v>
                </c:pt>
                <c:pt idx="389">
                  <c:v>-12.715514227524002</c:v>
                </c:pt>
                <c:pt idx="390">
                  <c:v>-12.720876170665388</c:v>
                </c:pt>
                <c:pt idx="391">
                  <c:v>-12.720876170665388</c:v>
                </c:pt>
                <c:pt idx="392">
                  <c:v>-12.726267019300264</c:v>
                </c:pt>
                <c:pt idx="393">
                  <c:v>-12.726267019300264</c:v>
                </c:pt>
                <c:pt idx="394">
                  <c:v>-12.726267019300264</c:v>
                </c:pt>
                <c:pt idx="395">
                  <c:v>-12.731687086769604</c:v>
                </c:pt>
                <c:pt idx="396">
                  <c:v>-12.731687086769604</c:v>
                </c:pt>
                <c:pt idx="397">
                  <c:v>-12.731687086769604</c:v>
                </c:pt>
                <c:pt idx="398">
                  <c:v>-12.737136691537168</c:v>
                </c:pt>
                <c:pt idx="399">
                  <c:v>-12.742616157301795</c:v>
                </c:pt>
                <c:pt idx="400">
                  <c:v>-12.737136691537168</c:v>
                </c:pt>
                <c:pt idx="401">
                  <c:v>-12.737136691537168</c:v>
                </c:pt>
                <c:pt idx="402">
                  <c:v>-12.742616157301795</c:v>
                </c:pt>
                <c:pt idx="403">
                  <c:v>-12.742616157301795</c:v>
                </c:pt>
                <c:pt idx="404">
                  <c:v>-12.742616157301795</c:v>
                </c:pt>
                <c:pt idx="405">
                  <c:v>-12.748125813112763</c:v>
                </c:pt>
                <c:pt idx="406">
                  <c:v>-12.748125813112763</c:v>
                </c:pt>
                <c:pt idx="407">
                  <c:v>-12.748125813112763</c:v>
                </c:pt>
                <c:pt idx="408">
                  <c:v>-12.748125813112763</c:v>
                </c:pt>
                <c:pt idx="409">
                  <c:v>-12.748125813112763</c:v>
                </c:pt>
                <c:pt idx="410">
                  <c:v>-12.748125813112763</c:v>
                </c:pt>
                <c:pt idx="411">
                  <c:v>-12.759237038537835</c:v>
                </c:pt>
                <c:pt idx="412">
                  <c:v>-12.753665993488379</c:v>
                </c:pt>
                <c:pt idx="413">
                  <c:v>-12.759237038537835</c:v>
                </c:pt>
                <c:pt idx="414">
                  <c:v>-12.759237038537835</c:v>
                </c:pt>
                <c:pt idx="415">
                  <c:v>-12.764839294086505</c:v>
                </c:pt>
                <c:pt idx="416">
                  <c:v>-12.759237038537835</c:v>
                </c:pt>
                <c:pt idx="417">
                  <c:v>-12.77047311180476</c:v>
                </c:pt>
                <c:pt idx="418">
                  <c:v>-12.77047311180476</c:v>
                </c:pt>
                <c:pt idx="419">
                  <c:v>-12.776138849340438</c:v>
                </c:pt>
                <c:pt idx="420">
                  <c:v>-12.781836870455075</c:v>
                </c:pt>
                <c:pt idx="421">
                  <c:v>-12.776138849340438</c:v>
                </c:pt>
                <c:pt idx="422">
                  <c:v>-12.781836870455075</c:v>
                </c:pt>
                <c:pt idx="423">
                  <c:v>-12.787567545164061</c:v>
                </c:pt>
                <c:pt idx="424">
                  <c:v>-12.787567545164061</c:v>
                </c:pt>
                <c:pt idx="425">
                  <c:v>-12.787567545164061</c:v>
                </c:pt>
                <c:pt idx="426">
                  <c:v>-12.793331249880811</c:v>
                </c:pt>
                <c:pt idx="427">
                  <c:v>-12.787567545164061</c:v>
                </c:pt>
                <c:pt idx="428">
                  <c:v>-12.793331249880811</c:v>
                </c:pt>
                <c:pt idx="429">
                  <c:v>-12.787567545164061</c:v>
                </c:pt>
                <c:pt idx="430">
                  <c:v>-12.793331249880811</c:v>
                </c:pt>
                <c:pt idx="431">
                  <c:v>-12.787567545164061</c:v>
                </c:pt>
                <c:pt idx="432">
                  <c:v>-12.787567545164061</c:v>
                </c:pt>
                <c:pt idx="433">
                  <c:v>-12.793331249880811</c:v>
                </c:pt>
                <c:pt idx="434">
                  <c:v>-12.80495928787593</c:v>
                </c:pt>
                <c:pt idx="435">
                  <c:v>-12.793331249880811</c:v>
                </c:pt>
                <c:pt idx="436">
                  <c:v>-12.799128367565137</c:v>
                </c:pt>
                <c:pt idx="437">
                  <c:v>-12.810824407328328</c:v>
                </c:pt>
                <c:pt idx="438">
                  <c:v>-12.810824407328328</c:v>
                </c:pt>
                <c:pt idx="439">
                  <c:v>-12.810824407328328</c:v>
                </c:pt>
                <c:pt idx="440">
                  <c:v>-12.80495928787593</c:v>
                </c:pt>
                <c:pt idx="441">
                  <c:v>-12.810824407328328</c:v>
                </c:pt>
                <c:pt idx="442">
                  <c:v>-12.810824407328328</c:v>
                </c:pt>
                <c:pt idx="443">
                  <c:v>-12.816724129455515</c:v>
                </c:pt>
                <c:pt idx="444">
                  <c:v>-12.810824407328328</c:v>
                </c:pt>
                <c:pt idx="445">
                  <c:v>-12.816724129455515</c:v>
                </c:pt>
                <c:pt idx="446">
                  <c:v>-12.816724129455515</c:v>
                </c:pt>
                <c:pt idx="447">
                  <c:v>-12.816724129455515</c:v>
                </c:pt>
                <c:pt idx="448">
                  <c:v>-12.816724129455515</c:v>
                </c:pt>
                <c:pt idx="449">
                  <c:v>-12.810824407328328</c:v>
                </c:pt>
                <c:pt idx="450">
                  <c:v>-12.822658864975331</c:v>
                </c:pt>
                <c:pt idx="451">
                  <c:v>-12.828629031961833</c:v>
                </c:pt>
                <c:pt idx="452">
                  <c:v>-12.822658864975331</c:v>
                </c:pt>
                <c:pt idx="453">
                  <c:v>-12.828629031961833</c:v>
                </c:pt>
                <c:pt idx="454">
                  <c:v>-12.816724129455515</c:v>
                </c:pt>
                <c:pt idx="455">
                  <c:v>-12.834635056022046</c:v>
                </c:pt>
                <c:pt idx="456">
                  <c:v>-12.822658864975331</c:v>
                </c:pt>
                <c:pt idx="457">
                  <c:v>-12.828629031961833</c:v>
                </c:pt>
                <c:pt idx="458">
                  <c:v>-12.822658864975331</c:v>
                </c:pt>
                <c:pt idx="459">
                  <c:v>-12.840677370478009</c:v>
                </c:pt>
                <c:pt idx="460">
                  <c:v>-12.834635056022046</c:v>
                </c:pt>
                <c:pt idx="461">
                  <c:v>-12.828629031961833</c:v>
                </c:pt>
                <c:pt idx="462">
                  <c:v>-12.834635056022046</c:v>
                </c:pt>
                <c:pt idx="463">
                  <c:v>-12.840677370478009</c:v>
                </c:pt>
                <c:pt idx="464">
                  <c:v>-12.84675641655439</c:v>
                </c:pt>
                <c:pt idx="465">
                  <c:v>-12.84675641655439</c:v>
                </c:pt>
                <c:pt idx="466">
                  <c:v>-12.852872643571827</c:v>
                </c:pt>
                <c:pt idx="467">
                  <c:v>-12.859026509146206</c:v>
                </c:pt>
                <c:pt idx="468">
                  <c:v>-12.84675641655439</c:v>
                </c:pt>
                <c:pt idx="469">
                  <c:v>-12.859026509146206</c:v>
                </c:pt>
                <c:pt idx="470">
                  <c:v>-12.852872643571827</c:v>
                </c:pt>
                <c:pt idx="471">
                  <c:v>-12.859026509146206</c:v>
                </c:pt>
                <c:pt idx="472">
                  <c:v>-12.865218479394127</c:v>
                </c:pt>
                <c:pt idx="473">
                  <c:v>-12.859026509146206</c:v>
                </c:pt>
                <c:pt idx="474">
                  <c:v>-12.865218479394127</c:v>
                </c:pt>
                <c:pt idx="475">
                  <c:v>-12.865218479394127</c:v>
                </c:pt>
                <c:pt idx="476">
                  <c:v>-12.871449029144763</c:v>
                </c:pt>
                <c:pt idx="477">
                  <c:v>-12.871449029144763</c:v>
                </c:pt>
                <c:pt idx="478">
                  <c:v>-12.871449029144763</c:v>
                </c:pt>
                <c:pt idx="479">
                  <c:v>-12.877718642158358</c:v>
                </c:pt>
                <c:pt idx="480">
                  <c:v>-12.871449029144763</c:v>
                </c:pt>
                <c:pt idx="481">
                  <c:v>-12.871449029144763</c:v>
                </c:pt>
                <c:pt idx="482">
                  <c:v>-12.884027811351622</c:v>
                </c:pt>
                <c:pt idx="483">
                  <c:v>-12.877718642158358</c:v>
                </c:pt>
                <c:pt idx="484">
                  <c:v>-12.877718642158358</c:v>
                </c:pt>
                <c:pt idx="485">
                  <c:v>-12.877718642158358</c:v>
                </c:pt>
                <c:pt idx="486">
                  <c:v>-12.871449029144763</c:v>
                </c:pt>
                <c:pt idx="487">
                  <c:v>-12.884027811351622</c:v>
                </c:pt>
                <c:pt idx="488">
                  <c:v>-12.890377039030282</c:v>
                </c:pt>
                <c:pt idx="489">
                  <c:v>-12.896766837129052</c:v>
                </c:pt>
                <c:pt idx="490">
                  <c:v>-12.890377039030282</c:v>
                </c:pt>
                <c:pt idx="491">
                  <c:v>-12.890377039030282</c:v>
                </c:pt>
                <c:pt idx="492">
                  <c:v>-12.896766837129052</c:v>
                </c:pt>
                <c:pt idx="493">
                  <c:v>-12.896766837129052</c:v>
                </c:pt>
                <c:pt idx="494">
                  <c:v>-12.896766837129052</c:v>
                </c:pt>
                <c:pt idx="495">
                  <c:v>-12.896766837129052</c:v>
                </c:pt>
                <c:pt idx="496">
                  <c:v>-12.903197727459343</c:v>
                </c:pt>
                <c:pt idx="497">
                  <c:v>-12.903197727459343</c:v>
                </c:pt>
                <c:pt idx="498">
                  <c:v>-12.90967024196496</c:v>
                </c:pt>
                <c:pt idx="499">
                  <c:v>-12.90967024196496</c:v>
                </c:pt>
                <c:pt idx="500">
                  <c:v>-12.90967024196496</c:v>
                </c:pt>
                <c:pt idx="501">
                  <c:v>-12.90967024196496</c:v>
                </c:pt>
                <c:pt idx="502">
                  <c:v>-12.916184922986155</c:v>
                </c:pt>
                <c:pt idx="503">
                  <c:v>-12.903197727459343</c:v>
                </c:pt>
                <c:pt idx="504">
                  <c:v>-12.916184922986155</c:v>
                </c:pt>
                <c:pt idx="505">
                  <c:v>-12.903197727459343</c:v>
                </c:pt>
                <c:pt idx="506">
                  <c:v>-12.896766837129052</c:v>
                </c:pt>
                <c:pt idx="507">
                  <c:v>-12.90967024196496</c:v>
                </c:pt>
                <c:pt idx="508">
                  <c:v>-12.903197727459343</c:v>
                </c:pt>
                <c:pt idx="509">
                  <c:v>-12.903197727459343</c:v>
                </c:pt>
                <c:pt idx="510">
                  <c:v>-12.916184922986155</c:v>
                </c:pt>
                <c:pt idx="511">
                  <c:v>-12.916184922986155</c:v>
                </c:pt>
                <c:pt idx="512">
                  <c:v>-12.916184922986155</c:v>
                </c:pt>
                <c:pt idx="513">
                  <c:v>-12.922742323532313</c:v>
                </c:pt>
                <c:pt idx="514">
                  <c:v>-12.929343007563665</c:v>
                </c:pt>
                <c:pt idx="515">
                  <c:v>-12.929343007563665</c:v>
                </c:pt>
                <c:pt idx="516">
                  <c:v>-12.929343007563665</c:v>
                </c:pt>
                <c:pt idx="517">
                  <c:v>-12.929343007563665</c:v>
                </c:pt>
                <c:pt idx="518">
                  <c:v>-12.929343007563665</c:v>
                </c:pt>
                <c:pt idx="519">
                  <c:v>-12.935987550282334</c:v>
                </c:pt>
                <c:pt idx="520">
                  <c:v>-12.935987550282334</c:v>
                </c:pt>
                <c:pt idx="521">
                  <c:v>-12.935987550282334</c:v>
                </c:pt>
                <c:pt idx="522">
                  <c:v>-12.949410570614475</c:v>
                </c:pt>
                <c:pt idx="523">
                  <c:v>-12.94267653843313</c:v>
                </c:pt>
                <c:pt idx="524">
                  <c:v>-12.94267653843313</c:v>
                </c:pt>
                <c:pt idx="525">
                  <c:v>-12.94267653843313</c:v>
                </c:pt>
                <c:pt idx="526">
                  <c:v>-12.94267653843313</c:v>
                </c:pt>
                <c:pt idx="527">
                  <c:v>-12.949410570614475</c:v>
                </c:pt>
                <c:pt idx="528">
                  <c:v>-12.94267653843313</c:v>
                </c:pt>
                <c:pt idx="529">
                  <c:v>-12.956190257599854</c:v>
                </c:pt>
                <c:pt idx="530">
                  <c:v>-12.949410570614475</c:v>
                </c:pt>
                <c:pt idx="531">
                  <c:v>-12.956190257599854</c:v>
                </c:pt>
                <c:pt idx="532">
                  <c:v>-12.949410570614475</c:v>
                </c:pt>
                <c:pt idx="533">
                  <c:v>-12.949410570614475</c:v>
                </c:pt>
                <c:pt idx="534">
                  <c:v>-12.949410570614475</c:v>
                </c:pt>
                <c:pt idx="535">
                  <c:v>-12.956190257599854</c:v>
                </c:pt>
                <c:pt idx="536">
                  <c:v>-12.949410570614475</c:v>
                </c:pt>
                <c:pt idx="537">
                  <c:v>-12.949410570614475</c:v>
                </c:pt>
                <c:pt idx="538">
                  <c:v>-12.949410570614475</c:v>
                </c:pt>
                <c:pt idx="539">
                  <c:v>-12.963016222670253</c:v>
                </c:pt>
                <c:pt idx="540">
                  <c:v>-12.969889101958016</c:v>
                </c:pt>
                <c:pt idx="541">
                  <c:v>-12.969889101958016</c:v>
                </c:pt>
                <c:pt idx="542">
                  <c:v>-12.963016222670253</c:v>
                </c:pt>
                <c:pt idx="543">
                  <c:v>-12.963016222670253</c:v>
                </c:pt>
                <c:pt idx="544">
                  <c:v>-12.963016222670253</c:v>
                </c:pt>
                <c:pt idx="545">
                  <c:v>-12.969889101958016</c:v>
                </c:pt>
                <c:pt idx="546">
                  <c:v>-12.963016222670253</c:v>
                </c:pt>
                <c:pt idx="547">
                  <c:v>-12.969889101958016</c:v>
                </c:pt>
                <c:pt idx="548">
                  <c:v>-12.969889101958016</c:v>
                </c:pt>
                <c:pt idx="549">
                  <c:v>-12.969889101958016</c:v>
                </c:pt>
                <c:pt idx="550">
                  <c:v>-12.969889101958016</c:v>
                </c:pt>
                <c:pt idx="551">
                  <c:v>-12.969889101958016</c:v>
                </c:pt>
                <c:pt idx="552">
                  <c:v>-12.969889101958016</c:v>
                </c:pt>
                <c:pt idx="553">
                  <c:v>-12.969889101958016</c:v>
                </c:pt>
                <c:pt idx="554">
                  <c:v>-12.969889101958016</c:v>
                </c:pt>
                <c:pt idx="555">
                  <c:v>-12.976809544802588</c:v>
                </c:pt>
                <c:pt idx="556">
                  <c:v>-12.983778214118683</c:v>
                </c:pt>
                <c:pt idx="557">
                  <c:v>-12.983778214118683</c:v>
                </c:pt>
                <c:pt idx="558">
                  <c:v>-12.976809544802588</c:v>
                </c:pt>
                <c:pt idx="559">
                  <c:v>-12.976809544802588</c:v>
                </c:pt>
                <c:pt idx="560">
                  <c:v>-12.983778214118683</c:v>
                </c:pt>
                <c:pt idx="561">
                  <c:v>-12.976809544802588</c:v>
                </c:pt>
                <c:pt idx="562">
                  <c:v>-12.983778214118683</c:v>
                </c:pt>
                <c:pt idx="563">
                  <c:v>-12.976809544802588</c:v>
                </c:pt>
                <c:pt idx="564">
                  <c:v>-12.983778214118683</c:v>
                </c:pt>
                <c:pt idx="565">
                  <c:v>-12.990795786777328</c:v>
                </c:pt>
                <c:pt idx="566">
                  <c:v>-12.997862954000421</c:v>
                </c:pt>
                <c:pt idx="567">
                  <c:v>-12.997862954000421</c:v>
                </c:pt>
                <c:pt idx="568">
                  <c:v>-12.997862954000421</c:v>
                </c:pt>
                <c:pt idx="569">
                  <c:v>-12.997862954000421</c:v>
                </c:pt>
                <c:pt idx="570">
                  <c:v>-12.997862954000421</c:v>
                </c:pt>
                <c:pt idx="571">
                  <c:v>-12.997862954000421</c:v>
                </c:pt>
                <c:pt idx="572">
                  <c:v>-12.990795786777328</c:v>
                </c:pt>
                <c:pt idx="573">
                  <c:v>-13.004980421769284</c:v>
                </c:pt>
                <c:pt idx="574">
                  <c:v>-13.004980421769284</c:v>
                </c:pt>
                <c:pt idx="575">
                  <c:v>-13.004980421769284</c:v>
                </c:pt>
                <c:pt idx="576">
                  <c:v>-12.997862954000421</c:v>
                </c:pt>
                <c:pt idx="577">
                  <c:v>-13.004980421769284</c:v>
                </c:pt>
                <c:pt idx="578">
                  <c:v>-13.004980421769284</c:v>
                </c:pt>
                <c:pt idx="579">
                  <c:v>-13.012148911247898</c:v>
                </c:pt>
                <c:pt idx="580">
                  <c:v>-13.012148911247898</c:v>
                </c:pt>
                <c:pt idx="581">
                  <c:v>-13.012148911247898</c:v>
                </c:pt>
                <c:pt idx="582">
                  <c:v>-13.019369159221384</c:v>
                </c:pt>
                <c:pt idx="583">
                  <c:v>-13.012148911247898</c:v>
                </c:pt>
                <c:pt idx="584">
                  <c:v>-13.019369159221384</c:v>
                </c:pt>
                <c:pt idx="585">
                  <c:v>-13.019369159221384</c:v>
                </c:pt>
                <c:pt idx="586">
                  <c:v>-13.019369159221384</c:v>
                </c:pt>
                <c:pt idx="587">
                  <c:v>-13.019369159221384</c:v>
                </c:pt>
                <c:pt idx="588">
                  <c:v>-13.012148911247898</c:v>
                </c:pt>
                <c:pt idx="589">
                  <c:v>-13.019369159221384</c:v>
                </c:pt>
                <c:pt idx="590">
                  <c:v>-13.026641918550464</c:v>
                </c:pt>
                <c:pt idx="591">
                  <c:v>-13.026641918550464</c:v>
                </c:pt>
                <c:pt idx="592">
                  <c:v>-13.019369159221384</c:v>
                </c:pt>
                <c:pt idx="593">
                  <c:v>-13.026641918550464</c:v>
                </c:pt>
                <c:pt idx="594">
                  <c:v>-13.019369159221384</c:v>
                </c:pt>
                <c:pt idx="595">
                  <c:v>-13.019369159221384</c:v>
                </c:pt>
                <c:pt idx="596">
                  <c:v>-13.026641918550464</c:v>
                </c:pt>
                <c:pt idx="597">
                  <c:v>-13.033967958642537</c:v>
                </c:pt>
                <c:pt idx="598">
                  <c:v>-13.026641918550464</c:v>
                </c:pt>
                <c:pt idx="599">
                  <c:v>-13.026641918550464</c:v>
                </c:pt>
                <c:pt idx="600">
                  <c:v>-13.041348065940159</c:v>
                </c:pt>
                <c:pt idx="601">
                  <c:v>-13.033967958642537</c:v>
                </c:pt>
                <c:pt idx="602">
                  <c:v>-13.041348065940159</c:v>
                </c:pt>
                <c:pt idx="603">
                  <c:v>-13.026641918550464</c:v>
                </c:pt>
                <c:pt idx="604">
                  <c:v>-13.041348065940159</c:v>
                </c:pt>
                <c:pt idx="605">
                  <c:v>-13.048783044427678</c:v>
                </c:pt>
                <c:pt idx="606">
                  <c:v>-13.041348065940159</c:v>
                </c:pt>
                <c:pt idx="607">
                  <c:v>-13.048783044427678</c:v>
                </c:pt>
                <c:pt idx="608">
                  <c:v>-13.056273716156836</c:v>
                </c:pt>
                <c:pt idx="609">
                  <c:v>-13.041348065940159</c:v>
                </c:pt>
                <c:pt idx="610">
                  <c:v>-13.048783044427678</c:v>
                </c:pt>
                <c:pt idx="611">
                  <c:v>-13.041348065940159</c:v>
                </c:pt>
                <c:pt idx="612">
                  <c:v>-13.041348065940159</c:v>
                </c:pt>
                <c:pt idx="613">
                  <c:v>-13.041348065940159</c:v>
                </c:pt>
                <c:pt idx="614">
                  <c:v>-13.048783044427678</c:v>
                </c:pt>
                <c:pt idx="615">
                  <c:v>-13.041348065940159</c:v>
                </c:pt>
                <c:pt idx="616">
                  <c:v>-13.048783044427678</c:v>
                </c:pt>
                <c:pt idx="617">
                  <c:v>-13.063820921792219</c:v>
                </c:pt>
                <c:pt idx="618">
                  <c:v>-13.063820921792219</c:v>
                </c:pt>
                <c:pt idx="619">
                  <c:v>-13.063820921792219</c:v>
                </c:pt>
                <c:pt idx="620">
                  <c:v>-13.071425521177439</c:v>
                </c:pt>
                <c:pt idx="621">
                  <c:v>-13.056273716156836</c:v>
                </c:pt>
                <c:pt idx="622">
                  <c:v>-13.056273716156836</c:v>
                </c:pt>
                <c:pt idx="623">
                  <c:v>-13.063820921792219</c:v>
                </c:pt>
                <c:pt idx="624">
                  <c:v>-13.063820921792219</c:v>
                </c:pt>
                <c:pt idx="625">
                  <c:v>-13.063820921792219</c:v>
                </c:pt>
                <c:pt idx="626">
                  <c:v>-13.063820921792219</c:v>
                </c:pt>
                <c:pt idx="627">
                  <c:v>-13.071425521177439</c:v>
                </c:pt>
                <c:pt idx="628">
                  <c:v>-13.071425521177439</c:v>
                </c:pt>
                <c:pt idx="629">
                  <c:v>-13.071425521177439</c:v>
                </c:pt>
                <c:pt idx="630">
                  <c:v>-13.056273716156836</c:v>
                </c:pt>
                <c:pt idx="631">
                  <c:v>-13.071425521177439</c:v>
                </c:pt>
                <c:pt idx="632">
                  <c:v>-13.071425521177439</c:v>
                </c:pt>
                <c:pt idx="633">
                  <c:v>-13.063820921792219</c:v>
                </c:pt>
                <c:pt idx="634">
                  <c:v>-13.071425521177439</c:v>
                </c:pt>
                <c:pt idx="635">
                  <c:v>-13.071425521177439</c:v>
                </c:pt>
                <c:pt idx="636">
                  <c:v>-13.071425521177439</c:v>
                </c:pt>
                <c:pt idx="637">
                  <c:v>-13.063820921792219</c:v>
                </c:pt>
                <c:pt idx="638">
                  <c:v>-13.071425521177439</c:v>
                </c:pt>
                <c:pt idx="639">
                  <c:v>-13.079088393923007</c:v>
                </c:pt>
                <c:pt idx="640">
                  <c:v>-13.071425521177439</c:v>
                </c:pt>
                <c:pt idx="641">
                  <c:v>-13.079088393923007</c:v>
                </c:pt>
                <c:pt idx="642">
                  <c:v>-13.079088393923007</c:v>
                </c:pt>
                <c:pt idx="643">
                  <c:v>-13.079088393923007</c:v>
                </c:pt>
                <c:pt idx="644">
                  <c:v>-13.086810440016917</c:v>
                </c:pt>
                <c:pt idx="645">
                  <c:v>-13.086810440016917</c:v>
                </c:pt>
                <c:pt idx="646">
                  <c:v>-13.086810440016917</c:v>
                </c:pt>
                <c:pt idx="647">
                  <c:v>-13.079088393923007</c:v>
                </c:pt>
                <c:pt idx="648">
                  <c:v>-13.086810440016917</c:v>
                </c:pt>
                <c:pt idx="649">
                  <c:v>-13.086810440016917</c:v>
                </c:pt>
                <c:pt idx="650">
                  <c:v>-13.102435757919999</c:v>
                </c:pt>
                <c:pt idx="651">
                  <c:v>-13.079088393923007</c:v>
                </c:pt>
                <c:pt idx="652">
                  <c:v>-13.102435757919999</c:v>
                </c:pt>
                <c:pt idx="653">
                  <c:v>-13.086810440016917</c:v>
                </c:pt>
                <c:pt idx="654">
                  <c:v>-13.094592580458972</c:v>
                </c:pt>
                <c:pt idx="655">
                  <c:v>-13.102435757919999</c:v>
                </c:pt>
                <c:pt idx="656">
                  <c:v>-13.094592580458972</c:v>
                </c:pt>
                <c:pt idx="657">
                  <c:v>-13.102435757919999</c:v>
                </c:pt>
                <c:pt idx="658">
                  <c:v>-13.102435757919999</c:v>
                </c:pt>
                <c:pt idx="659">
                  <c:v>-13.094592580458972</c:v>
                </c:pt>
                <c:pt idx="660">
                  <c:v>-13.110340937427111</c:v>
                </c:pt>
                <c:pt idx="661">
                  <c:v>-13.094592580458972</c:v>
                </c:pt>
                <c:pt idx="662">
                  <c:v>-13.110340937427111</c:v>
                </c:pt>
                <c:pt idx="663">
                  <c:v>-13.118309107076289</c:v>
                </c:pt>
                <c:pt idx="664">
                  <c:v>-13.110340937427111</c:v>
                </c:pt>
                <c:pt idx="665">
                  <c:v>-13.102435757919999</c:v>
                </c:pt>
                <c:pt idx="666">
                  <c:v>-13.110340937427111</c:v>
                </c:pt>
                <c:pt idx="667">
                  <c:v>-13.102435757919999</c:v>
                </c:pt>
                <c:pt idx="668">
                  <c:v>-13.102435757919999</c:v>
                </c:pt>
                <c:pt idx="669">
                  <c:v>-13.110340937427111</c:v>
                </c:pt>
                <c:pt idx="670">
                  <c:v>-13.110340937427111</c:v>
                </c:pt>
                <c:pt idx="671">
                  <c:v>-13.118309107076289</c:v>
                </c:pt>
                <c:pt idx="672">
                  <c:v>-13.110340937427111</c:v>
                </c:pt>
                <c:pt idx="673">
                  <c:v>-13.110340937427111</c:v>
                </c:pt>
                <c:pt idx="674">
                  <c:v>-13.110340937427111</c:v>
                </c:pt>
                <c:pt idx="675">
                  <c:v>-13.118309107076289</c:v>
                </c:pt>
                <c:pt idx="676">
                  <c:v>-13.118309107076289</c:v>
                </c:pt>
                <c:pt idx="677">
                  <c:v>-13.118309107076289</c:v>
                </c:pt>
                <c:pt idx="678">
                  <c:v>-13.118309107076289</c:v>
                </c:pt>
                <c:pt idx="679">
                  <c:v>-13.118309107076289</c:v>
                </c:pt>
                <c:pt idx="680">
                  <c:v>-13.118309107076289</c:v>
                </c:pt>
                <c:pt idx="681">
                  <c:v>-13.118309107076289</c:v>
                </c:pt>
                <c:pt idx="682">
                  <c:v>-13.126341278773552</c:v>
                </c:pt>
                <c:pt idx="683">
                  <c:v>-13.126341278773552</c:v>
                </c:pt>
                <c:pt idx="684">
                  <c:v>-13.126341278773552</c:v>
                </c:pt>
                <c:pt idx="685">
                  <c:v>-13.126341278773552</c:v>
                </c:pt>
                <c:pt idx="686">
                  <c:v>-13.126341278773552</c:v>
                </c:pt>
                <c:pt idx="687">
                  <c:v>-13.126341278773552</c:v>
                </c:pt>
                <c:pt idx="688">
                  <c:v>-13.118309107076289</c:v>
                </c:pt>
                <c:pt idx="689">
                  <c:v>-13.126341278773552</c:v>
                </c:pt>
                <c:pt idx="690">
                  <c:v>-13.134438489006172</c:v>
                </c:pt>
                <c:pt idx="691">
                  <c:v>-13.126341278773552</c:v>
                </c:pt>
                <c:pt idx="692">
                  <c:v>-13.142601799645332</c:v>
                </c:pt>
                <c:pt idx="693">
                  <c:v>-13.134438489006172</c:v>
                </c:pt>
                <c:pt idx="694">
                  <c:v>-13.126341278773552</c:v>
                </c:pt>
                <c:pt idx="695">
                  <c:v>-13.134438489006172</c:v>
                </c:pt>
                <c:pt idx="696">
                  <c:v>-13.142601799645332</c:v>
                </c:pt>
                <c:pt idx="697">
                  <c:v>-13.134438489006172</c:v>
                </c:pt>
                <c:pt idx="698">
                  <c:v>-13.134438489006172</c:v>
                </c:pt>
                <c:pt idx="699">
                  <c:v>-13.142601799645332</c:v>
                </c:pt>
                <c:pt idx="700">
                  <c:v>-13.150832298781848</c:v>
                </c:pt>
                <c:pt idx="701">
                  <c:v>-13.150832298781848</c:v>
                </c:pt>
                <c:pt idx="702">
                  <c:v>-13.142601799645332</c:v>
                </c:pt>
                <c:pt idx="703">
                  <c:v>-13.134438489006172</c:v>
                </c:pt>
                <c:pt idx="704">
                  <c:v>-13.134438489006172</c:v>
                </c:pt>
                <c:pt idx="705">
                  <c:v>-13.134438489006172</c:v>
                </c:pt>
                <c:pt idx="706">
                  <c:v>-13.142601799645332</c:v>
                </c:pt>
                <c:pt idx="707">
                  <c:v>-13.134438489006172</c:v>
                </c:pt>
                <c:pt idx="708">
                  <c:v>-13.126341278773552</c:v>
                </c:pt>
                <c:pt idx="709">
                  <c:v>-13.118309107076289</c:v>
                </c:pt>
                <c:pt idx="710">
                  <c:v>-13.118309107076289</c:v>
                </c:pt>
                <c:pt idx="711">
                  <c:v>-13.110340937427111</c:v>
                </c:pt>
                <c:pt idx="712">
                  <c:v>-13.134438489006172</c:v>
                </c:pt>
                <c:pt idx="713">
                  <c:v>-13.126341278773552</c:v>
                </c:pt>
                <c:pt idx="714">
                  <c:v>-13.118309107076289</c:v>
                </c:pt>
                <c:pt idx="715">
                  <c:v>-13.134438489006172</c:v>
                </c:pt>
                <c:pt idx="716">
                  <c:v>-13.134438489006172</c:v>
                </c:pt>
                <c:pt idx="717">
                  <c:v>-13.134438489006172</c:v>
                </c:pt>
                <c:pt idx="718">
                  <c:v>-13.134438489006172</c:v>
                </c:pt>
                <c:pt idx="719">
                  <c:v>-13.134438489006172</c:v>
                </c:pt>
                <c:pt idx="720">
                  <c:v>-13.142601799645332</c:v>
                </c:pt>
                <c:pt idx="721">
                  <c:v>-13.142601799645332</c:v>
                </c:pt>
                <c:pt idx="722">
                  <c:v>-13.142601799645332</c:v>
                </c:pt>
                <c:pt idx="723">
                  <c:v>-13.142601799645332</c:v>
                </c:pt>
                <c:pt idx="724">
                  <c:v>-13.150832298781848</c:v>
                </c:pt>
                <c:pt idx="725">
                  <c:v>-13.159131101596543</c:v>
                </c:pt>
                <c:pt idx="726">
                  <c:v>-13.159131101596543</c:v>
                </c:pt>
                <c:pt idx="727">
                  <c:v>-13.159131101596543</c:v>
                </c:pt>
                <c:pt idx="728">
                  <c:v>-13.150832298781848</c:v>
                </c:pt>
                <c:pt idx="729">
                  <c:v>-13.150832298781848</c:v>
                </c:pt>
                <c:pt idx="730">
                  <c:v>-13.159131101596543</c:v>
                </c:pt>
                <c:pt idx="731">
                  <c:v>-13.150832298781848</c:v>
                </c:pt>
                <c:pt idx="732">
                  <c:v>-13.159131101596543</c:v>
                </c:pt>
                <c:pt idx="733">
                  <c:v>-13.150832298781848</c:v>
                </c:pt>
                <c:pt idx="734">
                  <c:v>-13.159131101596543</c:v>
                </c:pt>
                <c:pt idx="735">
                  <c:v>-13.167499351267059</c:v>
                </c:pt>
                <c:pt idx="736">
                  <c:v>-13.175938219912924</c:v>
                </c:pt>
                <c:pt idx="737">
                  <c:v>-13.175938219912924</c:v>
                </c:pt>
                <c:pt idx="738">
                  <c:v>-13.175938219912924</c:v>
                </c:pt>
                <c:pt idx="739">
                  <c:v>-13.167499351267059</c:v>
                </c:pt>
                <c:pt idx="740">
                  <c:v>-13.167499351267059</c:v>
                </c:pt>
                <c:pt idx="741">
                  <c:v>-13.184448909580833</c:v>
                </c:pt>
                <c:pt idx="742">
                  <c:v>-13.175938219912924</c:v>
                </c:pt>
                <c:pt idx="743">
                  <c:v>-13.175938219912924</c:v>
                </c:pt>
                <c:pt idx="744">
                  <c:v>-13.175938219912924</c:v>
                </c:pt>
                <c:pt idx="745">
                  <c:v>-13.167499351267059</c:v>
                </c:pt>
                <c:pt idx="746">
                  <c:v>-13.175938219912924</c:v>
                </c:pt>
                <c:pt idx="747">
                  <c:v>-13.175938219912924</c:v>
                </c:pt>
                <c:pt idx="748">
                  <c:v>-13.175938219912924</c:v>
                </c:pt>
                <c:pt idx="749">
                  <c:v>-13.184448909580833</c:v>
                </c:pt>
                <c:pt idx="750">
                  <c:v>-13.175938219912924</c:v>
                </c:pt>
                <c:pt idx="751">
                  <c:v>-13.175938219912924</c:v>
                </c:pt>
                <c:pt idx="752">
                  <c:v>-13.175938219912924</c:v>
                </c:pt>
                <c:pt idx="753">
                  <c:v>-13.193032653272224</c:v>
                </c:pt>
                <c:pt idx="754">
                  <c:v>-13.184448909580833</c:v>
                </c:pt>
                <c:pt idx="755">
                  <c:v>-13.175938219912924</c:v>
                </c:pt>
                <c:pt idx="756">
                  <c:v>-13.193032653272224</c:v>
                </c:pt>
                <c:pt idx="757">
                  <c:v>-13.175938219912924</c:v>
                </c:pt>
                <c:pt idx="758">
                  <c:v>-13.184448909580833</c:v>
                </c:pt>
                <c:pt idx="759">
                  <c:v>-13.193032653272224</c:v>
                </c:pt>
                <c:pt idx="760">
                  <c:v>-13.193032653272224</c:v>
                </c:pt>
                <c:pt idx="761">
                  <c:v>-13.184448909580833</c:v>
                </c:pt>
                <c:pt idx="762">
                  <c:v>-13.193032653272224</c:v>
                </c:pt>
                <c:pt idx="763">
                  <c:v>-13.184448909580833</c:v>
                </c:pt>
                <c:pt idx="764">
                  <c:v>-13.193032653272224</c:v>
                </c:pt>
                <c:pt idx="765">
                  <c:v>-13.184448909580833</c:v>
                </c:pt>
                <c:pt idx="766">
                  <c:v>-13.184448909580833</c:v>
                </c:pt>
                <c:pt idx="767">
                  <c:v>-13.193032653272224</c:v>
                </c:pt>
                <c:pt idx="768">
                  <c:v>-13.184448909580833</c:v>
                </c:pt>
                <c:pt idx="769">
                  <c:v>-13.193032653272224</c:v>
                </c:pt>
                <c:pt idx="770">
                  <c:v>-13.184448909580833</c:v>
                </c:pt>
                <c:pt idx="771">
                  <c:v>-13.184448909580833</c:v>
                </c:pt>
                <c:pt idx="772">
                  <c:v>-13.184448909580833</c:v>
                </c:pt>
                <c:pt idx="773">
                  <c:v>-13.167499351267059</c:v>
                </c:pt>
                <c:pt idx="774">
                  <c:v>-13.184448909580833</c:v>
                </c:pt>
                <c:pt idx="775">
                  <c:v>-13.193032653272224</c:v>
                </c:pt>
                <c:pt idx="776">
                  <c:v>-13.201690716015339</c:v>
                </c:pt>
                <c:pt idx="777">
                  <c:v>-13.184448909580833</c:v>
                </c:pt>
                <c:pt idx="778">
                  <c:v>-13.201690716015339</c:v>
                </c:pt>
                <c:pt idx="779">
                  <c:v>-13.193032653272224</c:v>
                </c:pt>
                <c:pt idx="780">
                  <c:v>-13.193032653272224</c:v>
                </c:pt>
                <c:pt idx="781">
                  <c:v>-13.210424395984093</c:v>
                </c:pt>
                <c:pt idx="782">
                  <c:v>-13.193032653272224</c:v>
                </c:pt>
                <c:pt idx="783">
                  <c:v>-13.201690716015339</c:v>
                </c:pt>
                <c:pt idx="784">
                  <c:v>-13.201690716015339</c:v>
                </c:pt>
                <c:pt idx="785">
                  <c:v>-13.193032653272224</c:v>
                </c:pt>
                <c:pt idx="786">
                  <c:v>-13.201690716015339</c:v>
                </c:pt>
                <c:pt idx="787">
                  <c:v>-13.210424395984093</c:v>
                </c:pt>
                <c:pt idx="788">
                  <c:v>-13.201690716015339</c:v>
                </c:pt>
                <c:pt idx="789">
                  <c:v>-13.210424395984093</c:v>
                </c:pt>
                <c:pt idx="790">
                  <c:v>-13.201690716015339</c:v>
                </c:pt>
                <c:pt idx="791">
                  <c:v>-13.201690716015339</c:v>
                </c:pt>
                <c:pt idx="792">
                  <c:v>-13.201690716015339</c:v>
                </c:pt>
                <c:pt idx="793">
                  <c:v>-13.219235025666249</c:v>
                </c:pt>
                <c:pt idx="794">
                  <c:v>-13.210424395984093</c:v>
                </c:pt>
                <c:pt idx="795">
                  <c:v>-13.201690716015339</c:v>
                </c:pt>
                <c:pt idx="796">
                  <c:v>-13.219235025666249</c:v>
                </c:pt>
                <c:pt idx="797">
                  <c:v>-13.219235025666249</c:v>
                </c:pt>
                <c:pt idx="798">
                  <c:v>-13.201690716015339</c:v>
                </c:pt>
                <c:pt idx="799">
                  <c:v>-13.210424395984093</c:v>
                </c:pt>
                <c:pt idx="800">
                  <c:v>-13.210424395984093</c:v>
                </c:pt>
                <c:pt idx="801">
                  <c:v>-13.219235025666249</c:v>
                </c:pt>
                <c:pt idx="802">
                  <c:v>-13.228123973083495</c:v>
                </c:pt>
                <c:pt idx="803">
                  <c:v>-13.210424395984093</c:v>
                </c:pt>
                <c:pt idx="804">
                  <c:v>-13.210424395984093</c:v>
                </c:pt>
                <c:pt idx="805">
                  <c:v>-13.219235025666249</c:v>
                </c:pt>
                <c:pt idx="806">
                  <c:v>-13.210424395984093</c:v>
                </c:pt>
                <c:pt idx="807">
                  <c:v>-13.210424395984093</c:v>
                </c:pt>
                <c:pt idx="808">
                  <c:v>-13.210424395984093</c:v>
                </c:pt>
                <c:pt idx="809">
                  <c:v>-13.210424395984093</c:v>
                </c:pt>
                <c:pt idx="810">
                  <c:v>-13.210424395984093</c:v>
                </c:pt>
                <c:pt idx="811">
                  <c:v>-13.228123973083495</c:v>
                </c:pt>
                <c:pt idx="812">
                  <c:v>-13.219235025666249</c:v>
                </c:pt>
                <c:pt idx="813">
                  <c:v>-13.228123973083495</c:v>
                </c:pt>
                <c:pt idx="814">
                  <c:v>-13.219235025666249</c:v>
                </c:pt>
                <c:pt idx="815">
                  <c:v>-13.219235025666249</c:v>
                </c:pt>
                <c:pt idx="816">
                  <c:v>-13.228123973083495</c:v>
                </c:pt>
                <c:pt idx="817">
                  <c:v>-13.219235025666249</c:v>
                </c:pt>
                <c:pt idx="818">
                  <c:v>-13.219235025666249</c:v>
                </c:pt>
                <c:pt idx="819">
                  <c:v>-13.228123973083495</c:v>
                </c:pt>
                <c:pt idx="820">
                  <c:v>-13.228123973083495</c:v>
                </c:pt>
                <c:pt idx="821">
                  <c:v>-13.228123973083495</c:v>
                </c:pt>
                <c:pt idx="822">
                  <c:v>-13.237092643066255</c:v>
                </c:pt>
                <c:pt idx="823">
                  <c:v>-13.228123973083495</c:v>
                </c:pt>
                <c:pt idx="824">
                  <c:v>-13.237092643066255</c:v>
                </c:pt>
                <c:pt idx="825">
                  <c:v>-13.228123973083495</c:v>
                </c:pt>
                <c:pt idx="826">
                  <c:v>-13.228123973083495</c:v>
                </c:pt>
                <c:pt idx="827">
                  <c:v>-13.237092643066255</c:v>
                </c:pt>
                <c:pt idx="828">
                  <c:v>-13.228123973083495</c:v>
                </c:pt>
                <c:pt idx="829">
                  <c:v>-13.219235025666249</c:v>
                </c:pt>
                <c:pt idx="830">
                  <c:v>-13.228123973083495</c:v>
                </c:pt>
                <c:pt idx="831">
                  <c:v>-13.228123973083495</c:v>
                </c:pt>
                <c:pt idx="832">
                  <c:v>-13.228123973083495</c:v>
                </c:pt>
                <c:pt idx="833">
                  <c:v>-13.228123973083495</c:v>
                </c:pt>
                <c:pt idx="834">
                  <c:v>-13.237092643066255</c:v>
                </c:pt>
                <c:pt idx="835">
                  <c:v>-13.237092643066255</c:v>
                </c:pt>
                <c:pt idx="836">
                  <c:v>-13.237092643066255</c:v>
                </c:pt>
                <c:pt idx="837">
                  <c:v>-13.237092643066255</c:v>
                </c:pt>
                <c:pt idx="838">
                  <c:v>-13.228123973083495</c:v>
                </c:pt>
                <c:pt idx="839">
                  <c:v>-13.237092643066255</c:v>
                </c:pt>
                <c:pt idx="840">
                  <c:v>-13.237092643066255</c:v>
                </c:pt>
                <c:pt idx="841">
                  <c:v>-13.237092643066255</c:v>
                </c:pt>
                <c:pt idx="842">
                  <c:v>-13.237092643066255</c:v>
                </c:pt>
                <c:pt idx="843">
                  <c:v>-13.237092643066255</c:v>
                </c:pt>
                <c:pt idx="844">
                  <c:v>-13.246142478586172</c:v>
                </c:pt>
                <c:pt idx="845">
                  <c:v>-13.255274962149446</c:v>
                </c:pt>
                <c:pt idx="846">
                  <c:v>-13.255274962149446</c:v>
                </c:pt>
                <c:pt idx="847">
                  <c:v>-13.228123973083495</c:v>
                </c:pt>
                <c:pt idx="848">
                  <c:v>-13.237092643066255</c:v>
                </c:pt>
                <c:pt idx="849">
                  <c:v>-13.219235025666249</c:v>
                </c:pt>
                <c:pt idx="850">
                  <c:v>-13.201690716015339</c:v>
                </c:pt>
                <c:pt idx="851">
                  <c:v>-13.237092643066255</c:v>
                </c:pt>
                <c:pt idx="852">
                  <c:v>-13.246142478586172</c:v>
                </c:pt>
                <c:pt idx="853">
                  <c:v>-13.237092643066255</c:v>
                </c:pt>
                <c:pt idx="854">
                  <c:v>-13.237092643066255</c:v>
                </c:pt>
                <c:pt idx="855">
                  <c:v>-13.237092643066255</c:v>
                </c:pt>
                <c:pt idx="856">
                  <c:v>-13.228123973083495</c:v>
                </c:pt>
                <c:pt idx="857">
                  <c:v>-13.237092643066255</c:v>
                </c:pt>
                <c:pt idx="858">
                  <c:v>-13.246142478586172</c:v>
                </c:pt>
                <c:pt idx="859">
                  <c:v>-13.246142478586172</c:v>
                </c:pt>
                <c:pt idx="860">
                  <c:v>-13.246142478586172</c:v>
                </c:pt>
                <c:pt idx="861">
                  <c:v>-13.237092643066255</c:v>
                </c:pt>
                <c:pt idx="862">
                  <c:v>-13.237092643066255</c:v>
                </c:pt>
                <c:pt idx="863">
                  <c:v>-13.246142478586172</c:v>
                </c:pt>
                <c:pt idx="864">
                  <c:v>-13.246142478586172</c:v>
                </c:pt>
                <c:pt idx="865">
                  <c:v>-13.237092643066255</c:v>
                </c:pt>
                <c:pt idx="866">
                  <c:v>-13.246142478586172</c:v>
                </c:pt>
                <c:pt idx="867">
                  <c:v>-13.237092643066255</c:v>
                </c:pt>
                <c:pt idx="868">
                  <c:v>-13.255274962149446</c:v>
                </c:pt>
                <c:pt idx="869">
                  <c:v>-13.246142478586172</c:v>
                </c:pt>
                <c:pt idx="870">
                  <c:v>-13.246142478586172</c:v>
                </c:pt>
                <c:pt idx="871">
                  <c:v>-13.246142478586172</c:v>
                </c:pt>
                <c:pt idx="872">
                  <c:v>-13.255274962149446</c:v>
                </c:pt>
                <c:pt idx="873">
                  <c:v>-13.255274962149446</c:v>
                </c:pt>
                <c:pt idx="874">
                  <c:v>-13.255274962149446</c:v>
                </c:pt>
                <c:pt idx="875">
                  <c:v>-13.246142478586172</c:v>
                </c:pt>
                <c:pt idx="876">
                  <c:v>-13.26449161725437</c:v>
                </c:pt>
                <c:pt idx="877">
                  <c:v>-13.255274962149446</c:v>
                </c:pt>
                <c:pt idx="878">
                  <c:v>-13.255274962149446</c:v>
                </c:pt>
                <c:pt idx="879">
                  <c:v>-13.255274962149446</c:v>
                </c:pt>
                <c:pt idx="880">
                  <c:v>-13.246142478586172</c:v>
                </c:pt>
                <c:pt idx="881">
                  <c:v>-13.26449161725437</c:v>
                </c:pt>
                <c:pt idx="882">
                  <c:v>-13.255274962149446</c:v>
                </c:pt>
                <c:pt idx="883">
                  <c:v>-13.26449161725437</c:v>
                </c:pt>
                <c:pt idx="884">
                  <c:v>-13.246142478586172</c:v>
                </c:pt>
                <c:pt idx="885">
                  <c:v>-13.255274962149446</c:v>
                </c:pt>
                <c:pt idx="886">
                  <c:v>-13.26449161725437</c:v>
                </c:pt>
                <c:pt idx="887">
                  <c:v>-13.26449161725437</c:v>
                </c:pt>
                <c:pt idx="888">
                  <c:v>-13.26449161725437</c:v>
                </c:pt>
                <c:pt idx="889">
                  <c:v>-13.26449161725437</c:v>
                </c:pt>
                <c:pt idx="890">
                  <c:v>-13.26449161725437</c:v>
                </c:pt>
                <c:pt idx="891">
                  <c:v>-13.26449161725437</c:v>
                </c:pt>
                <c:pt idx="892">
                  <c:v>-13.255274962149446</c:v>
                </c:pt>
                <c:pt idx="893">
                  <c:v>-13.26449161725437</c:v>
                </c:pt>
                <c:pt idx="894">
                  <c:v>-13.255274962149446</c:v>
                </c:pt>
                <c:pt idx="895">
                  <c:v>-13.26449161725437</c:v>
                </c:pt>
                <c:pt idx="896">
                  <c:v>-13.273794009916683</c:v>
                </c:pt>
                <c:pt idx="897">
                  <c:v>-13.273794009916683</c:v>
                </c:pt>
                <c:pt idx="898">
                  <c:v>-13.26449161725437</c:v>
                </c:pt>
                <c:pt idx="899">
                  <c:v>-13.26449161725437</c:v>
                </c:pt>
                <c:pt idx="900">
                  <c:v>-13.273794009916683</c:v>
                </c:pt>
                <c:pt idx="901">
                  <c:v>-13.273794009916683</c:v>
                </c:pt>
                <c:pt idx="902">
                  <c:v>-13.26449161725437</c:v>
                </c:pt>
                <c:pt idx="903">
                  <c:v>-13.26449161725437</c:v>
                </c:pt>
                <c:pt idx="904">
                  <c:v>-13.273794009916683</c:v>
                </c:pt>
                <c:pt idx="905">
                  <c:v>-13.255274962149446</c:v>
                </c:pt>
                <c:pt idx="906">
                  <c:v>-13.26449161725437</c:v>
                </c:pt>
                <c:pt idx="907">
                  <c:v>-13.26449161725437</c:v>
                </c:pt>
                <c:pt idx="908">
                  <c:v>-13.273794009916683</c:v>
                </c:pt>
                <c:pt idx="909">
                  <c:v>-13.273794009916683</c:v>
                </c:pt>
                <c:pt idx="910">
                  <c:v>-13.273794009916683</c:v>
                </c:pt>
                <c:pt idx="911">
                  <c:v>-13.283183750266522</c:v>
                </c:pt>
                <c:pt idx="912">
                  <c:v>-13.273794009916683</c:v>
                </c:pt>
                <c:pt idx="913">
                  <c:v>-13.255274962149446</c:v>
                </c:pt>
                <c:pt idx="914">
                  <c:v>-13.273794009916683</c:v>
                </c:pt>
                <c:pt idx="915">
                  <c:v>-13.273794009916683</c:v>
                </c:pt>
                <c:pt idx="916">
                  <c:v>-13.273794009916683</c:v>
                </c:pt>
                <c:pt idx="917">
                  <c:v>-13.283183750266522</c:v>
                </c:pt>
                <c:pt idx="918">
                  <c:v>-13.26449161725437</c:v>
                </c:pt>
                <c:pt idx="919">
                  <c:v>-13.26449161725437</c:v>
                </c:pt>
                <c:pt idx="920">
                  <c:v>-13.26449161725437</c:v>
                </c:pt>
                <c:pt idx="921">
                  <c:v>-13.273794009916683</c:v>
                </c:pt>
                <c:pt idx="922">
                  <c:v>-13.273794009916683</c:v>
                </c:pt>
                <c:pt idx="923">
                  <c:v>-13.283183750266522</c:v>
                </c:pt>
                <c:pt idx="924">
                  <c:v>-13.283183750266522</c:v>
                </c:pt>
                <c:pt idx="925">
                  <c:v>-13.283183750266522</c:v>
                </c:pt>
                <c:pt idx="926">
                  <c:v>-13.273794009916683</c:v>
                </c:pt>
                <c:pt idx="927">
                  <c:v>-13.283183750266522</c:v>
                </c:pt>
                <c:pt idx="928">
                  <c:v>-13.292662494221066</c:v>
                </c:pt>
                <c:pt idx="929">
                  <c:v>-13.283183750266522</c:v>
                </c:pt>
                <c:pt idx="930">
                  <c:v>-13.283183750266522</c:v>
                </c:pt>
                <c:pt idx="931">
                  <c:v>-13.283183750266522</c:v>
                </c:pt>
                <c:pt idx="932">
                  <c:v>-13.283183750266522</c:v>
                </c:pt>
                <c:pt idx="933">
                  <c:v>-13.283183750266522</c:v>
                </c:pt>
                <c:pt idx="934">
                  <c:v>-13.273794009916683</c:v>
                </c:pt>
                <c:pt idx="935">
                  <c:v>-13.283183750266522</c:v>
                </c:pt>
                <c:pt idx="936">
                  <c:v>-13.273794009916683</c:v>
                </c:pt>
                <c:pt idx="937">
                  <c:v>-13.273794009916683</c:v>
                </c:pt>
                <c:pt idx="938">
                  <c:v>-13.26449161725437</c:v>
                </c:pt>
                <c:pt idx="939">
                  <c:v>-13.273794009916683</c:v>
                </c:pt>
                <c:pt idx="940">
                  <c:v>-13.283183750266522</c:v>
                </c:pt>
                <c:pt idx="941">
                  <c:v>-13.283183750266522</c:v>
                </c:pt>
                <c:pt idx="942">
                  <c:v>-13.283183750266522</c:v>
                </c:pt>
                <c:pt idx="943">
                  <c:v>-13.292662494221066</c:v>
                </c:pt>
                <c:pt idx="944">
                  <c:v>-13.283183750266522</c:v>
                </c:pt>
                <c:pt idx="945">
                  <c:v>-13.292662494221066</c:v>
                </c:pt>
                <c:pt idx="946">
                  <c:v>-13.283183750266522</c:v>
                </c:pt>
                <c:pt idx="947">
                  <c:v>-13.283183750266522</c:v>
                </c:pt>
                <c:pt idx="948">
                  <c:v>-13.283183750266522</c:v>
                </c:pt>
                <c:pt idx="949">
                  <c:v>-13.292662494221066</c:v>
                </c:pt>
                <c:pt idx="950">
                  <c:v>-13.292662494221066</c:v>
                </c:pt>
                <c:pt idx="951">
                  <c:v>-13.292662494221066</c:v>
                </c:pt>
                <c:pt idx="952">
                  <c:v>-13.292662494221066</c:v>
                </c:pt>
                <c:pt idx="953">
                  <c:v>-13.292662494221066</c:v>
                </c:pt>
                <c:pt idx="954">
                  <c:v>-13.311893856148954</c:v>
                </c:pt>
                <c:pt idx="955">
                  <c:v>-13.302231945237217</c:v>
                </c:pt>
                <c:pt idx="956">
                  <c:v>-13.273794009916683</c:v>
                </c:pt>
                <c:pt idx="957">
                  <c:v>-13.273794009916683</c:v>
                </c:pt>
                <c:pt idx="958">
                  <c:v>-13.237092643066255</c:v>
                </c:pt>
                <c:pt idx="959">
                  <c:v>-13.237092643066255</c:v>
                </c:pt>
                <c:pt idx="960">
                  <c:v>-13.255274962149446</c:v>
                </c:pt>
                <c:pt idx="961">
                  <c:v>-13.273794009916683</c:v>
                </c:pt>
                <c:pt idx="962">
                  <c:v>-13.292662494221066</c:v>
                </c:pt>
                <c:pt idx="963">
                  <c:v>-13.283183750266522</c:v>
                </c:pt>
                <c:pt idx="964">
                  <c:v>-13.255274962149446</c:v>
                </c:pt>
                <c:pt idx="965">
                  <c:v>-13.273794009916683</c:v>
                </c:pt>
                <c:pt idx="966">
                  <c:v>-13.283183750266522</c:v>
                </c:pt>
                <c:pt idx="967">
                  <c:v>-13.283183750266522</c:v>
                </c:pt>
                <c:pt idx="968">
                  <c:v>-13.292662494221066</c:v>
                </c:pt>
                <c:pt idx="969">
                  <c:v>-13.292662494221066</c:v>
                </c:pt>
                <c:pt idx="970">
                  <c:v>-13.292662494221066</c:v>
                </c:pt>
                <c:pt idx="971">
                  <c:v>-13.273794009916683</c:v>
                </c:pt>
                <c:pt idx="972">
                  <c:v>-13.302231945237217</c:v>
                </c:pt>
                <c:pt idx="973">
                  <c:v>-13.302231945237217</c:v>
                </c:pt>
                <c:pt idx="974">
                  <c:v>-13.292662494221066</c:v>
                </c:pt>
                <c:pt idx="975">
                  <c:v>-13.292662494221066</c:v>
                </c:pt>
                <c:pt idx="976">
                  <c:v>-13.292662494221066</c:v>
                </c:pt>
                <c:pt idx="977">
                  <c:v>-13.302231945237217</c:v>
                </c:pt>
                <c:pt idx="978">
                  <c:v>-13.302231945237217</c:v>
                </c:pt>
                <c:pt idx="979">
                  <c:v>-13.292662494221066</c:v>
                </c:pt>
                <c:pt idx="980">
                  <c:v>-13.283183750266522</c:v>
                </c:pt>
                <c:pt idx="981">
                  <c:v>-13.292662494221066</c:v>
                </c:pt>
                <c:pt idx="982">
                  <c:v>-13.292662494221066</c:v>
                </c:pt>
                <c:pt idx="983">
                  <c:v>-13.292662494221066</c:v>
                </c:pt>
                <c:pt idx="984">
                  <c:v>-13.292662494221066</c:v>
                </c:pt>
                <c:pt idx="985">
                  <c:v>-13.292662494221066</c:v>
                </c:pt>
                <c:pt idx="986">
                  <c:v>-13.302231945237217</c:v>
                </c:pt>
                <c:pt idx="987">
                  <c:v>-13.311893856148954</c:v>
                </c:pt>
                <c:pt idx="988">
                  <c:v>-13.311893856148954</c:v>
                </c:pt>
                <c:pt idx="989">
                  <c:v>-13.311893856148954</c:v>
                </c:pt>
                <c:pt idx="990">
                  <c:v>-13.311893856148954</c:v>
                </c:pt>
                <c:pt idx="991">
                  <c:v>-13.311893856148954</c:v>
                </c:pt>
                <c:pt idx="992">
                  <c:v>-13.302231945237217</c:v>
                </c:pt>
                <c:pt idx="993">
                  <c:v>-13.311893856148954</c:v>
                </c:pt>
                <c:pt idx="994">
                  <c:v>-13.311893856148954</c:v>
                </c:pt>
                <c:pt idx="995">
                  <c:v>-13.311893856148954</c:v>
                </c:pt>
                <c:pt idx="996">
                  <c:v>-13.331502327537329</c:v>
                </c:pt>
                <c:pt idx="997">
                  <c:v>-13.302231945237217</c:v>
                </c:pt>
                <c:pt idx="998">
                  <c:v>-13.292662494221066</c:v>
                </c:pt>
                <c:pt idx="999">
                  <c:v>-13.26449161725437</c:v>
                </c:pt>
                <c:pt idx="1000">
                  <c:v>-13.283183750266522</c:v>
                </c:pt>
                <c:pt idx="1001">
                  <c:v>-13.302231945237217</c:v>
                </c:pt>
                <c:pt idx="1002">
                  <c:v>-13.302231945237217</c:v>
                </c:pt>
                <c:pt idx="1003">
                  <c:v>-13.273794009916683</c:v>
                </c:pt>
                <c:pt idx="1004">
                  <c:v>-13.283183750266522</c:v>
                </c:pt>
                <c:pt idx="1005">
                  <c:v>-13.292662494221066</c:v>
                </c:pt>
                <c:pt idx="1006">
                  <c:v>-13.302231945237217</c:v>
                </c:pt>
                <c:pt idx="1007">
                  <c:v>-13.311893856148954</c:v>
                </c:pt>
                <c:pt idx="1008">
                  <c:v>-13.321650031094318</c:v>
                </c:pt>
                <c:pt idx="1009">
                  <c:v>-13.311893856148954</c:v>
                </c:pt>
                <c:pt idx="1010">
                  <c:v>-13.302231945237217</c:v>
                </c:pt>
                <c:pt idx="1011">
                  <c:v>-13.311893856148954</c:v>
                </c:pt>
                <c:pt idx="1012">
                  <c:v>-13.311893856148954</c:v>
                </c:pt>
                <c:pt idx="1013">
                  <c:v>-13.311893856148954</c:v>
                </c:pt>
                <c:pt idx="1014">
                  <c:v>-13.311893856148954</c:v>
                </c:pt>
                <c:pt idx="1015">
                  <c:v>-13.311893856148954</c:v>
                </c:pt>
                <c:pt idx="1016">
                  <c:v>-13.321650031094318</c:v>
                </c:pt>
                <c:pt idx="1017">
                  <c:v>-13.302231945237217</c:v>
                </c:pt>
                <c:pt idx="1018">
                  <c:v>-13.302231945237217</c:v>
                </c:pt>
                <c:pt idx="1019">
                  <c:v>-13.311893856148954</c:v>
                </c:pt>
                <c:pt idx="1020">
                  <c:v>-13.321650031094318</c:v>
                </c:pt>
                <c:pt idx="1021">
                  <c:v>-13.311893856148954</c:v>
                </c:pt>
                <c:pt idx="1022">
                  <c:v>-13.311893856148954</c:v>
                </c:pt>
                <c:pt idx="1023">
                  <c:v>-13.311893856148954</c:v>
                </c:pt>
                <c:pt idx="1024">
                  <c:v>-13.321650031094318</c:v>
                </c:pt>
                <c:pt idx="1025">
                  <c:v>-13.321650031094318</c:v>
                </c:pt>
                <c:pt idx="1026">
                  <c:v>-13.311893856148954</c:v>
                </c:pt>
                <c:pt idx="1027">
                  <c:v>-13.311893856148954</c:v>
                </c:pt>
                <c:pt idx="1028">
                  <c:v>-13.321650031094318</c:v>
                </c:pt>
                <c:pt idx="1029">
                  <c:v>-13.311893856148954</c:v>
                </c:pt>
                <c:pt idx="1030">
                  <c:v>-13.302231945237217</c:v>
                </c:pt>
                <c:pt idx="1031">
                  <c:v>-13.321650031094318</c:v>
                </c:pt>
                <c:pt idx="1032">
                  <c:v>-13.321650031094318</c:v>
                </c:pt>
                <c:pt idx="1033">
                  <c:v>-13.311893856148954</c:v>
                </c:pt>
                <c:pt idx="1034">
                  <c:v>-13.321650031094318</c:v>
                </c:pt>
                <c:pt idx="1035">
                  <c:v>-13.302231945237217</c:v>
                </c:pt>
                <c:pt idx="1036">
                  <c:v>-13.311893856148954</c:v>
                </c:pt>
                <c:pt idx="1037">
                  <c:v>-13.321650031094318</c:v>
                </c:pt>
                <c:pt idx="1038">
                  <c:v>-13.331502327537329</c:v>
                </c:pt>
                <c:pt idx="1039">
                  <c:v>-13.311893856148954</c:v>
                </c:pt>
                <c:pt idx="1040">
                  <c:v>-13.311893856148954</c:v>
                </c:pt>
                <c:pt idx="1041">
                  <c:v>-13.311893856148954</c:v>
                </c:pt>
                <c:pt idx="1042">
                  <c:v>-13.311893856148954</c:v>
                </c:pt>
                <c:pt idx="1043">
                  <c:v>-13.321650031094318</c:v>
                </c:pt>
                <c:pt idx="1044">
                  <c:v>-13.311893856148954</c:v>
                </c:pt>
                <c:pt idx="1045">
                  <c:v>-13.321650031094318</c:v>
                </c:pt>
                <c:pt idx="1046">
                  <c:v>-13.311893856148954</c:v>
                </c:pt>
                <c:pt idx="1047">
                  <c:v>-13.331502327537329</c:v>
                </c:pt>
                <c:pt idx="1048">
                  <c:v>-13.321650031094318</c:v>
                </c:pt>
                <c:pt idx="1049">
                  <c:v>-13.321650031094318</c:v>
                </c:pt>
                <c:pt idx="1050">
                  <c:v>-13.321650031094318</c:v>
                </c:pt>
                <c:pt idx="1051">
                  <c:v>-13.331502327537329</c:v>
                </c:pt>
                <c:pt idx="1052">
                  <c:v>-13.321650031094318</c:v>
                </c:pt>
                <c:pt idx="1053">
                  <c:v>-13.321650031094318</c:v>
                </c:pt>
                <c:pt idx="1054">
                  <c:v>-13.331502327537329</c:v>
                </c:pt>
                <c:pt idx="1055">
                  <c:v>-13.321650031094318</c:v>
                </c:pt>
                <c:pt idx="1056">
                  <c:v>-13.321650031094318</c:v>
                </c:pt>
                <c:pt idx="1057">
                  <c:v>-13.321650031094318</c:v>
                </c:pt>
                <c:pt idx="1058">
                  <c:v>-13.341452658390498</c:v>
                </c:pt>
                <c:pt idx="1059">
                  <c:v>-13.331502327537329</c:v>
                </c:pt>
                <c:pt idx="1060">
                  <c:v>-13.331502327537329</c:v>
                </c:pt>
                <c:pt idx="1061">
                  <c:v>-13.341452658390498</c:v>
                </c:pt>
                <c:pt idx="1062">
                  <c:v>-13.331502327537329</c:v>
                </c:pt>
                <c:pt idx="1063">
                  <c:v>-13.331502327537329</c:v>
                </c:pt>
                <c:pt idx="1064">
                  <c:v>-13.331502327537329</c:v>
                </c:pt>
                <c:pt idx="1065">
                  <c:v>-13.311893856148954</c:v>
                </c:pt>
                <c:pt idx="1066">
                  <c:v>-13.321650031094318</c:v>
                </c:pt>
                <c:pt idx="1067">
                  <c:v>-13.321650031094318</c:v>
                </c:pt>
                <c:pt idx="1068">
                  <c:v>-13.321650031094318</c:v>
                </c:pt>
                <c:pt idx="1069">
                  <c:v>-13.321650031094318</c:v>
                </c:pt>
                <c:pt idx="1070">
                  <c:v>-13.311893856148954</c:v>
                </c:pt>
                <c:pt idx="1071">
                  <c:v>-13.311893856148954</c:v>
                </c:pt>
                <c:pt idx="1072">
                  <c:v>-13.321650031094318</c:v>
                </c:pt>
                <c:pt idx="1073">
                  <c:v>-13.321650031094318</c:v>
                </c:pt>
                <c:pt idx="1074">
                  <c:v>-13.321650031094318</c:v>
                </c:pt>
                <c:pt idx="1075">
                  <c:v>-13.331502327537329</c:v>
                </c:pt>
                <c:pt idx="1076">
                  <c:v>-13.331502327537329</c:v>
                </c:pt>
                <c:pt idx="1077">
                  <c:v>-13.331502327537329</c:v>
                </c:pt>
                <c:pt idx="1078">
                  <c:v>-13.331502327537329</c:v>
                </c:pt>
                <c:pt idx="1079">
                  <c:v>-13.331502327537329</c:v>
                </c:pt>
                <c:pt idx="1080">
                  <c:v>-13.321650031094318</c:v>
                </c:pt>
                <c:pt idx="1081">
                  <c:v>-13.321650031094318</c:v>
                </c:pt>
                <c:pt idx="1082">
                  <c:v>-13.331502327537329</c:v>
                </c:pt>
                <c:pt idx="1083">
                  <c:v>-13.331502327537329</c:v>
                </c:pt>
                <c:pt idx="1084">
                  <c:v>-13.331502327537329</c:v>
                </c:pt>
                <c:pt idx="1085">
                  <c:v>-13.331502327537329</c:v>
                </c:pt>
                <c:pt idx="1086">
                  <c:v>-13.331502327537329</c:v>
                </c:pt>
                <c:pt idx="1087">
                  <c:v>-13.341452658390498</c:v>
                </c:pt>
                <c:pt idx="1088">
                  <c:v>-13.321650031094318</c:v>
                </c:pt>
                <c:pt idx="1089">
                  <c:v>-13.331502327537329</c:v>
                </c:pt>
                <c:pt idx="1090">
                  <c:v>-13.311893856148954</c:v>
                </c:pt>
                <c:pt idx="1091">
                  <c:v>-13.341452658390498</c:v>
                </c:pt>
                <c:pt idx="1092">
                  <c:v>-13.341452658390498</c:v>
                </c:pt>
                <c:pt idx="1093">
                  <c:v>-13.321650031094318</c:v>
                </c:pt>
                <c:pt idx="1094">
                  <c:v>-13.321650031094318</c:v>
                </c:pt>
                <c:pt idx="1095">
                  <c:v>-13.321650031094318</c:v>
                </c:pt>
                <c:pt idx="1096">
                  <c:v>-13.341452658390498</c:v>
                </c:pt>
                <c:pt idx="1097">
                  <c:v>-13.331502327537329</c:v>
                </c:pt>
                <c:pt idx="1098">
                  <c:v>-13.341452658390498</c:v>
                </c:pt>
                <c:pt idx="1099">
                  <c:v>-13.331502327537329</c:v>
                </c:pt>
                <c:pt idx="1100">
                  <c:v>-13.331502327537329</c:v>
                </c:pt>
                <c:pt idx="1101">
                  <c:v>-13.331502327537329</c:v>
                </c:pt>
                <c:pt idx="1102">
                  <c:v>-13.341452658390498</c:v>
                </c:pt>
                <c:pt idx="1103">
                  <c:v>-13.331502327537329</c:v>
                </c:pt>
                <c:pt idx="1104">
                  <c:v>-13.331502327537329</c:v>
                </c:pt>
                <c:pt idx="1105">
                  <c:v>-13.341452658390498</c:v>
                </c:pt>
                <c:pt idx="1106">
                  <c:v>-13.331502327537329</c:v>
                </c:pt>
                <c:pt idx="1107">
                  <c:v>-13.321650031094318</c:v>
                </c:pt>
                <c:pt idx="1108">
                  <c:v>-13.341452658390498</c:v>
                </c:pt>
                <c:pt idx="1109">
                  <c:v>-13.341452658390498</c:v>
                </c:pt>
                <c:pt idx="1110">
                  <c:v>-13.351502994243999</c:v>
                </c:pt>
                <c:pt idx="1111">
                  <c:v>-13.341452658390498</c:v>
                </c:pt>
                <c:pt idx="1112">
                  <c:v>-13.341452658390498</c:v>
                </c:pt>
                <c:pt idx="1113">
                  <c:v>-13.331502327537329</c:v>
                </c:pt>
                <c:pt idx="1114">
                  <c:v>-13.341452658390498</c:v>
                </c:pt>
                <c:pt idx="1115">
                  <c:v>-13.341452658390498</c:v>
                </c:pt>
                <c:pt idx="1116">
                  <c:v>-13.331502327537329</c:v>
                </c:pt>
                <c:pt idx="1117">
                  <c:v>-13.341452658390498</c:v>
                </c:pt>
                <c:pt idx="1118">
                  <c:v>-13.331502327537329</c:v>
                </c:pt>
                <c:pt idx="1119">
                  <c:v>-13.341452658390498</c:v>
                </c:pt>
                <c:pt idx="1120">
                  <c:v>-13.341452658390498</c:v>
                </c:pt>
                <c:pt idx="1121">
                  <c:v>-13.331502327537329</c:v>
                </c:pt>
                <c:pt idx="1122">
                  <c:v>-13.341452658390498</c:v>
                </c:pt>
                <c:pt idx="1123">
                  <c:v>-13.341452658390498</c:v>
                </c:pt>
                <c:pt idx="1124">
                  <c:v>-13.341452658390498</c:v>
                </c:pt>
                <c:pt idx="1125">
                  <c:v>-13.331502327537329</c:v>
                </c:pt>
                <c:pt idx="1126">
                  <c:v>-13.341452658390498</c:v>
                </c:pt>
                <c:pt idx="1127">
                  <c:v>-13.341452658390498</c:v>
                </c:pt>
                <c:pt idx="1128">
                  <c:v>-13.351502994243999</c:v>
                </c:pt>
                <c:pt idx="1129">
                  <c:v>-13.331502327537329</c:v>
                </c:pt>
                <c:pt idx="1130">
                  <c:v>-13.331502327537329</c:v>
                </c:pt>
                <c:pt idx="1131">
                  <c:v>-13.341452658390498</c:v>
                </c:pt>
                <c:pt idx="1132">
                  <c:v>-13.341452658390498</c:v>
                </c:pt>
                <c:pt idx="1133">
                  <c:v>-13.341452658390498</c:v>
                </c:pt>
                <c:pt idx="1134">
                  <c:v>-13.341452658390498</c:v>
                </c:pt>
                <c:pt idx="1135">
                  <c:v>-13.351502994243999</c:v>
                </c:pt>
                <c:pt idx="1136">
                  <c:v>-13.341452658390498</c:v>
                </c:pt>
                <c:pt idx="1137">
                  <c:v>-13.351502994243999</c:v>
                </c:pt>
                <c:pt idx="1138">
                  <c:v>-13.351502994243999</c:v>
                </c:pt>
                <c:pt idx="1139">
                  <c:v>-13.331502327537329</c:v>
                </c:pt>
                <c:pt idx="1140">
                  <c:v>-13.341452658390498</c:v>
                </c:pt>
                <c:pt idx="1141">
                  <c:v>-13.341452658390498</c:v>
                </c:pt>
                <c:pt idx="1142">
                  <c:v>-13.331502327537329</c:v>
                </c:pt>
                <c:pt idx="1143">
                  <c:v>-13.351502994243999</c:v>
                </c:pt>
                <c:pt idx="1144">
                  <c:v>-13.331502327537329</c:v>
                </c:pt>
                <c:pt idx="1145">
                  <c:v>-13.341452658390498</c:v>
                </c:pt>
                <c:pt idx="1146">
                  <c:v>-13.351502994243999</c:v>
                </c:pt>
                <c:pt idx="1147">
                  <c:v>-13.351502994243999</c:v>
                </c:pt>
                <c:pt idx="1148">
                  <c:v>-13.351502994243999</c:v>
                </c:pt>
                <c:pt idx="1149">
                  <c:v>-13.351502994243999</c:v>
                </c:pt>
                <c:pt idx="1150">
                  <c:v>-13.331502327537329</c:v>
                </c:pt>
                <c:pt idx="1151">
                  <c:v>-13.351502994243999</c:v>
                </c:pt>
                <c:pt idx="1152">
                  <c:v>-13.341452658390498</c:v>
                </c:pt>
                <c:pt idx="1153">
                  <c:v>-13.331502327537329</c:v>
                </c:pt>
                <c:pt idx="1154">
                  <c:v>-13.351502994243999</c:v>
                </c:pt>
                <c:pt idx="1155">
                  <c:v>-13.351502994243999</c:v>
                </c:pt>
                <c:pt idx="1156">
                  <c:v>-13.341452658390498</c:v>
                </c:pt>
                <c:pt idx="1157">
                  <c:v>-13.361655365708017</c:v>
                </c:pt>
                <c:pt idx="1158">
                  <c:v>-13.341452658390498</c:v>
                </c:pt>
                <c:pt idx="1159">
                  <c:v>-13.341452658390498</c:v>
                </c:pt>
                <c:pt idx="1160">
                  <c:v>-13.341452658390498</c:v>
                </c:pt>
                <c:pt idx="1161">
                  <c:v>-13.341452658390498</c:v>
                </c:pt>
                <c:pt idx="1162">
                  <c:v>-13.341452658390498</c:v>
                </c:pt>
                <c:pt idx="1163">
                  <c:v>-13.331502327537329</c:v>
                </c:pt>
                <c:pt idx="1164">
                  <c:v>-13.331502327537329</c:v>
                </c:pt>
                <c:pt idx="1165">
                  <c:v>-13.341452658390498</c:v>
                </c:pt>
                <c:pt idx="1166">
                  <c:v>-13.351502994243999</c:v>
                </c:pt>
                <c:pt idx="1167">
                  <c:v>-13.341452658390498</c:v>
                </c:pt>
                <c:pt idx="1168">
                  <c:v>-13.351502994243999</c:v>
                </c:pt>
                <c:pt idx="1169">
                  <c:v>-13.351502994243999</c:v>
                </c:pt>
                <c:pt idx="1170">
                  <c:v>-13.341452658390498</c:v>
                </c:pt>
                <c:pt idx="1171">
                  <c:v>-13.341452658390498</c:v>
                </c:pt>
                <c:pt idx="1172">
                  <c:v>-13.341452658390498</c:v>
                </c:pt>
                <c:pt idx="1173">
                  <c:v>-13.341452658390498</c:v>
                </c:pt>
                <c:pt idx="1174">
                  <c:v>-13.351502994243999</c:v>
                </c:pt>
                <c:pt idx="1175">
                  <c:v>-13.341452658390498</c:v>
                </c:pt>
                <c:pt idx="1176">
                  <c:v>-13.351502994243999</c:v>
                </c:pt>
                <c:pt idx="1177">
                  <c:v>-13.341452658390498</c:v>
                </c:pt>
                <c:pt idx="1178">
                  <c:v>-13.351502994243999</c:v>
                </c:pt>
                <c:pt idx="1179">
                  <c:v>-13.341452658390498</c:v>
                </c:pt>
                <c:pt idx="1180">
                  <c:v>-13.331502327537329</c:v>
                </c:pt>
                <c:pt idx="1181">
                  <c:v>-13.331502327537329</c:v>
                </c:pt>
                <c:pt idx="1182">
                  <c:v>-13.341452658390498</c:v>
                </c:pt>
                <c:pt idx="1183">
                  <c:v>-13.351502994243999</c:v>
                </c:pt>
                <c:pt idx="1184">
                  <c:v>-13.351502994243999</c:v>
                </c:pt>
                <c:pt idx="1185">
                  <c:v>-13.351502994243999</c:v>
                </c:pt>
                <c:pt idx="1186">
                  <c:v>-13.341452658390498</c:v>
                </c:pt>
                <c:pt idx="1187">
                  <c:v>-13.351502994243999</c:v>
                </c:pt>
                <c:pt idx="1188">
                  <c:v>-13.351502994243999</c:v>
                </c:pt>
                <c:pt idx="1189">
                  <c:v>-13.351502994243999</c:v>
                </c:pt>
                <c:pt idx="1190">
                  <c:v>-13.351502994243999</c:v>
                </c:pt>
                <c:pt idx="1191">
                  <c:v>-13.351502994243999</c:v>
                </c:pt>
                <c:pt idx="1192">
                  <c:v>-13.351502994243999</c:v>
                </c:pt>
                <c:pt idx="1193">
                  <c:v>-13.351502994243999</c:v>
                </c:pt>
                <c:pt idx="1194">
                  <c:v>-13.351502994243999</c:v>
                </c:pt>
                <c:pt idx="1195">
                  <c:v>-13.351502994243999</c:v>
                </c:pt>
                <c:pt idx="1196">
                  <c:v>-13.341452658390498</c:v>
                </c:pt>
                <c:pt idx="1197">
                  <c:v>-13.331502327537329</c:v>
                </c:pt>
                <c:pt idx="1198">
                  <c:v>-13.341452658390498</c:v>
                </c:pt>
                <c:pt idx="1199">
                  <c:v>-13.341452658390498</c:v>
                </c:pt>
                <c:pt idx="1200">
                  <c:v>-13.351502994243999</c:v>
                </c:pt>
                <c:pt idx="1201">
                  <c:v>-13.351502994243999</c:v>
                </c:pt>
                <c:pt idx="1202">
                  <c:v>-13.351502994243999</c:v>
                </c:pt>
                <c:pt idx="1203">
                  <c:v>-13.341452658390498</c:v>
                </c:pt>
                <c:pt idx="1204">
                  <c:v>-13.351502994243999</c:v>
                </c:pt>
                <c:pt idx="1205">
                  <c:v>-13.331502327537329</c:v>
                </c:pt>
                <c:pt idx="1206">
                  <c:v>-13.361655365708017</c:v>
                </c:pt>
                <c:pt idx="1207">
                  <c:v>-13.351502994243999</c:v>
                </c:pt>
                <c:pt idx="1208">
                  <c:v>-13.351502994243999</c:v>
                </c:pt>
                <c:pt idx="1209">
                  <c:v>-13.361655365708017</c:v>
                </c:pt>
                <c:pt idx="1210">
                  <c:v>-13.361655365708017</c:v>
                </c:pt>
                <c:pt idx="1211">
                  <c:v>-13.361655365708017</c:v>
                </c:pt>
                <c:pt idx="1212">
                  <c:v>-13.351502994243999</c:v>
                </c:pt>
                <c:pt idx="1213">
                  <c:v>-13.361655365708017</c:v>
                </c:pt>
                <c:pt idx="1214">
                  <c:v>-13.351502994243999</c:v>
                </c:pt>
                <c:pt idx="1215">
                  <c:v>-13.341452658390498</c:v>
                </c:pt>
                <c:pt idx="1216">
                  <c:v>-13.341452658390498</c:v>
                </c:pt>
                <c:pt idx="1217">
                  <c:v>-13.361655365708017</c:v>
                </c:pt>
                <c:pt idx="1218">
                  <c:v>-13.361655365708017</c:v>
                </c:pt>
                <c:pt idx="1219">
                  <c:v>-13.361655365708017</c:v>
                </c:pt>
                <c:pt idx="1220">
                  <c:v>-13.351502994243999</c:v>
                </c:pt>
                <c:pt idx="1221">
                  <c:v>-13.351502994243999</c:v>
                </c:pt>
                <c:pt idx="1222">
                  <c:v>-13.361655365708017</c:v>
                </c:pt>
                <c:pt idx="1223">
                  <c:v>-13.341452658390498</c:v>
                </c:pt>
                <c:pt idx="1224">
                  <c:v>-13.341452658390498</c:v>
                </c:pt>
                <c:pt idx="1225">
                  <c:v>-13.361655365708017</c:v>
                </c:pt>
                <c:pt idx="1226">
                  <c:v>-13.351502994243999</c:v>
                </c:pt>
                <c:pt idx="1227">
                  <c:v>-13.351502994243999</c:v>
                </c:pt>
                <c:pt idx="1228">
                  <c:v>-13.361655365708017</c:v>
                </c:pt>
                <c:pt idx="1229">
                  <c:v>-13.361655365708017</c:v>
                </c:pt>
                <c:pt idx="1230">
                  <c:v>-13.351502994243999</c:v>
                </c:pt>
                <c:pt idx="1231">
                  <c:v>-13.371911865875207</c:v>
                </c:pt>
                <c:pt idx="1232">
                  <c:v>-13.351502994243999</c:v>
                </c:pt>
                <c:pt idx="1233">
                  <c:v>-13.351502994243999</c:v>
                </c:pt>
                <c:pt idx="1234">
                  <c:v>-13.341452658390498</c:v>
                </c:pt>
                <c:pt idx="1235">
                  <c:v>-13.361655365708017</c:v>
                </c:pt>
                <c:pt idx="1236">
                  <c:v>-13.361655365708017</c:v>
                </c:pt>
                <c:pt idx="1237">
                  <c:v>-13.361655365708017</c:v>
                </c:pt>
                <c:pt idx="1238">
                  <c:v>-13.361655365708017</c:v>
                </c:pt>
                <c:pt idx="1239">
                  <c:v>-13.351502994243999</c:v>
                </c:pt>
                <c:pt idx="1240">
                  <c:v>-13.371911865875207</c:v>
                </c:pt>
                <c:pt idx="1241">
                  <c:v>-13.361655365708017</c:v>
                </c:pt>
                <c:pt idx="1242">
                  <c:v>-13.361655365708017</c:v>
                </c:pt>
                <c:pt idx="1243">
                  <c:v>-13.361655365708017</c:v>
                </c:pt>
                <c:pt idx="1244">
                  <c:v>-13.351502994243999</c:v>
                </c:pt>
                <c:pt idx="1245">
                  <c:v>-13.361655365708017</c:v>
                </c:pt>
                <c:pt idx="1246">
                  <c:v>-13.361655365708017</c:v>
                </c:pt>
                <c:pt idx="1247">
                  <c:v>-13.351502994243999</c:v>
                </c:pt>
                <c:pt idx="1248">
                  <c:v>-13.351502994243999</c:v>
                </c:pt>
                <c:pt idx="1249">
                  <c:v>-13.361655365708017</c:v>
                </c:pt>
                <c:pt idx="1250">
                  <c:v>-13.351502994243999</c:v>
                </c:pt>
                <c:pt idx="1251">
                  <c:v>-13.361655365708017</c:v>
                </c:pt>
                <c:pt idx="1252">
                  <c:v>-13.351502994243999</c:v>
                </c:pt>
                <c:pt idx="1253">
                  <c:v>-13.351502994243999</c:v>
                </c:pt>
                <c:pt idx="1254">
                  <c:v>-13.351502994243999</c:v>
                </c:pt>
                <c:pt idx="1255">
                  <c:v>-13.351502994243999</c:v>
                </c:pt>
                <c:pt idx="1256">
                  <c:v>-13.361655365708017</c:v>
                </c:pt>
                <c:pt idx="1257">
                  <c:v>-13.351502994243999</c:v>
                </c:pt>
                <c:pt idx="1258">
                  <c:v>-13.371911865875207</c:v>
                </c:pt>
                <c:pt idx="1259">
                  <c:v>-13.361655365708017</c:v>
                </c:pt>
                <c:pt idx="1260">
                  <c:v>-13.361655365708017</c:v>
                </c:pt>
                <c:pt idx="1261">
                  <c:v>-13.361655365708017</c:v>
                </c:pt>
                <c:pt idx="1262">
                  <c:v>-13.361655365708017</c:v>
                </c:pt>
                <c:pt idx="1263">
                  <c:v>-13.371911865875207</c:v>
                </c:pt>
                <c:pt idx="1264">
                  <c:v>-13.361655365708017</c:v>
                </c:pt>
                <c:pt idx="1265">
                  <c:v>-13.361655365708017</c:v>
                </c:pt>
                <c:pt idx="1266">
                  <c:v>-13.351502994243999</c:v>
                </c:pt>
                <c:pt idx="1267">
                  <c:v>-13.361655365708017</c:v>
                </c:pt>
                <c:pt idx="1268">
                  <c:v>-13.371911865875207</c:v>
                </c:pt>
                <c:pt idx="1269">
                  <c:v>-13.361655365708017</c:v>
                </c:pt>
                <c:pt idx="1270">
                  <c:v>-13.361655365708017</c:v>
                </c:pt>
                <c:pt idx="1271">
                  <c:v>-13.361655365708017</c:v>
                </c:pt>
                <c:pt idx="1272">
                  <c:v>-13.361655365708017</c:v>
                </c:pt>
                <c:pt idx="1273">
                  <c:v>-13.351502994243999</c:v>
                </c:pt>
                <c:pt idx="1274">
                  <c:v>-13.371911865875207</c:v>
                </c:pt>
                <c:pt idx="1275">
                  <c:v>-13.351502994243999</c:v>
                </c:pt>
                <c:pt idx="1276">
                  <c:v>-13.351502994243999</c:v>
                </c:pt>
                <c:pt idx="1277">
                  <c:v>-13.361655365708017</c:v>
                </c:pt>
                <c:pt idx="1278">
                  <c:v>-13.351502994243999</c:v>
                </c:pt>
                <c:pt idx="1279">
                  <c:v>-13.361655365708017</c:v>
                </c:pt>
                <c:pt idx="1280">
                  <c:v>-13.351502994243999</c:v>
                </c:pt>
                <c:pt idx="1281">
                  <c:v>-13.361655365708017</c:v>
                </c:pt>
                <c:pt idx="1282">
                  <c:v>-13.351502994243999</c:v>
                </c:pt>
                <c:pt idx="1283">
                  <c:v>-13.351502994243999</c:v>
                </c:pt>
                <c:pt idx="1284">
                  <c:v>-13.371911865875207</c:v>
                </c:pt>
                <c:pt idx="1285">
                  <c:v>-13.361655365708017</c:v>
                </c:pt>
                <c:pt idx="1286">
                  <c:v>-13.361655365708017</c:v>
                </c:pt>
                <c:pt idx="1287">
                  <c:v>-13.361655365708017</c:v>
                </c:pt>
                <c:pt idx="1288">
                  <c:v>-13.361655365708017</c:v>
                </c:pt>
                <c:pt idx="1289">
                  <c:v>-13.361655365708017</c:v>
                </c:pt>
                <c:pt idx="1290">
                  <c:v>-13.351502994243999</c:v>
                </c:pt>
                <c:pt idx="1291">
                  <c:v>-13.351502994243999</c:v>
                </c:pt>
                <c:pt idx="1292">
                  <c:v>-13.361655365708017</c:v>
                </c:pt>
                <c:pt idx="1293">
                  <c:v>-13.371911865875207</c:v>
                </c:pt>
                <c:pt idx="1294">
                  <c:v>-13.371911865875207</c:v>
                </c:pt>
                <c:pt idx="1295">
                  <c:v>-13.382274652910754</c:v>
                </c:pt>
                <c:pt idx="1296">
                  <c:v>-13.371911865875207</c:v>
                </c:pt>
                <c:pt idx="1297">
                  <c:v>-13.371911865875207</c:v>
                </c:pt>
                <c:pt idx="1298">
                  <c:v>-13.371911865875207</c:v>
                </c:pt>
                <c:pt idx="1299">
                  <c:v>-13.371911865875207</c:v>
                </c:pt>
                <c:pt idx="1300">
                  <c:v>-13.361655365708017</c:v>
                </c:pt>
                <c:pt idx="1301">
                  <c:v>-13.361655365708017</c:v>
                </c:pt>
                <c:pt idx="1302">
                  <c:v>-13.361655365708017</c:v>
                </c:pt>
                <c:pt idx="1303">
                  <c:v>-13.361655365708017</c:v>
                </c:pt>
                <c:pt idx="1304">
                  <c:v>-13.361655365708017</c:v>
                </c:pt>
                <c:pt idx="1305">
                  <c:v>-13.382274652910754</c:v>
                </c:pt>
                <c:pt idx="1306">
                  <c:v>-13.371911865875207</c:v>
                </c:pt>
                <c:pt idx="1307">
                  <c:v>-13.371911865875207</c:v>
                </c:pt>
                <c:pt idx="1308">
                  <c:v>-13.361655365708017</c:v>
                </c:pt>
                <c:pt idx="1309">
                  <c:v>-13.361655365708017</c:v>
                </c:pt>
                <c:pt idx="1310">
                  <c:v>-13.361655365708017</c:v>
                </c:pt>
                <c:pt idx="1311">
                  <c:v>-13.361655365708017</c:v>
                </c:pt>
                <c:pt idx="1312">
                  <c:v>-13.371911865875207</c:v>
                </c:pt>
                <c:pt idx="1313">
                  <c:v>-13.371911865875207</c:v>
                </c:pt>
                <c:pt idx="1314">
                  <c:v>-13.361655365708017</c:v>
                </c:pt>
                <c:pt idx="1315">
                  <c:v>-13.351502994243999</c:v>
                </c:pt>
                <c:pt idx="1316">
                  <c:v>-13.361655365708017</c:v>
                </c:pt>
                <c:pt idx="1317">
                  <c:v>-13.382274652910754</c:v>
                </c:pt>
                <c:pt idx="1318">
                  <c:v>-13.371911865875207</c:v>
                </c:pt>
                <c:pt idx="1319">
                  <c:v>-13.371911865875207</c:v>
                </c:pt>
                <c:pt idx="1320">
                  <c:v>-13.371911865875207</c:v>
                </c:pt>
                <c:pt idx="1321">
                  <c:v>-13.361655365708017</c:v>
                </c:pt>
                <c:pt idx="1322">
                  <c:v>-13.341452658390498</c:v>
                </c:pt>
                <c:pt idx="1323">
                  <c:v>-13.341452658390498</c:v>
                </c:pt>
                <c:pt idx="1324">
                  <c:v>-13.351502994243999</c:v>
                </c:pt>
                <c:pt idx="1325">
                  <c:v>-13.361655365708017</c:v>
                </c:pt>
                <c:pt idx="1326">
                  <c:v>-13.371911865875207</c:v>
                </c:pt>
                <c:pt idx="1327">
                  <c:v>-13.371911865875207</c:v>
                </c:pt>
                <c:pt idx="1328">
                  <c:v>-13.371911865875207</c:v>
                </c:pt>
                <c:pt idx="1329">
                  <c:v>-13.361655365708017</c:v>
                </c:pt>
                <c:pt idx="1330">
                  <c:v>-13.371911865875207</c:v>
                </c:pt>
                <c:pt idx="1331">
                  <c:v>-13.371911865875207</c:v>
                </c:pt>
                <c:pt idx="1332">
                  <c:v>-13.371911865875207</c:v>
                </c:pt>
                <c:pt idx="1333">
                  <c:v>-13.371911865875207</c:v>
                </c:pt>
                <c:pt idx="1334">
                  <c:v>-13.361655365708017</c:v>
                </c:pt>
                <c:pt idx="1335">
                  <c:v>-13.371911865875207</c:v>
                </c:pt>
                <c:pt idx="1336">
                  <c:v>-13.382274652910754</c:v>
                </c:pt>
                <c:pt idx="1337">
                  <c:v>-13.382274652910754</c:v>
                </c:pt>
                <c:pt idx="1338">
                  <c:v>-13.371911865875207</c:v>
                </c:pt>
                <c:pt idx="1339">
                  <c:v>-13.371911865875207</c:v>
                </c:pt>
                <c:pt idx="1340">
                  <c:v>-13.371911865875207</c:v>
                </c:pt>
                <c:pt idx="1341">
                  <c:v>-13.371911865875207</c:v>
                </c:pt>
                <c:pt idx="1342">
                  <c:v>-13.371911865875207</c:v>
                </c:pt>
                <c:pt idx="1343">
                  <c:v>-13.382274652910754</c:v>
                </c:pt>
                <c:pt idx="1344">
                  <c:v>-13.382274652910754</c:v>
                </c:pt>
                <c:pt idx="1345">
                  <c:v>-13.382274652910754</c:v>
                </c:pt>
                <c:pt idx="1346">
                  <c:v>-13.371911865875207</c:v>
                </c:pt>
                <c:pt idx="1347">
                  <c:v>-13.361655365708017</c:v>
                </c:pt>
                <c:pt idx="1348">
                  <c:v>-13.361655365708017</c:v>
                </c:pt>
                <c:pt idx="1349">
                  <c:v>-13.371911865875207</c:v>
                </c:pt>
                <c:pt idx="1350">
                  <c:v>-13.382274652910754</c:v>
                </c:pt>
                <c:pt idx="1351">
                  <c:v>-13.371911865875207</c:v>
                </c:pt>
                <c:pt idx="1352">
                  <c:v>-13.371911865875207</c:v>
                </c:pt>
                <c:pt idx="1353">
                  <c:v>-13.371911865875207</c:v>
                </c:pt>
                <c:pt idx="1354">
                  <c:v>-13.371911865875207</c:v>
                </c:pt>
                <c:pt idx="1355">
                  <c:v>-13.371911865875207</c:v>
                </c:pt>
                <c:pt idx="1356">
                  <c:v>-13.351502994243999</c:v>
                </c:pt>
                <c:pt idx="1357">
                  <c:v>-13.361655365708017</c:v>
                </c:pt>
                <c:pt idx="1358">
                  <c:v>-13.382274652910754</c:v>
                </c:pt>
                <c:pt idx="1359">
                  <c:v>-13.361655365708017</c:v>
                </c:pt>
                <c:pt idx="1360">
                  <c:v>-13.371911865875207</c:v>
                </c:pt>
                <c:pt idx="1361">
                  <c:v>-13.361655365708017</c:v>
                </c:pt>
                <c:pt idx="1362">
                  <c:v>-13.361655365708017</c:v>
                </c:pt>
                <c:pt idx="1363">
                  <c:v>-13.382274652910754</c:v>
                </c:pt>
                <c:pt idx="1364">
                  <c:v>-13.382274652910754</c:v>
                </c:pt>
                <c:pt idx="1365">
                  <c:v>-13.371911865875207</c:v>
                </c:pt>
                <c:pt idx="1366">
                  <c:v>-13.371911865875207</c:v>
                </c:pt>
                <c:pt idx="1367">
                  <c:v>-13.382274652910754</c:v>
                </c:pt>
                <c:pt idx="1368">
                  <c:v>-13.371911865875207</c:v>
                </c:pt>
                <c:pt idx="1369">
                  <c:v>-13.361655365708017</c:v>
                </c:pt>
                <c:pt idx="1370">
                  <c:v>-13.371911865875207</c:v>
                </c:pt>
                <c:pt idx="1371">
                  <c:v>-13.371911865875207</c:v>
                </c:pt>
                <c:pt idx="1372">
                  <c:v>-13.371911865875207</c:v>
                </c:pt>
                <c:pt idx="1373">
                  <c:v>-13.382274652910754</c:v>
                </c:pt>
                <c:pt idx="1374">
                  <c:v>-13.382274652910754</c:v>
                </c:pt>
                <c:pt idx="1375">
                  <c:v>-13.382274652910754</c:v>
                </c:pt>
                <c:pt idx="1376">
                  <c:v>-13.382274652910754</c:v>
                </c:pt>
                <c:pt idx="1377">
                  <c:v>-13.382274652910754</c:v>
                </c:pt>
                <c:pt idx="1378">
                  <c:v>-13.382274652910754</c:v>
                </c:pt>
                <c:pt idx="1379">
                  <c:v>-13.351502994243999</c:v>
                </c:pt>
                <c:pt idx="1380">
                  <c:v>-13.361655365708017</c:v>
                </c:pt>
                <c:pt idx="1381">
                  <c:v>-13.371911865875207</c:v>
                </c:pt>
                <c:pt idx="1382">
                  <c:v>-13.371911865875207</c:v>
                </c:pt>
                <c:pt idx="1383">
                  <c:v>-13.371911865875207</c:v>
                </c:pt>
                <c:pt idx="1384">
                  <c:v>-13.361655365708017</c:v>
                </c:pt>
                <c:pt idx="1385">
                  <c:v>-13.371911865875207</c:v>
                </c:pt>
                <c:pt idx="1386">
                  <c:v>-13.361655365708017</c:v>
                </c:pt>
                <c:pt idx="1387">
                  <c:v>-13.371911865875207</c:v>
                </c:pt>
                <c:pt idx="1388">
                  <c:v>-13.371911865875207</c:v>
                </c:pt>
                <c:pt idx="1389">
                  <c:v>-13.371911865875207</c:v>
                </c:pt>
                <c:pt idx="1390">
                  <c:v>-13.392745952778048</c:v>
                </c:pt>
                <c:pt idx="1391">
                  <c:v>-13.382274652910754</c:v>
                </c:pt>
                <c:pt idx="1392">
                  <c:v>-13.382274652910754</c:v>
                </c:pt>
                <c:pt idx="1393">
                  <c:v>-13.382274652910754</c:v>
                </c:pt>
                <c:pt idx="1394">
                  <c:v>-13.371911865875207</c:v>
                </c:pt>
                <c:pt idx="1395">
                  <c:v>-13.371911865875207</c:v>
                </c:pt>
                <c:pt idx="1396">
                  <c:v>-13.382274652910754</c:v>
                </c:pt>
                <c:pt idx="1397">
                  <c:v>-13.382274652910754</c:v>
                </c:pt>
                <c:pt idx="1398">
                  <c:v>-13.382274652910754</c:v>
                </c:pt>
                <c:pt idx="1399">
                  <c:v>-13.382274652910754</c:v>
                </c:pt>
                <c:pt idx="1400">
                  <c:v>-13.371911865875207</c:v>
                </c:pt>
                <c:pt idx="1401">
                  <c:v>-13.371911865875207</c:v>
                </c:pt>
                <c:pt idx="1402">
                  <c:v>-13.361655365708017</c:v>
                </c:pt>
                <c:pt idx="1403">
                  <c:v>-13.371911865875207</c:v>
                </c:pt>
                <c:pt idx="1404">
                  <c:v>-13.371911865875207</c:v>
                </c:pt>
                <c:pt idx="1405">
                  <c:v>-13.382274652910754</c:v>
                </c:pt>
                <c:pt idx="1406">
                  <c:v>-13.371911865875207</c:v>
                </c:pt>
                <c:pt idx="1407">
                  <c:v>-13.371911865875207</c:v>
                </c:pt>
                <c:pt idx="1408">
                  <c:v>-13.371911865875207</c:v>
                </c:pt>
                <c:pt idx="1409">
                  <c:v>-13.382274652910754</c:v>
                </c:pt>
                <c:pt idx="1410">
                  <c:v>-13.371911865875207</c:v>
                </c:pt>
                <c:pt idx="1411">
                  <c:v>-13.382274652910754</c:v>
                </c:pt>
                <c:pt idx="1412">
                  <c:v>-13.382274652910754</c:v>
                </c:pt>
                <c:pt idx="1413">
                  <c:v>-13.371911865875207</c:v>
                </c:pt>
                <c:pt idx="1414">
                  <c:v>-13.371911865875207</c:v>
                </c:pt>
                <c:pt idx="1415">
                  <c:v>-13.382274652910754</c:v>
                </c:pt>
                <c:pt idx="1416">
                  <c:v>-13.382274652910754</c:v>
                </c:pt>
                <c:pt idx="1417">
                  <c:v>-13.371911865875207</c:v>
                </c:pt>
                <c:pt idx="1418">
                  <c:v>-13.382274652910754</c:v>
                </c:pt>
                <c:pt idx="1419">
                  <c:v>-13.382274652910754</c:v>
                </c:pt>
                <c:pt idx="1420">
                  <c:v>-13.371911865875207</c:v>
                </c:pt>
                <c:pt idx="1421">
                  <c:v>-13.382274652910754</c:v>
                </c:pt>
                <c:pt idx="1422">
                  <c:v>-13.382274652910754</c:v>
                </c:pt>
                <c:pt idx="1423">
                  <c:v>-13.371911865875207</c:v>
                </c:pt>
                <c:pt idx="1424">
                  <c:v>-13.382274652910754</c:v>
                </c:pt>
                <c:pt idx="1425">
                  <c:v>-13.382274652910754</c:v>
                </c:pt>
                <c:pt idx="1426">
                  <c:v>-13.382274652910754</c:v>
                </c:pt>
                <c:pt idx="1427">
                  <c:v>-13.382274652910754</c:v>
                </c:pt>
                <c:pt idx="1428">
                  <c:v>-13.382274652910754</c:v>
                </c:pt>
                <c:pt idx="1429">
                  <c:v>-13.371911865875207</c:v>
                </c:pt>
                <c:pt idx="1430">
                  <c:v>-13.392745952778048</c:v>
                </c:pt>
                <c:pt idx="1431">
                  <c:v>-13.371911865875207</c:v>
                </c:pt>
                <c:pt idx="1432">
                  <c:v>-13.392745952778048</c:v>
                </c:pt>
                <c:pt idx="1433">
                  <c:v>-13.371911865875207</c:v>
                </c:pt>
                <c:pt idx="1434">
                  <c:v>-13.392745952778048</c:v>
                </c:pt>
                <c:pt idx="1435">
                  <c:v>-13.371911865875207</c:v>
                </c:pt>
                <c:pt idx="1436">
                  <c:v>-13.371911865875207</c:v>
                </c:pt>
                <c:pt idx="1437">
                  <c:v>-13.371911865875207</c:v>
                </c:pt>
                <c:pt idx="1438">
                  <c:v>-13.371911865875207</c:v>
                </c:pt>
                <c:pt idx="1439">
                  <c:v>-13.371911865875207</c:v>
                </c:pt>
                <c:pt idx="1440">
                  <c:v>-13.361655365708017</c:v>
                </c:pt>
                <c:pt idx="1441">
                  <c:v>-13.382274652910754</c:v>
                </c:pt>
                <c:pt idx="1442">
                  <c:v>-13.371911865875207</c:v>
                </c:pt>
                <c:pt idx="1443">
                  <c:v>-13.371911865875207</c:v>
                </c:pt>
                <c:pt idx="1444">
                  <c:v>-13.361655365708017</c:v>
                </c:pt>
                <c:pt idx="1445">
                  <c:v>-13.382274652910754</c:v>
                </c:pt>
                <c:pt idx="1446">
                  <c:v>-13.371911865875207</c:v>
                </c:pt>
                <c:pt idx="1447">
                  <c:v>-13.382274652910754</c:v>
                </c:pt>
                <c:pt idx="1448">
                  <c:v>-13.382274652910754</c:v>
                </c:pt>
                <c:pt idx="1449">
                  <c:v>-13.371911865875207</c:v>
                </c:pt>
                <c:pt idx="1450">
                  <c:v>-13.382274652910754</c:v>
                </c:pt>
                <c:pt idx="1451">
                  <c:v>-13.382274652910754</c:v>
                </c:pt>
                <c:pt idx="1452">
                  <c:v>-13.392745952778048</c:v>
                </c:pt>
                <c:pt idx="1453">
                  <c:v>-13.392745952778048</c:v>
                </c:pt>
                <c:pt idx="1454">
                  <c:v>-13.382274652910754</c:v>
                </c:pt>
                <c:pt idx="1455">
                  <c:v>-13.371911865875207</c:v>
                </c:pt>
                <c:pt idx="1456">
                  <c:v>-13.382274652910754</c:v>
                </c:pt>
                <c:pt idx="1457">
                  <c:v>-13.382274652910754</c:v>
                </c:pt>
                <c:pt idx="1458">
                  <c:v>-13.382274652910754</c:v>
                </c:pt>
                <c:pt idx="1459">
                  <c:v>-13.382274652910754</c:v>
                </c:pt>
                <c:pt idx="1460">
                  <c:v>-13.403328062108585</c:v>
                </c:pt>
                <c:pt idx="1461">
                  <c:v>-13.382274652910754</c:v>
                </c:pt>
                <c:pt idx="1462">
                  <c:v>-13.382274652910754</c:v>
                </c:pt>
                <c:pt idx="1463">
                  <c:v>-13.392745952778048</c:v>
                </c:pt>
                <c:pt idx="1464">
                  <c:v>-13.382274652910754</c:v>
                </c:pt>
                <c:pt idx="1465">
                  <c:v>-13.382274652910754</c:v>
                </c:pt>
                <c:pt idx="1466">
                  <c:v>-13.392745952778048</c:v>
                </c:pt>
                <c:pt idx="1467">
                  <c:v>-13.371911865875207</c:v>
                </c:pt>
                <c:pt idx="1468">
                  <c:v>-13.382274652910754</c:v>
                </c:pt>
                <c:pt idx="1469">
                  <c:v>-13.382274652910754</c:v>
                </c:pt>
                <c:pt idx="1470">
                  <c:v>-13.371911865875207</c:v>
                </c:pt>
                <c:pt idx="1471">
                  <c:v>-13.371911865875207</c:v>
                </c:pt>
                <c:pt idx="1472">
                  <c:v>-13.382274652910754</c:v>
                </c:pt>
                <c:pt idx="1473">
                  <c:v>-13.392745952778048</c:v>
                </c:pt>
                <c:pt idx="1474">
                  <c:v>-13.382274652910754</c:v>
                </c:pt>
                <c:pt idx="1475">
                  <c:v>-13.392745952778048</c:v>
                </c:pt>
                <c:pt idx="1476">
                  <c:v>-13.382274652910754</c:v>
                </c:pt>
                <c:pt idx="1477">
                  <c:v>-13.382274652910754</c:v>
                </c:pt>
                <c:pt idx="1478">
                  <c:v>-13.382274652910754</c:v>
                </c:pt>
                <c:pt idx="1479">
                  <c:v>-13.371911865875207</c:v>
                </c:pt>
                <c:pt idx="1480">
                  <c:v>-13.392745952778048</c:v>
                </c:pt>
                <c:pt idx="1481">
                  <c:v>-13.392745952778048</c:v>
                </c:pt>
                <c:pt idx="1482">
                  <c:v>-13.382274652910754</c:v>
                </c:pt>
                <c:pt idx="1483">
                  <c:v>-13.382274652910754</c:v>
                </c:pt>
                <c:pt idx="1484">
                  <c:v>-13.382274652910754</c:v>
                </c:pt>
                <c:pt idx="1485">
                  <c:v>-13.382274652910754</c:v>
                </c:pt>
                <c:pt idx="1486">
                  <c:v>-13.382274652910754</c:v>
                </c:pt>
                <c:pt idx="1487">
                  <c:v>-13.382274652910754</c:v>
                </c:pt>
                <c:pt idx="1488">
                  <c:v>-13.382274652910754</c:v>
                </c:pt>
                <c:pt idx="1489">
                  <c:v>-13.392745952778048</c:v>
                </c:pt>
                <c:pt idx="1490">
                  <c:v>-13.382274652910754</c:v>
                </c:pt>
                <c:pt idx="1491">
                  <c:v>-13.382274652910754</c:v>
                </c:pt>
                <c:pt idx="1492">
                  <c:v>-13.392745952778048</c:v>
                </c:pt>
                <c:pt idx="1493">
                  <c:v>-13.382274652910754</c:v>
                </c:pt>
                <c:pt idx="1494">
                  <c:v>-13.382274652910754</c:v>
                </c:pt>
                <c:pt idx="1495">
                  <c:v>-13.382274652910754</c:v>
                </c:pt>
                <c:pt idx="1496">
                  <c:v>-13.371911865875207</c:v>
                </c:pt>
                <c:pt idx="1497">
                  <c:v>-13.382274652910754</c:v>
                </c:pt>
                <c:pt idx="1498">
                  <c:v>-13.382274652910754</c:v>
                </c:pt>
                <c:pt idx="1499">
                  <c:v>-13.382274652910754</c:v>
                </c:pt>
                <c:pt idx="1500">
                  <c:v>-13.371911865875207</c:v>
                </c:pt>
                <c:pt idx="1501">
                  <c:v>-13.392745952778048</c:v>
                </c:pt>
                <c:pt idx="1502">
                  <c:v>-13.382274652910754</c:v>
                </c:pt>
                <c:pt idx="1503">
                  <c:v>-13.392745952778048</c:v>
                </c:pt>
                <c:pt idx="1504">
                  <c:v>-13.382274652910754</c:v>
                </c:pt>
                <c:pt idx="1505">
                  <c:v>-13.371911865875207</c:v>
                </c:pt>
                <c:pt idx="1506">
                  <c:v>-13.382274652910754</c:v>
                </c:pt>
                <c:pt idx="1507">
                  <c:v>-13.392745952778048</c:v>
                </c:pt>
                <c:pt idx="1508">
                  <c:v>-13.382274652910754</c:v>
                </c:pt>
                <c:pt idx="1509">
                  <c:v>-13.371911865875207</c:v>
                </c:pt>
                <c:pt idx="1510">
                  <c:v>-13.392745952778048</c:v>
                </c:pt>
                <c:pt idx="1511">
                  <c:v>-13.403328062108585</c:v>
                </c:pt>
                <c:pt idx="1512">
                  <c:v>-13.382274652910754</c:v>
                </c:pt>
                <c:pt idx="1513">
                  <c:v>-13.382274652910754</c:v>
                </c:pt>
                <c:pt idx="1514">
                  <c:v>-13.371911865875207</c:v>
                </c:pt>
                <c:pt idx="1515">
                  <c:v>-13.382274652910754</c:v>
                </c:pt>
                <c:pt idx="1516">
                  <c:v>-13.371911865875207</c:v>
                </c:pt>
                <c:pt idx="1517">
                  <c:v>-13.382274652910754</c:v>
                </c:pt>
                <c:pt idx="1518">
                  <c:v>-13.371911865875207</c:v>
                </c:pt>
                <c:pt idx="1519">
                  <c:v>-13.382274652910754</c:v>
                </c:pt>
                <c:pt idx="1520">
                  <c:v>-13.371911865875207</c:v>
                </c:pt>
                <c:pt idx="1521">
                  <c:v>-13.382274652910754</c:v>
                </c:pt>
                <c:pt idx="1522">
                  <c:v>-13.382274652910754</c:v>
                </c:pt>
                <c:pt idx="1523">
                  <c:v>-13.392745952778048</c:v>
                </c:pt>
                <c:pt idx="1524">
                  <c:v>-13.392745952778048</c:v>
                </c:pt>
                <c:pt idx="1525">
                  <c:v>-13.382274652910754</c:v>
                </c:pt>
                <c:pt idx="1526">
                  <c:v>-13.392745952778048</c:v>
                </c:pt>
                <c:pt idx="1527">
                  <c:v>-13.392745952778048</c:v>
                </c:pt>
                <c:pt idx="1528">
                  <c:v>-13.371911865875207</c:v>
                </c:pt>
                <c:pt idx="1529">
                  <c:v>-13.392745952778048</c:v>
                </c:pt>
                <c:pt idx="1530">
                  <c:v>-13.382274652910754</c:v>
                </c:pt>
                <c:pt idx="1531">
                  <c:v>-13.382274652910754</c:v>
                </c:pt>
                <c:pt idx="1532">
                  <c:v>-13.382274652910754</c:v>
                </c:pt>
                <c:pt idx="1533">
                  <c:v>-13.392745952778048</c:v>
                </c:pt>
                <c:pt idx="1534">
                  <c:v>-13.382274652910754</c:v>
                </c:pt>
                <c:pt idx="1535">
                  <c:v>-13.382274652910754</c:v>
                </c:pt>
                <c:pt idx="1536">
                  <c:v>-13.371911865875207</c:v>
                </c:pt>
                <c:pt idx="1537">
                  <c:v>-13.382274652910754</c:v>
                </c:pt>
                <c:pt idx="1538">
                  <c:v>-13.382274652910754</c:v>
                </c:pt>
                <c:pt idx="1539">
                  <c:v>-13.392745952778048</c:v>
                </c:pt>
                <c:pt idx="1540">
                  <c:v>-13.382274652910754</c:v>
                </c:pt>
                <c:pt idx="1541">
                  <c:v>-13.382274652910754</c:v>
                </c:pt>
                <c:pt idx="1542">
                  <c:v>-13.392745952778048</c:v>
                </c:pt>
                <c:pt idx="1543">
                  <c:v>-13.382274652910754</c:v>
                </c:pt>
                <c:pt idx="1544">
                  <c:v>-13.392745952778048</c:v>
                </c:pt>
                <c:pt idx="1545">
                  <c:v>-13.382274652910754</c:v>
                </c:pt>
                <c:pt idx="1546">
                  <c:v>-13.382274652910754</c:v>
                </c:pt>
                <c:pt idx="1547">
                  <c:v>-13.392745952778048</c:v>
                </c:pt>
                <c:pt idx="1548">
                  <c:v>-13.403328062108585</c:v>
                </c:pt>
                <c:pt idx="1549">
                  <c:v>-13.371911865875207</c:v>
                </c:pt>
                <c:pt idx="1550">
                  <c:v>-13.392745952778048</c:v>
                </c:pt>
                <c:pt idx="1551">
                  <c:v>-13.382274652910754</c:v>
                </c:pt>
                <c:pt idx="1552">
                  <c:v>-13.382274652910754</c:v>
                </c:pt>
                <c:pt idx="1553">
                  <c:v>-13.382274652910754</c:v>
                </c:pt>
                <c:pt idx="1554">
                  <c:v>-13.382274652910754</c:v>
                </c:pt>
                <c:pt idx="1555">
                  <c:v>-13.382274652910754</c:v>
                </c:pt>
                <c:pt idx="1556">
                  <c:v>-13.392745952778048</c:v>
                </c:pt>
                <c:pt idx="1557">
                  <c:v>-13.392745952778048</c:v>
                </c:pt>
                <c:pt idx="1558">
                  <c:v>-13.382274652910754</c:v>
                </c:pt>
                <c:pt idx="1559">
                  <c:v>-13.371911865875207</c:v>
                </c:pt>
                <c:pt idx="1560">
                  <c:v>-13.382274652910754</c:v>
                </c:pt>
                <c:pt idx="1561">
                  <c:v>-13.392745952778048</c:v>
                </c:pt>
                <c:pt idx="1562">
                  <c:v>-13.382274652910754</c:v>
                </c:pt>
                <c:pt idx="1563">
                  <c:v>-13.371911865875207</c:v>
                </c:pt>
                <c:pt idx="1564">
                  <c:v>-13.382274652910754</c:v>
                </c:pt>
                <c:pt idx="1565">
                  <c:v>-13.392745952778048</c:v>
                </c:pt>
                <c:pt idx="1566">
                  <c:v>-13.392745952778048</c:v>
                </c:pt>
                <c:pt idx="1567">
                  <c:v>-13.392745952778048</c:v>
                </c:pt>
                <c:pt idx="1568">
                  <c:v>-13.382274652910754</c:v>
                </c:pt>
                <c:pt idx="1569">
                  <c:v>-13.392745952778048</c:v>
                </c:pt>
                <c:pt idx="1570">
                  <c:v>-13.382274652910754</c:v>
                </c:pt>
                <c:pt idx="1571">
                  <c:v>-13.382274652910754</c:v>
                </c:pt>
                <c:pt idx="1572">
                  <c:v>-13.382274652910754</c:v>
                </c:pt>
                <c:pt idx="1573">
                  <c:v>-13.382274652910754</c:v>
                </c:pt>
                <c:pt idx="1574">
                  <c:v>-13.392745952778048</c:v>
                </c:pt>
                <c:pt idx="1575">
                  <c:v>-13.392745952778048</c:v>
                </c:pt>
                <c:pt idx="1576">
                  <c:v>-13.382274652910754</c:v>
                </c:pt>
                <c:pt idx="1577">
                  <c:v>-13.382274652910754</c:v>
                </c:pt>
                <c:pt idx="1578">
                  <c:v>-13.392745952778048</c:v>
                </c:pt>
                <c:pt idx="1579">
                  <c:v>-13.371911865875207</c:v>
                </c:pt>
                <c:pt idx="1580">
                  <c:v>-13.392745952778048</c:v>
                </c:pt>
                <c:pt idx="1581">
                  <c:v>-13.382274652910754</c:v>
                </c:pt>
                <c:pt idx="1582">
                  <c:v>-13.382274652910754</c:v>
                </c:pt>
                <c:pt idx="1583">
                  <c:v>-13.392745952778048</c:v>
                </c:pt>
                <c:pt idx="1584">
                  <c:v>-13.382274652910754</c:v>
                </c:pt>
                <c:pt idx="1585">
                  <c:v>-13.382274652910754</c:v>
                </c:pt>
                <c:pt idx="1586">
                  <c:v>-13.392745952778048</c:v>
                </c:pt>
                <c:pt idx="1587">
                  <c:v>-13.392745952778048</c:v>
                </c:pt>
                <c:pt idx="1588">
                  <c:v>-13.392745952778048</c:v>
                </c:pt>
                <c:pt idx="1589">
                  <c:v>-13.392745952778048</c:v>
                </c:pt>
                <c:pt idx="1590">
                  <c:v>-13.392745952778048</c:v>
                </c:pt>
                <c:pt idx="1591">
                  <c:v>-13.392745952778048</c:v>
                </c:pt>
                <c:pt idx="1592">
                  <c:v>-13.392745952778048</c:v>
                </c:pt>
                <c:pt idx="1593">
                  <c:v>-13.392745952778048</c:v>
                </c:pt>
                <c:pt idx="1594">
                  <c:v>-13.382274652910754</c:v>
                </c:pt>
                <c:pt idx="1595">
                  <c:v>-13.392745952778048</c:v>
                </c:pt>
                <c:pt idx="1596">
                  <c:v>-13.382274652910754</c:v>
                </c:pt>
                <c:pt idx="1597">
                  <c:v>-13.392745952778048</c:v>
                </c:pt>
                <c:pt idx="1598">
                  <c:v>-13.382274652910754</c:v>
                </c:pt>
                <c:pt idx="1599">
                  <c:v>-13.382274652910754</c:v>
                </c:pt>
                <c:pt idx="1600">
                  <c:v>-13.392745952778048</c:v>
                </c:pt>
                <c:pt idx="1601">
                  <c:v>-13.392745952778048</c:v>
                </c:pt>
                <c:pt idx="1602">
                  <c:v>-13.392745952778048</c:v>
                </c:pt>
                <c:pt idx="1603">
                  <c:v>-13.382274652910754</c:v>
                </c:pt>
                <c:pt idx="1604">
                  <c:v>-13.392745952778048</c:v>
                </c:pt>
                <c:pt idx="1605">
                  <c:v>-13.392745952778048</c:v>
                </c:pt>
                <c:pt idx="1606">
                  <c:v>-13.382274652910754</c:v>
                </c:pt>
                <c:pt idx="1607">
                  <c:v>-13.392745952778048</c:v>
                </c:pt>
                <c:pt idx="1608">
                  <c:v>-13.392745952778048</c:v>
                </c:pt>
                <c:pt idx="1609">
                  <c:v>-13.382274652910754</c:v>
                </c:pt>
                <c:pt idx="1610">
                  <c:v>-13.403328062108585</c:v>
                </c:pt>
                <c:pt idx="1611">
                  <c:v>-13.392745952778048</c:v>
                </c:pt>
                <c:pt idx="1612">
                  <c:v>-13.382274652910754</c:v>
                </c:pt>
                <c:pt idx="1613">
                  <c:v>-13.392745952778048</c:v>
                </c:pt>
                <c:pt idx="1614">
                  <c:v>-13.392745952778048</c:v>
                </c:pt>
                <c:pt idx="1615">
                  <c:v>-13.382274652910754</c:v>
                </c:pt>
                <c:pt idx="1616">
                  <c:v>-13.382274652910754</c:v>
                </c:pt>
                <c:pt idx="1617">
                  <c:v>-13.392745952778048</c:v>
                </c:pt>
                <c:pt idx="1618">
                  <c:v>-13.382274652910754</c:v>
                </c:pt>
                <c:pt idx="1619">
                  <c:v>-13.382274652910754</c:v>
                </c:pt>
                <c:pt idx="1620">
                  <c:v>-13.403328062108585</c:v>
                </c:pt>
                <c:pt idx="1621">
                  <c:v>-13.371911865875207</c:v>
                </c:pt>
                <c:pt idx="1622">
                  <c:v>-13.392745952778048</c:v>
                </c:pt>
                <c:pt idx="1623">
                  <c:v>-13.371911865875207</c:v>
                </c:pt>
                <c:pt idx="1624">
                  <c:v>-13.392745952778048</c:v>
                </c:pt>
                <c:pt idx="1625">
                  <c:v>-13.382274652910754</c:v>
                </c:pt>
                <c:pt idx="1626">
                  <c:v>-13.382274652910754</c:v>
                </c:pt>
                <c:pt idx="1627">
                  <c:v>-13.382274652910754</c:v>
                </c:pt>
                <c:pt idx="1628">
                  <c:v>-13.403328062108585</c:v>
                </c:pt>
                <c:pt idx="1629">
                  <c:v>-13.403328062108585</c:v>
                </c:pt>
                <c:pt idx="1630">
                  <c:v>-13.382274652910754</c:v>
                </c:pt>
                <c:pt idx="1631">
                  <c:v>-13.403328062108585</c:v>
                </c:pt>
                <c:pt idx="1632">
                  <c:v>-13.382274652910754</c:v>
                </c:pt>
                <c:pt idx="1633">
                  <c:v>-13.382274652910754</c:v>
                </c:pt>
                <c:pt idx="1634">
                  <c:v>-13.382274652910754</c:v>
                </c:pt>
                <c:pt idx="1635">
                  <c:v>-13.392745952778048</c:v>
                </c:pt>
                <c:pt idx="1636">
                  <c:v>-13.392745952778048</c:v>
                </c:pt>
                <c:pt idx="1637">
                  <c:v>-13.382274652910754</c:v>
                </c:pt>
                <c:pt idx="1638">
                  <c:v>-13.382274652910754</c:v>
                </c:pt>
                <c:pt idx="1639">
                  <c:v>-13.403328062108585</c:v>
                </c:pt>
                <c:pt idx="1640">
                  <c:v>-13.392745952778048</c:v>
                </c:pt>
                <c:pt idx="1641">
                  <c:v>-13.382274652910754</c:v>
                </c:pt>
                <c:pt idx="1642">
                  <c:v>-13.371911865875207</c:v>
                </c:pt>
                <c:pt idx="1643">
                  <c:v>-13.382274652910754</c:v>
                </c:pt>
                <c:pt idx="1644">
                  <c:v>-13.392745952778048</c:v>
                </c:pt>
                <c:pt idx="1645">
                  <c:v>-13.382274652910754</c:v>
                </c:pt>
                <c:pt idx="1646">
                  <c:v>-13.371911865875207</c:v>
                </c:pt>
                <c:pt idx="1647">
                  <c:v>-13.382274652910754</c:v>
                </c:pt>
                <c:pt idx="1648">
                  <c:v>-13.382274652910754</c:v>
                </c:pt>
                <c:pt idx="1649">
                  <c:v>-13.392745952778048</c:v>
                </c:pt>
                <c:pt idx="1650">
                  <c:v>-13.392745952778048</c:v>
                </c:pt>
                <c:pt idx="1651">
                  <c:v>-13.382274652910754</c:v>
                </c:pt>
                <c:pt idx="1652">
                  <c:v>-13.382274652910754</c:v>
                </c:pt>
                <c:pt idx="1653">
                  <c:v>-13.382274652910754</c:v>
                </c:pt>
                <c:pt idx="1654">
                  <c:v>-13.371911865875207</c:v>
                </c:pt>
                <c:pt idx="1655">
                  <c:v>-13.392745952778048</c:v>
                </c:pt>
                <c:pt idx="1656">
                  <c:v>-13.403328062108585</c:v>
                </c:pt>
                <c:pt idx="1657">
                  <c:v>-13.392745952778048</c:v>
                </c:pt>
                <c:pt idx="1658">
                  <c:v>-13.392745952778048</c:v>
                </c:pt>
                <c:pt idx="1659">
                  <c:v>-13.382274652910754</c:v>
                </c:pt>
                <c:pt idx="1660">
                  <c:v>-13.392745952778048</c:v>
                </c:pt>
                <c:pt idx="1661">
                  <c:v>-13.392745952778048</c:v>
                </c:pt>
                <c:pt idx="1662">
                  <c:v>-13.392745952778048</c:v>
                </c:pt>
                <c:pt idx="1663">
                  <c:v>-13.392745952778048</c:v>
                </c:pt>
                <c:pt idx="1664">
                  <c:v>-13.392745952778048</c:v>
                </c:pt>
                <c:pt idx="1665">
                  <c:v>-13.403328062108585</c:v>
                </c:pt>
                <c:pt idx="1666">
                  <c:v>-13.403328062108585</c:v>
                </c:pt>
                <c:pt idx="1667">
                  <c:v>-13.392745952778048</c:v>
                </c:pt>
                <c:pt idx="1668">
                  <c:v>-13.403328062108585</c:v>
                </c:pt>
              </c:numCache>
            </c:numRef>
          </c:yVal>
          <c:smooth val="1"/>
          <c:extLst>
            <c:ext xmlns:c16="http://schemas.microsoft.com/office/drawing/2014/chart" uri="{C3380CC4-5D6E-409C-BE32-E72D297353CC}">
              <c16:uniqueId val="{00000001-FF73-4498-B2C3-0E542D9BA0D7}"/>
            </c:ext>
          </c:extLst>
        </c:ser>
        <c:dLbls>
          <c:showLegendKey val="0"/>
          <c:showVal val="0"/>
          <c:showCatName val="0"/>
          <c:showSerName val="0"/>
          <c:showPercent val="0"/>
          <c:showBubbleSize val="0"/>
        </c:dLbls>
        <c:axId val="1636446144"/>
        <c:axId val="1636445312"/>
      </c:scatterChart>
      <c:valAx>
        <c:axId val="163644614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a:t>
                </a:r>
                <a:r>
                  <a:rPr lang="en-US" baseline="0"/>
                  <a:t> (s)</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6445312"/>
        <c:crosses val="autoZero"/>
        <c:crossBetween val="midCat"/>
      </c:valAx>
      <c:valAx>
        <c:axId val="1636445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US" sz="1000" b="0" i="0" baseline="0">
                    <a:effectLst/>
                  </a:rPr>
                  <a:t>ln[Vi+] (ln M)</a:t>
                </a: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3644614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72395747579523"/>
          <c:y val="7.8768349445041172E-2"/>
          <c:w val="0.74213131107689034"/>
          <c:h val="0.68919937639374029"/>
        </c:manualLayout>
      </c:layout>
      <c:scatterChart>
        <c:scatterStyle val="smoothMarker"/>
        <c:varyColors val="0"/>
        <c:ser>
          <c:idx val="0"/>
          <c:order val="0"/>
          <c:spPr>
            <a:ln w="19050" cap="rnd">
              <a:solidFill>
                <a:schemeClr val="accent1"/>
              </a:solidFill>
              <a:round/>
            </a:ln>
            <a:effectLst/>
          </c:spPr>
          <c:marker>
            <c:symbol val="none"/>
          </c:marker>
          <c:trendline>
            <c:spPr>
              <a:ln w="19050" cap="rnd">
                <a:solidFill>
                  <a:schemeClr val="accent1"/>
                </a:solidFill>
                <a:prstDash val="sysDot"/>
              </a:ln>
              <a:effectLst/>
            </c:spPr>
            <c:trendlineType val="linear"/>
            <c:dispRSqr val="1"/>
            <c:dispEq val="1"/>
            <c:trendlineLbl>
              <c:layout>
                <c:manualLayout>
                  <c:x val="0.11004316342376022"/>
                  <c:y val="-0.34148137497850362"/>
                </c:manualLayout>
              </c:layout>
              <c:numFmt formatCode="0.0000E+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rendlineLbl>
          </c:trendline>
          <c:xVal>
            <c:numRef>
              <c:f>'Trial 3 lab 6 .4M'!$D$2:$D$2237</c:f>
              <c:numCache>
                <c:formatCode>0.00E+00</c:formatCode>
                <c:ptCount val="2236"/>
                <c:pt idx="0">
                  <c:v>21.43</c:v>
                </c:pt>
                <c:pt idx="1">
                  <c:v>21.83</c:v>
                </c:pt>
                <c:pt idx="2">
                  <c:v>22.03</c:v>
                </c:pt>
                <c:pt idx="3">
                  <c:v>22.23</c:v>
                </c:pt>
                <c:pt idx="4">
                  <c:v>22.43</c:v>
                </c:pt>
                <c:pt idx="5">
                  <c:v>22.63</c:v>
                </c:pt>
                <c:pt idx="6">
                  <c:v>22.83</c:v>
                </c:pt>
                <c:pt idx="7">
                  <c:v>23.03</c:v>
                </c:pt>
                <c:pt idx="8">
                  <c:v>23.23</c:v>
                </c:pt>
                <c:pt idx="9">
                  <c:v>23.43</c:v>
                </c:pt>
                <c:pt idx="10">
                  <c:v>23.63</c:v>
                </c:pt>
                <c:pt idx="11">
                  <c:v>23.83</c:v>
                </c:pt>
                <c:pt idx="12">
                  <c:v>24.03</c:v>
                </c:pt>
                <c:pt idx="13">
                  <c:v>24.23</c:v>
                </c:pt>
                <c:pt idx="14">
                  <c:v>24.43</c:v>
                </c:pt>
                <c:pt idx="15">
                  <c:v>24.63</c:v>
                </c:pt>
                <c:pt idx="16">
                  <c:v>24.83</c:v>
                </c:pt>
                <c:pt idx="17">
                  <c:v>25.03</c:v>
                </c:pt>
                <c:pt idx="18">
                  <c:v>25.23</c:v>
                </c:pt>
                <c:pt idx="19">
                  <c:v>25.43</c:v>
                </c:pt>
                <c:pt idx="20">
                  <c:v>25.63</c:v>
                </c:pt>
                <c:pt idx="21">
                  <c:v>25.83</c:v>
                </c:pt>
                <c:pt idx="22">
                  <c:v>26.03</c:v>
                </c:pt>
                <c:pt idx="23">
                  <c:v>26.23</c:v>
                </c:pt>
                <c:pt idx="24">
                  <c:v>26.43</c:v>
                </c:pt>
                <c:pt idx="25">
                  <c:v>26.63</c:v>
                </c:pt>
                <c:pt idx="26">
                  <c:v>26.83</c:v>
                </c:pt>
                <c:pt idx="27">
                  <c:v>27.03</c:v>
                </c:pt>
                <c:pt idx="28">
                  <c:v>27.23</c:v>
                </c:pt>
                <c:pt idx="29">
                  <c:v>27.43</c:v>
                </c:pt>
                <c:pt idx="30">
                  <c:v>27.63</c:v>
                </c:pt>
                <c:pt idx="31">
                  <c:v>27.83</c:v>
                </c:pt>
                <c:pt idx="32">
                  <c:v>28.03</c:v>
                </c:pt>
                <c:pt idx="33">
                  <c:v>28.23</c:v>
                </c:pt>
                <c:pt idx="34">
                  <c:v>28.43</c:v>
                </c:pt>
                <c:pt idx="35">
                  <c:v>28.63</c:v>
                </c:pt>
                <c:pt idx="36">
                  <c:v>28.83</c:v>
                </c:pt>
                <c:pt idx="37">
                  <c:v>29.03</c:v>
                </c:pt>
                <c:pt idx="38">
                  <c:v>29.23</c:v>
                </c:pt>
                <c:pt idx="39">
                  <c:v>29.43</c:v>
                </c:pt>
                <c:pt idx="40">
                  <c:v>29.63</c:v>
                </c:pt>
                <c:pt idx="41">
                  <c:v>29.83</c:v>
                </c:pt>
                <c:pt idx="42">
                  <c:v>30.03</c:v>
                </c:pt>
                <c:pt idx="43">
                  <c:v>30.23</c:v>
                </c:pt>
                <c:pt idx="44">
                  <c:v>30.43</c:v>
                </c:pt>
                <c:pt idx="45">
                  <c:v>30.63</c:v>
                </c:pt>
                <c:pt idx="46">
                  <c:v>30.83</c:v>
                </c:pt>
                <c:pt idx="47">
                  <c:v>31.03</c:v>
                </c:pt>
                <c:pt idx="48">
                  <c:v>31.23</c:v>
                </c:pt>
                <c:pt idx="49">
                  <c:v>31.43</c:v>
                </c:pt>
                <c:pt idx="50">
                  <c:v>31.63</c:v>
                </c:pt>
                <c:pt idx="51">
                  <c:v>31.83</c:v>
                </c:pt>
                <c:pt idx="52">
                  <c:v>32.03</c:v>
                </c:pt>
                <c:pt idx="53">
                  <c:v>32.230000000000004</c:v>
                </c:pt>
                <c:pt idx="54">
                  <c:v>32.43</c:v>
                </c:pt>
                <c:pt idx="55">
                  <c:v>32.629999999999995</c:v>
                </c:pt>
                <c:pt idx="56">
                  <c:v>32.83</c:v>
                </c:pt>
                <c:pt idx="57">
                  <c:v>33.03</c:v>
                </c:pt>
                <c:pt idx="58">
                  <c:v>33.230000000000004</c:v>
                </c:pt>
                <c:pt idx="59">
                  <c:v>33.43</c:v>
                </c:pt>
                <c:pt idx="60">
                  <c:v>33.629999999999995</c:v>
                </c:pt>
                <c:pt idx="61">
                  <c:v>33.83</c:v>
                </c:pt>
                <c:pt idx="62">
                  <c:v>34.03</c:v>
                </c:pt>
                <c:pt idx="63">
                  <c:v>34.230000000000004</c:v>
                </c:pt>
                <c:pt idx="64">
                  <c:v>34.43</c:v>
                </c:pt>
                <c:pt idx="65">
                  <c:v>34.629999999999995</c:v>
                </c:pt>
                <c:pt idx="66">
                  <c:v>34.83</c:v>
                </c:pt>
                <c:pt idx="67">
                  <c:v>35.03</c:v>
                </c:pt>
                <c:pt idx="68">
                  <c:v>35.230000000000004</c:v>
                </c:pt>
                <c:pt idx="69">
                  <c:v>35.43</c:v>
                </c:pt>
                <c:pt idx="70">
                  <c:v>35.629999999999995</c:v>
                </c:pt>
                <c:pt idx="71">
                  <c:v>35.83</c:v>
                </c:pt>
                <c:pt idx="72">
                  <c:v>36.03</c:v>
                </c:pt>
                <c:pt idx="73">
                  <c:v>36.230000000000004</c:v>
                </c:pt>
                <c:pt idx="74">
                  <c:v>36.43</c:v>
                </c:pt>
                <c:pt idx="75">
                  <c:v>36.629999999999995</c:v>
                </c:pt>
                <c:pt idx="76">
                  <c:v>36.83</c:v>
                </c:pt>
                <c:pt idx="77">
                  <c:v>37.03</c:v>
                </c:pt>
                <c:pt idx="78">
                  <c:v>37.230000000000004</c:v>
                </c:pt>
                <c:pt idx="79">
                  <c:v>37.43</c:v>
                </c:pt>
                <c:pt idx="80">
                  <c:v>37.629999999999995</c:v>
                </c:pt>
                <c:pt idx="81">
                  <c:v>37.83</c:v>
                </c:pt>
                <c:pt idx="82">
                  <c:v>38.03</c:v>
                </c:pt>
                <c:pt idx="83">
                  <c:v>38.230000000000004</c:v>
                </c:pt>
                <c:pt idx="84">
                  <c:v>38.43</c:v>
                </c:pt>
                <c:pt idx="85">
                  <c:v>38.629999999999995</c:v>
                </c:pt>
                <c:pt idx="86">
                  <c:v>38.83</c:v>
                </c:pt>
                <c:pt idx="87">
                  <c:v>39.03</c:v>
                </c:pt>
                <c:pt idx="88">
                  <c:v>39.230000000000004</c:v>
                </c:pt>
                <c:pt idx="89">
                  <c:v>39.43</c:v>
                </c:pt>
                <c:pt idx="90">
                  <c:v>39.629999999999995</c:v>
                </c:pt>
                <c:pt idx="91">
                  <c:v>39.83</c:v>
                </c:pt>
                <c:pt idx="92">
                  <c:v>40.03</c:v>
                </c:pt>
                <c:pt idx="93">
                  <c:v>40.230000000000004</c:v>
                </c:pt>
                <c:pt idx="94">
                  <c:v>40.43</c:v>
                </c:pt>
                <c:pt idx="95">
                  <c:v>40.629999999999995</c:v>
                </c:pt>
                <c:pt idx="96">
                  <c:v>40.83</c:v>
                </c:pt>
                <c:pt idx="97">
                  <c:v>41.03</c:v>
                </c:pt>
                <c:pt idx="98">
                  <c:v>41.230000000000004</c:v>
                </c:pt>
                <c:pt idx="99">
                  <c:v>41.43</c:v>
                </c:pt>
                <c:pt idx="100">
                  <c:v>41.629999999999995</c:v>
                </c:pt>
                <c:pt idx="101">
                  <c:v>41.83</c:v>
                </c:pt>
                <c:pt idx="102">
                  <c:v>42.03</c:v>
                </c:pt>
                <c:pt idx="103">
                  <c:v>42.230000000000004</c:v>
                </c:pt>
                <c:pt idx="104">
                  <c:v>42.43</c:v>
                </c:pt>
                <c:pt idx="105">
                  <c:v>42.629999999999995</c:v>
                </c:pt>
                <c:pt idx="106">
                  <c:v>42.83</c:v>
                </c:pt>
                <c:pt idx="107">
                  <c:v>43.03</c:v>
                </c:pt>
                <c:pt idx="108">
                  <c:v>43.230000000000004</c:v>
                </c:pt>
                <c:pt idx="109">
                  <c:v>43.43</c:v>
                </c:pt>
                <c:pt idx="110">
                  <c:v>43.629999999999995</c:v>
                </c:pt>
                <c:pt idx="111">
                  <c:v>43.83</c:v>
                </c:pt>
                <c:pt idx="112">
                  <c:v>44.03</c:v>
                </c:pt>
                <c:pt idx="113">
                  <c:v>44.230000000000004</c:v>
                </c:pt>
                <c:pt idx="114">
                  <c:v>44.43</c:v>
                </c:pt>
                <c:pt idx="115">
                  <c:v>44.629999999999995</c:v>
                </c:pt>
                <c:pt idx="116">
                  <c:v>44.83</c:v>
                </c:pt>
                <c:pt idx="117">
                  <c:v>45.03</c:v>
                </c:pt>
                <c:pt idx="118">
                  <c:v>45.230000000000004</c:v>
                </c:pt>
                <c:pt idx="119">
                  <c:v>45.43</c:v>
                </c:pt>
                <c:pt idx="120">
                  <c:v>45.629999999999995</c:v>
                </c:pt>
                <c:pt idx="121">
                  <c:v>45.83</c:v>
                </c:pt>
                <c:pt idx="122">
                  <c:v>46.03</c:v>
                </c:pt>
                <c:pt idx="123">
                  <c:v>46.230000000000004</c:v>
                </c:pt>
                <c:pt idx="124">
                  <c:v>46.43</c:v>
                </c:pt>
                <c:pt idx="125">
                  <c:v>46.629999999999995</c:v>
                </c:pt>
                <c:pt idx="126">
                  <c:v>46.83</c:v>
                </c:pt>
                <c:pt idx="127">
                  <c:v>47.03</c:v>
                </c:pt>
                <c:pt idx="128">
                  <c:v>47.230000000000004</c:v>
                </c:pt>
                <c:pt idx="129">
                  <c:v>47.43</c:v>
                </c:pt>
                <c:pt idx="130">
                  <c:v>47.629999999999995</c:v>
                </c:pt>
                <c:pt idx="131">
                  <c:v>47.83</c:v>
                </c:pt>
                <c:pt idx="132">
                  <c:v>48.03</c:v>
                </c:pt>
                <c:pt idx="133">
                  <c:v>48.230000000000004</c:v>
                </c:pt>
                <c:pt idx="134">
                  <c:v>48.43</c:v>
                </c:pt>
                <c:pt idx="135">
                  <c:v>48.629999999999995</c:v>
                </c:pt>
                <c:pt idx="136">
                  <c:v>48.83</c:v>
                </c:pt>
                <c:pt idx="137">
                  <c:v>49.03</c:v>
                </c:pt>
                <c:pt idx="138">
                  <c:v>49.230000000000004</c:v>
                </c:pt>
                <c:pt idx="139">
                  <c:v>49.43</c:v>
                </c:pt>
                <c:pt idx="140">
                  <c:v>49.629999999999995</c:v>
                </c:pt>
                <c:pt idx="141">
                  <c:v>49.83</c:v>
                </c:pt>
                <c:pt idx="142">
                  <c:v>50.03</c:v>
                </c:pt>
                <c:pt idx="143">
                  <c:v>50.230000000000004</c:v>
                </c:pt>
                <c:pt idx="144">
                  <c:v>50.43</c:v>
                </c:pt>
                <c:pt idx="145">
                  <c:v>50.629999999999995</c:v>
                </c:pt>
                <c:pt idx="146">
                  <c:v>50.83</c:v>
                </c:pt>
                <c:pt idx="147">
                  <c:v>51.03</c:v>
                </c:pt>
                <c:pt idx="148">
                  <c:v>51.230000000000004</c:v>
                </c:pt>
                <c:pt idx="149">
                  <c:v>51.43</c:v>
                </c:pt>
                <c:pt idx="150">
                  <c:v>51.629999999999995</c:v>
                </c:pt>
                <c:pt idx="151">
                  <c:v>51.83</c:v>
                </c:pt>
                <c:pt idx="152">
                  <c:v>52.03</c:v>
                </c:pt>
                <c:pt idx="153">
                  <c:v>52.230000000000004</c:v>
                </c:pt>
                <c:pt idx="154">
                  <c:v>52.43</c:v>
                </c:pt>
                <c:pt idx="155">
                  <c:v>52.629999999999995</c:v>
                </c:pt>
                <c:pt idx="156">
                  <c:v>52.83</c:v>
                </c:pt>
                <c:pt idx="157">
                  <c:v>53.03</c:v>
                </c:pt>
                <c:pt idx="158">
                  <c:v>53.230000000000004</c:v>
                </c:pt>
                <c:pt idx="159">
                  <c:v>53.43</c:v>
                </c:pt>
                <c:pt idx="160">
                  <c:v>53.63</c:v>
                </c:pt>
                <c:pt idx="161">
                  <c:v>53.83</c:v>
                </c:pt>
                <c:pt idx="162">
                  <c:v>54.03</c:v>
                </c:pt>
                <c:pt idx="163">
                  <c:v>54.23</c:v>
                </c:pt>
                <c:pt idx="164">
                  <c:v>54.43</c:v>
                </c:pt>
                <c:pt idx="165">
                  <c:v>54.63</c:v>
                </c:pt>
                <c:pt idx="166">
                  <c:v>54.83</c:v>
                </c:pt>
                <c:pt idx="167">
                  <c:v>55.03</c:v>
                </c:pt>
                <c:pt idx="168">
                  <c:v>55.23</c:v>
                </c:pt>
                <c:pt idx="169">
                  <c:v>55.43</c:v>
                </c:pt>
                <c:pt idx="170">
                  <c:v>55.63</c:v>
                </c:pt>
                <c:pt idx="171">
                  <c:v>55.83</c:v>
                </c:pt>
                <c:pt idx="172">
                  <c:v>56.03</c:v>
                </c:pt>
                <c:pt idx="173">
                  <c:v>56.23</c:v>
                </c:pt>
                <c:pt idx="174">
                  <c:v>56.43</c:v>
                </c:pt>
                <c:pt idx="175">
                  <c:v>56.63</c:v>
                </c:pt>
                <c:pt idx="176">
                  <c:v>56.83</c:v>
                </c:pt>
                <c:pt idx="177">
                  <c:v>57.03</c:v>
                </c:pt>
                <c:pt idx="178">
                  <c:v>57.23</c:v>
                </c:pt>
                <c:pt idx="179">
                  <c:v>57.43</c:v>
                </c:pt>
                <c:pt idx="180">
                  <c:v>57.63</c:v>
                </c:pt>
                <c:pt idx="181">
                  <c:v>57.83</c:v>
                </c:pt>
                <c:pt idx="182">
                  <c:v>58.03</c:v>
                </c:pt>
                <c:pt idx="183">
                  <c:v>58.23</c:v>
                </c:pt>
                <c:pt idx="184">
                  <c:v>58.43</c:v>
                </c:pt>
                <c:pt idx="185">
                  <c:v>58.63</c:v>
                </c:pt>
                <c:pt idx="186">
                  <c:v>58.83</c:v>
                </c:pt>
                <c:pt idx="187">
                  <c:v>59.03</c:v>
                </c:pt>
                <c:pt idx="188">
                  <c:v>59.23</c:v>
                </c:pt>
                <c:pt idx="189">
                  <c:v>59.43</c:v>
                </c:pt>
                <c:pt idx="190">
                  <c:v>59.63</c:v>
                </c:pt>
                <c:pt idx="191">
                  <c:v>59.83</c:v>
                </c:pt>
                <c:pt idx="192">
                  <c:v>60.03</c:v>
                </c:pt>
                <c:pt idx="193">
                  <c:v>60.23</c:v>
                </c:pt>
                <c:pt idx="194">
                  <c:v>60.43</c:v>
                </c:pt>
                <c:pt idx="195">
                  <c:v>60.63</c:v>
                </c:pt>
                <c:pt idx="196">
                  <c:v>60.83</c:v>
                </c:pt>
                <c:pt idx="197">
                  <c:v>61.03</c:v>
                </c:pt>
                <c:pt idx="198">
                  <c:v>61.23</c:v>
                </c:pt>
                <c:pt idx="199">
                  <c:v>61.43</c:v>
                </c:pt>
                <c:pt idx="200">
                  <c:v>61.63</c:v>
                </c:pt>
                <c:pt idx="201">
                  <c:v>61.83</c:v>
                </c:pt>
                <c:pt idx="202">
                  <c:v>62.03</c:v>
                </c:pt>
                <c:pt idx="203">
                  <c:v>62.23</c:v>
                </c:pt>
                <c:pt idx="204">
                  <c:v>62.43</c:v>
                </c:pt>
                <c:pt idx="205">
                  <c:v>62.63</c:v>
                </c:pt>
                <c:pt idx="206">
                  <c:v>62.83</c:v>
                </c:pt>
                <c:pt idx="207">
                  <c:v>63.03</c:v>
                </c:pt>
                <c:pt idx="208">
                  <c:v>63.23</c:v>
                </c:pt>
                <c:pt idx="209">
                  <c:v>63.43</c:v>
                </c:pt>
                <c:pt idx="210">
                  <c:v>63.63</c:v>
                </c:pt>
                <c:pt idx="211">
                  <c:v>63.83</c:v>
                </c:pt>
                <c:pt idx="212">
                  <c:v>64.03</c:v>
                </c:pt>
                <c:pt idx="213">
                  <c:v>64.22999999999999</c:v>
                </c:pt>
                <c:pt idx="214">
                  <c:v>64.430000000000007</c:v>
                </c:pt>
                <c:pt idx="215">
                  <c:v>64.63</c:v>
                </c:pt>
                <c:pt idx="216">
                  <c:v>64.83</c:v>
                </c:pt>
                <c:pt idx="217">
                  <c:v>65.03</c:v>
                </c:pt>
                <c:pt idx="218">
                  <c:v>65.22999999999999</c:v>
                </c:pt>
                <c:pt idx="219">
                  <c:v>65.430000000000007</c:v>
                </c:pt>
                <c:pt idx="220">
                  <c:v>65.63</c:v>
                </c:pt>
                <c:pt idx="221">
                  <c:v>65.83</c:v>
                </c:pt>
                <c:pt idx="222">
                  <c:v>66.03</c:v>
                </c:pt>
                <c:pt idx="223">
                  <c:v>66.22999999999999</c:v>
                </c:pt>
                <c:pt idx="224">
                  <c:v>66.430000000000007</c:v>
                </c:pt>
                <c:pt idx="225">
                  <c:v>66.63</c:v>
                </c:pt>
                <c:pt idx="226">
                  <c:v>66.83</c:v>
                </c:pt>
                <c:pt idx="227">
                  <c:v>67.03</c:v>
                </c:pt>
                <c:pt idx="228">
                  <c:v>67.22999999999999</c:v>
                </c:pt>
                <c:pt idx="229">
                  <c:v>67.430000000000007</c:v>
                </c:pt>
                <c:pt idx="230">
                  <c:v>67.63</c:v>
                </c:pt>
                <c:pt idx="231">
                  <c:v>67.83</c:v>
                </c:pt>
                <c:pt idx="232">
                  <c:v>68.03</c:v>
                </c:pt>
                <c:pt idx="233">
                  <c:v>68.22999999999999</c:v>
                </c:pt>
                <c:pt idx="234">
                  <c:v>68.430000000000007</c:v>
                </c:pt>
                <c:pt idx="235">
                  <c:v>68.63</c:v>
                </c:pt>
                <c:pt idx="236">
                  <c:v>68.83</c:v>
                </c:pt>
                <c:pt idx="237">
                  <c:v>69.03</c:v>
                </c:pt>
                <c:pt idx="238">
                  <c:v>69.22999999999999</c:v>
                </c:pt>
                <c:pt idx="239">
                  <c:v>69.430000000000007</c:v>
                </c:pt>
                <c:pt idx="240">
                  <c:v>69.63</c:v>
                </c:pt>
                <c:pt idx="241">
                  <c:v>69.83</c:v>
                </c:pt>
                <c:pt idx="242">
                  <c:v>70.03</c:v>
                </c:pt>
                <c:pt idx="243">
                  <c:v>70.22999999999999</c:v>
                </c:pt>
                <c:pt idx="244">
                  <c:v>70.430000000000007</c:v>
                </c:pt>
                <c:pt idx="245">
                  <c:v>70.63</c:v>
                </c:pt>
                <c:pt idx="246">
                  <c:v>70.83</c:v>
                </c:pt>
                <c:pt idx="247">
                  <c:v>71.03</c:v>
                </c:pt>
                <c:pt idx="248">
                  <c:v>71.22999999999999</c:v>
                </c:pt>
                <c:pt idx="249">
                  <c:v>71.430000000000007</c:v>
                </c:pt>
                <c:pt idx="250">
                  <c:v>71.63</c:v>
                </c:pt>
                <c:pt idx="251">
                  <c:v>71.83</c:v>
                </c:pt>
                <c:pt idx="252">
                  <c:v>72.03</c:v>
                </c:pt>
                <c:pt idx="253">
                  <c:v>72.22999999999999</c:v>
                </c:pt>
                <c:pt idx="254">
                  <c:v>72.430000000000007</c:v>
                </c:pt>
                <c:pt idx="255">
                  <c:v>72.63</c:v>
                </c:pt>
                <c:pt idx="256">
                  <c:v>72.83</c:v>
                </c:pt>
                <c:pt idx="257">
                  <c:v>73.03</c:v>
                </c:pt>
                <c:pt idx="258">
                  <c:v>73.22999999999999</c:v>
                </c:pt>
                <c:pt idx="259">
                  <c:v>73.430000000000007</c:v>
                </c:pt>
                <c:pt idx="260">
                  <c:v>73.63</c:v>
                </c:pt>
                <c:pt idx="261">
                  <c:v>73.83</c:v>
                </c:pt>
                <c:pt idx="262">
                  <c:v>74.03</c:v>
                </c:pt>
                <c:pt idx="263">
                  <c:v>74.22999999999999</c:v>
                </c:pt>
                <c:pt idx="264">
                  <c:v>74.430000000000007</c:v>
                </c:pt>
                <c:pt idx="265">
                  <c:v>74.63</c:v>
                </c:pt>
                <c:pt idx="266">
                  <c:v>74.83</c:v>
                </c:pt>
                <c:pt idx="267">
                  <c:v>75.03</c:v>
                </c:pt>
                <c:pt idx="268">
                  <c:v>75.22999999999999</c:v>
                </c:pt>
                <c:pt idx="269">
                  <c:v>75.430000000000007</c:v>
                </c:pt>
                <c:pt idx="270">
                  <c:v>75.63</c:v>
                </c:pt>
                <c:pt idx="271">
                  <c:v>75.83</c:v>
                </c:pt>
                <c:pt idx="272">
                  <c:v>76.03</c:v>
                </c:pt>
                <c:pt idx="273">
                  <c:v>76.22999999999999</c:v>
                </c:pt>
                <c:pt idx="274">
                  <c:v>76.430000000000007</c:v>
                </c:pt>
                <c:pt idx="275">
                  <c:v>76.63</c:v>
                </c:pt>
                <c:pt idx="276">
                  <c:v>76.83</c:v>
                </c:pt>
                <c:pt idx="277">
                  <c:v>77.03</c:v>
                </c:pt>
                <c:pt idx="278">
                  <c:v>77.22999999999999</c:v>
                </c:pt>
                <c:pt idx="279">
                  <c:v>77.430000000000007</c:v>
                </c:pt>
                <c:pt idx="280">
                  <c:v>77.63</c:v>
                </c:pt>
                <c:pt idx="281">
                  <c:v>77.83</c:v>
                </c:pt>
                <c:pt idx="282">
                  <c:v>78.03</c:v>
                </c:pt>
                <c:pt idx="283">
                  <c:v>78.22999999999999</c:v>
                </c:pt>
                <c:pt idx="284">
                  <c:v>78.430000000000007</c:v>
                </c:pt>
                <c:pt idx="285">
                  <c:v>78.63</c:v>
                </c:pt>
                <c:pt idx="286">
                  <c:v>78.83</c:v>
                </c:pt>
                <c:pt idx="287">
                  <c:v>79.03</c:v>
                </c:pt>
                <c:pt idx="288">
                  <c:v>79.22999999999999</c:v>
                </c:pt>
                <c:pt idx="289">
                  <c:v>79.430000000000007</c:v>
                </c:pt>
                <c:pt idx="290">
                  <c:v>79.63</c:v>
                </c:pt>
                <c:pt idx="291">
                  <c:v>79.83</c:v>
                </c:pt>
                <c:pt idx="292">
                  <c:v>80.03</c:v>
                </c:pt>
                <c:pt idx="293">
                  <c:v>80.22999999999999</c:v>
                </c:pt>
                <c:pt idx="294">
                  <c:v>80.430000000000007</c:v>
                </c:pt>
                <c:pt idx="295">
                  <c:v>80.63</c:v>
                </c:pt>
                <c:pt idx="296">
                  <c:v>80.83</c:v>
                </c:pt>
                <c:pt idx="297">
                  <c:v>81.03</c:v>
                </c:pt>
                <c:pt idx="298">
                  <c:v>81.22999999999999</c:v>
                </c:pt>
                <c:pt idx="299">
                  <c:v>81.430000000000007</c:v>
                </c:pt>
                <c:pt idx="300">
                  <c:v>81.63</c:v>
                </c:pt>
                <c:pt idx="301">
                  <c:v>81.83</c:v>
                </c:pt>
                <c:pt idx="302">
                  <c:v>82.03</c:v>
                </c:pt>
                <c:pt idx="303">
                  <c:v>82.22999999999999</c:v>
                </c:pt>
                <c:pt idx="304">
                  <c:v>82.43</c:v>
                </c:pt>
                <c:pt idx="305">
                  <c:v>82.63</c:v>
                </c:pt>
                <c:pt idx="306">
                  <c:v>82.83</c:v>
                </c:pt>
                <c:pt idx="307">
                  <c:v>83.03</c:v>
                </c:pt>
                <c:pt idx="308">
                  <c:v>83.22999999999999</c:v>
                </c:pt>
                <c:pt idx="309">
                  <c:v>83.43</c:v>
                </c:pt>
                <c:pt idx="310">
                  <c:v>83.63</c:v>
                </c:pt>
                <c:pt idx="311">
                  <c:v>83.83</c:v>
                </c:pt>
                <c:pt idx="312">
                  <c:v>84.03</c:v>
                </c:pt>
                <c:pt idx="313">
                  <c:v>84.22999999999999</c:v>
                </c:pt>
                <c:pt idx="314">
                  <c:v>84.43</c:v>
                </c:pt>
                <c:pt idx="315">
                  <c:v>84.63</c:v>
                </c:pt>
                <c:pt idx="316">
                  <c:v>84.83</c:v>
                </c:pt>
                <c:pt idx="317">
                  <c:v>85.03</c:v>
                </c:pt>
                <c:pt idx="318">
                  <c:v>85.22999999999999</c:v>
                </c:pt>
                <c:pt idx="319">
                  <c:v>85.43</c:v>
                </c:pt>
                <c:pt idx="320">
                  <c:v>85.63</c:v>
                </c:pt>
                <c:pt idx="321">
                  <c:v>85.830000000000013</c:v>
                </c:pt>
                <c:pt idx="322">
                  <c:v>86.03</c:v>
                </c:pt>
                <c:pt idx="323">
                  <c:v>86.22999999999999</c:v>
                </c:pt>
                <c:pt idx="324">
                  <c:v>86.43</c:v>
                </c:pt>
                <c:pt idx="325">
                  <c:v>86.63</c:v>
                </c:pt>
                <c:pt idx="326">
                  <c:v>86.830000000000013</c:v>
                </c:pt>
                <c:pt idx="327">
                  <c:v>87.03</c:v>
                </c:pt>
                <c:pt idx="328">
                  <c:v>87.22999999999999</c:v>
                </c:pt>
                <c:pt idx="329">
                  <c:v>87.43</c:v>
                </c:pt>
                <c:pt idx="330">
                  <c:v>87.63</c:v>
                </c:pt>
                <c:pt idx="331">
                  <c:v>87.830000000000013</c:v>
                </c:pt>
                <c:pt idx="332">
                  <c:v>88.03</c:v>
                </c:pt>
                <c:pt idx="333">
                  <c:v>88.22999999999999</c:v>
                </c:pt>
                <c:pt idx="334">
                  <c:v>88.43</c:v>
                </c:pt>
                <c:pt idx="335">
                  <c:v>88.63</c:v>
                </c:pt>
                <c:pt idx="336">
                  <c:v>88.830000000000013</c:v>
                </c:pt>
                <c:pt idx="337">
                  <c:v>89.03</c:v>
                </c:pt>
                <c:pt idx="338">
                  <c:v>89.22999999999999</c:v>
                </c:pt>
                <c:pt idx="339">
                  <c:v>89.43</c:v>
                </c:pt>
                <c:pt idx="340">
                  <c:v>89.63</c:v>
                </c:pt>
                <c:pt idx="341">
                  <c:v>89.830000000000013</c:v>
                </c:pt>
                <c:pt idx="342">
                  <c:v>90.03</c:v>
                </c:pt>
                <c:pt idx="343">
                  <c:v>90.22999999999999</c:v>
                </c:pt>
                <c:pt idx="344">
                  <c:v>90.43</c:v>
                </c:pt>
                <c:pt idx="345">
                  <c:v>90.63</c:v>
                </c:pt>
                <c:pt idx="346">
                  <c:v>90.830000000000013</c:v>
                </c:pt>
                <c:pt idx="347">
                  <c:v>91.03</c:v>
                </c:pt>
                <c:pt idx="348">
                  <c:v>91.22999999999999</c:v>
                </c:pt>
                <c:pt idx="349">
                  <c:v>91.43</c:v>
                </c:pt>
                <c:pt idx="350">
                  <c:v>91.63</c:v>
                </c:pt>
                <c:pt idx="351">
                  <c:v>91.830000000000013</c:v>
                </c:pt>
                <c:pt idx="352">
                  <c:v>92.03</c:v>
                </c:pt>
                <c:pt idx="353">
                  <c:v>92.22999999999999</c:v>
                </c:pt>
                <c:pt idx="354">
                  <c:v>92.43</c:v>
                </c:pt>
                <c:pt idx="355">
                  <c:v>92.63</c:v>
                </c:pt>
                <c:pt idx="356">
                  <c:v>92.830000000000013</c:v>
                </c:pt>
                <c:pt idx="357">
                  <c:v>93.03</c:v>
                </c:pt>
                <c:pt idx="358">
                  <c:v>93.22999999999999</c:v>
                </c:pt>
                <c:pt idx="359">
                  <c:v>93.43</c:v>
                </c:pt>
                <c:pt idx="360">
                  <c:v>93.63</c:v>
                </c:pt>
                <c:pt idx="361">
                  <c:v>93.830000000000013</c:v>
                </c:pt>
                <c:pt idx="362">
                  <c:v>94.03</c:v>
                </c:pt>
                <c:pt idx="363">
                  <c:v>94.22999999999999</c:v>
                </c:pt>
                <c:pt idx="364">
                  <c:v>94.43</c:v>
                </c:pt>
                <c:pt idx="365">
                  <c:v>94.63</c:v>
                </c:pt>
                <c:pt idx="366">
                  <c:v>94.830000000000013</c:v>
                </c:pt>
                <c:pt idx="367">
                  <c:v>95.03</c:v>
                </c:pt>
                <c:pt idx="368">
                  <c:v>95.22999999999999</c:v>
                </c:pt>
                <c:pt idx="369">
                  <c:v>95.43</c:v>
                </c:pt>
                <c:pt idx="370">
                  <c:v>95.63</c:v>
                </c:pt>
                <c:pt idx="371">
                  <c:v>95.830000000000013</c:v>
                </c:pt>
                <c:pt idx="372">
                  <c:v>96.03</c:v>
                </c:pt>
                <c:pt idx="373">
                  <c:v>96.22999999999999</c:v>
                </c:pt>
                <c:pt idx="374">
                  <c:v>96.43</c:v>
                </c:pt>
                <c:pt idx="375">
                  <c:v>96.63</c:v>
                </c:pt>
                <c:pt idx="376">
                  <c:v>96.830000000000013</c:v>
                </c:pt>
                <c:pt idx="377">
                  <c:v>97.03</c:v>
                </c:pt>
                <c:pt idx="378">
                  <c:v>97.22999999999999</c:v>
                </c:pt>
                <c:pt idx="379">
                  <c:v>97.43</c:v>
                </c:pt>
                <c:pt idx="380">
                  <c:v>97.63</c:v>
                </c:pt>
                <c:pt idx="381">
                  <c:v>97.830000000000013</c:v>
                </c:pt>
                <c:pt idx="382">
                  <c:v>98.03</c:v>
                </c:pt>
                <c:pt idx="383">
                  <c:v>98.22999999999999</c:v>
                </c:pt>
                <c:pt idx="384">
                  <c:v>98.43</c:v>
                </c:pt>
                <c:pt idx="385">
                  <c:v>98.63</c:v>
                </c:pt>
                <c:pt idx="386">
                  <c:v>98.830000000000013</c:v>
                </c:pt>
                <c:pt idx="387">
                  <c:v>99.03</c:v>
                </c:pt>
                <c:pt idx="388">
                  <c:v>99.22999999999999</c:v>
                </c:pt>
                <c:pt idx="389">
                  <c:v>99.43</c:v>
                </c:pt>
                <c:pt idx="390">
                  <c:v>99.63</c:v>
                </c:pt>
                <c:pt idx="391">
                  <c:v>99.830000000000013</c:v>
                </c:pt>
                <c:pt idx="392">
                  <c:v>100.03</c:v>
                </c:pt>
                <c:pt idx="393">
                  <c:v>100.22999999999999</c:v>
                </c:pt>
                <c:pt idx="394">
                  <c:v>100.43</c:v>
                </c:pt>
                <c:pt idx="395">
                  <c:v>100.63</c:v>
                </c:pt>
                <c:pt idx="396">
                  <c:v>100.83000000000001</c:v>
                </c:pt>
                <c:pt idx="397">
                  <c:v>101.03</c:v>
                </c:pt>
                <c:pt idx="398">
                  <c:v>101.22999999999999</c:v>
                </c:pt>
                <c:pt idx="399">
                  <c:v>101.43</c:v>
                </c:pt>
                <c:pt idx="400">
                  <c:v>101.63</c:v>
                </c:pt>
                <c:pt idx="401">
                  <c:v>101.83000000000001</c:v>
                </c:pt>
                <c:pt idx="402">
                  <c:v>102.03</c:v>
                </c:pt>
                <c:pt idx="403">
                  <c:v>102.22999999999999</c:v>
                </c:pt>
                <c:pt idx="404">
                  <c:v>102.43</c:v>
                </c:pt>
                <c:pt idx="405">
                  <c:v>102.63</c:v>
                </c:pt>
                <c:pt idx="406">
                  <c:v>102.83000000000001</c:v>
                </c:pt>
                <c:pt idx="407">
                  <c:v>103.03</c:v>
                </c:pt>
                <c:pt idx="408">
                  <c:v>103.22999999999999</c:v>
                </c:pt>
                <c:pt idx="409">
                  <c:v>103.43</c:v>
                </c:pt>
                <c:pt idx="410">
                  <c:v>103.63</c:v>
                </c:pt>
                <c:pt idx="411">
                  <c:v>103.83000000000001</c:v>
                </c:pt>
                <c:pt idx="412">
                  <c:v>104.03</c:v>
                </c:pt>
                <c:pt idx="413">
                  <c:v>104.22999999999999</c:v>
                </c:pt>
                <c:pt idx="414">
                  <c:v>104.43</c:v>
                </c:pt>
                <c:pt idx="415">
                  <c:v>104.63</c:v>
                </c:pt>
                <c:pt idx="416">
                  <c:v>104.83000000000001</c:v>
                </c:pt>
                <c:pt idx="417">
                  <c:v>105.03</c:v>
                </c:pt>
                <c:pt idx="418">
                  <c:v>105.22999999999999</c:v>
                </c:pt>
                <c:pt idx="419">
                  <c:v>105.43</c:v>
                </c:pt>
                <c:pt idx="420">
                  <c:v>105.63</c:v>
                </c:pt>
                <c:pt idx="421">
                  <c:v>105.83000000000001</c:v>
                </c:pt>
                <c:pt idx="422">
                  <c:v>106.03</c:v>
                </c:pt>
                <c:pt idx="423">
                  <c:v>106.22999999999999</c:v>
                </c:pt>
                <c:pt idx="424">
                  <c:v>106.43</c:v>
                </c:pt>
                <c:pt idx="425">
                  <c:v>106.63</c:v>
                </c:pt>
                <c:pt idx="426">
                  <c:v>106.83000000000001</c:v>
                </c:pt>
                <c:pt idx="427">
                  <c:v>107.03</c:v>
                </c:pt>
                <c:pt idx="428">
                  <c:v>107.22999999999999</c:v>
                </c:pt>
                <c:pt idx="429">
                  <c:v>107.43</c:v>
                </c:pt>
                <c:pt idx="430">
                  <c:v>107.63</c:v>
                </c:pt>
                <c:pt idx="431">
                  <c:v>107.83000000000001</c:v>
                </c:pt>
                <c:pt idx="432">
                  <c:v>108.03</c:v>
                </c:pt>
                <c:pt idx="433">
                  <c:v>108.22999999999999</c:v>
                </c:pt>
                <c:pt idx="434">
                  <c:v>108.43</c:v>
                </c:pt>
                <c:pt idx="435">
                  <c:v>108.63</c:v>
                </c:pt>
                <c:pt idx="436">
                  <c:v>108.83000000000001</c:v>
                </c:pt>
                <c:pt idx="437">
                  <c:v>109.03</c:v>
                </c:pt>
                <c:pt idx="438">
                  <c:v>109.22999999999999</c:v>
                </c:pt>
                <c:pt idx="439">
                  <c:v>109.43</c:v>
                </c:pt>
                <c:pt idx="440">
                  <c:v>109.63</c:v>
                </c:pt>
                <c:pt idx="441">
                  <c:v>109.83000000000001</c:v>
                </c:pt>
                <c:pt idx="442">
                  <c:v>110.03</c:v>
                </c:pt>
                <c:pt idx="443">
                  <c:v>110.22999999999999</c:v>
                </c:pt>
                <c:pt idx="444">
                  <c:v>110.43</c:v>
                </c:pt>
                <c:pt idx="445">
                  <c:v>110.63</c:v>
                </c:pt>
                <c:pt idx="446">
                  <c:v>110.83000000000001</c:v>
                </c:pt>
                <c:pt idx="447">
                  <c:v>111.03</c:v>
                </c:pt>
                <c:pt idx="448">
                  <c:v>111.22999999999999</c:v>
                </c:pt>
                <c:pt idx="449">
                  <c:v>111.43</c:v>
                </c:pt>
                <c:pt idx="450">
                  <c:v>111.63</c:v>
                </c:pt>
                <c:pt idx="451">
                  <c:v>111.83000000000001</c:v>
                </c:pt>
                <c:pt idx="452">
                  <c:v>112.03</c:v>
                </c:pt>
                <c:pt idx="453">
                  <c:v>112.22999999999999</c:v>
                </c:pt>
                <c:pt idx="454">
                  <c:v>112.43</c:v>
                </c:pt>
                <c:pt idx="455">
                  <c:v>112.63</c:v>
                </c:pt>
                <c:pt idx="456">
                  <c:v>112.83000000000001</c:v>
                </c:pt>
                <c:pt idx="457">
                  <c:v>113.03</c:v>
                </c:pt>
                <c:pt idx="458">
                  <c:v>113.22999999999999</c:v>
                </c:pt>
                <c:pt idx="459">
                  <c:v>113.43</c:v>
                </c:pt>
                <c:pt idx="460">
                  <c:v>113.63</c:v>
                </c:pt>
                <c:pt idx="461">
                  <c:v>113.83000000000001</c:v>
                </c:pt>
                <c:pt idx="462">
                  <c:v>114.03</c:v>
                </c:pt>
                <c:pt idx="463">
                  <c:v>114.22999999999999</c:v>
                </c:pt>
                <c:pt idx="464">
                  <c:v>114.43</c:v>
                </c:pt>
                <c:pt idx="465">
                  <c:v>114.63</c:v>
                </c:pt>
                <c:pt idx="466">
                  <c:v>114.83000000000001</c:v>
                </c:pt>
                <c:pt idx="467">
                  <c:v>115.03</c:v>
                </c:pt>
                <c:pt idx="468">
                  <c:v>115.22999999999999</c:v>
                </c:pt>
                <c:pt idx="469">
                  <c:v>115.43</c:v>
                </c:pt>
                <c:pt idx="470">
                  <c:v>115.63</c:v>
                </c:pt>
                <c:pt idx="471">
                  <c:v>115.83000000000001</c:v>
                </c:pt>
                <c:pt idx="472">
                  <c:v>116.03</c:v>
                </c:pt>
                <c:pt idx="473">
                  <c:v>116.22999999999999</c:v>
                </c:pt>
                <c:pt idx="474">
                  <c:v>116.43</c:v>
                </c:pt>
                <c:pt idx="475">
                  <c:v>116.63</c:v>
                </c:pt>
                <c:pt idx="476">
                  <c:v>116.83000000000001</c:v>
                </c:pt>
                <c:pt idx="477">
                  <c:v>117.03</c:v>
                </c:pt>
                <c:pt idx="478">
                  <c:v>117.22999999999999</c:v>
                </c:pt>
                <c:pt idx="479">
                  <c:v>117.43</c:v>
                </c:pt>
                <c:pt idx="480">
                  <c:v>117.63</c:v>
                </c:pt>
                <c:pt idx="481">
                  <c:v>117.83000000000001</c:v>
                </c:pt>
                <c:pt idx="482">
                  <c:v>118.03</c:v>
                </c:pt>
                <c:pt idx="483">
                  <c:v>118.22999999999999</c:v>
                </c:pt>
                <c:pt idx="484">
                  <c:v>118.43</c:v>
                </c:pt>
                <c:pt idx="485">
                  <c:v>118.63</c:v>
                </c:pt>
                <c:pt idx="486">
                  <c:v>118.83000000000001</c:v>
                </c:pt>
                <c:pt idx="487">
                  <c:v>119.03</c:v>
                </c:pt>
                <c:pt idx="488">
                  <c:v>119.22999999999999</c:v>
                </c:pt>
                <c:pt idx="489">
                  <c:v>119.43</c:v>
                </c:pt>
                <c:pt idx="490">
                  <c:v>119.63</c:v>
                </c:pt>
                <c:pt idx="491">
                  <c:v>119.83000000000001</c:v>
                </c:pt>
                <c:pt idx="492">
                  <c:v>120.03</c:v>
                </c:pt>
                <c:pt idx="493">
                  <c:v>120.22999999999999</c:v>
                </c:pt>
                <c:pt idx="494">
                  <c:v>120.43</c:v>
                </c:pt>
                <c:pt idx="495">
                  <c:v>120.63</c:v>
                </c:pt>
                <c:pt idx="496">
                  <c:v>120.83000000000001</c:v>
                </c:pt>
                <c:pt idx="497">
                  <c:v>121.03</c:v>
                </c:pt>
                <c:pt idx="498">
                  <c:v>121.22999999999999</c:v>
                </c:pt>
                <c:pt idx="499">
                  <c:v>121.43</c:v>
                </c:pt>
                <c:pt idx="500">
                  <c:v>121.63</c:v>
                </c:pt>
                <c:pt idx="501">
                  <c:v>121.83000000000001</c:v>
                </c:pt>
                <c:pt idx="502">
                  <c:v>122.03</c:v>
                </c:pt>
                <c:pt idx="503">
                  <c:v>122.22999999999999</c:v>
                </c:pt>
                <c:pt idx="504">
                  <c:v>122.43</c:v>
                </c:pt>
                <c:pt idx="505">
                  <c:v>122.63</c:v>
                </c:pt>
                <c:pt idx="506">
                  <c:v>122.83000000000001</c:v>
                </c:pt>
                <c:pt idx="507">
                  <c:v>123.03</c:v>
                </c:pt>
                <c:pt idx="508">
                  <c:v>123.22999999999999</c:v>
                </c:pt>
                <c:pt idx="509">
                  <c:v>123.43</c:v>
                </c:pt>
                <c:pt idx="510">
                  <c:v>123.63</c:v>
                </c:pt>
                <c:pt idx="511">
                  <c:v>123.83000000000001</c:v>
                </c:pt>
                <c:pt idx="512">
                  <c:v>124.03</c:v>
                </c:pt>
                <c:pt idx="513">
                  <c:v>124.22999999999999</c:v>
                </c:pt>
                <c:pt idx="514">
                  <c:v>124.43</c:v>
                </c:pt>
                <c:pt idx="515">
                  <c:v>124.63</c:v>
                </c:pt>
                <c:pt idx="516">
                  <c:v>124.83000000000001</c:v>
                </c:pt>
                <c:pt idx="517">
                  <c:v>125.03</c:v>
                </c:pt>
                <c:pt idx="518">
                  <c:v>125.22999999999999</c:v>
                </c:pt>
                <c:pt idx="519">
                  <c:v>125.43</c:v>
                </c:pt>
                <c:pt idx="520">
                  <c:v>125.63</c:v>
                </c:pt>
                <c:pt idx="521">
                  <c:v>125.83000000000001</c:v>
                </c:pt>
                <c:pt idx="522">
                  <c:v>126.03</c:v>
                </c:pt>
                <c:pt idx="523">
                  <c:v>126.22999999999999</c:v>
                </c:pt>
                <c:pt idx="524">
                  <c:v>126.43</c:v>
                </c:pt>
                <c:pt idx="525">
                  <c:v>126.63</c:v>
                </c:pt>
                <c:pt idx="526">
                  <c:v>126.83000000000001</c:v>
                </c:pt>
                <c:pt idx="527">
                  <c:v>127.03</c:v>
                </c:pt>
                <c:pt idx="528">
                  <c:v>127.22999999999999</c:v>
                </c:pt>
                <c:pt idx="529">
                  <c:v>127.43</c:v>
                </c:pt>
                <c:pt idx="530">
                  <c:v>127.63</c:v>
                </c:pt>
                <c:pt idx="531">
                  <c:v>127.83000000000001</c:v>
                </c:pt>
                <c:pt idx="532">
                  <c:v>128.03</c:v>
                </c:pt>
                <c:pt idx="533">
                  <c:v>128.22999999999999</c:v>
                </c:pt>
                <c:pt idx="534">
                  <c:v>128.43</c:v>
                </c:pt>
                <c:pt idx="535">
                  <c:v>128.63</c:v>
                </c:pt>
                <c:pt idx="536">
                  <c:v>128.83000000000001</c:v>
                </c:pt>
                <c:pt idx="537">
                  <c:v>129.03</c:v>
                </c:pt>
                <c:pt idx="538">
                  <c:v>129.22999999999999</c:v>
                </c:pt>
                <c:pt idx="539">
                  <c:v>129.43</c:v>
                </c:pt>
                <c:pt idx="540">
                  <c:v>129.63</c:v>
                </c:pt>
                <c:pt idx="541">
                  <c:v>129.83000000000001</c:v>
                </c:pt>
                <c:pt idx="542">
                  <c:v>130.03</c:v>
                </c:pt>
                <c:pt idx="543">
                  <c:v>130.22999999999999</c:v>
                </c:pt>
                <c:pt idx="544">
                  <c:v>130.43</c:v>
                </c:pt>
                <c:pt idx="545">
                  <c:v>130.63</c:v>
                </c:pt>
                <c:pt idx="546">
                  <c:v>130.83000000000001</c:v>
                </c:pt>
                <c:pt idx="547">
                  <c:v>131.03</c:v>
                </c:pt>
                <c:pt idx="548">
                  <c:v>131.22999999999999</c:v>
                </c:pt>
                <c:pt idx="549">
                  <c:v>131.43</c:v>
                </c:pt>
                <c:pt idx="550">
                  <c:v>131.63</c:v>
                </c:pt>
                <c:pt idx="551">
                  <c:v>131.83000000000001</c:v>
                </c:pt>
                <c:pt idx="552">
                  <c:v>132.03</c:v>
                </c:pt>
                <c:pt idx="553">
                  <c:v>132.22999999999999</c:v>
                </c:pt>
                <c:pt idx="554">
                  <c:v>132.43</c:v>
                </c:pt>
                <c:pt idx="555">
                  <c:v>132.63</c:v>
                </c:pt>
                <c:pt idx="556">
                  <c:v>132.83000000000001</c:v>
                </c:pt>
                <c:pt idx="557">
                  <c:v>133.03</c:v>
                </c:pt>
                <c:pt idx="558">
                  <c:v>133.22999999999999</c:v>
                </c:pt>
                <c:pt idx="559">
                  <c:v>133.43</c:v>
                </c:pt>
                <c:pt idx="560">
                  <c:v>133.63</c:v>
                </c:pt>
                <c:pt idx="561">
                  <c:v>133.83000000000001</c:v>
                </c:pt>
                <c:pt idx="562">
                  <c:v>134.03</c:v>
                </c:pt>
                <c:pt idx="563">
                  <c:v>134.22999999999999</c:v>
                </c:pt>
                <c:pt idx="564">
                  <c:v>134.43</c:v>
                </c:pt>
                <c:pt idx="565">
                  <c:v>134.63</c:v>
                </c:pt>
                <c:pt idx="566">
                  <c:v>134.83000000000001</c:v>
                </c:pt>
                <c:pt idx="567">
                  <c:v>135.03</c:v>
                </c:pt>
                <c:pt idx="568">
                  <c:v>135.22999999999999</c:v>
                </c:pt>
                <c:pt idx="569">
                  <c:v>135.43</c:v>
                </c:pt>
                <c:pt idx="570">
                  <c:v>135.63</c:v>
                </c:pt>
                <c:pt idx="571">
                  <c:v>135.83000000000001</c:v>
                </c:pt>
                <c:pt idx="572">
                  <c:v>136.03</c:v>
                </c:pt>
                <c:pt idx="573">
                  <c:v>136.22999999999999</c:v>
                </c:pt>
                <c:pt idx="574">
                  <c:v>136.43</c:v>
                </c:pt>
                <c:pt idx="575">
                  <c:v>136.63</c:v>
                </c:pt>
                <c:pt idx="576">
                  <c:v>136.83000000000001</c:v>
                </c:pt>
                <c:pt idx="577">
                  <c:v>137.03</c:v>
                </c:pt>
                <c:pt idx="578">
                  <c:v>137.22999999999999</c:v>
                </c:pt>
                <c:pt idx="579">
                  <c:v>137.43</c:v>
                </c:pt>
                <c:pt idx="580">
                  <c:v>137.63</c:v>
                </c:pt>
                <c:pt idx="581">
                  <c:v>137.83000000000001</c:v>
                </c:pt>
                <c:pt idx="582">
                  <c:v>138.03</c:v>
                </c:pt>
                <c:pt idx="583">
                  <c:v>138.22999999999999</c:v>
                </c:pt>
                <c:pt idx="584">
                  <c:v>138.43</c:v>
                </c:pt>
                <c:pt idx="585">
                  <c:v>138.63</c:v>
                </c:pt>
                <c:pt idx="586">
                  <c:v>138.83000000000001</c:v>
                </c:pt>
                <c:pt idx="587">
                  <c:v>139.03</c:v>
                </c:pt>
                <c:pt idx="588">
                  <c:v>139.22999999999999</c:v>
                </c:pt>
                <c:pt idx="589">
                  <c:v>139.43</c:v>
                </c:pt>
                <c:pt idx="590">
                  <c:v>139.63</c:v>
                </c:pt>
                <c:pt idx="591">
                  <c:v>139.83000000000001</c:v>
                </c:pt>
                <c:pt idx="592">
                  <c:v>140.03</c:v>
                </c:pt>
                <c:pt idx="593">
                  <c:v>140.22999999999999</c:v>
                </c:pt>
                <c:pt idx="594">
                  <c:v>140.43</c:v>
                </c:pt>
                <c:pt idx="595">
                  <c:v>140.63</c:v>
                </c:pt>
                <c:pt idx="596">
                  <c:v>140.83000000000001</c:v>
                </c:pt>
                <c:pt idx="597">
                  <c:v>141.03</c:v>
                </c:pt>
                <c:pt idx="598">
                  <c:v>141.22999999999999</c:v>
                </c:pt>
                <c:pt idx="599">
                  <c:v>141.43</c:v>
                </c:pt>
                <c:pt idx="600">
                  <c:v>141.63</c:v>
                </c:pt>
                <c:pt idx="601">
                  <c:v>141.83000000000001</c:v>
                </c:pt>
                <c:pt idx="602">
                  <c:v>142.03</c:v>
                </c:pt>
                <c:pt idx="603">
                  <c:v>142.22999999999999</c:v>
                </c:pt>
                <c:pt idx="604">
                  <c:v>142.43</c:v>
                </c:pt>
                <c:pt idx="605">
                  <c:v>142.63</c:v>
                </c:pt>
                <c:pt idx="606">
                  <c:v>142.83000000000001</c:v>
                </c:pt>
                <c:pt idx="607">
                  <c:v>143.03</c:v>
                </c:pt>
                <c:pt idx="608">
                  <c:v>143.22999999999999</c:v>
                </c:pt>
                <c:pt idx="609">
                  <c:v>143.43</c:v>
                </c:pt>
                <c:pt idx="610">
                  <c:v>143.63</c:v>
                </c:pt>
                <c:pt idx="611">
                  <c:v>143.83000000000001</c:v>
                </c:pt>
                <c:pt idx="612">
                  <c:v>144.03</c:v>
                </c:pt>
                <c:pt idx="613">
                  <c:v>144.22999999999999</c:v>
                </c:pt>
                <c:pt idx="614">
                  <c:v>144.43</c:v>
                </c:pt>
                <c:pt idx="615">
                  <c:v>144.63</c:v>
                </c:pt>
                <c:pt idx="616">
                  <c:v>144.83000000000001</c:v>
                </c:pt>
                <c:pt idx="617">
                  <c:v>145.03</c:v>
                </c:pt>
                <c:pt idx="618">
                  <c:v>145.22999999999999</c:v>
                </c:pt>
                <c:pt idx="619">
                  <c:v>145.43</c:v>
                </c:pt>
                <c:pt idx="620">
                  <c:v>145.63</c:v>
                </c:pt>
                <c:pt idx="621">
                  <c:v>145.83000000000001</c:v>
                </c:pt>
                <c:pt idx="622">
                  <c:v>146.03</c:v>
                </c:pt>
                <c:pt idx="623">
                  <c:v>146.22999999999999</c:v>
                </c:pt>
                <c:pt idx="624">
                  <c:v>146.43</c:v>
                </c:pt>
                <c:pt idx="625">
                  <c:v>146.63</c:v>
                </c:pt>
                <c:pt idx="626">
                  <c:v>146.83000000000001</c:v>
                </c:pt>
                <c:pt idx="627">
                  <c:v>147.03</c:v>
                </c:pt>
                <c:pt idx="628">
                  <c:v>147.22999999999999</c:v>
                </c:pt>
                <c:pt idx="629">
                  <c:v>147.43</c:v>
                </c:pt>
                <c:pt idx="630">
                  <c:v>147.63</c:v>
                </c:pt>
                <c:pt idx="631">
                  <c:v>147.83000000000001</c:v>
                </c:pt>
                <c:pt idx="632">
                  <c:v>148.03</c:v>
                </c:pt>
                <c:pt idx="633">
                  <c:v>148.22999999999999</c:v>
                </c:pt>
                <c:pt idx="634">
                  <c:v>148.43</c:v>
                </c:pt>
                <c:pt idx="635">
                  <c:v>148.63</c:v>
                </c:pt>
                <c:pt idx="636">
                  <c:v>148.83000000000001</c:v>
                </c:pt>
                <c:pt idx="637">
                  <c:v>149.03</c:v>
                </c:pt>
                <c:pt idx="638">
                  <c:v>149.22999999999999</c:v>
                </c:pt>
                <c:pt idx="639">
                  <c:v>149.43</c:v>
                </c:pt>
                <c:pt idx="640">
                  <c:v>149.63</c:v>
                </c:pt>
                <c:pt idx="641">
                  <c:v>149.83000000000001</c:v>
                </c:pt>
                <c:pt idx="642">
                  <c:v>150.03</c:v>
                </c:pt>
                <c:pt idx="643">
                  <c:v>150.23000000000002</c:v>
                </c:pt>
                <c:pt idx="644">
                  <c:v>150.43</c:v>
                </c:pt>
                <c:pt idx="645">
                  <c:v>150.63</c:v>
                </c:pt>
                <c:pt idx="646">
                  <c:v>150.83000000000001</c:v>
                </c:pt>
                <c:pt idx="647">
                  <c:v>151.03</c:v>
                </c:pt>
                <c:pt idx="648">
                  <c:v>151.23000000000002</c:v>
                </c:pt>
                <c:pt idx="649">
                  <c:v>151.43</c:v>
                </c:pt>
                <c:pt idx="650">
                  <c:v>151.63</c:v>
                </c:pt>
                <c:pt idx="651">
                  <c:v>151.83000000000001</c:v>
                </c:pt>
                <c:pt idx="652">
                  <c:v>152.03</c:v>
                </c:pt>
                <c:pt idx="653">
                  <c:v>152.23000000000002</c:v>
                </c:pt>
                <c:pt idx="654">
                  <c:v>152.43</c:v>
                </c:pt>
                <c:pt idx="655">
                  <c:v>152.63</c:v>
                </c:pt>
                <c:pt idx="656">
                  <c:v>152.83000000000001</c:v>
                </c:pt>
                <c:pt idx="657">
                  <c:v>153.03</c:v>
                </c:pt>
                <c:pt idx="658">
                  <c:v>153.23000000000002</c:v>
                </c:pt>
                <c:pt idx="659">
                  <c:v>153.43</c:v>
                </c:pt>
                <c:pt idx="660">
                  <c:v>153.63</c:v>
                </c:pt>
                <c:pt idx="661">
                  <c:v>153.83000000000001</c:v>
                </c:pt>
                <c:pt idx="662">
                  <c:v>154.03</c:v>
                </c:pt>
                <c:pt idx="663">
                  <c:v>154.23000000000002</c:v>
                </c:pt>
                <c:pt idx="664">
                  <c:v>154.43</c:v>
                </c:pt>
                <c:pt idx="665">
                  <c:v>154.63</c:v>
                </c:pt>
                <c:pt idx="666">
                  <c:v>154.83000000000001</c:v>
                </c:pt>
                <c:pt idx="667">
                  <c:v>155.03</c:v>
                </c:pt>
                <c:pt idx="668">
                  <c:v>155.23000000000002</c:v>
                </c:pt>
                <c:pt idx="669">
                  <c:v>155.43</c:v>
                </c:pt>
                <c:pt idx="670">
                  <c:v>155.63</c:v>
                </c:pt>
                <c:pt idx="671">
                  <c:v>155.83000000000001</c:v>
                </c:pt>
                <c:pt idx="672">
                  <c:v>156.03</c:v>
                </c:pt>
                <c:pt idx="673">
                  <c:v>156.23000000000002</c:v>
                </c:pt>
                <c:pt idx="674">
                  <c:v>156.43</c:v>
                </c:pt>
                <c:pt idx="675">
                  <c:v>156.63</c:v>
                </c:pt>
                <c:pt idx="676">
                  <c:v>156.83000000000001</c:v>
                </c:pt>
                <c:pt idx="677">
                  <c:v>157.03</c:v>
                </c:pt>
                <c:pt idx="678">
                  <c:v>157.23000000000002</c:v>
                </c:pt>
                <c:pt idx="679">
                  <c:v>157.43</c:v>
                </c:pt>
                <c:pt idx="680">
                  <c:v>157.63</c:v>
                </c:pt>
                <c:pt idx="681">
                  <c:v>157.83000000000001</c:v>
                </c:pt>
                <c:pt idx="682">
                  <c:v>158.03</c:v>
                </c:pt>
                <c:pt idx="683">
                  <c:v>158.23000000000002</c:v>
                </c:pt>
                <c:pt idx="684">
                  <c:v>158.43</c:v>
                </c:pt>
                <c:pt idx="685">
                  <c:v>158.63</c:v>
                </c:pt>
                <c:pt idx="686">
                  <c:v>158.83000000000001</c:v>
                </c:pt>
                <c:pt idx="687">
                  <c:v>159.03</c:v>
                </c:pt>
                <c:pt idx="688">
                  <c:v>159.23000000000002</c:v>
                </c:pt>
                <c:pt idx="689">
                  <c:v>159.43</c:v>
                </c:pt>
                <c:pt idx="690">
                  <c:v>159.63</c:v>
                </c:pt>
                <c:pt idx="691">
                  <c:v>159.83000000000001</c:v>
                </c:pt>
                <c:pt idx="692">
                  <c:v>160.03</c:v>
                </c:pt>
                <c:pt idx="693">
                  <c:v>160.23000000000002</c:v>
                </c:pt>
                <c:pt idx="694">
                  <c:v>160.43</c:v>
                </c:pt>
                <c:pt idx="695">
                  <c:v>160.63</c:v>
                </c:pt>
                <c:pt idx="696">
                  <c:v>160.83000000000001</c:v>
                </c:pt>
                <c:pt idx="697">
                  <c:v>161.03</c:v>
                </c:pt>
                <c:pt idx="698">
                  <c:v>161.23000000000002</c:v>
                </c:pt>
                <c:pt idx="699">
                  <c:v>161.43</c:v>
                </c:pt>
                <c:pt idx="700">
                  <c:v>161.63</c:v>
                </c:pt>
                <c:pt idx="701">
                  <c:v>161.83000000000001</c:v>
                </c:pt>
                <c:pt idx="702">
                  <c:v>162.03</c:v>
                </c:pt>
                <c:pt idx="703">
                  <c:v>162.23000000000002</c:v>
                </c:pt>
                <c:pt idx="704">
                  <c:v>162.43</c:v>
                </c:pt>
                <c:pt idx="705">
                  <c:v>162.63</c:v>
                </c:pt>
                <c:pt idx="706">
                  <c:v>162.83000000000001</c:v>
                </c:pt>
                <c:pt idx="707">
                  <c:v>163.03</c:v>
                </c:pt>
                <c:pt idx="708">
                  <c:v>163.23000000000002</c:v>
                </c:pt>
                <c:pt idx="709">
                  <c:v>163.43</c:v>
                </c:pt>
                <c:pt idx="710">
                  <c:v>163.63</c:v>
                </c:pt>
                <c:pt idx="711">
                  <c:v>163.83000000000001</c:v>
                </c:pt>
                <c:pt idx="712">
                  <c:v>164.03</c:v>
                </c:pt>
                <c:pt idx="713">
                  <c:v>164.23000000000002</c:v>
                </c:pt>
                <c:pt idx="714">
                  <c:v>164.43</c:v>
                </c:pt>
                <c:pt idx="715">
                  <c:v>164.63</c:v>
                </c:pt>
                <c:pt idx="716">
                  <c:v>164.83</c:v>
                </c:pt>
                <c:pt idx="717">
                  <c:v>165.03</c:v>
                </c:pt>
                <c:pt idx="718">
                  <c:v>165.23000000000002</c:v>
                </c:pt>
                <c:pt idx="719">
                  <c:v>165.43</c:v>
                </c:pt>
                <c:pt idx="720">
                  <c:v>165.63</c:v>
                </c:pt>
                <c:pt idx="721">
                  <c:v>165.83</c:v>
                </c:pt>
                <c:pt idx="722">
                  <c:v>166.03</c:v>
                </c:pt>
                <c:pt idx="723">
                  <c:v>166.23000000000002</c:v>
                </c:pt>
                <c:pt idx="724">
                  <c:v>166.43</c:v>
                </c:pt>
                <c:pt idx="725">
                  <c:v>166.63</c:v>
                </c:pt>
                <c:pt idx="726">
                  <c:v>166.83</c:v>
                </c:pt>
                <c:pt idx="727">
                  <c:v>167.03</c:v>
                </c:pt>
                <c:pt idx="728">
                  <c:v>167.23000000000002</c:v>
                </c:pt>
                <c:pt idx="729">
                  <c:v>167.43</c:v>
                </c:pt>
                <c:pt idx="730">
                  <c:v>167.63</c:v>
                </c:pt>
                <c:pt idx="731">
                  <c:v>167.83</c:v>
                </c:pt>
                <c:pt idx="732">
                  <c:v>168.03</c:v>
                </c:pt>
                <c:pt idx="733">
                  <c:v>168.23000000000002</c:v>
                </c:pt>
                <c:pt idx="734">
                  <c:v>168.43</c:v>
                </c:pt>
                <c:pt idx="735">
                  <c:v>168.63</c:v>
                </c:pt>
                <c:pt idx="736">
                  <c:v>168.83</c:v>
                </c:pt>
                <c:pt idx="737">
                  <c:v>169.03</c:v>
                </c:pt>
                <c:pt idx="738">
                  <c:v>169.23000000000002</c:v>
                </c:pt>
                <c:pt idx="739">
                  <c:v>169.43</c:v>
                </c:pt>
                <c:pt idx="740">
                  <c:v>169.63</c:v>
                </c:pt>
                <c:pt idx="741">
                  <c:v>169.83</c:v>
                </c:pt>
                <c:pt idx="742">
                  <c:v>170.03</c:v>
                </c:pt>
                <c:pt idx="743">
                  <c:v>170.23000000000002</c:v>
                </c:pt>
                <c:pt idx="744">
                  <c:v>170.43</c:v>
                </c:pt>
                <c:pt idx="745">
                  <c:v>170.63</c:v>
                </c:pt>
                <c:pt idx="746">
                  <c:v>170.83</c:v>
                </c:pt>
                <c:pt idx="747">
                  <c:v>171.03</c:v>
                </c:pt>
                <c:pt idx="748">
                  <c:v>171.23000000000002</c:v>
                </c:pt>
                <c:pt idx="749">
                  <c:v>171.43</c:v>
                </c:pt>
                <c:pt idx="750">
                  <c:v>171.63</c:v>
                </c:pt>
                <c:pt idx="751">
                  <c:v>171.83</c:v>
                </c:pt>
                <c:pt idx="752">
                  <c:v>172.03</c:v>
                </c:pt>
                <c:pt idx="753">
                  <c:v>172.23000000000002</c:v>
                </c:pt>
                <c:pt idx="754">
                  <c:v>172.43</c:v>
                </c:pt>
                <c:pt idx="755">
                  <c:v>172.63</c:v>
                </c:pt>
                <c:pt idx="756">
                  <c:v>172.83</c:v>
                </c:pt>
                <c:pt idx="757">
                  <c:v>173.03</c:v>
                </c:pt>
                <c:pt idx="758">
                  <c:v>173.23000000000002</c:v>
                </c:pt>
                <c:pt idx="759">
                  <c:v>173.43</c:v>
                </c:pt>
                <c:pt idx="760">
                  <c:v>173.63</c:v>
                </c:pt>
                <c:pt idx="761">
                  <c:v>173.83</c:v>
                </c:pt>
                <c:pt idx="762">
                  <c:v>174.03</c:v>
                </c:pt>
                <c:pt idx="763">
                  <c:v>174.23000000000002</c:v>
                </c:pt>
                <c:pt idx="764">
                  <c:v>174.43</c:v>
                </c:pt>
                <c:pt idx="765">
                  <c:v>174.63</c:v>
                </c:pt>
                <c:pt idx="766">
                  <c:v>174.83</c:v>
                </c:pt>
                <c:pt idx="767">
                  <c:v>175.03</c:v>
                </c:pt>
                <c:pt idx="768">
                  <c:v>175.23000000000002</c:v>
                </c:pt>
                <c:pt idx="769">
                  <c:v>175.43</c:v>
                </c:pt>
                <c:pt idx="770">
                  <c:v>175.63</c:v>
                </c:pt>
                <c:pt idx="771">
                  <c:v>175.83</c:v>
                </c:pt>
                <c:pt idx="772">
                  <c:v>176.03</c:v>
                </c:pt>
                <c:pt idx="773">
                  <c:v>176.23000000000002</c:v>
                </c:pt>
                <c:pt idx="774">
                  <c:v>176.43</c:v>
                </c:pt>
                <c:pt idx="775">
                  <c:v>176.63</c:v>
                </c:pt>
                <c:pt idx="776">
                  <c:v>176.83</c:v>
                </c:pt>
                <c:pt idx="777">
                  <c:v>177.03</c:v>
                </c:pt>
                <c:pt idx="778">
                  <c:v>177.23000000000002</c:v>
                </c:pt>
                <c:pt idx="779">
                  <c:v>177.43</c:v>
                </c:pt>
                <c:pt idx="780">
                  <c:v>177.63</c:v>
                </c:pt>
                <c:pt idx="781">
                  <c:v>177.83</c:v>
                </c:pt>
                <c:pt idx="782">
                  <c:v>178.03</c:v>
                </c:pt>
                <c:pt idx="783">
                  <c:v>178.23000000000002</c:v>
                </c:pt>
                <c:pt idx="784">
                  <c:v>178.43</c:v>
                </c:pt>
                <c:pt idx="785">
                  <c:v>178.63</c:v>
                </c:pt>
                <c:pt idx="786">
                  <c:v>178.83</c:v>
                </c:pt>
                <c:pt idx="787">
                  <c:v>179.03</c:v>
                </c:pt>
                <c:pt idx="788">
                  <c:v>179.23000000000002</c:v>
                </c:pt>
                <c:pt idx="789">
                  <c:v>179.43</c:v>
                </c:pt>
                <c:pt idx="790">
                  <c:v>179.63</c:v>
                </c:pt>
                <c:pt idx="791">
                  <c:v>179.83</c:v>
                </c:pt>
                <c:pt idx="792">
                  <c:v>180.03</c:v>
                </c:pt>
                <c:pt idx="793">
                  <c:v>180.23000000000002</c:v>
                </c:pt>
                <c:pt idx="794">
                  <c:v>180.43</c:v>
                </c:pt>
                <c:pt idx="795">
                  <c:v>180.63</c:v>
                </c:pt>
                <c:pt idx="796">
                  <c:v>180.83</c:v>
                </c:pt>
                <c:pt idx="797">
                  <c:v>181.03</c:v>
                </c:pt>
                <c:pt idx="798">
                  <c:v>181.23000000000002</c:v>
                </c:pt>
                <c:pt idx="799">
                  <c:v>181.43</c:v>
                </c:pt>
                <c:pt idx="800">
                  <c:v>181.63</c:v>
                </c:pt>
                <c:pt idx="801">
                  <c:v>181.83</c:v>
                </c:pt>
                <c:pt idx="802">
                  <c:v>182.03</c:v>
                </c:pt>
                <c:pt idx="803">
                  <c:v>182.23000000000002</c:v>
                </c:pt>
                <c:pt idx="804">
                  <c:v>182.43</c:v>
                </c:pt>
                <c:pt idx="805">
                  <c:v>182.63</c:v>
                </c:pt>
                <c:pt idx="806">
                  <c:v>182.83</c:v>
                </c:pt>
                <c:pt idx="807">
                  <c:v>183.03</c:v>
                </c:pt>
                <c:pt idx="808">
                  <c:v>183.23000000000002</c:v>
                </c:pt>
                <c:pt idx="809">
                  <c:v>183.43</c:v>
                </c:pt>
                <c:pt idx="810">
                  <c:v>183.63</c:v>
                </c:pt>
                <c:pt idx="811">
                  <c:v>183.83</c:v>
                </c:pt>
                <c:pt idx="812">
                  <c:v>184.03</c:v>
                </c:pt>
                <c:pt idx="813">
                  <c:v>184.23000000000002</c:v>
                </c:pt>
                <c:pt idx="814">
                  <c:v>184.43</c:v>
                </c:pt>
                <c:pt idx="815">
                  <c:v>184.63</c:v>
                </c:pt>
                <c:pt idx="816">
                  <c:v>184.83</c:v>
                </c:pt>
                <c:pt idx="817">
                  <c:v>185.03</c:v>
                </c:pt>
                <c:pt idx="818">
                  <c:v>185.23000000000002</c:v>
                </c:pt>
                <c:pt idx="819">
                  <c:v>185.43</c:v>
                </c:pt>
                <c:pt idx="820">
                  <c:v>185.63</c:v>
                </c:pt>
                <c:pt idx="821">
                  <c:v>185.83</c:v>
                </c:pt>
                <c:pt idx="822">
                  <c:v>186.03</c:v>
                </c:pt>
                <c:pt idx="823">
                  <c:v>186.23000000000002</c:v>
                </c:pt>
                <c:pt idx="824">
                  <c:v>186.43</c:v>
                </c:pt>
                <c:pt idx="825">
                  <c:v>186.63</c:v>
                </c:pt>
                <c:pt idx="826">
                  <c:v>186.83</c:v>
                </c:pt>
                <c:pt idx="827">
                  <c:v>187.03</c:v>
                </c:pt>
                <c:pt idx="828">
                  <c:v>187.23000000000002</c:v>
                </c:pt>
                <c:pt idx="829">
                  <c:v>187.43</c:v>
                </c:pt>
                <c:pt idx="830">
                  <c:v>187.63</c:v>
                </c:pt>
                <c:pt idx="831">
                  <c:v>187.83</c:v>
                </c:pt>
                <c:pt idx="832">
                  <c:v>188.03</c:v>
                </c:pt>
                <c:pt idx="833">
                  <c:v>188.23000000000002</c:v>
                </c:pt>
                <c:pt idx="834">
                  <c:v>188.43</c:v>
                </c:pt>
                <c:pt idx="835">
                  <c:v>188.63</c:v>
                </c:pt>
                <c:pt idx="836">
                  <c:v>188.83</c:v>
                </c:pt>
                <c:pt idx="837">
                  <c:v>189.03</c:v>
                </c:pt>
                <c:pt idx="838">
                  <c:v>189.23000000000002</c:v>
                </c:pt>
                <c:pt idx="839">
                  <c:v>189.43</c:v>
                </c:pt>
                <c:pt idx="840">
                  <c:v>189.63</c:v>
                </c:pt>
                <c:pt idx="841">
                  <c:v>189.83</c:v>
                </c:pt>
                <c:pt idx="842">
                  <c:v>190.03</c:v>
                </c:pt>
                <c:pt idx="843">
                  <c:v>190.23000000000002</c:v>
                </c:pt>
                <c:pt idx="844">
                  <c:v>190.43</c:v>
                </c:pt>
                <c:pt idx="845">
                  <c:v>190.63</c:v>
                </c:pt>
                <c:pt idx="846">
                  <c:v>190.83</c:v>
                </c:pt>
                <c:pt idx="847">
                  <c:v>191.03</c:v>
                </c:pt>
                <c:pt idx="848">
                  <c:v>191.23000000000002</c:v>
                </c:pt>
                <c:pt idx="849">
                  <c:v>191.43</c:v>
                </c:pt>
                <c:pt idx="850">
                  <c:v>191.63</c:v>
                </c:pt>
                <c:pt idx="851">
                  <c:v>191.83</c:v>
                </c:pt>
                <c:pt idx="852">
                  <c:v>192.03</c:v>
                </c:pt>
                <c:pt idx="853">
                  <c:v>192.23000000000002</c:v>
                </c:pt>
                <c:pt idx="854">
                  <c:v>192.43</c:v>
                </c:pt>
                <c:pt idx="855">
                  <c:v>192.63</c:v>
                </c:pt>
                <c:pt idx="856">
                  <c:v>192.83</c:v>
                </c:pt>
                <c:pt idx="857">
                  <c:v>193.03</c:v>
                </c:pt>
                <c:pt idx="858">
                  <c:v>193.23000000000002</c:v>
                </c:pt>
                <c:pt idx="859">
                  <c:v>193.43</c:v>
                </c:pt>
                <c:pt idx="860">
                  <c:v>193.63</c:v>
                </c:pt>
                <c:pt idx="861">
                  <c:v>193.83</c:v>
                </c:pt>
                <c:pt idx="862">
                  <c:v>194.03</c:v>
                </c:pt>
                <c:pt idx="863">
                  <c:v>194.23000000000002</c:v>
                </c:pt>
                <c:pt idx="864">
                  <c:v>194.43</c:v>
                </c:pt>
                <c:pt idx="865">
                  <c:v>194.63</c:v>
                </c:pt>
                <c:pt idx="866">
                  <c:v>194.83</c:v>
                </c:pt>
                <c:pt idx="867">
                  <c:v>195.03</c:v>
                </c:pt>
                <c:pt idx="868">
                  <c:v>195.23000000000002</c:v>
                </c:pt>
                <c:pt idx="869">
                  <c:v>195.43</c:v>
                </c:pt>
                <c:pt idx="870">
                  <c:v>195.63</c:v>
                </c:pt>
                <c:pt idx="871">
                  <c:v>195.83</c:v>
                </c:pt>
                <c:pt idx="872">
                  <c:v>196.03</c:v>
                </c:pt>
                <c:pt idx="873">
                  <c:v>196.23000000000002</c:v>
                </c:pt>
                <c:pt idx="874">
                  <c:v>196.43</c:v>
                </c:pt>
                <c:pt idx="875">
                  <c:v>196.63</c:v>
                </c:pt>
                <c:pt idx="876">
                  <c:v>196.83</c:v>
                </c:pt>
                <c:pt idx="877">
                  <c:v>197.03</c:v>
                </c:pt>
                <c:pt idx="878">
                  <c:v>197.23000000000002</c:v>
                </c:pt>
                <c:pt idx="879">
                  <c:v>197.43</c:v>
                </c:pt>
                <c:pt idx="880">
                  <c:v>197.63</c:v>
                </c:pt>
                <c:pt idx="881">
                  <c:v>197.83</c:v>
                </c:pt>
                <c:pt idx="882">
                  <c:v>198.03</c:v>
                </c:pt>
                <c:pt idx="883">
                  <c:v>198.23000000000002</c:v>
                </c:pt>
                <c:pt idx="884">
                  <c:v>198.43</c:v>
                </c:pt>
                <c:pt idx="885">
                  <c:v>198.63</c:v>
                </c:pt>
                <c:pt idx="886">
                  <c:v>198.83</c:v>
                </c:pt>
                <c:pt idx="887">
                  <c:v>199.03</c:v>
                </c:pt>
                <c:pt idx="888">
                  <c:v>199.23000000000002</c:v>
                </c:pt>
                <c:pt idx="889">
                  <c:v>199.43</c:v>
                </c:pt>
                <c:pt idx="890">
                  <c:v>199.63</c:v>
                </c:pt>
                <c:pt idx="891">
                  <c:v>199.83</c:v>
                </c:pt>
                <c:pt idx="892">
                  <c:v>200.03</c:v>
                </c:pt>
                <c:pt idx="893">
                  <c:v>200.23000000000002</c:v>
                </c:pt>
                <c:pt idx="894">
                  <c:v>200.43</c:v>
                </c:pt>
                <c:pt idx="895">
                  <c:v>200.63</c:v>
                </c:pt>
                <c:pt idx="896">
                  <c:v>200.83</c:v>
                </c:pt>
                <c:pt idx="897">
                  <c:v>201.03</c:v>
                </c:pt>
                <c:pt idx="898">
                  <c:v>201.23000000000002</c:v>
                </c:pt>
                <c:pt idx="899">
                  <c:v>201.43</c:v>
                </c:pt>
                <c:pt idx="900">
                  <c:v>201.63</c:v>
                </c:pt>
                <c:pt idx="901">
                  <c:v>201.83</c:v>
                </c:pt>
                <c:pt idx="902">
                  <c:v>202.03</c:v>
                </c:pt>
                <c:pt idx="903">
                  <c:v>202.23000000000002</c:v>
                </c:pt>
                <c:pt idx="904">
                  <c:v>202.43</c:v>
                </c:pt>
                <c:pt idx="905">
                  <c:v>202.63</c:v>
                </c:pt>
                <c:pt idx="906">
                  <c:v>202.83</c:v>
                </c:pt>
                <c:pt idx="907">
                  <c:v>203.03</c:v>
                </c:pt>
                <c:pt idx="908">
                  <c:v>203.23000000000002</c:v>
                </c:pt>
                <c:pt idx="909">
                  <c:v>203.43</c:v>
                </c:pt>
                <c:pt idx="910">
                  <c:v>203.63</c:v>
                </c:pt>
                <c:pt idx="911">
                  <c:v>203.83</c:v>
                </c:pt>
                <c:pt idx="912">
                  <c:v>204.03</c:v>
                </c:pt>
                <c:pt idx="913">
                  <c:v>204.23000000000002</c:v>
                </c:pt>
                <c:pt idx="914">
                  <c:v>204.43</c:v>
                </c:pt>
                <c:pt idx="915">
                  <c:v>204.63</c:v>
                </c:pt>
                <c:pt idx="916">
                  <c:v>204.83</c:v>
                </c:pt>
                <c:pt idx="917">
                  <c:v>205.03</c:v>
                </c:pt>
                <c:pt idx="918">
                  <c:v>205.23000000000002</c:v>
                </c:pt>
                <c:pt idx="919">
                  <c:v>205.43</c:v>
                </c:pt>
                <c:pt idx="920">
                  <c:v>205.63</c:v>
                </c:pt>
                <c:pt idx="921">
                  <c:v>205.83</c:v>
                </c:pt>
                <c:pt idx="922">
                  <c:v>206.03</c:v>
                </c:pt>
                <c:pt idx="923">
                  <c:v>206.23000000000002</c:v>
                </c:pt>
                <c:pt idx="924">
                  <c:v>206.43</c:v>
                </c:pt>
                <c:pt idx="925">
                  <c:v>206.63</c:v>
                </c:pt>
                <c:pt idx="926">
                  <c:v>206.83</c:v>
                </c:pt>
                <c:pt idx="927">
                  <c:v>207.03</c:v>
                </c:pt>
                <c:pt idx="928">
                  <c:v>207.23000000000002</c:v>
                </c:pt>
                <c:pt idx="929">
                  <c:v>207.43</c:v>
                </c:pt>
                <c:pt idx="930">
                  <c:v>207.63</c:v>
                </c:pt>
                <c:pt idx="931">
                  <c:v>207.83</c:v>
                </c:pt>
                <c:pt idx="932">
                  <c:v>208.03</c:v>
                </c:pt>
                <c:pt idx="933">
                  <c:v>208.23000000000002</c:v>
                </c:pt>
                <c:pt idx="934">
                  <c:v>208.43</c:v>
                </c:pt>
                <c:pt idx="935">
                  <c:v>208.63</c:v>
                </c:pt>
                <c:pt idx="936">
                  <c:v>208.83</c:v>
                </c:pt>
                <c:pt idx="937">
                  <c:v>209.03</c:v>
                </c:pt>
                <c:pt idx="938">
                  <c:v>209.23000000000002</c:v>
                </c:pt>
                <c:pt idx="939">
                  <c:v>209.43</c:v>
                </c:pt>
                <c:pt idx="940">
                  <c:v>209.63</c:v>
                </c:pt>
                <c:pt idx="941">
                  <c:v>209.83</c:v>
                </c:pt>
                <c:pt idx="942">
                  <c:v>210.03</c:v>
                </c:pt>
                <c:pt idx="943">
                  <c:v>210.23000000000002</c:v>
                </c:pt>
                <c:pt idx="944">
                  <c:v>210.43</c:v>
                </c:pt>
                <c:pt idx="945">
                  <c:v>210.63</c:v>
                </c:pt>
                <c:pt idx="946">
                  <c:v>210.83</c:v>
                </c:pt>
                <c:pt idx="947">
                  <c:v>211.03</c:v>
                </c:pt>
                <c:pt idx="948">
                  <c:v>211.23000000000002</c:v>
                </c:pt>
                <c:pt idx="949">
                  <c:v>211.43</c:v>
                </c:pt>
                <c:pt idx="950">
                  <c:v>211.63</c:v>
                </c:pt>
                <c:pt idx="951">
                  <c:v>211.83</c:v>
                </c:pt>
                <c:pt idx="952">
                  <c:v>212.03</c:v>
                </c:pt>
                <c:pt idx="953">
                  <c:v>212.23000000000002</c:v>
                </c:pt>
                <c:pt idx="954">
                  <c:v>212.43</c:v>
                </c:pt>
                <c:pt idx="955">
                  <c:v>212.63</c:v>
                </c:pt>
                <c:pt idx="956">
                  <c:v>212.83</c:v>
                </c:pt>
                <c:pt idx="957">
                  <c:v>213.03</c:v>
                </c:pt>
                <c:pt idx="958">
                  <c:v>213.23000000000002</c:v>
                </c:pt>
                <c:pt idx="959">
                  <c:v>213.43</c:v>
                </c:pt>
                <c:pt idx="960">
                  <c:v>213.63</c:v>
                </c:pt>
                <c:pt idx="961">
                  <c:v>213.83</c:v>
                </c:pt>
                <c:pt idx="962">
                  <c:v>214.03</c:v>
                </c:pt>
                <c:pt idx="963">
                  <c:v>214.23000000000002</c:v>
                </c:pt>
                <c:pt idx="964">
                  <c:v>214.43</c:v>
                </c:pt>
                <c:pt idx="965">
                  <c:v>214.63</c:v>
                </c:pt>
                <c:pt idx="966">
                  <c:v>214.83</c:v>
                </c:pt>
                <c:pt idx="967">
                  <c:v>215.03</c:v>
                </c:pt>
                <c:pt idx="968">
                  <c:v>215.23000000000002</c:v>
                </c:pt>
                <c:pt idx="969">
                  <c:v>215.43</c:v>
                </c:pt>
                <c:pt idx="970">
                  <c:v>215.63</c:v>
                </c:pt>
                <c:pt idx="971">
                  <c:v>215.83</c:v>
                </c:pt>
                <c:pt idx="972">
                  <c:v>216.03</c:v>
                </c:pt>
                <c:pt idx="973">
                  <c:v>216.23000000000002</c:v>
                </c:pt>
                <c:pt idx="974">
                  <c:v>216.43</c:v>
                </c:pt>
                <c:pt idx="975">
                  <c:v>216.63</c:v>
                </c:pt>
                <c:pt idx="976">
                  <c:v>216.83</c:v>
                </c:pt>
                <c:pt idx="977">
                  <c:v>217.03</c:v>
                </c:pt>
                <c:pt idx="978">
                  <c:v>217.23000000000002</c:v>
                </c:pt>
                <c:pt idx="979">
                  <c:v>217.43</c:v>
                </c:pt>
                <c:pt idx="980">
                  <c:v>217.63</c:v>
                </c:pt>
                <c:pt idx="981">
                  <c:v>217.83</c:v>
                </c:pt>
                <c:pt idx="982">
                  <c:v>218.03</c:v>
                </c:pt>
                <c:pt idx="983">
                  <c:v>218.23000000000002</c:v>
                </c:pt>
                <c:pt idx="984">
                  <c:v>218.43</c:v>
                </c:pt>
                <c:pt idx="985">
                  <c:v>218.63</c:v>
                </c:pt>
                <c:pt idx="986">
                  <c:v>218.83</c:v>
                </c:pt>
                <c:pt idx="987">
                  <c:v>219.03</c:v>
                </c:pt>
                <c:pt idx="988">
                  <c:v>219.23000000000002</c:v>
                </c:pt>
                <c:pt idx="989">
                  <c:v>219.43</c:v>
                </c:pt>
                <c:pt idx="990">
                  <c:v>219.63</c:v>
                </c:pt>
                <c:pt idx="991">
                  <c:v>219.83</c:v>
                </c:pt>
                <c:pt idx="992">
                  <c:v>220.03</c:v>
                </c:pt>
                <c:pt idx="993">
                  <c:v>220.23000000000002</c:v>
                </c:pt>
                <c:pt idx="994">
                  <c:v>220.43</c:v>
                </c:pt>
                <c:pt idx="995">
                  <c:v>220.63</c:v>
                </c:pt>
              </c:numCache>
            </c:numRef>
          </c:xVal>
          <c:yVal>
            <c:numRef>
              <c:f>'Trial 3 lab 6 .4M'!$E$2:$E$2237</c:f>
              <c:numCache>
                <c:formatCode>General</c:formatCode>
                <c:ptCount val="2236"/>
                <c:pt idx="0">
                  <c:v>-11.915937584117327</c:v>
                </c:pt>
                <c:pt idx="1">
                  <c:v>-11.923175251417558</c:v>
                </c:pt>
                <c:pt idx="2">
                  <c:v>-11.925599495029063</c:v>
                </c:pt>
                <c:pt idx="3">
                  <c:v>-11.930465684680236</c:v>
                </c:pt>
                <c:pt idx="4">
                  <c:v>-11.930465684680236</c:v>
                </c:pt>
                <c:pt idx="5">
                  <c:v>-11.932907688335789</c:v>
                </c:pt>
                <c:pt idx="6">
                  <c:v>-11.935355669974427</c:v>
                </c:pt>
                <c:pt idx="7">
                  <c:v>-11.94273577727205</c:v>
                </c:pt>
                <c:pt idx="8">
                  <c:v>-11.940269684776856</c:v>
                </c:pt>
                <c:pt idx="9">
                  <c:v>-11.940269684776856</c:v>
                </c:pt>
                <c:pt idx="10">
                  <c:v>-11.945207966417438</c:v>
                </c:pt>
                <c:pt idx="11">
                  <c:v>-11.95266141707202</c:v>
                </c:pt>
                <c:pt idx="12">
                  <c:v>-11.950170755759569</c:v>
                </c:pt>
                <c:pt idx="13">
                  <c:v>-11.95266141707202</c:v>
                </c:pt>
                <c:pt idx="14">
                  <c:v>-11.957661427488725</c:v>
                </c:pt>
                <c:pt idx="15">
                  <c:v>-11.957661427488725</c:v>
                </c:pt>
                <c:pt idx="16">
                  <c:v>-11.965208633124108</c:v>
                </c:pt>
                <c:pt idx="17">
                  <c:v>-11.965208633124108</c:v>
                </c:pt>
                <c:pt idx="18">
                  <c:v>-11.967737079477468</c:v>
                </c:pt>
                <c:pt idx="19">
                  <c:v>-11.972813232509328</c:v>
                </c:pt>
                <c:pt idx="20">
                  <c:v>-11.972813232509328</c:v>
                </c:pt>
                <c:pt idx="21">
                  <c:v>-11.977915284393223</c:v>
                </c:pt>
                <c:pt idx="22">
                  <c:v>-11.977915284393223</c:v>
                </c:pt>
                <c:pt idx="23">
                  <c:v>-11.983043500760143</c:v>
                </c:pt>
                <c:pt idx="24">
                  <c:v>-11.988198151348808</c:v>
                </c:pt>
                <c:pt idx="25">
                  <c:v>-11.988198151348808</c:v>
                </c:pt>
                <c:pt idx="26">
                  <c:v>-11.993379510090804</c:v>
                </c:pt>
                <c:pt idx="27">
                  <c:v>-11.998587855197943</c:v>
                </c:pt>
                <c:pt idx="28">
                  <c:v>-11.995980291790863</c:v>
                </c:pt>
                <c:pt idx="29">
                  <c:v>-11.998587855197943</c:v>
                </c:pt>
                <c:pt idx="30">
                  <c:v>-12.001202235772015</c:v>
                </c:pt>
                <c:pt idx="31">
                  <c:v>-12.006451591658157</c:v>
                </c:pt>
                <c:pt idx="32">
                  <c:v>-12.011728648759002</c:v>
                </c:pt>
                <c:pt idx="33">
                  <c:v>-12.014377656930579</c:v>
                </c:pt>
                <c:pt idx="34">
                  <c:v>-12.014377656930579</c:v>
                </c:pt>
                <c:pt idx="35">
                  <c:v>-12.019696818408178</c:v>
                </c:pt>
                <c:pt idx="36">
                  <c:v>-12.022367046964057</c:v>
                </c:pt>
                <c:pt idx="37">
                  <c:v>-12.022367046964057</c:v>
                </c:pt>
                <c:pt idx="38">
                  <c:v>-12.027728990105443</c:v>
                </c:pt>
                <c:pt idx="39">
                  <c:v>-12.033119838740319</c:v>
                </c:pt>
                <c:pt idx="40">
                  <c:v>-12.030420781771154</c:v>
                </c:pt>
                <c:pt idx="41">
                  <c:v>-12.035826200338063</c:v>
                </c:pt>
                <c:pt idx="42">
                  <c:v>-12.043989510977223</c:v>
                </c:pt>
                <c:pt idx="43">
                  <c:v>-12.046725490796097</c:v>
                </c:pt>
                <c:pt idx="44">
                  <c:v>-12.046725490796097</c:v>
                </c:pt>
                <c:pt idx="45">
                  <c:v>-12.049468976741849</c:v>
                </c:pt>
                <c:pt idx="46">
                  <c:v>-12.054978632552817</c:v>
                </c:pt>
                <c:pt idx="47">
                  <c:v>-12.054978632552817</c:v>
                </c:pt>
                <c:pt idx="48">
                  <c:v>-12.06330045589031</c:v>
                </c:pt>
                <c:pt idx="49">
                  <c:v>-12.066089857977889</c:v>
                </c:pt>
                <c:pt idx="50">
                  <c:v>-12.06888706259895</c:v>
                </c:pt>
                <c:pt idx="51">
                  <c:v>-12.06888706259895</c:v>
                </c:pt>
                <c:pt idx="52">
                  <c:v>-12.074505054903174</c:v>
                </c:pt>
                <c:pt idx="53">
                  <c:v>-12.074505054903174</c:v>
                </c:pt>
                <c:pt idx="54">
                  <c:v>-12.074505054903174</c:v>
                </c:pt>
                <c:pt idx="55">
                  <c:v>-12.080154787445293</c:v>
                </c:pt>
                <c:pt idx="56">
                  <c:v>-12.082991668780492</c:v>
                </c:pt>
                <c:pt idx="57">
                  <c:v>-12.085836620912724</c:v>
                </c:pt>
                <c:pt idx="58">
                  <c:v>-12.091550922176163</c:v>
                </c:pt>
                <c:pt idx="59">
                  <c:v>-12.094420364604115</c:v>
                </c:pt>
                <c:pt idx="60">
                  <c:v>-12.09729806443173</c:v>
                </c:pt>
                <c:pt idx="61">
                  <c:v>-12.100184069320866</c:v>
                </c:pt>
                <c:pt idx="62">
                  <c:v>-12.10307842734723</c:v>
                </c:pt>
                <c:pt idx="63">
                  <c:v>-12.10307842734723</c:v>
                </c:pt>
                <c:pt idx="64">
                  <c:v>-12.108892397212649</c:v>
                </c:pt>
                <c:pt idx="65">
                  <c:v>-12.108892397212649</c:v>
                </c:pt>
                <c:pt idx="66">
                  <c:v>-12.114740367095072</c:v>
                </c:pt>
                <c:pt idx="67">
                  <c:v>-12.117677226768382</c:v>
                </c:pt>
                <c:pt idx="68">
                  <c:v>-12.12062273699814</c:v>
                </c:pt>
                <c:pt idx="69">
                  <c:v>-12.12062273699814</c:v>
                </c:pt>
                <c:pt idx="70">
                  <c:v>-12.12357694889557</c:v>
                </c:pt>
                <c:pt idx="71">
                  <c:v>-12.129511684415386</c:v>
                </c:pt>
                <c:pt idx="72">
                  <c:v>-12.132492312553524</c:v>
                </c:pt>
                <c:pt idx="73">
                  <c:v>-12.13548185140189</c:v>
                </c:pt>
                <c:pt idx="74">
                  <c:v>-12.13548185140189</c:v>
                </c:pt>
                <c:pt idx="75">
                  <c:v>-12.138480354398146</c:v>
                </c:pt>
                <c:pt idx="76">
                  <c:v>-12.141487875462101</c:v>
                </c:pt>
                <c:pt idx="77">
                  <c:v>-12.144504469001527</c:v>
                </c:pt>
                <c:pt idx="78">
                  <c:v>-12.153609235994445</c:v>
                </c:pt>
                <c:pt idx="79">
                  <c:v>-12.150565093613217</c:v>
                </c:pt>
                <c:pt idx="80">
                  <c:v>-12.156662673481335</c:v>
                </c:pt>
                <c:pt idx="81">
                  <c:v>-12.159725463011881</c:v>
                </c:pt>
                <c:pt idx="82">
                  <c:v>-12.159725463011881</c:v>
                </c:pt>
                <c:pt idx="83">
                  <c:v>-12.162797662048852</c:v>
                </c:pt>
                <c:pt idx="84">
                  <c:v>-12.168970521155932</c:v>
                </c:pt>
                <c:pt idx="85">
                  <c:v>-12.172071298834181</c:v>
                </c:pt>
                <c:pt idx="86">
                  <c:v>-12.175181721248574</c:v>
                </c:pt>
                <c:pt idx="87">
                  <c:v>-12.172071298834181</c:v>
                </c:pt>
                <c:pt idx="88">
                  <c:v>-12.181431741593745</c:v>
                </c:pt>
                <c:pt idx="89">
                  <c:v>-12.184571461598413</c:v>
                </c:pt>
                <c:pt idx="90">
                  <c:v>-12.184571461598413</c:v>
                </c:pt>
                <c:pt idx="91">
                  <c:v>-12.187721070501309</c:v>
                </c:pt>
                <c:pt idx="92">
                  <c:v>-12.197229858470337</c:v>
                </c:pt>
                <c:pt idx="93">
                  <c:v>-12.190880630791677</c:v>
                </c:pt>
                <c:pt idx="94">
                  <c:v>-12.197229858470337</c:v>
                </c:pt>
                <c:pt idx="95">
                  <c:v>-12.200419653838436</c:v>
                </c:pt>
                <c:pt idx="96">
                  <c:v>-12.203619656569106</c:v>
                </c:pt>
                <c:pt idx="97">
                  <c:v>-12.203619656569106</c:v>
                </c:pt>
                <c:pt idx="98">
                  <c:v>-12.206829932199355</c:v>
                </c:pt>
                <c:pt idx="99">
                  <c:v>-12.213281567480845</c:v>
                </c:pt>
                <c:pt idx="100">
                  <c:v>-12.216523061405015</c:v>
                </c:pt>
                <c:pt idx="101">
                  <c:v>-12.223037742426209</c:v>
                </c:pt>
                <c:pt idx="102">
                  <c:v>-12.216523061405015</c:v>
                </c:pt>
                <c:pt idx="103">
                  <c:v>-12.223037742426209</c:v>
                </c:pt>
                <c:pt idx="104">
                  <c:v>-12.229595142972368</c:v>
                </c:pt>
                <c:pt idx="105">
                  <c:v>-12.236195827003719</c:v>
                </c:pt>
                <c:pt idx="106">
                  <c:v>-12.236195827003719</c:v>
                </c:pt>
                <c:pt idx="107">
                  <c:v>-12.236195827003719</c:v>
                </c:pt>
                <c:pt idx="108">
                  <c:v>-12.239512579629714</c:v>
                </c:pt>
                <c:pt idx="109">
                  <c:v>-12.246179270987904</c:v>
                </c:pt>
                <c:pt idx="110">
                  <c:v>-12.246179270987904</c:v>
                </c:pt>
                <c:pt idx="111">
                  <c:v>-12.249529357873184</c:v>
                </c:pt>
                <c:pt idx="112">
                  <c:v>-12.25626339005453</c:v>
                </c:pt>
                <c:pt idx="113">
                  <c:v>-12.25626339005453</c:v>
                </c:pt>
                <c:pt idx="114">
                  <c:v>-12.263043077039908</c:v>
                </c:pt>
                <c:pt idx="115">
                  <c:v>-12.266450235361521</c:v>
                </c:pt>
                <c:pt idx="116">
                  <c:v>-12.263043077039908</c:v>
                </c:pt>
                <c:pt idx="117">
                  <c:v>-12.269869042110308</c:v>
                </c:pt>
                <c:pt idx="118">
                  <c:v>-12.266450235361521</c:v>
                </c:pt>
                <c:pt idx="119">
                  <c:v>-12.273299577207098</c:v>
                </c:pt>
                <c:pt idx="120">
                  <c:v>-12.27674192139807</c:v>
                </c:pt>
                <c:pt idx="121">
                  <c:v>-12.273299577207098</c:v>
                </c:pt>
                <c:pt idx="122">
                  <c:v>-12.280196156266157</c:v>
                </c:pt>
                <c:pt idx="123">
                  <c:v>-12.280196156266157</c:v>
                </c:pt>
                <c:pt idx="124">
                  <c:v>-12.283662364242643</c:v>
                </c:pt>
                <c:pt idx="125">
                  <c:v>-12.290631033558737</c:v>
                </c:pt>
                <c:pt idx="126">
                  <c:v>-12.290631033558737</c:v>
                </c:pt>
                <c:pt idx="127">
                  <c:v>-12.290631033558737</c:v>
                </c:pt>
                <c:pt idx="128">
                  <c:v>-12.297648606217383</c:v>
                </c:pt>
                <c:pt idx="129">
                  <c:v>-12.297648606217383</c:v>
                </c:pt>
                <c:pt idx="130">
                  <c:v>-12.297648606217383</c:v>
                </c:pt>
                <c:pt idx="131">
                  <c:v>-12.301175946735352</c:v>
                </c:pt>
                <c:pt idx="132">
                  <c:v>-12.301175946735352</c:v>
                </c:pt>
                <c:pt idx="133">
                  <c:v>-12.308268175044844</c:v>
                </c:pt>
                <c:pt idx="134">
                  <c:v>-12.308268175044844</c:v>
                </c:pt>
                <c:pt idx="135">
                  <c:v>-12.308268175044844</c:v>
                </c:pt>
                <c:pt idx="136">
                  <c:v>-12.315411062557224</c:v>
                </c:pt>
                <c:pt idx="137">
                  <c:v>-12.319001730687953</c:v>
                </c:pt>
                <c:pt idx="138">
                  <c:v>-12.32260533819125</c:v>
                </c:pt>
                <c:pt idx="139">
                  <c:v>-12.326221978661438</c:v>
                </c:pt>
                <c:pt idx="140">
                  <c:v>-12.333494737990518</c:v>
                </c:pt>
                <c:pt idx="141">
                  <c:v>-12.337151049193629</c:v>
                </c:pt>
                <c:pt idx="142">
                  <c:v>-12.340820778082591</c:v>
                </c:pt>
                <c:pt idx="143">
                  <c:v>-12.348200885380214</c:v>
                </c:pt>
                <c:pt idx="144">
                  <c:v>-12.348200885380214</c:v>
                </c:pt>
                <c:pt idx="145">
                  <c:v>-12.35191146477675</c:v>
                </c:pt>
                <c:pt idx="146">
                  <c:v>-12.355635863867732</c:v>
                </c:pt>
                <c:pt idx="147">
                  <c:v>-12.359374185978339</c:v>
                </c:pt>
                <c:pt idx="148">
                  <c:v>-12.355635863867732</c:v>
                </c:pt>
                <c:pt idx="149">
                  <c:v>-12.363126535596891</c:v>
                </c:pt>
                <c:pt idx="150">
                  <c:v>-12.366893018392368</c:v>
                </c:pt>
                <c:pt idx="151">
                  <c:v>-12.374468812200824</c:v>
                </c:pt>
                <c:pt idx="152">
                  <c:v>-12.378278340617493</c:v>
                </c:pt>
                <c:pt idx="153">
                  <c:v>-12.382102437055895</c:v>
                </c:pt>
                <c:pt idx="154">
                  <c:v>-12.378278340617493</c:v>
                </c:pt>
                <c:pt idx="155">
                  <c:v>-12.378278340617493</c:v>
                </c:pt>
                <c:pt idx="156">
                  <c:v>-12.378278340617493</c:v>
                </c:pt>
                <c:pt idx="157">
                  <c:v>-12.382102437055895</c:v>
                </c:pt>
                <c:pt idx="158">
                  <c:v>-12.393663259456972</c:v>
                </c:pt>
                <c:pt idx="159">
                  <c:v>-12.397546759483369</c:v>
                </c:pt>
                <c:pt idx="160">
                  <c:v>-12.401445399899027</c:v>
                </c:pt>
                <c:pt idx="161">
                  <c:v>-12.405359299220164</c:v>
                </c:pt>
                <c:pt idx="162">
                  <c:v>-12.405359299220164</c:v>
                </c:pt>
                <c:pt idx="163">
                  <c:v>-12.401445399899027</c:v>
                </c:pt>
                <c:pt idx="164">
                  <c:v>-12.409288577360053</c:v>
                </c:pt>
                <c:pt idx="165">
                  <c:v>-12.413233355651069</c:v>
                </c:pt>
                <c:pt idx="166">
                  <c:v>-12.413233355651069</c:v>
                </c:pt>
                <c:pt idx="167">
                  <c:v>-12.417193756867166</c:v>
                </c:pt>
                <c:pt idx="168">
                  <c:v>-12.417193756867166</c:v>
                </c:pt>
                <c:pt idx="169">
                  <c:v>-12.421169905246806</c:v>
                </c:pt>
                <c:pt idx="170">
                  <c:v>-12.429169947913882</c:v>
                </c:pt>
                <c:pt idx="171">
                  <c:v>-12.433194098213606</c:v>
                </c:pt>
                <c:pt idx="172">
                  <c:v>-12.433194098213606</c:v>
                </c:pt>
                <c:pt idx="173">
                  <c:v>-12.437234507750611</c:v>
                </c:pt>
                <c:pt idx="174">
                  <c:v>-12.437234507750611</c:v>
                </c:pt>
                <c:pt idx="175">
                  <c:v>-12.441291308446226</c:v>
                </c:pt>
                <c:pt idx="176">
                  <c:v>-12.441291308446226</c:v>
                </c:pt>
                <c:pt idx="177">
                  <c:v>-12.449454619085387</c:v>
                </c:pt>
                <c:pt idx="178">
                  <c:v>-12.445364633833863</c:v>
                </c:pt>
                <c:pt idx="179">
                  <c:v>-12.457685118221903</c:v>
                </c:pt>
                <c:pt idx="180">
                  <c:v>-12.453561401038041</c:v>
                </c:pt>
                <c:pt idx="181">
                  <c:v>-12.461825910887935</c:v>
                </c:pt>
                <c:pt idx="182">
                  <c:v>-12.461825910887935</c:v>
                </c:pt>
                <c:pt idx="183">
                  <c:v>-12.465983921036598</c:v>
                </c:pt>
                <c:pt idx="184">
                  <c:v>-12.461825910887935</c:v>
                </c:pt>
                <c:pt idx="185">
                  <c:v>-12.465983921036598</c:v>
                </c:pt>
                <c:pt idx="186">
                  <c:v>-12.474352170707116</c:v>
                </c:pt>
                <c:pt idx="187">
                  <c:v>-12.465983921036598</c:v>
                </c:pt>
                <c:pt idx="188">
                  <c:v>-12.487037330234431</c:v>
                </c:pt>
                <c:pt idx="189">
                  <c:v>-12.474352170707116</c:v>
                </c:pt>
                <c:pt idx="190">
                  <c:v>-12.487037330234431</c:v>
                </c:pt>
                <c:pt idx="191">
                  <c:v>-12.48279103935298</c:v>
                </c:pt>
                <c:pt idx="192">
                  <c:v>-12.491301729020888</c:v>
                </c:pt>
                <c:pt idx="193">
                  <c:v>-12.491301729020888</c:v>
                </c:pt>
                <c:pt idx="194">
                  <c:v>-12.491301729020888</c:v>
                </c:pt>
                <c:pt idx="195">
                  <c:v>-12.495584390812889</c:v>
                </c:pt>
                <c:pt idx="196">
                  <c:v>-12.499885472712279</c:v>
                </c:pt>
                <c:pt idx="197">
                  <c:v>-12.504205133856797</c:v>
                </c:pt>
                <c:pt idx="198">
                  <c:v>-12.508543535455393</c:v>
                </c:pt>
                <c:pt idx="199">
                  <c:v>-12.512900840824349</c:v>
                </c:pt>
                <c:pt idx="200">
                  <c:v>-12.508543535455393</c:v>
                </c:pt>
                <c:pt idx="201">
                  <c:v>-12.517277215424148</c:v>
                </c:pt>
                <c:pt idx="202">
                  <c:v>-12.517277215424148</c:v>
                </c:pt>
                <c:pt idx="203">
                  <c:v>-12.517277215424148</c:v>
                </c:pt>
                <c:pt idx="204">
                  <c:v>-12.517277215424148</c:v>
                </c:pt>
                <c:pt idx="205">
                  <c:v>-12.526087845106304</c:v>
                </c:pt>
                <c:pt idx="206">
                  <c:v>-12.526087845106304</c:v>
                </c:pt>
                <c:pt idx="207">
                  <c:v>-12.530522442174169</c:v>
                </c:pt>
                <c:pt idx="208">
                  <c:v>-12.530522442174169</c:v>
                </c:pt>
                <c:pt idx="209">
                  <c:v>-12.534976792523549</c:v>
                </c:pt>
                <c:pt idx="210">
                  <c:v>-12.539451072918471</c:v>
                </c:pt>
                <c:pt idx="211">
                  <c:v>-12.548460142860836</c:v>
                </c:pt>
                <c:pt idx="212">
                  <c:v>-12.54394546250631</c:v>
                </c:pt>
                <c:pt idx="213">
                  <c:v>-12.548460142860836</c:v>
                </c:pt>
                <c:pt idx="214">
                  <c:v>-12.548460142860836</c:v>
                </c:pt>
                <c:pt idx="215">
                  <c:v>-12.552995298026229</c:v>
                </c:pt>
                <c:pt idx="216">
                  <c:v>-12.552995298026229</c:v>
                </c:pt>
                <c:pt idx="217">
                  <c:v>-12.562127781589501</c:v>
                </c:pt>
                <c:pt idx="218">
                  <c:v>-12.566725490838129</c:v>
                </c:pt>
                <c:pt idx="219">
                  <c:v>-12.566725490838129</c:v>
                </c:pt>
                <c:pt idx="220">
                  <c:v>-12.566725490838129</c:v>
                </c:pt>
                <c:pt idx="221">
                  <c:v>-12.571344436694424</c:v>
                </c:pt>
                <c:pt idx="222">
                  <c:v>-12.571344436694424</c:v>
                </c:pt>
                <c:pt idx="223">
                  <c:v>-12.571344436694424</c:v>
                </c:pt>
                <c:pt idx="224">
                  <c:v>-12.585330678669164</c:v>
                </c:pt>
                <c:pt idx="225">
                  <c:v>-12.585330678669164</c:v>
                </c:pt>
                <c:pt idx="226">
                  <c:v>-12.580646829356738</c:v>
                </c:pt>
                <c:pt idx="227">
                  <c:v>-12.585330678669164</c:v>
                </c:pt>
                <c:pt idx="228">
                  <c:v>-12.585330678669164</c:v>
                </c:pt>
                <c:pt idx="229">
                  <c:v>-12.590036569706577</c:v>
                </c:pt>
                <c:pt idx="230">
                  <c:v>-12.590036569706577</c:v>
                </c:pt>
                <c:pt idx="231">
                  <c:v>-12.604288592413779</c:v>
                </c:pt>
                <c:pt idx="232">
                  <c:v>-12.59951531366112</c:v>
                </c:pt>
                <c:pt idx="233">
                  <c:v>-12.59951531366112</c:v>
                </c:pt>
                <c:pt idx="234">
                  <c:v>-12.604288592413779</c:v>
                </c:pt>
                <c:pt idx="235">
                  <c:v>-12.609084764677272</c:v>
                </c:pt>
                <c:pt idx="236">
                  <c:v>-12.609084764677272</c:v>
                </c:pt>
                <c:pt idx="237">
                  <c:v>-12.61390405111322</c:v>
                </c:pt>
                <c:pt idx="238">
                  <c:v>-12.61390405111322</c:v>
                </c:pt>
                <c:pt idx="239">
                  <c:v>-12.609084764677272</c:v>
                </c:pt>
                <c:pt idx="240">
                  <c:v>-12.61390405111322</c:v>
                </c:pt>
                <c:pt idx="241">
                  <c:v>-12.618746675589009</c:v>
                </c:pt>
                <c:pt idx="242">
                  <c:v>-12.623612865240181</c:v>
                </c:pt>
                <c:pt idx="243">
                  <c:v>-12.623612865240181</c:v>
                </c:pt>
                <c:pt idx="244">
                  <c:v>-12.628502850534373</c:v>
                </c:pt>
                <c:pt idx="245">
                  <c:v>-12.638355146977384</c:v>
                </c:pt>
                <c:pt idx="246">
                  <c:v>-12.638355146977384</c:v>
                </c:pt>
                <c:pt idx="247">
                  <c:v>-12.648305477830553</c:v>
                </c:pt>
                <c:pt idx="248">
                  <c:v>-12.643317936319514</c:v>
                </c:pt>
                <c:pt idx="249">
                  <c:v>-12.648305477830553</c:v>
                </c:pt>
                <c:pt idx="250">
                  <c:v>-12.653318019654098</c:v>
                </c:pt>
                <c:pt idx="251">
                  <c:v>-12.653318019654098</c:v>
                </c:pt>
                <c:pt idx="252">
                  <c:v>-12.653318019654098</c:v>
                </c:pt>
                <c:pt idx="253">
                  <c:v>-12.653318019654098</c:v>
                </c:pt>
                <c:pt idx="254">
                  <c:v>-12.6634191156406</c:v>
                </c:pt>
                <c:pt idx="255">
                  <c:v>-12.658355813684054</c:v>
                </c:pt>
                <c:pt idx="256">
                  <c:v>-12.6634191156406</c:v>
                </c:pt>
                <c:pt idx="257">
                  <c:v>-12.668508185148072</c:v>
                </c:pt>
                <c:pt idx="258">
                  <c:v>-12.668508185148072</c:v>
                </c:pt>
                <c:pt idx="259">
                  <c:v>-12.6634191156406</c:v>
                </c:pt>
                <c:pt idx="260">
                  <c:v>-12.6634191156406</c:v>
                </c:pt>
                <c:pt idx="261">
                  <c:v>-12.673623285814843</c:v>
                </c:pt>
                <c:pt idx="262">
                  <c:v>-12.673623285814843</c:v>
                </c:pt>
                <c:pt idx="263">
                  <c:v>-12.678764685315262</c:v>
                </c:pt>
                <c:pt idx="264">
                  <c:v>-12.689127472350808</c:v>
                </c:pt>
                <c:pt idx="265">
                  <c:v>-12.689127472350808</c:v>
                </c:pt>
                <c:pt idx="266">
                  <c:v>-12.69434941633196</c:v>
                </c:pt>
                <c:pt idx="267">
                  <c:v>-12.69434941633196</c:v>
                </c:pt>
                <c:pt idx="268">
                  <c:v>-12.69434941633196</c:v>
                </c:pt>
                <c:pt idx="269">
                  <c:v>-12.69434941633196</c:v>
                </c:pt>
                <c:pt idx="270">
                  <c:v>-12.699598772218103</c:v>
                </c:pt>
                <c:pt idx="271">
                  <c:v>-12.704875829318947</c:v>
                </c:pt>
                <c:pt idx="272">
                  <c:v>-12.71018088154864</c:v>
                </c:pt>
                <c:pt idx="273">
                  <c:v>-12.71018088154864</c:v>
                </c:pt>
                <c:pt idx="274">
                  <c:v>-12.704875829318947</c:v>
                </c:pt>
                <c:pt idx="275">
                  <c:v>-12.715514227524002</c:v>
                </c:pt>
                <c:pt idx="276">
                  <c:v>-12.71018088154864</c:v>
                </c:pt>
                <c:pt idx="277">
                  <c:v>-12.715514227524002</c:v>
                </c:pt>
                <c:pt idx="278">
                  <c:v>-12.726267019300264</c:v>
                </c:pt>
                <c:pt idx="279">
                  <c:v>-12.726267019300264</c:v>
                </c:pt>
                <c:pt idx="280">
                  <c:v>-12.726267019300264</c:v>
                </c:pt>
                <c:pt idx="281">
                  <c:v>-12.731687086769604</c:v>
                </c:pt>
                <c:pt idx="282">
                  <c:v>-12.731687086769604</c:v>
                </c:pt>
                <c:pt idx="283">
                  <c:v>-12.731687086769604</c:v>
                </c:pt>
                <c:pt idx="284">
                  <c:v>-12.742616157301795</c:v>
                </c:pt>
                <c:pt idx="285">
                  <c:v>-12.737136691537168</c:v>
                </c:pt>
                <c:pt idx="286">
                  <c:v>-12.742616157301795</c:v>
                </c:pt>
                <c:pt idx="287">
                  <c:v>-12.737136691537168</c:v>
                </c:pt>
                <c:pt idx="288">
                  <c:v>-12.742616157301795</c:v>
                </c:pt>
                <c:pt idx="289">
                  <c:v>-12.748125813112763</c:v>
                </c:pt>
                <c:pt idx="290">
                  <c:v>-12.753665993488379</c:v>
                </c:pt>
                <c:pt idx="291">
                  <c:v>-12.753665993488379</c:v>
                </c:pt>
                <c:pt idx="292">
                  <c:v>-12.764839294086505</c:v>
                </c:pt>
                <c:pt idx="293">
                  <c:v>-12.759237038537835</c:v>
                </c:pt>
                <c:pt idx="294">
                  <c:v>-12.759237038537835</c:v>
                </c:pt>
                <c:pt idx="295">
                  <c:v>-12.764839294086505</c:v>
                </c:pt>
                <c:pt idx="296">
                  <c:v>-12.764839294086505</c:v>
                </c:pt>
                <c:pt idx="297">
                  <c:v>-12.776138849340438</c:v>
                </c:pt>
                <c:pt idx="298">
                  <c:v>-12.776138849340438</c:v>
                </c:pt>
                <c:pt idx="299">
                  <c:v>-12.776138849340438</c:v>
                </c:pt>
                <c:pt idx="300">
                  <c:v>-12.776138849340438</c:v>
                </c:pt>
                <c:pt idx="301">
                  <c:v>-12.781836870455075</c:v>
                </c:pt>
                <c:pt idx="302">
                  <c:v>-12.787567545164061</c:v>
                </c:pt>
                <c:pt idx="303">
                  <c:v>-12.787567545164061</c:v>
                </c:pt>
                <c:pt idx="304">
                  <c:v>-12.793331249880811</c:v>
                </c:pt>
                <c:pt idx="305">
                  <c:v>-12.793331249880811</c:v>
                </c:pt>
                <c:pt idx="306">
                  <c:v>-12.799128367565137</c:v>
                </c:pt>
                <c:pt idx="307">
                  <c:v>-12.80495928787593</c:v>
                </c:pt>
                <c:pt idx="308">
                  <c:v>-12.80495928787593</c:v>
                </c:pt>
                <c:pt idx="309">
                  <c:v>-12.799128367565137</c:v>
                </c:pt>
                <c:pt idx="310">
                  <c:v>-12.80495928787593</c:v>
                </c:pt>
                <c:pt idx="311">
                  <c:v>-12.810824407328328</c:v>
                </c:pt>
                <c:pt idx="312">
                  <c:v>-12.80495928787593</c:v>
                </c:pt>
                <c:pt idx="313">
                  <c:v>-12.80495928787593</c:v>
                </c:pt>
                <c:pt idx="314">
                  <c:v>-12.816724129455515</c:v>
                </c:pt>
                <c:pt idx="315">
                  <c:v>-12.816724129455515</c:v>
                </c:pt>
                <c:pt idx="316">
                  <c:v>-12.822658864975331</c:v>
                </c:pt>
                <c:pt idx="317">
                  <c:v>-12.822658864975331</c:v>
                </c:pt>
                <c:pt idx="318">
                  <c:v>-12.822658864975331</c:v>
                </c:pt>
                <c:pt idx="319">
                  <c:v>-12.822658864975331</c:v>
                </c:pt>
                <c:pt idx="320">
                  <c:v>-12.828629031961833</c:v>
                </c:pt>
                <c:pt idx="321">
                  <c:v>-12.834635056022046</c:v>
                </c:pt>
                <c:pt idx="322">
                  <c:v>-12.834635056022046</c:v>
                </c:pt>
                <c:pt idx="323">
                  <c:v>-12.84675641655439</c:v>
                </c:pt>
                <c:pt idx="324">
                  <c:v>-12.840677370478009</c:v>
                </c:pt>
                <c:pt idx="325">
                  <c:v>-12.840677370478009</c:v>
                </c:pt>
                <c:pt idx="326">
                  <c:v>-12.84675641655439</c:v>
                </c:pt>
                <c:pt idx="327">
                  <c:v>-12.852872643571827</c:v>
                </c:pt>
                <c:pt idx="328">
                  <c:v>-12.852872643571827</c:v>
                </c:pt>
                <c:pt idx="329">
                  <c:v>-12.852872643571827</c:v>
                </c:pt>
                <c:pt idx="330">
                  <c:v>-12.859026509146206</c:v>
                </c:pt>
                <c:pt idx="331">
                  <c:v>-12.865218479394127</c:v>
                </c:pt>
                <c:pt idx="332">
                  <c:v>-12.859026509146206</c:v>
                </c:pt>
                <c:pt idx="333">
                  <c:v>-12.865218479394127</c:v>
                </c:pt>
                <c:pt idx="334">
                  <c:v>-12.865218479394127</c:v>
                </c:pt>
                <c:pt idx="335">
                  <c:v>-12.871449029144763</c:v>
                </c:pt>
                <c:pt idx="336">
                  <c:v>-12.877718642158358</c:v>
                </c:pt>
                <c:pt idx="337">
                  <c:v>-12.871449029144763</c:v>
                </c:pt>
                <c:pt idx="338">
                  <c:v>-12.877718642158358</c:v>
                </c:pt>
                <c:pt idx="339">
                  <c:v>-12.884027811351622</c:v>
                </c:pt>
                <c:pt idx="340">
                  <c:v>-12.890377039030282</c:v>
                </c:pt>
                <c:pt idx="341">
                  <c:v>-12.896766837129052</c:v>
                </c:pt>
                <c:pt idx="342">
                  <c:v>-12.884027811351622</c:v>
                </c:pt>
                <c:pt idx="343">
                  <c:v>-12.896766837129052</c:v>
                </c:pt>
                <c:pt idx="344">
                  <c:v>-12.896766837129052</c:v>
                </c:pt>
                <c:pt idx="345">
                  <c:v>-12.896766837129052</c:v>
                </c:pt>
                <c:pt idx="346">
                  <c:v>-12.896766837129052</c:v>
                </c:pt>
                <c:pt idx="347">
                  <c:v>-12.903197727459343</c:v>
                </c:pt>
                <c:pt idx="348">
                  <c:v>-12.903197727459343</c:v>
                </c:pt>
                <c:pt idx="349">
                  <c:v>-12.903197727459343</c:v>
                </c:pt>
                <c:pt idx="350">
                  <c:v>-12.90967024196496</c:v>
                </c:pt>
                <c:pt idx="351">
                  <c:v>-12.90967024196496</c:v>
                </c:pt>
                <c:pt idx="352">
                  <c:v>-12.916184922986155</c:v>
                </c:pt>
                <c:pt idx="353">
                  <c:v>-12.916184922986155</c:v>
                </c:pt>
                <c:pt idx="354">
                  <c:v>-12.916184922986155</c:v>
                </c:pt>
                <c:pt idx="355">
                  <c:v>-12.916184922986155</c:v>
                </c:pt>
                <c:pt idx="356">
                  <c:v>-12.922742323532313</c:v>
                </c:pt>
                <c:pt idx="357">
                  <c:v>-12.929343007563665</c:v>
                </c:pt>
                <c:pt idx="358">
                  <c:v>-12.922742323532313</c:v>
                </c:pt>
                <c:pt idx="359">
                  <c:v>-12.929343007563665</c:v>
                </c:pt>
                <c:pt idx="360">
                  <c:v>-12.929343007563665</c:v>
                </c:pt>
                <c:pt idx="361">
                  <c:v>-12.94267653843313</c:v>
                </c:pt>
                <c:pt idx="362">
                  <c:v>-12.94267653843313</c:v>
                </c:pt>
                <c:pt idx="363">
                  <c:v>-12.94267653843313</c:v>
                </c:pt>
                <c:pt idx="364">
                  <c:v>-12.949410570614475</c:v>
                </c:pt>
                <c:pt idx="365">
                  <c:v>-12.94267653843313</c:v>
                </c:pt>
                <c:pt idx="366">
                  <c:v>-12.949410570614475</c:v>
                </c:pt>
                <c:pt idx="367">
                  <c:v>-12.935987550282334</c:v>
                </c:pt>
                <c:pt idx="368">
                  <c:v>-12.949410570614475</c:v>
                </c:pt>
                <c:pt idx="369">
                  <c:v>-12.956190257599854</c:v>
                </c:pt>
                <c:pt idx="370">
                  <c:v>-12.949410570614475</c:v>
                </c:pt>
                <c:pt idx="371">
                  <c:v>-12.949410570614475</c:v>
                </c:pt>
                <c:pt idx="372">
                  <c:v>-12.956190257599854</c:v>
                </c:pt>
                <c:pt idx="373">
                  <c:v>-12.949410570614475</c:v>
                </c:pt>
                <c:pt idx="374">
                  <c:v>-12.963016222670253</c:v>
                </c:pt>
                <c:pt idx="375">
                  <c:v>-12.969889101958016</c:v>
                </c:pt>
                <c:pt idx="376">
                  <c:v>-12.963016222670253</c:v>
                </c:pt>
                <c:pt idx="377">
                  <c:v>-12.969889101958016</c:v>
                </c:pt>
                <c:pt idx="378">
                  <c:v>-12.976809544802588</c:v>
                </c:pt>
                <c:pt idx="379">
                  <c:v>-12.976809544802588</c:v>
                </c:pt>
                <c:pt idx="380">
                  <c:v>-12.983778214118683</c:v>
                </c:pt>
                <c:pt idx="381">
                  <c:v>-12.976809544802588</c:v>
                </c:pt>
                <c:pt idx="382">
                  <c:v>-12.976809544802588</c:v>
                </c:pt>
                <c:pt idx="383">
                  <c:v>-12.983778214118683</c:v>
                </c:pt>
                <c:pt idx="384">
                  <c:v>-12.990795786777328</c:v>
                </c:pt>
                <c:pt idx="385">
                  <c:v>-12.983778214118683</c:v>
                </c:pt>
                <c:pt idx="386">
                  <c:v>-12.983778214118683</c:v>
                </c:pt>
                <c:pt idx="387">
                  <c:v>-12.990795786777328</c:v>
                </c:pt>
                <c:pt idx="388">
                  <c:v>-12.997862954000421</c:v>
                </c:pt>
                <c:pt idx="389">
                  <c:v>-13.004980421769284</c:v>
                </c:pt>
                <c:pt idx="390">
                  <c:v>-13.004980421769284</c:v>
                </c:pt>
                <c:pt idx="391">
                  <c:v>-13.012148911247898</c:v>
                </c:pt>
                <c:pt idx="392">
                  <c:v>-12.997862954000421</c:v>
                </c:pt>
                <c:pt idx="393">
                  <c:v>-13.012148911247898</c:v>
                </c:pt>
                <c:pt idx="394">
                  <c:v>-13.012148911247898</c:v>
                </c:pt>
                <c:pt idx="395">
                  <c:v>-13.012148911247898</c:v>
                </c:pt>
                <c:pt idx="396">
                  <c:v>-13.019369159221384</c:v>
                </c:pt>
                <c:pt idx="397">
                  <c:v>-13.019369159221384</c:v>
                </c:pt>
                <c:pt idx="398">
                  <c:v>-13.019369159221384</c:v>
                </c:pt>
                <c:pt idx="399">
                  <c:v>-13.019369159221384</c:v>
                </c:pt>
                <c:pt idx="400">
                  <c:v>-13.026641918550464</c:v>
                </c:pt>
                <c:pt idx="401">
                  <c:v>-13.026641918550464</c:v>
                </c:pt>
                <c:pt idx="402">
                  <c:v>-13.019369159221384</c:v>
                </c:pt>
                <c:pt idx="403">
                  <c:v>-13.026641918550464</c:v>
                </c:pt>
                <c:pt idx="404">
                  <c:v>-13.033967958642537</c:v>
                </c:pt>
                <c:pt idx="405">
                  <c:v>-13.041348065940159</c:v>
                </c:pt>
                <c:pt idx="406">
                  <c:v>-13.026641918550464</c:v>
                </c:pt>
                <c:pt idx="407">
                  <c:v>-13.041348065940159</c:v>
                </c:pt>
                <c:pt idx="408">
                  <c:v>-13.041348065940159</c:v>
                </c:pt>
                <c:pt idx="409">
                  <c:v>-13.048783044427678</c:v>
                </c:pt>
                <c:pt idx="410">
                  <c:v>-13.056273716156836</c:v>
                </c:pt>
                <c:pt idx="411">
                  <c:v>-13.048783044427678</c:v>
                </c:pt>
                <c:pt idx="412">
                  <c:v>-13.056273716156836</c:v>
                </c:pt>
                <c:pt idx="413">
                  <c:v>-13.056273716156836</c:v>
                </c:pt>
                <c:pt idx="414">
                  <c:v>-13.056273716156836</c:v>
                </c:pt>
                <c:pt idx="415">
                  <c:v>-13.056273716156836</c:v>
                </c:pt>
                <c:pt idx="416">
                  <c:v>-13.056273716156836</c:v>
                </c:pt>
                <c:pt idx="417">
                  <c:v>-13.063820921792219</c:v>
                </c:pt>
                <c:pt idx="418">
                  <c:v>-13.071425521177439</c:v>
                </c:pt>
                <c:pt idx="419">
                  <c:v>-13.071425521177439</c:v>
                </c:pt>
                <c:pt idx="420">
                  <c:v>-13.079088393923007</c:v>
                </c:pt>
                <c:pt idx="421">
                  <c:v>-13.071425521177439</c:v>
                </c:pt>
                <c:pt idx="422">
                  <c:v>-13.086810440016917</c:v>
                </c:pt>
                <c:pt idx="423">
                  <c:v>-13.071425521177439</c:v>
                </c:pt>
                <c:pt idx="424">
                  <c:v>-13.079088393923007</c:v>
                </c:pt>
                <c:pt idx="425">
                  <c:v>-13.071425521177439</c:v>
                </c:pt>
                <c:pt idx="426">
                  <c:v>-13.079088393923007</c:v>
                </c:pt>
                <c:pt idx="427">
                  <c:v>-13.086810440016917</c:v>
                </c:pt>
                <c:pt idx="428">
                  <c:v>-13.086810440016917</c:v>
                </c:pt>
                <c:pt idx="429">
                  <c:v>-13.086810440016917</c:v>
                </c:pt>
                <c:pt idx="430">
                  <c:v>-13.094592580458972</c:v>
                </c:pt>
                <c:pt idx="431">
                  <c:v>-13.094592580458972</c:v>
                </c:pt>
                <c:pt idx="432">
                  <c:v>-13.102435757919999</c:v>
                </c:pt>
                <c:pt idx="433">
                  <c:v>-13.102435757919999</c:v>
                </c:pt>
                <c:pt idx="434">
                  <c:v>-13.110340937427111</c:v>
                </c:pt>
                <c:pt idx="435">
                  <c:v>-13.102435757919999</c:v>
                </c:pt>
                <c:pt idx="436">
                  <c:v>-13.110340937427111</c:v>
                </c:pt>
                <c:pt idx="437">
                  <c:v>-13.102435757919999</c:v>
                </c:pt>
                <c:pt idx="438">
                  <c:v>-13.102435757919999</c:v>
                </c:pt>
                <c:pt idx="439">
                  <c:v>-13.110340937427111</c:v>
                </c:pt>
                <c:pt idx="440">
                  <c:v>-13.118309107076289</c:v>
                </c:pt>
                <c:pt idx="441">
                  <c:v>-13.118309107076289</c:v>
                </c:pt>
                <c:pt idx="442">
                  <c:v>-13.126341278773552</c:v>
                </c:pt>
                <c:pt idx="443">
                  <c:v>-13.110340937427111</c:v>
                </c:pt>
                <c:pt idx="444">
                  <c:v>-13.126341278773552</c:v>
                </c:pt>
                <c:pt idx="445">
                  <c:v>-13.126341278773552</c:v>
                </c:pt>
                <c:pt idx="446">
                  <c:v>-13.134438489006172</c:v>
                </c:pt>
                <c:pt idx="447">
                  <c:v>-13.134438489006172</c:v>
                </c:pt>
                <c:pt idx="448">
                  <c:v>-13.134438489006172</c:v>
                </c:pt>
                <c:pt idx="449">
                  <c:v>-13.126341278773552</c:v>
                </c:pt>
                <c:pt idx="450">
                  <c:v>-13.118309107076289</c:v>
                </c:pt>
                <c:pt idx="451">
                  <c:v>-13.134438489006172</c:v>
                </c:pt>
                <c:pt idx="452">
                  <c:v>-13.134438489006172</c:v>
                </c:pt>
                <c:pt idx="453">
                  <c:v>-13.142601799645332</c:v>
                </c:pt>
                <c:pt idx="454">
                  <c:v>-13.150832298781848</c:v>
                </c:pt>
                <c:pt idx="455">
                  <c:v>-13.142601799645332</c:v>
                </c:pt>
                <c:pt idx="456">
                  <c:v>-13.142601799645332</c:v>
                </c:pt>
                <c:pt idx="457">
                  <c:v>-13.159131101596543</c:v>
                </c:pt>
                <c:pt idx="458">
                  <c:v>-13.150832298781848</c:v>
                </c:pt>
                <c:pt idx="459">
                  <c:v>-13.159131101596543</c:v>
                </c:pt>
                <c:pt idx="460">
                  <c:v>-13.142601799645332</c:v>
                </c:pt>
                <c:pt idx="461">
                  <c:v>-13.159131101596543</c:v>
                </c:pt>
                <c:pt idx="462">
                  <c:v>-13.150832298781848</c:v>
                </c:pt>
                <c:pt idx="463">
                  <c:v>-13.175938219912924</c:v>
                </c:pt>
                <c:pt idx="464">
                  <c:v>-13.159131101596543</c:v>
                </c:pt>
                <c:pt idx="465">
                  <c:v>-13.167499351267059</c:v>
                </c:pt>
                <c:pt idx="466">
                  <c:v>-13.167499351267059</c:v>
                </c:pt>
                <c:pt idx="467">
                  <c:v>-13.167499351267059</c:v>
                </c:pt>
                <c:pt idx="468">
                  <c:v>-13.184448909580833</c:v>
                </c:pt>
                <c:pt idx="469">
                  <c:v>-13.175938219912924</c:v>
                </c:pt>
                <c:pt idx="470">
                  <c:v>-13.175938219912924</c:v>
                </c:pt>
                <c:pt idx="471">
                  <c:v>-13.175938219912924</c:v>
                </c:pt>
                <c:pt idx="472">
                  <c:v>-13.175938219912924</c:v>
                </c:pt>
                <c:pt idx="473">
                  <c:v>-13.175938219912924</c:v>
                </c:pt>
                <c:pt idx="474">
                  <c:v>-13.193032653272224</c:v>
                </c:pt>
                <c:pt idx="475">
                  <c:v>-13.184448909580833</c:v>
                </c:pt>
                <c:pt idx="476">
                  <c:v>-13.193032653272224</c:v>
                </c:pt>
                <c:pt idx="477">
                  <c:v>-13.184448909580833</c:v>
                </c:pt>
                <c:pt idx="478">
                  <c:v>-13.193032653272224</c:v>
                </c:pt>
                <c:pt idx="479">
                  <c:v>-13.184448909580833</c:v>
                </c:pt>
                <c:pt idx="480">
                  <c:v>-13.193032653272224</c:v>
                </c:pt>
                <c:pt idx="481">
                  <c:v>-13.201690716015339</c:v>
                </c:pt>
                <c:pt idx="482">
                  <c:v>-13.201690716015339</c:v>
                </c:pt>
                <c:pt idx="483">
                  <c:v>-13.201690716015339</c:v>
                </c:pt>
                <c:pt idx="484">
                  <c:v>-13.193032653272224</c:v>
                </c:pt>
                <c:pt idx="485">
                  <c:v>-13.201690716015339</c:v>
                </c:pt>
                <c:pt idx="486">
                  <c:v>-13.201690716015339</c:v>
                </c:pt>
                <c:pt idx="487">
                  <c:v>-13.210424395984093</c:v>
                </c:pt>
                <c:pt idx="488">
                  <c:v>-13.201690716015339</c:v>
                </c:pt>
                <c:pt idx="489">
                  <c:v>-13.210424395984093</c:v>
                </c:pt>
                <c:pt idx="490">
                  <c:v>-13.201690716015339</c:v>
                </c:pt>
                <c:pt idx="491">
                  <c:v>-13.210424395984093</c:v>
                </c:pt>
                <c:pt idx="492">
                  <c:v>-13.210424395984093</c:v>
                </c:pt>
                <c:pt idx="493">
                  <c:v>-13.193032653272224</c:v>
                </c:pt>
                <c:pt idx="494">
                  <c:v>-13.219235025666249</c:v>
                </c:pt>
                <c:pt idx="495">
                  <c:v>-13.201690716015339</c:v>
                </c:pt>
                <c:pt idx="496">
                  <c:v>-13.228123973083495</c:v>
                </c:pt>
                <c:pt idx="497">
                  <c:v>-13.219235025666249</c:v>
                </c:pt>
                <c:pt idx="498">
                  <c:v>-13.228123973083495</c:v>
                </c:pt>
                <c:pt idx="499">
                  <c:v>-13.228123973083495</c:v>
                </c:pt>
                <c:pt idx="500">
                  <c:v>-13.228123973083495</c:v>
                </c:pt>
                <c:pt idx="501">
                  <c:v>-13.237092643066255</c:v>
                </c:pt>
                <c:pt idx="502">
                  <c:v>-13.228123973083495</c:v>
                </c:pt>
                <c:pt idx="503">
                  <c:v>-13.228123973083495</c:v>
                </c:pt>
                <c:pt idx="504">
                  <c:v>-13.237092643066255</c:v>
                </c:pt>
                <c:pt idx="505">
                  <c:v>-13.228123973083495</c:v>
                </c:pt>
                <c:pt idx="506">
                  <c:v>-13.228123973083495</c:v>
                </c:pt>
                <c:pt idx="507">
                  <c:v>-13.246142478586172</c:v>
                </c:pt>
                <c:pt idx="508">
                  <c:v>-13.237092643066255</c:v>
                </c:pt>
                <c:pt idx="509">
                  <c:v>-13.246142478586172</c:v>
                </c:pt>
                <c:pt idx="510">
                  <c:v>-13.228123973083495</c:v>
                </c:pt>
                <c:pt idx="511">
                  <c:v>-13.246142478586172</c:v>
                </c:pt>
                <c:pt idx="512">
                  <c:v>-13.255274962149446</c:v>
                </c:pt>
                <c:pt idx="513">
                  <c:v>-13.246142478586172</c:v>
                </c:pt>
                <c:pt idx="514">
                  <c:v>-13.237092643066255</c:v>
                </c:pt>
                <c:pt idx="515">
                  <c:v>-13.26449161725437</c:v>
                </c:pt>
                <c:pt idx="516">
                  <c:v>-13.255274962149446</c:v>
                </c:pt>
                <c:pt idx="517">
                  <c:v>-13.255274962149446</c:v>
                </c:pt>
                <c:pt idx="518">
                  <c:v>-13.26449161725437</c:v>
                </c:pt>
                <c:pt idx="519">
                  <c:v>-13.273794009916683</c:v>
                </c:pt>
                <c:pt idx="520">
                  <c:v>-13.273794009916683</c:v>
                </c:pt>
                <c:pt idx="521">
                  <c:v>-13.273794009916683</c:v>
                </c:pt>
                <c:pt idx="522">
                  <c:v>-13.273794009916683</c:v>
                </c:pt>
                <c:pt idx="523">
                  <c:v>-13.273794009916683</c:v>
                </c:pt>
                <c:pt idx="524">
                  <c:v>-13.283183750266522</c:v>
                </c:pt>
                <c:pt idx="525">
                  <c:v>-13.273794009916683</c:v>
                </c:pt>
                <c:pt idx="526">
                  <c:v>-13.283183750266522</c:v>
                </c:pt>
                <c:pt idx="527">
                  <c:v>-13.26449161725437</c:v>
                </c:pt>
                <c:pt idx="528">
                  <c:v>-13.273794009916683</c:v>
                </c:pt>
                <c:pt idx="529">
                  <c:v>-13.283183750266522</c:v>
                </c:pt>
                <c:pt idx="530">
                  <c:v>-13.273794009916683</c:v>
                </c:pt>
                <c:pt idx="531">
                  <c:v>-13.292662494221066</c:v>
                </c:pt>
                <c:pt idx="532">
                  <c:v>-13.283183750266522</c:v>
                </c:pt>
                <c:pt idx="533">
                  <c:v>-13.292662494221066</c:v>
                </c:pt>
                <c:pt idx="534">
                  <c:v>-13.292662494221066</c:v>
                </c:pt>
                <c:pt idx="535">
                  <c:v>-13.292662494221066</c:v>
                </c:pt>
                <c:pt idx="536">
                  <c:v>-13.292662494221066</c:v>
                </c:pt>
                <c:pt idx="537">
                  <c:v>-13.292662494221066</c:v>
                </c:pt>
                <c:pt idx="538">
                  <c:v>-13.302231945237217</c:v>
                </c:pt>
                <c:pt idx="539">
                  <c:v>-13.302231945237217</c:v>
                </c:pt>
                <c:pt idx="540">
                  <c:v>-13.292662494221066</c:v>
                </c:pt>
                <c:pt idx="541">
                  <c:v>-13.302231945237217</c:v>
                </c:pt>
                <c:pt idx="542">
                  <c:v>-13.292662494221066</c:v>
                </c:pt>
                <c:pt idx="543">
                  <c:v>-13.311893856148954</c:v>
                </c:pt>
                <c:pt idx="544">
                  <c:v>-13.321650031094318</c:v>
                </c:pt>
                <c:pt idx="545">
                  <c:v>-13.302231945237217</c:v>
                </c:pt>
                <c:pt idx="546">
                  <c:v>-13.302231945237217</c:v>
                </c:pt>
                <c:pt idx="547">
                  <c:v>-13.321650031094318</c:v>
                </c:pt>
                <c:pt idx="548">
                  <c:v>-13.331502327537329</c:v>
                </c:pt>
                <c:pt idx="549">
                  <c:v>-13.311893856148954</c:v>
                </c:pt>
                <c:pt idx="550">
                  <c:v>-13.321650031094318</c:v>
                </c:pt>
                <c:pt idx="551">
                  <c:v>-13.321650031094318</c:v>
                </c:pt>
                <c:pt idx="552">
                  <c:v>-13.311893856148954</c:v>
                </c:pt>
                <c:pt idx="553">
                  <c:v>-13.321650031094318</c:v>
                </c:pt>
                <c:pt idx="554">
                  <c:v>-13.321650031094318</c:v>
                </c:pt>
                <c:pt idx="555">
                  <c:v>-13.311893856148954</c:v>
                </c:pt>
                <c:pt idx="556">
                  <c:v>-13.331502327537329</c:v>
                </c:pt>
                <c:pt idx="557">
                  <c:v>-13.321650031094318</c:v>
                </c:pt>
                <c:pt idx="558">
                  <c:v>-13.321650031094318</c:v>
                </c:pt>
                <c:pt idx="559">
                  <c:v>-13.331502327537329</c:v>
                </c:pt>
                <c:pt idx="560">
                  <c:v>-13.331502327537329</c:v>
                </c:pt>
                <c:pt idx="561">
                  <c:v>-13.331502327537329</c:v>
                </c:pt>
                <c:pt idx="562">
                  <c:v>-13.321650031094318</c:v>
                </c:pt>
                <c:pt idx="563">
                  <c:v>-13.331502327537329</c:v>
                </c:pt>
                <c:pt idx="564">
                  <c:v>-13.341452658390498</c:v>
                </c:pt>
                <c:pt idx="565">
                  <c:v>-13.341452658390498</c:v>
                </c:pt>
                <c:pt idx="566">
                  <c:v>-13.341452658390498</c:v>
                </c:pt>
                <c:pt idx="567">
                  <c:v>-13.351502994243999</c:v>
                </c:pt>
                <c:pt idx="568">
                  <c:v>-13.351502994243999</c:v>
                </c:pt>
                <c:pt idx="569">
                  <c:v>-13.361655365708017</c:v>
                </c:pt>
                <c:pt idx="570">
                  <c:v>-13.351502994243999</c:v>
                </c:pt>
                <c:pt idx="571">
                  <c:v>-13.341452658390498</c:v>
                </c:pt>
                <c:pt idx="572">
                  <c:v>-13.361655365708017</c:v>
                </c:pt>
                <c:pt idx="573">
                  <c:v>-13.351502994243999</c:v>
                </c:pt>
                <c:pt idx="574">
                  <c:v>-13.361655365708017</c:v>
                </c:pt>
                <c:pt idx="575">
                  <c:v>-13.351502994243999</c:v>
                </c:pt>
                <c:pt idx="576">
                  <c:v>-13.361655365708017</c:v>
                </c:pt>
                <c:pt idx="577">
                  <c:v>-13.361655365708017</c:v>
                </c:pt>
                <c:pt idx="578">
                  <c:v>-13.361655365708017</c:v>
                </c:pt>
                <c:pt idx="579">
                  <c:v>-13.361655365708017</c:v>
                </c:pt>
                <c:pt idx="580">
                  <c:v>-13.371911865875207</c:v>
                </c:pt>
                <c:pt idx="581">
                  <c:v>-13.371911865875207</c:v>
                </c:pt>
                <c:pt idx="582">
                  <c:v>-13.361655365708017</c:v>
                </c:pt>
                <c:pt idx="583">
                  <c:v>-13.361655365708017</c:v>
                </c:pt>
                <c:pt idx="584">
                  <c:v>-13.382274652910754</c:v>
                </c:pt>
                <c:pt idx="585">
                  <c:v>-13.361655365708017</c:v>
                </c:pt>
                <c:pt idx="586">
                  <c:v>-13.351502994243999</c:v>
                </c:pt>
                <c:pt idx="587">
                  <c:v>-13.361655365708017</c:v>
                </c:pt>
                <c:pt idx="588">
                  <c:v>-13.361655365708017</c:v>
                </c:pt>
                <c:pt idx="589">
                  <c:v>-13.371911865875207</c:v>
                </c:pt>
                <c:pt idx="590">
                  <c:v>-13.382274652910754</c:v>
                </c:pt>
                <c:pt idx="591">
                  <c:v>-13.382274652910754</c:v>
                </c:pt>
                <c:pt idx="592">
                  <c:v>-13.382274652910754</c:v>
                </c:pt>
                <c:pt idx="593">
                  <c:v>-13.371911865875207</c:v>
                </c:pt>
                <c:pt idx="594">
                  <c:v>-13.382274652910754</c:v>
                </c:pt>
                <c:pt idx="595">
                  <c:v>-13.382274652910754</c:v>
                </c:pt>
                <c:pt idx="596">
                  <c:v>-13.392745952778048</c:v>
                </c:pt>
                <c:pt idx="597">
                  <c:v>-13.392745952778048</c:v>
                </c:pt>
                <c:pt idx="598">
                  <c:v>-13.403328062108585</c:v>
                </c:pt>
                <c:pt idx="599">
                  <c:v>-13.392745952778048</c:v>
                </c:pt>
                <c:pt idx="600">
                  <c:v>-13.382274652910754</c:v>
                </c:pt>
                <c:pt idx="601">
                  <c:v>-13.392745952778048</c:v>
                </c:pt>
                <c:pt idx="602">
                  <c:v>-13.392745952778048</c:v>
                </c:pt>
                <c:pt idx="603">
                  <c:v>-13.403328062108585</c:v>
                </c:pt>
                <c:pt idx="604">
                  <c:v>-13.403328062108585</c:v>
                </c:pt>
                <c:pt idx="605">
                  <c:v>-13.403328062108585</c:v>
                </c:pt>
                <c:pt idx="606">
                  <c:v>-13.403328062108585</c:v>
                </c:pt>
                <c:pt idx="607">
                  <c:v>-13.392745952778048</c:v>
                </c:pt>
                <c:pt idx="608">
                  <c:v>-13.403328062108585</c:v>
                </c:pt>
                <c:pt idx="609">
                  <c:v>-13.392745952778048</c:v>
                </c:pt>
                <c:pt idx="610">
                  <c:v>-13.414023351225334</c:v>
                </c:pt>
                <c:pt idx="611">
                  <c:v>-13.424834267329549</c:v>
                </c:pt>
                <c:pt idx="612">
                  <c:v>-13.424834267329549</c:v>
                </c:pt>
                <c:pt idx="613">
                  <c:v>-13.403328062108585</c:v>
                </c:pt>
                <c:pt idx="614">
                  <c:v>-13.403328062108585</c:v>
                </c:pt>
                <c:pt idx="615">
                  <c:v>-13.414023351225334</c:v>
                </c:pt>
                <c:pt idx="616">
                  <c:v>-13.403328062108585</c:v>
                </c:pt>
                <c:pt idx="617">
                  <c:v>-13.403328062108585</c:v>
                </c:pt>
                <c:pt idx="618">
                  <c:v>-13.403328062108585</c:v>
                </c:pt>
                <c:pt idx="619">
                  <c:v>-13.414023351225334</c:v>
                </c:pt>
                <c:pt idx="620">
                  <c:v>-13.424834267329549</c:v>
                </c:pt>
                <c:pt idx="621">
                  <c:v>-13.43576333786174</c:v>
                </c:pt>
                <c:pt idx="622">
                  <c:v>-13.43576333786174</c:v>
                </c:pt>
                <c:pt idx="623">
                  <c:v>-13.424834267329549</c:v>
                </c:pt>
                <c:pt idx="624">
                  <c:v>-13.414023351225334</c:v>
                </c:pt>
                <c:pt idx="625">
                  <c:v>-13.403328062108585</c:v>
                </c:pt>
                <c:pt idx="626">
                  <c:v>-13.43576333786174</c:v>
                </c:pt>
                <c:pt idx="627">
                  <c:v>-13.424834267329549</c:v>
                </c:pt>
                <c:pt idx="628">
                  <c:v>-13.424834267329549</c:v>
                </c:pt>
                <c:pt idx="629">
                  <c:v>-13.43576333786174</c:v>
                </c:pt>
                <c:pt idx="630">
                  <c:v>-13.43576333786174</c:v>
                </c:pt>
                <c:pt idx="631">
                  <c:v>-13.43576333786174</c:v>
                </c:pt>
                <c:pt idx="632">
                  <c:v>-13.424834267329549</c:v>
                </c:pt>
                <c:pt idx="633">
                  <c:v>-13.43576333786174</c:v>
                </c:pt>
                <c:pt idx="634">
                  <c:v>-13.43576333786174</c:v>
                </c:pt>
                <c:pt idx="635">
                  <c:v>-13.446813174048325</c:v>
                </c:pt>
                <c:pt idx="636">
                  <c:v>-13.43576333786174</c:v>
                </c:pt>
                <c:pt idx="637">
                  <c:v>-13.43576333786174</c:v>
                </c:pt>
                <c:pt idx="638">
                  <c:v>-13.446813174048325</c:v>
                </c:pt>
                <c:pt idx="639">
                  <c:v>-13.446813174048325</c:v>
                </c:pt>
                <c:pt idx="640">
                  <c:v>-13.45798647464645</c:v>
                </c:pt>
                <c:pt idx="641">
                  <c:v>-13.45798647464645</c:v>
                </c:pt>
                <c:pt idx="642">
                  <c:v>-13.446813174048325</c:v>
                </c:pt>
                <c:pt idx="643">
                  <c:v>-13.45798647464645</c:v>
                </c:pt>
                <c:pt idx="644">
                  <c:v>-13.45798647464645</c:v>
                </c:pt>
                <c:pt idx="645">
                  <c:v>-13.45798647464645</c:v>
                </c:pt>
                <c:pt idx="646">
                  <c:v>-13.45798647464645</c:v>
                </c:pt>
                <c:pt idx="647">
                  <c:v>-13.446813174048325</c:v>
                </c:pt>
                <c:pt idx="648">
                  <c:v>-13.45798647464645</c:v>
                </c:pt>
                <c:pt idx="649">
                  <c:v>-13.469286029900383</c:v>
                </c:pt>
                <c:pt idx="650">
                  <c:v>-13.469286029900383</c:v>
                </c:pt>
                <c:pt idx="651">
                  <c:v>-13.45798647464645</c:v>
                </c:pt>
                <c:pt idx="652">
                  <c:v>-13.469286029900383</c:v>
                </c:pt>
                <c:pt idx="653">
                  <c:v>-13.469286029900383</c:v>
                </c:pt>
                <c:pt idx="654">
                  <c:v>-13.45798647464645</c:v>
                </c:pt>
                <c:pt idx="655">
                  <c:v>-13.45798647464645</c:v>
                </c:pt>
                <c:pt idx="656">
                  <c:v>-13.469286029900383</c:v>
                </c:pt>
                <c:pt idx="657">
                  <c:v>-13.469286029900383</c:v>
                </c:pt>
                <c:pt idx="658">
                  <c:v>-13.469286029900383</c:v>
                </c:pt>
                <c:pt idx="659">
                  <c:v>-13.480714725724006</c:v>
                </c:pt>
                <c:pt idx="660">
                  <c:v>-13.469286029900383</c:v>
                </c:pt>
                <c:pt idx="661">
                  <c:v>-13.45798647464645</c:v>
                </c:pt>
                <c:pt idx="662">
                  <c:v>-13.45798647464645</c:v>
                </c:pt>
                <c:pt idx="663">
                  <c:v>-13.469286029900383</c:v>
                </c:pt>
                <c:pt idx="664">
                  <c:v>-13.45798647464645</c:v>
                </c:pt>
                <c:pt idx="665">
                  <c:v>-13.480714725724006</c:v>
                </c:pt>
                <c:pt idx="666">
                  <c:v>-13.469286029900383</c:v>
                </c:pt>
                <c:pt idx="667">
                  <c:v>-13.480714725724006</c:v>
                </c:pt>
                <c:pt idx="668">
                  <c:v>-13.480714725724006</c:v>
                </c:pt>
                <c:pt idx="669">
                  <c:v>-13.480714725724006</c:v>
                </c:pt>
                <c:pt idx="670">
                  <c:v>-13.480714725724006</c:v>
                </c:pt>
                <c:pt idx="671">
                  <c:v>-13.469286029900383</c:v>
                </c:pt>
                <c:pt idx="672">
                  <c:v>-13.469286029900383</c:v>
                </c:pt>
                <c:pt idx="673">
                  <c:v>-13.492275548125082</c:v>
                </c:pt>
                <c:pt idx="674">
                  <c:v>-13.480714725724006</c:v>
                </c:pt>
                <c:pt idx="675">
                  <c:v>-13.480714725724006</c:v>
                </c:pt>
                <c:pt idx="676">
                  <c:v>-13.480714725724006</c:v>
                </c:pt>
                <c:pt idx="677">
                  <c:v>-13.492275548125082</c:v>
                </c:pt>
                <c:pt idx="678">
                  <c:v>-13.480714725724006</c:v>
                </c:pt>
                <c:pt idx="679">
                  <c:v>-13.492275548125082</c:v>
                </c:pt>
                <c:pt idx="680">
                  <c:v>-13.469286029900383</c:v>
                </c:pt>
                <c:pt idx="681">
                  <c:v>-13.492275548125082</c:v>
                </c:pt>
                <c:pt idx="682">
                  <c:v>-13.503971587888273</c:v>
                </c:pt>
                <c:pt idx="683">
                  <c:v>-13.503971587888273</c:v>
                </c:pt>
                <c:pt idx="684">
                  <c:v>-13.492275548125082</c:v>
                </c:pt>
                <c:pt idx="685">
                  <c:v>-13.492275548125082</c:v>
                </c:pt>
                <c:pt idx="686">
                  <c:v>-13.503971587888273</c:v>
                </c:pt>
                <c:pt idx="687">
                  <c:v>-13.503971587888273</c:v>
                </c:pt>
                <c:pt idx="688">
                  <c:v>-13.492275548125082</c:v>
                </c:pt>
                <c:pt idx="689">
                  <c:v>-13.492275548125082</c:v>
                </c:pt>
                <c:pt idx="690">
                  <c:v>-13.503971587888273</c:v>
                </c:pt>
                <c:pt idx="691">
                  <c:v>-13.492275548125082</c:v>
                </c:pt>
                <c:pt idx="692">
                  <c:v>-13.503971587888273</c:v>
                </c:pt>
                <c:pt idx="693">
                  <c:v>-13.515806045535276</c:v>
                </c:pt>
                <c:pt idx="694">
                  <c:v>-13.515806045535276</c:v>
                </c:pt>
                <c:pt idx="695">
                  <c:v>-13.503971587888273</c:v>
                </c:pt>
                <c:pt idx="696">
                  <c:v>-13.503971587888273</c:v>
                </c:pt>
                <c:pt idx="697">
                  <c:v>-13.492275548125082</c:v>
                </c:pt>
                <c:pt idx="698">
                  <c:v>-13.503971587888273</c:v>
                </c:pt>
                <c:pt idx="699">
                  <c:v>-13.527782236581992</c:v>
                </c:pt>
                <c:pt idx="700">
                  <c:v>-13.503971587888273</c:v>
                </c:pt>
                <c:pt idx="701">
                  <c:v>-13.515806045535276</c:v>
                </c:pt>
                <c:pt idx="702">
                  <c:v>-13.515806045535276</c:v>
                </c:pt>
                <c:pt idx="703">
                  <c:v>-13.503971587888273</c:v>
                </c:pt>
                <c:pt idx="704">
                  <c:v>-13.527782236581992</c:v>
                </c:pt>
                <c:pt idx="705">
                  <c:v>-13.515806045535276</c:v>
                </c:pt>
                <c:pt idx="706">
                  <c:v>-13.515806045535276</c:v>
                </c:pt>
                <c:pt idx="707">
                  <c:v>-13.527782236581992</c:v>
                </c:pt>
                <c:pt idx="708">
                  <c:v>-13.515806045535276</c:v>
                </c:pt>
                <c:pt idx="709">
                  <c:v>-13.515806045535276</c:v>
                </c:pt>
                <c:pt idx="710">
                  <c:v>-13.515806045535276</c:v>
                </c:pt>
                <c:pt idx="711">
                  <c:v>-13.539903597114336</c:v>
                </c:pt>
                <c:pt idx="712">
                  <c:v>-13.515806045535276</c:v>
                </c:pt>
                <c:pt idx="713">
                  <c:v>-13.527782236581992</c:v>
                </c:pt>
                <c:pt idx="714">
                  <c:v>-13.527782236581992</c:v>
                </c:pt>
                <c:pt idx="715">
                  <c:v>-13.539903597114336</c:v>
                </c:pt>
                <c:pt idx="716">
                  <c:v>-13.527782236581992</c:v>
                </c:pt>
                <c:pt idx="717">
                  <c:v>-13.527782236581992</c:v>
                </c:pt>
                <c:pt idx="718">
                  <c:v>-13.539903597114336</c:v>
                </c:pt>
                <c:pt idx="719">
                  <c:v>-13.527782236581992</c:v>
                </c:pt>
                <c:pt idx="720">
                  <c:v>-13.527782236581992</c:v>
                </c:pt>
                <c:pt idx="721">
                  <c:v>-13.527782236581992</c:v>
                </c:pt>
                <c:pt idx="722">
                  <c:v>-13.55217368970615</c:v>
                </c:pt>
                <c:pt idx="723">
                  <c:v>-13.539903597114336</c:v>
                </c:pt>
                <c:pt idx="724">
                  <c:v>-13.55217368970615</c:v>
                </c:pt>
                <c:pt idx="725">
                  <c:v>-13.539903597114336</c:v>
                </c:pt>
                <c:pt idx="726">
                  <c:v>-13.539903597114336</c:v>
                </c:pt>
                <c:pt idx="727">
                  <c:v>-13.539903597114336</c:v>
                </c:pt>
                <c:pt idx="728">
                  <c:v>-13.55217368970615</c:v>
                </c:pt>
                <c:pt idx="729">
                  <c:v>-13.55217368970615</c:v>
                </c:pt>
                <c:pt idx="730">
                  <c:v>-13.539903597114336</c:v>
                </c:pt>
                <c:pt idx="731">
                  <c:v>-13.539903597114336</c:v>
                </c:pt>
                <c:pt idx="732">
                  <c:v>-13.539903597114336</c:v>
                </c:pt>
                <c:pt idx="733">
                  <c:v>-13.515806045535276</c:v>
                </c:pt>
                <c:pt idx="734">
                  <c:v>-13.527782236581992</c:v>
                </c:pt>
                <c:pt idx="735">
                  <c:v>-13.539903597114336</c:v>
                </c:pt>
                <c:pt idx="736">
                  <c:v>-13.55217368970615</c:v>
                </c:pt>
                <c:pt idx="737">
                  <c:v>-13.527782236581992</c:v>
                </c:pt>
                <c:pt idx="738">
                  <c:v>-13.539903597114336</c:v>
                </c:pt>
                <c:pt idx="739">
                  <c:v>-13.55217368970615</c:v>
                </c:pt>
                <c:pt idx="740">
                  <c:v>-13.55217368970615</c:v>
                </c:pt>
                <c:pt idx="741">
                  <c:v>-13.564596209704709</c:v>
                </c:pt>
                <c:pt idx="742">
                  <c:v>-13.577174991911567</c:v>
                </c:pt>
                <c:pt idx="743">
                  <c:v>-13.564596209704709</c:v>
                </c:pt>
                <c:pt idx="744">
                  <c:v>-13.564596209704709</c:v>
                </c:pt>
                <c:pt idx="745">
                  <c:v>-13.55217368970615</c:v>
                </c:pt>
                <c:pt idx="746">
                  <c:v>-13.55217368970615</c:v>
                </c:pt>
                <c:pt idx="747">
                  <c:v>-13.55217368970615</c:v>
                </c:pt>
                <c:pt idx="748">
                  <c:v>-13.55217368970615</c:v>
                </c:pt>
                <c:pt idx="749">
                  <c:v>-13.55217368970615</c:v>
                </c:pt>
                <c:pt idx="750">
                  <c:v>-13.564596209704709</c:v>
                </c:pt>
                <c:pt idx="751">
                  <c:v>-13.55217368970615</c:v>
                </c:pt>
                <c:pt idx="752">
                  <c:v>-13.539903597114336</c:v>
                </c:pt>
                <c:pt idx="753">
                  <c:v>-13.577174991911567</c:v>
                </c:pt>
                <c:pt idx="754">
                  <c:v>-13.564596209704709</c:v>
                </c:pt>
                <c:pt idx="755">
                  <c:v>-13.55217368970615</c:v>
                </c:pt>
                <c:pt idx="756">
                  <c:v>-13.589914017688997</c:v>
                </c:pt>
                <c:pt idx="757">
                  <c:v>-13.564596209704709</c:v>
                </c:pt>
                <c:pt idx="758">
                  <c:v>-13.577174991911567</c:v>
                </c:pt>
                <c:pt idx="759">
                  <c:v>-13.577174991911567</c:v>
                </c:pt>
                <c:pt idx="760">
                  <c:v>-13.577174991911567</c:v>
                </c:pt>
                <c:pt idx="761">
                  <c:v>-13.577174991911567</c:v>
                </c:pt>
                <c:pt idx="762">
                  <c:v>-13.589914017688997</c:v>
                </c:pt>
                <c:pt idx="763">
                  <c:v>-13.577174991911567</c:v>
                </c:pt>
                <c:pt idx="764">
                  <c:v>-13.577174991911567</c:v>
                </c:pt>
                <c:pt idx="765">
                  <c:v>-13.577174991911567</c:v>
                </c:pt>
                <c:pt idx="766">
                  <c:v>-13.589914017688997</c:v>
                </c:pt>
                <c:pt idx="767">
                  <c:v>-13.577174991911567</c:v>
                </c:pt>
                <c:pt idx="768">
                  <c:v>-13.589914017688997</c:v>
                </c:pt>
                <c:pt idx="769">
                  <c:v>-13.577174991911567</c:v>
                </c:pt>
                <c:pt idx="770">
                  <c:v>-13.564596209704709</c:v>
                </c:pt>
                <c:pt idx="771">
                  <c:v>-13.589914017688997</c:v>
                </c:pt>
                <c:pt idx="772">
                  <c:v>-13.577174991911567</c:v>
                </c:pt>
                <c:pt idx="773">
                  <c:v>-13.577174991911567</c:v>
                </c:pt>
                <c:pt idx="774">
                  <c:v>-13.589914017688997</c:v>
                </c:pt>
                <c:pt idx="775">
                  <c:v>-13.55217368970615</c:v>
                </c:pt>
                <c:pt idx="776">
                  <c:v>-13.539903597114336</c:v>
                </c:pt>
                <c:pt idx="777">
                  <c:v>-13.564596209704709</c:v>
                </c:pt>
                <c:pt idx="778">
                  <c:v>-13.55217368970615</c:v>
                </c:pt>
                <c:pt idx="779">
                  <c:v>-13.55217368970615</c:v>
                </c:pt>
                <c:pt idx="780">
                  <c:v>-13.564596209704709</c:v>
                </c:pt>
                <c:pt idx="781">
                  <c:v>-13.55217368970615</c:v>
                </c:pt>
                <c:pt idx="782">
                  <c:v>-13.55217368970615</c:v>
                </c:pt>
                <c:pt idx="783">
                  <c:v>-13.527782236581992</c:v>
                </c:pt>
                <c:pt idx="784">
                  <c:v>-13.564596209704709</c:v>
                </c:pt>
                <c:pt idx="785">
                  <c:v>-13.55217368970615</c:v>
                </c:pt>
                <c:pt idx="786">
                  <c:v>-13.539903597114336</c:v>
                </c:pt>
                <c:pt idx="787">
                  <c:v>-13.564596209704709</c:v>
                </c:pt>
                <c:pt idx="788">
                  <c:v>-13.564596209704709</c:v>
                </c:pt>
                <c:pt idx="789">
                  <c:v>-13.577174991911567</c:v>
                </c:pt>
                <c:pt idx="790">
                  <c:v>-13.602817422524906</c:v>
                </c:pt>
                <c:pt idx="791">
                  <c:v>-13.589914017688997</c:v>
                </c:pt>
                <c:pt idx="792">
                  <c:v>-13.602817422524906</c:v>
                </c:pt>
                <c:pt idx="793">
                  <c:v>-13.602817422524906</c:v>
                </c:pt>
                <c:pt idx="794">
                  <c:v>-13.602817422524906</c:v>
                </c:pt>
                <c:pt idx="795">
                  <c:v>-13.602817422524906</c:v>
                </c:pt>
                <c:pt idx="796">
                  <c:v>-13.589914017688997</c:v>
                </c:pt>
                <c:pt idx="797">
                  <c:v>-13.577174991911567</c:v>
                </c:pt>
                <c:pt idx="798">
                  <c:v>-13.602817422524906</c:v>
                </c:pt>
                <c:pt idx="799">
                  <c:v>-13.589914017688997</c:v>
                </c:pt>
                <c:pt idx="800">
                  <c:v>-13.602817422524906</c:v>
                </c:pt>
                <c:pt idx="801">
                  <c:v>-13.602817422524906</c:v>
                </c:pt>
                <c:pt idx="802">
                  <c:v>-13.615889504092259</c:v>
                </c:pt>
                <c:pt idx="803">
                  <c:v>-13.602817422524906</c:v>
                </c:pt>
                <c:pt idx="804">
                  <c:v>-13.589914017688997</c:v>
                </c:pt>
                <c:pt idx="805">
                  <c:v>-13.615889504092259</c:v>
                </c:pt>
                <c:pt idx="806">
                  <c:v>-13.602817422524906</c:v>
                </c:pt>
                <c:pt idx="807">
                  <c:v>-13.589914017688997</c:v>
                </c:pt>
                <c:pt idx="808">
                  <c:v>-13.589914017688997</c:v>
                </c:pt>
                <c:pt idx="809">
                  <c:v>-13.602817422524906</c:v>
                </c:pt>
                <c:pt idx="810">
                  <c:v>-13.615889504092259</c:v>
                </c:pt>
                <c:pt idx="811">
                  <c:v>-13.615889504092259</c:v>
                </c:pt>
                <c:pt idx="812">
                  <c:v>-13.62913473084228</c:v>
                </c:pt>
                <c:pt idx="813">
                  <c:v>-13.615889504092259</c:v>
                </c:pt>
                <c:pt idx="814">
                  <c:v>-13.615889504092259</c:v>
                </c:pt>
                <c:pt idx="815">
                  <c:v>-13.615889504092259</c:v>
                </c:pt>
                <c:pt idx="816">
                  <c:v>-13.615889504092259</c:v>
                </c:pt>
                <c:pt idx="817">
                  <c:v>-13.589914017688997</c:v>
                </c:pt>
                <c:pt idx="818">
                  <c:v>-13.615889504092259</c:v>
                </c:pt>
                <c:pt idx="819">
                  <c:v>-13.589914017688997</c:v>
                </c:pt>
                <c:pt idx="820">
                  <c:v>-13.615889504092259</c:v>
                </c:pt>
                <c:pt idx="821">
                  <c:v>-13.64255775117442</c:v>
                </c:pt>
                <c:pt idx="822">
                  <c:v>-13.615889504092259</c:v>
                </c:pt>
                <c:pt idx="823">
                  <c:v>-13.62913473084228</c:v>
                </c:pt>
                <c:pt idx="824">
                  <c:v>-13.602817422524906</c:v>
                </c:pt>
                <c:pt idx="825">
                  <c:v>-13.615889504092259</c:v>
                </c:pt>
                <c:pt idx="826">
                  <c:v>-13.62913473084228</c:v>
                </c:pt>
                <c:pt idx="827">
                  <c:v>-13.615889504092259</c:v>
                </c:pt>
                <c:pt idx="828">
                  <c:v>-13.62913473084228</c:v>
                </c:pt>
                <c:pt idx="829">
                  <c:v>-13.64255775117442</c:v>
                </c:pt>
                <c:pt idx="830">
                  <c:v>-13.64255775117442</c:v>
                </c:pt>
                <c:pt idx="831">
                  <c:v>-13.62913473084228</c:v>
                </c:pt>
                <c:pt idx="832">
                  <c:v>-13.64255775117442</c:v>
                </c:pt>
                <c:pt idx="833">
                  <c:v>-13.615889504092259</c:v>
                </c:pt>
                <c:pt idx="834">
                  <c:v>-13.64255775117442</c:v>
                </c:pt>
                <c:pt idx="835">
                  <c:v>-13.62913473084228</c:v>
                </c:pt>
                <c:pt idx="836">
                  <c:v>-13.62913473084228</c:v>
                </c:pt>
                <c:pt idx="837">
                  <c:v>-13.62913473084228</c:v>
                </c:pt>
                <c:pt idx="838">
                  <c:v>-13.62913473084228</c:v>
                </c:pt>
                <c:pt idx="839">
                  <c:v>-13.62913473084228</c:v>
                </c:pt>
                <c:pt idx="840">
                  <c:v>-13.62913473084228</c:v>
                </c:pt>
                <c:pt idx="841">
                  <c:v>-13.64255775117442</c:v>
                </c:pt>
                <c:pt idx="842">
                  <c:v>-13.656163403230199</c:v>
                </c:pt>
                <c:pt idx="843">
                  <c:v>-13.64255775117442</c:v>
                </c:pt>
                <c:pt idx="844">
                  <c:v>-13.64255775117442</c:v>
                </c:pt>
                <c:pt idx="845">
                  <c:v>-13.656163403230199</c:v>
                </c:pt>
                <c:pt idx="846">
                  <c:v>-13.656163403230199</c:v>
                </c:pt>
                <c:pt idx="847">
                  <c:v>-13.64255775117442</c:v>
                </c:pt>
                <c:pt idx="848">
                  <c:v>-13.62913473084228</c:v>
                </c:pt>
                <c:pt idx="849">
                  <c:v>-13.62913473084228</c:v>
                </c:pt>
                <c:pt idx="850">
                  <c:v>-13.656163403230199</c:v>
                </c:pt>
                <c:pt idx="851">
                  <c:v>-13.656163403230199</c:v>
                </c:pt>
                <c:pt idx="852">
                  <c:v>-13.64255775117442</c:v>
                </c:pt>
                <c:pt idx="853">
                  <c:v>-13.64255775117442</c:v>
                </c:pt>
                <c:pt idx="854">
                  <c:v>-13.656163403230199</c:v>
                </c:pt>
                <c:pt idx="855">
                  <c:v>-13.656163403230199</c:v>
                </c:pt>
                <c:pt idx="856">
                  <c:v>-13.64255775117442</c:v>
                </c:pt>
                <c:pt idx="857">
                  <c:v>-13.64255775117442</c:v>
                </c:pt>
                <c:pt idx="858">
                  <c:v>-13.64255775117442</c:v>
                </c:pt>
                <c:pt idx="859">
                  <c:v>-13.64255775117442</c:v>
                </c:pt>
                <c:pt idx="860">
                  <c:v>-13.669956725362534</c:v>
                </c:pt>
                <c:pt idx="861">
                  <c:v>-13.656163403230199</c:v>
                </c:pt>
                <c:pt idx="862">
                  <c:v>-13.62913473084228</c:v>
                </c:pt>
                <c:pt idx="863">
                  <c:v>-13.62913473084228</c:v>
                </c:pt>
                <c:pt idx="864">
                  <c:v>-13.656163403230199</c:v>
                </c:pt>
                <c:pt idx="865">
                  <c:v>-13.64255775117442</c:v>
                </c:pt>
                <c:pt idx="866">
                  <c:v>-13.64255775117442</c:v>
                </c:pt>
                <c:pt idx="867">
                  <c:v>-13.656163403230199</c:v>
                </c:pt>
                <c:pt idx="868">
                  <c:v>-13.656163403230199</c:v>
                </c:pt>
                <c:pt idx="869">
                  <c:v>-13.656163403230199</c:v>
                </c:pt>
                <c:pt idx="870">
                  <c:v>-13.656163403230199</c:v>
                </c:pt>
                <c:pt idx="871">
                  <c:v>-13.656163403230199</c:v>
                </c:pt>
                <c:pt idx="872">
                  <c:v>-13.64255775117442</c:v>
                </c:pt>
                <c:pt idx="873">
                  <c:v>-13.656163403230199</c:v>
                </c:pt>
                <c:pt idx="874">
                  <c:v>-13.669956725362534</c:v>
                </c:pt>
                <c:pt idx="875">
                  <c:v>-13.656163403230199</c:v>
                </c:pt>
                <c:pt idx="876">
                  <c:v>-13.669956725362534</c:v>
                </c:pt>
                <c:pt idx="877">
                  <c:v>-13.656163403230199</c:v>
                </c:pt>
                <c:pt idx="878">
                  <c:v>-13.656163403230199</c:v>
                </c:pt>
                <c:pt idx="879">
                  <c:v>-13.64255775117442</c:v>
                </c:pt>
                <c:pt idx="880">
                  <c:v>-13.656163403230199</c:v>
                </c:pt>
                <c:pt idx="881">
                  <c:v>-13.656163403230199</c:v>
                </c:pt>
                <c:pt idx="882">
                  <c:v>-13.656163403230199</c:v>
                </c:pt>
                <c:pt idx="883">
                  <c:v>-13.669956725362534</c:v>
                </c:pt>
                <c:pt idx="884">
                  <c:v>-13.669956725362534</c:v>
                </c:pt>
                <c:pt idx="885">
                  <c:v>-13.656163403230199</c:v>
                </c:pt>
                <c:pt idx="886">
                  <c:v>-13.669956725362534</c:v>
                </c:pt>
                <c:pt idx="887">
                  <c:v>-13.669956725362534</c:v>
                </c:pt>
                <c:pt idx="888">
                  <c:v>-13.656163403230199</c:v>
                </c:pt>
                <c:pt idx="889">
                  <c:v>-13.669956725362534</c:v>
                </c:pt>
                <c:pt idx="890">
                  <c:v>-13.669956725362534</c:v>
                </c:pt>
                <c:pt idx="891">
                  <c:v>-13.669956725362534</c:v>
                </c:pt>
                <c:pt idx="892">
                  <c:v>-13.656163403230199</c:v>
                </c:pt>
                <c:pt idx="893">
                  <c:v>-13.669956725362534</c:v>
                </c:pt>
                <c:pt idx="894">
                  <c:v>-13.669956725362534</c:v>
                </c:pt>
                <c:pt idx="895">
                  <c:v>-13.656163403230199</c:v>
                </c:pt>
                <c:pt idx="896">
                  <c:v>-13.656163403230199</c:v>
                </c:pt>
                <c:pt idx="897">
                  <c:v>-13.64255775117442</c:v>
                </c:pt>
                <c:pt idx="898">
                  <c:v>-13.656163403230199</c:v>
                </c:pt>
                <c:pt idx="899">
                  <c:v>-13.669956725362534</c:v>
                </c:pt>
                <c:pt idx="900">
                  <c:v>-13.669956725362534</c:v>
                </c:pt>
                <c:pt idx="901">
                  <c:v>-13.683942967337273</c:v>
                </c:pt>
                <c:pt idx="902">
                  <c:v>-13.683942967337273</c:v>
                </c:pt>
                <c:pt idx="903">
                  <c:v>-13.669956725362534</c:v>
                </c:pt>
                <c:pt idx="904">
                  <c:v>-13.656163403230199</c:v>
                </c:pt>
                <c:pt idx="905">
                  <c:v>-13.669956725362534</c:v>
                </c:pt>
                <c:pt idx="906">
                  <c:v>-13.64255775117442</c:v>
                </c:pt>
                <c:pt idx="907">
                  <c:v>-13.64255775117442</c:v>
                </c:pt>
                <c:pt idx="908">
                  <c:v>-13.656163403230199</c:v>
                </c:pt>
                <c:pt idx="909">
                  <c:v>-13.656163403230199</c:v>
                </c:pt>
                <c:pt idx="910">
                  <c:v>-13.669956725362534</c:v>
                </c:pt>
                <c:pt idx="911">
                  <c:v>-13.656163403230199</c:v>
                </c:pt>
                <c:pt idx="912">
                  <c:v>-13.69812760232923</c:v>
                </c:pt>
                <c:pt idx="913">
                  <c:v>-13.656163403230199</c:v>
                </c:pt>
                <c:pt idx="914">
                  <c:v>-13.69812760232923</c:v>
                </c:pt>
                <c:pt idx="915">
                  <c:v>-13.669956725362534</c:v>
                </c:pt>
                <c:pt idx="916">
                  <c:v>-13.669956725362534</c:v>
                </c:pt>
                <c:pt idx="917">
                  <c:v>-13.683942967337273</c:v>
                </c:pt>
                <c:pt idx="918">
                  <c:v>-13.669956725362534</c:v>
                </c:pt>
                <c:pt idx="919">
                  <c:v>-13.683942967337273</c:v>
                </c:pt>
                <c:pt idx="920">
                  <c:v>-13.683942967337273</c:v>
                </c:pt>
                <c:pt idx="921">
                  <c:v>-13.683942967337273</c:v>
                </c:pt>
                <c:pt idx="922">
                  <c:v>-13.69812760232923</c:v>
                </c:pt>
                <c:pt idx="923">
                  <c:v>-13.669956725362534</c:v>
                </c:pt>
                <c:pt idx="924">
                  <c:v>-13.683942967337273</c:v>
                </c:pt>
                <c:pt idx="925">
                  <c:v>-13.69812760232923</c:v>
                </c:pt>
                <c:pt idx="926">
                  <c:v>-13.683942967337273</c:v>
                </c:pt>
                <c:pt idx="927">
                  <c:v>-13.669956725362534</c:v>
                </c:pt>
                <c:pt idx="928">
                  <c:v>-13.683942967337273</c:v>
                </c:pt>
                <c:pt idx="929">
                  <c:v>-13.69812760232923</c:v>
                </c:pt>
                <c:pt idx="930">
                  <c:v>-13.683942967337273</c:v>
                </c:pt>
                <c:pt idx="931">
                  <c:v>-13.669956725362534</c:v>
                </c:pt>
                <c:pt idx="932">
                  <c:v>-13.683942967337273</c:v>
                </c:pt>
                <c:pt idx="933">
                  <c:v>-13.69812760232923</c:v>
                </c:pt>
                <c:pt idx="934">
                  <c:v>-13.683942967337273</c:v>
                </c:pt>
                <c:pt idx="935">
                  <c:v>-13.669956725362534</c:v>
                </c:pt>
                <c:pt idx="936">
                  <c:v>-13.683942967337273</c:v>
                </c:pt>
                <c:pt idx="937">
                  <c:v>-13.683942967337273</c:v>
                </c:pt>
                <c:pt idx="938">
                  <c:v>-13.69812760232923</c:v>
                </c:pt>
                <c:pt idx="939">
                  <c:v>-13.683942967337273</c:v>
                </c:pt>
                <c:pt idx="940">
                  <c:v>-13.69812760232923</c:v>
                </c:pt>
                <c:pt idx="941">
                  <c:v>-13.683942967337273</c:v>
                </c:pt>
                <c:pt idx="942">
                  <c:v>-13.69812760232923</c:v>
                </c:pt>
                <c:pt idx="943">
                  <c:v>-13.683942967337273</c:v>
                </c:pt>
                <c:pt idx="944">
                  <c:v>-13.669956725362534</c:v>
                </c:pt>
                <c:pt idx="945">
                  <c:v>-13.683942967337273</c:v>
                </c:pt>
                <c:pt idx="946">
                  <c:v>-13.683942967337273</c:v>
                </c:pt>
                <c:pt idx="947">
                  <c:v>-13.683942967337273</c:v>
                </c:pt>
                <c:pt idx="948">
                  <c:v>-13.69812760232923</c:v>
                </c:pt>
                <c:pt idx="949">
                  <c:v>-13.683942967337273</c:v>
                </c:pt>
                <c:pt idx="950">
                  <c:v>-13.69812760232923</c:v>
                </c:pt>
                <c:pt idx="951">
                  <c:v>-13.683942967337273</c:v>
                </c:pt>
                <c:pt idx="952">
                  <c:v>-13.683942967337273</c:v>
                </c:pt>
                <c:pt idx="953">
                  <c:v>-13.69812760232923</c:v>
                </c:pt>
                <c:pt idx="954">
                  <c:v>-13.69812760232923</c:v>
                </c:pt>
                <c:pt idx="955">
                  <c:v>-13.712516339781329</c:v>
                </c:pt>
                <c:pt idx="956">
                  <c:v>-13.69812760232923</c:v>
                </c:pt>
                <c:pt idx="957">
                  <c:v>-13.69812760232923</c:v>
                </c:pt>
                <c:pt idx="958">
                  <c:v>-13.683942967337273</c:v>
                </c:pt>
                <c:pt idx="959">
                  <c:v>-13.683942967337273</c:v>
                </c:pt>
                <c:pt idx="960">
                  <c:v>-13.683942967337273</c:v>
                </c:pt>
                <c:pt idx="961">
                  <c:v>-13.683942967337273</c:v>
                </c:pt>
                <c:pt idx="962">
                  <c:v>-13.69812760232923</c:v>
                </c:pt>
                <c:pt idx="963">
                  <c:v>-13.683942967337273</c:v>
                </c:pt>
                <c:pt idx="964">
                  <c:v>-13.69812760232923</c:v>
                </c:pt>
                <c:pt idx="965">
                  <c:v>-13.683942967337273</c:v>
                </c:pt>
                <c:pt idx="966">
                  <c:v>-13.712516339781329</c:v>
                </c:pt>
                <c:pt idx="967">
                  <c:v>-13.69812760232923</c:v>
                </c:pt>
                <c:pt idx="968">
                  <c:v>-13.69812760232923</c:v>
                </c:pt>
                <c:pt idx="969">
                  <c:v>-13.69812760232923</c:v>
                </c:pt>
                <c:pt idx="970">
                  <c:v>-13.69812760232923</c:v>
                </c:pt>
                <c:pt idx="971">
                  <c:v>-13.69812760232923</c:v>
                </c:pt>
                <c:pt idx="972">
                  <c:v>-13.712516339781329</c:v>
                </c:pt>
                <c:pt idx="973">
                  <c:v>-13.69812760232923</c:v>
                </c:pt>
                <c:pt idx="974">
                  <c:v>-13.69812760232923</c:v>
                </c:pt>
                <c:pt idx="975">
                  <c:v>-13.69812760232923</c:v>
                </c:pt>
                <c:pt idx="976">
                  <c:v>-13.712516339781329</c:v>
                </c:pt>
                <c:pt idx="977">
                  <c:v>-13.669956725362534</c:v>
                </c:pt>
                <c:pt idx="978">
                  <c:v>-13.683942967337273</c:v>
                </c:pt>
                <c:pt idx="979">
                  <c:v>-13.712516339781329</c:v>
                </c:pt>
                <c:pt idx="980">
                  <c:v>-13.69812760232923</c:v>
                </c:pt>
                <c:pt idx="981">
                  <c:v>-13.712516339781329</c:v>
                </c:pt>
                <c:pt idx="982">
                  <c:v>-13.712516339781329</c:v>
                </c:pt>
                <c:pt idx="983">
                  <c:v>-13.69812760232923</c:v>
                </c:pt>
                <c:pt idx="984">
                  <c:v>-13.712516339781329</c:v>
                </c:pt>
                <c:pt idx="985">
                  <c:v>-13.69812760232923</c:v>
                </c:pt>
                <c:pt idx="986">
                  <c:v>-13.69812760232923</c:v>
                </c:pt>
                <c:pt idx="987">
                  <c:v>-13.683942967337273</c:v>
                </c:pt>
                <c:pt idx="988">
                  <c:v>-13.69812760232923</c:v>
                </c:pt>
                <c:pt idx="989">
                  <c:v>-13.712516339781329</c:v>
                </c:pt>
                <c:pt idx="990">
                  <c:v>-13.683942967337273</c:v>
                </c:pt>
                <c:pt idx="991">
                  <c:v>-13.712516339781329</c:v>
                </c:pt>
                <c:pt idx="992">
                  <c:v>-13.712516339781329</c:v>
                </c:pt>
                <c:pt idx="993">
                  <c:v>-13.69812760232923</c:v>
                </c:pt>
                <c:pt idx="994">
                  <c:v>-13.712516339781329</c:v>
                </c:pt>
                <c:pt idx="995">
                  <c:v>-13.69812760232923</c:v>
                </c:pt>
              </c:numCache>
            </c:numRef>
          </c:yVal>
          <c:smooth val="1"/>
          <c:extLst>
            <c:ext xmlns:c16="http://schemas.microsoft.com/office/drawing/2014/chart" uri="{C3380CC4-5D6E-409C-BE32-E72D297353CC}">
              <c16:uniqueId val="{00000000-FAFF-4BCF-9C71-2535834E14F1}"/>
            </c:ext>
          </c:extLst>
        </c:ser>
        <c:dLbls>
          <c:showLegendKey val="0"/>
          <c:showVal val="0"/>
          <c:showCatName val="0"/>
          <c:showSerName val="0"/>
          <c:showPercent val="0"/>
          <c:showBubbleSize val="0"/>
        </c:dLbls>
        <c:axId val="2083029536"/>
        <c:axId val="2083029952"/>
      </c:scatterChart>
      <c:valAx>
        <c:axId val="208302953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83029952"/>
        <c:crosses val="autoZero"/>
        <c:crossBetween val="midCat"/>
      </c:valAx>
      <c:valAx>
        <c:axId val="2083029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lgn="ct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ln[Vi+] (ln M)</a:t>
                </a:r>
              </a:p>
            </c:rich>
          </c:tx>
          <c:overlay val="0"/>
          <c:spPr>
            <a:noFill/>
            <a:ln>
              <a:noFill/>
            </a:ln>
            <a:effectLst/>
          </c:spPr>
          <c:txPr>
            <a:bodyPr rot="-5400000" spcFirstLastPara="1" vertOverflow="ellipsis" vert="horz" wrap="square" anchor="ctr" anchorCtr="1"/>
            <a:lstStyle/>
            <a:p>
              <a:pPr algn="ctr" rtl="0">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0830295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F723A1-E288-4C0C-B593-1DD474F11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2</TotalTime>
  <Pages>1</Pages>
  <Words>1689</Words>
  <Characters>9631</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Gillispie</dc:creator>
  <cp:keywords/>
  <dc:description/>
  <cp:lastModifiedBy>Nathan Gillispie</cp:lastModifiedBy>
  <cp:revision>172</cp:revision>
  <cp:lastPrinted>2022-11-29T05:55:00Z</cp:lastPrinted>
  <dcterms:created xsi:type="dcterms:W3CDTF">2022-10-28T20:44:00Z</dcterms:created>
  <dcterms:modified xsi:type="dcterms:W3CDTF">2022-11-29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fVBrQ1eP"/&gt;&lt;style id="http://www.zotero.org/styles/american-chemical-society" hasBibliography="1" bibliographyStyleHasBeenSet="1"/&gt;&lt;prefs&gt;&lt;pref name="fieldType" value="Field"/&gt;&lt;/prefs&gt;&lt;/data&gt;</vt:lpwstr>
  </property>
</Properties>
</file>